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205D39">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 xml:space="preserve">Chair for </w:t>
      </w:r>
      <w:r w:rsidR="00205D39">
        <w:rPr>
          <w:rFonts w:asciiTheme="majorHAnsi" w:hAnsiTheme="majorHAnsi" w:cstheme="majorHAnsi"/>
          <w:sz w:val="28"/>
          <w:szCs w:val="28"/>
        </w:rPr>
        <w:t>?</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BF609B" w:rsidP="00BF609B">
      <w:pPr>
        <w:spacing w:line="276" w:lineRule="auto"/>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BF609B" w:rsidRDefault="00BF609B" w:rsidP="00BF609B">
      <w:pPr>
        <w:spacing w:line="276" w:lineRule="auto"/>
        <w:jc w:val="center"/>
        <w:rPr>
          <w:sz w:val="32"/>
          <w:szCs w:val="32"/>
        </w:rPr>
      </w:pPr>
    </w:p>
    <w:p w:rsidR="00BF609B" w:rsidRDefault="00443B89" w:rsidP="00BF609B">
      <w:pPr>
        <w:spacing w:line="276" w:lineRule="auto"/>
        <w:jc w:val="center"/>
        <w:rPr>
          <w:sz w:val="32"/>
          <w:szCs w:val="32"/>
        </w:rPr>
      </w:pPr>
      <w:r>
        <w:rPr>
          <w:noProof/>
        </w:rPr>
        <mc:AlternateContent>
          <mc:Choice Requires="wps">
            <w:drawing>
              <wp:anchor distT="0" distB="0" distL="114300" distR="114300" simplePos="0" relativeHeight="252030464" behindDoc="0" locked="0" layoutInCell="1" allowOverlap="1">
                <wp:simplePos x="0" y="0"/>
                <wp:positionH relativeFrom="column">
                  <wp:posOffset>496570</wp:posOffset>
                </wp:positionH>
                <wp:positionV relativeFrom="paragraph">
                  <wp:posOffset>1166636</wp:posOffset>
                </wp:positionV>
                <wp:extent cx="440267" cy="237067"/>
                <wp:effectExtent l="0" t="0" r="0" b="0"/>
                <wp:wrapNone/>
                <wp:docPr id="1073741998" name="Rectangle 1073741998"/>
                <wp:cNvGraphicFramePr/>
                <a:graphic xmlns:a="http://schemas.openxmlformats.org/drawingml/2006/main">
                  <a:graphicData uri="http://schemas.microsoft.com/office/word/2010/wordprocessingShape">
                    <wps:wsp>
                      <wps:cNvSpPr/>
                      <wps:spPr>
                        <a:xfrm>
                          <a:off x="0" y="0"/>
                          <a:ext cx="440267" cy="23706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3FD0EE" id="Rectangle 1073741998" o:spid="_x0000_s1026" style="position:absolute;margin-left:39.1pt;margin-top:91.85pt;width:34.65pt;height:18.65pt;z-index:25203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" fillcolor="white [3212]" stroked="f" strokeweight="1pt"/>
            </w:pict>
          </mc:Fallback>
        </mc:AlternateContent>
      </w:r>
      <w:r w:rsidR="00BF609B">
        <w:rPr>
          <w:noProof/>
        </w:rPr>
        <w:drawing>
          <wp:inline distT="0" distB="0" distL="0" distR="0" wp14:anchorId="5C1858F7" wp14:editId="2D19D2A6">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BF609B" w:rsidRDefault="00BF609B" w:rsidP="00B4743B">
      <w:pPr>
        <w:pStyle w:val="Default"/>
        <w:spacing w:line="276" w:lineRule="auto"/>
        <w:rPr>
          <w:rFonts w:asciiTheme="minorHAnsi" w:hAnsiTheme="minorHAnsi" w:cstheme="minorBidi"/>
          <w:color w:val="auto"/>
          <w:sz w:val="40"/>
          <w:szCs w:val="40"/>
        </w:rPr>
      </w:pPr>
    </w:p>
    <w:p w:rsidR="00B4743B" w:rsidRPr="00E51EF3" w:rsidRDefault="00B4743B" w:rsidP="00B4743B">
      <w:pPr>
        <w:pStyle w:val="Default"/>
        <w:spacing w:line="276" w:lineRule="auto"/>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Pr="00622D35" w:rsidRDefault="00BF609B" w:rsidP="00BF609B">
      <w:pPr>
        <w:tabs>
          <w:tab w:val="left" w:pos="2310"/>
        </w:tabs>
        <w:spacing w:line="276" w:lineRule="auto"/>
        <w:rPr>
          <w:rFonts w:asciiTheme="majorHAnsi" w:hAnsiTheme="majorHAnsi" w:cstheme="majorHAnsi"/>
          <w:sz w:val="32"/>
          <w:szCs w:val="32"/>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Submitted:  August 01, 2018</w:t>
      </w:r>
    </w:p>
    <w:p w:rsidR="00BF609B" w:rsidRPr="00622D35" w:rsidRDefault="00BF609B" w:rsidP="00BF609B">
      <w:pPr>
        <w:tabs>
          <w:tab w:val="left" w:pos="2310"/>
        </w:tabs>
        <w:spacing w:line="276" w:lineRule="auto"/>
        <w:rPr>
          <w:rFonts w:asciiTheme="majorHAnsi" w:hAnsiTheme="majorHAnsi" w:cstheme="majorHAnsi"/>
          <w:sz w:val="28"/>
          <w:szCs w:val="28"/>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By:    Parisa Parsanejad</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Born on June 23, 1991</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745A3E" w:rsidRDefault="00745A3E" w:rsidP="00BF609B">
      <w:pPr>
        <w:rPr>
          <w:rFonts w:asciiTheme="majorHAnsi" w:hAnsiTheme="majorHAnsi" w:cstheme="majorHAnsi"/>
          <w:b/>
          <w:sz w:val="28"/>
          <w:szCs w:val="28"/>
        </w:rPr>
      </w:pPr>
    </w:p>
    <w:p w:rsidR="00E31469" w:rsidRDefault="00E31469" w:rsidP="00BF609B">
      <w:pPr>
        <w:rPr>
          <w:rFonts w:asciiTheme="majorHAnsi" w:hAnsiTheme="majorHAnsi" w:cstheme="majorHAnsi"/>
          <w:b/>
          <w:sz w:val="28"/>
          <w:szCs w:val="28"/>
        </w:rPr>
        <w:sectPr w:rsidR="00E31469" w:rsidSect="00392CAB">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E31469" w:rsidRDefault="00F86924" w:rsidP="00F86924">
      <w:pPr>
        <w:tabs>
          <w:tab w:val="left" w:pos="960"/>
        </w:tabs>
        <w:rPr>
          <w:rFonts w:asciiTheme="majorHAnsi" w:hAnsiTheme="majorHAnsi"/>
          <w:b/>
          <w:bCs/>
          <w:sz w:val="32"/>
          <w:szCs w:val="32"/>
        </w:rPr>
      </w:pPr>
      <w:r>
        <w:rPr>
          <w:rFonts w:asciiTheme="majorHAnsi" w:hAnsiTheme="majorHAnsi"/>
          <w:b/>
          <w:bCs/>
          <w:sz w:val="32"/>
          <w:szCs w:val="32"/>
        </w:rPr>
        <w:lastRenderedPageBreak/>
        <w:t>Abstract</w:t>
      </w:r>
    </w:p>
    <w:p w:rsidR="008645C7" w:rsidRDefault="00DD1C38" w:rsidP="008120ED">
      <w:pPr>
        <w:tabs>
          <w:tab w:val="left" w:pos="960"/>
        </w:tabs>
      </w:pPr>
      <w:r>
        <w:t xml:space="preserve">Magnetic resonance Imaging (MRI) is an ideal imaging modality for </w:t>
      </w:r>
      <w:r w:rsidR="00564320">
        <w:t>guiding minimally invasive procedures due to its ability to perform non-ionizing and high quality imaging.</w:t>
      </w:r>
      <w:r w:rsidR="00E743A0">
        <w:t xml:space="preserve"> A common appro</w:t>
      </w:r>
      <w:r w:rsidR="0078159E">
        <w:t xml:space="preserve">ach for </w:t>
      </w:r>
      <w:r w:rsidR="008120ED">
        <w:t>registration</w:t>
      </w:r>
      <w:r w:rsidR="00E743A0">
        <w:t xml:space="preserve"> and tracking of the interventional instruments in the MRI-space is the us</w:t>
      </w:r>
      <w:r w:rsidR="00CB67AA">
        <w:t>e of a passive MRI frame</w:t>
      </w:r>
      <w:r w:rsidR="00E743A0">
        <w:t>.</w:t>
      </w:r>
      <w:r w:rsidR="00D97690">
        <w:t xml:space="preserve"> The</w:t>
      </w:r>
      <w:r w:rsidR="0078159E">
        <w:t xml:space="preserve"> Z-frame is currently one of the widely used tracking frames found in the literatures</w:t>
      </w:r>
      <w:r w:rsidR="00D97690">
        <w:t>,</w:t>
      </w:r>
      <w:r w:rsidR="0078159E">
        <w:t xml:space="preserve"> which provide</w:t>
      </w:r>
      <w:r w:rsidR="00D97690">
        <w:t>s</w:t>
      </w:r>
      <w:r w:rsidR="0078159E">
        <w:t xml:space="preserve"> six degree-of-freedom estimation of the marker alignment</w:t>
      </w:r>
      <w:r w:rsidR="00D97690">
        <w:t xml:space="preserve"> using a 2D-</w:t>
      </w:r>
      <w:r w:rsidR="00B020C8">
        <w:t>image.</w:t>
      </w:r>
      <w:r w:rsidR="0078159E">
        <w:t xml:space="preserve"> </w:t>
      </w:r>
      <w:r w:rsidR="00244696">
        <w:t xml:space="preserve">Despite the unique design of this frame, it is </w:t>
      </w:r>
      <w:r w:rsidR="00C759F4">
        <w:t>vulnerable to the MR-image distortions</w:t>
      </w:r>
      <w:r w:rsidR="008645C7">
        <w:t xml:space="preserve"> (</w:t>
      </w:r>
      <w:r w:rsidR="008645C7">
        <w:t>due to the lack in the fiducial characteristics</w:t>
      </w:r>
      <w:r w:rsidR="00D97690">
        <w:t xml:space="preserve"> and manufacturing process</w:t>
      </w:r>
      <w:r w:rsidR="008645C7">
        <w:t>)</w:t>
      </w:r>
      <w:r w:rsidR="00C759F4">
        <w:t xml:space="preserve"> which lead to </w:t>
      </w:r>
      <w:r w:rsidR="00E8617F">
        <w:t xml:space="preserve">the </w:t>
      </w:r>
      <w:r w:rsidR="00C759F4">
        <w:t xml:space="preserve">errors in the device pose </w:t>
      </w:r>
      <w:r w:rsidR="00D97690">
        <w:t>calculation</w:t>
      </w:r>
      <w:r w:rsidR="00C759F4">
        <w:t>.</w:t>
      </w:r>
      <w:r w:rsidR="008645C7">
        <w:t xml:space="preserve"> </w:t>
      </w:r>
      <w:r w:rsidR="00E8617F">
        <w:t>This project proposes a new marker concept with the same Z-shaped design, but it is fully additively manufactured with one polymer material.</w:t>
      </w:r>
      <w:r w:rsidR="008645C7">
        <w:t xml:space="preserve"> Furthermore, an automated </w:t>
      </w:r>
      <w:r w:rsidR="005873C6">
        <w:t xml:space="preserve">fiducials detection </w:t>
      </w:r>
      <w:r w:rsidR="008645C7">
        <w:t xml:space="preserve">algorithm </w:t>
      </w:r>
      <w:r w:rsidR="005873C6">
        <w:t>and a registration method are</w:t>
      </w:r>
      <w:r w:rsidR="008645C7">
        <w:t xml:space="preserve"> </w:t>
      </w:r>
      <w:r w:rsidR="005873C6">
        <w:t>proposed</w:t>
      </w:r>
      <w:r w:rsidR="008645C7">
        <w:t xml:space="preserve"> for the alignment of the interventional</w:t>
      </w:r>
      <w:r w:rsidR="00050384">
        <w:t xml:space="preserve"> device</w:t>
      </w:r>
      <w:r w:rsidR="008645C7">
        <w:t xml:space="preserve"> </w:t>
      </w:r>
      <w:r w:rsidR="005873C6">
        <w:t>according to the MR-identified target.</w:t>
      </w:r>
    </w:p>
    <w:p w:rsidR="00BB47DE" w:rsidRDefault="00885CAA" w:rsidP="00061463">
      <w:pPr>
        <w:tabs>
          <w:tab w:val="left" w:pos="960"/>
        </w:tabs>
      </w:pPr>
      <w:r>
        <w:t>The algorithm is implemented in the form of a Graphical User Interface</w:t>
      </w:r>
      <w:r w:rsidR="00690701">
        <w:t xml:space="preserve"> in Matlab</w:t>
      </w:r>
      <w:r>
        <w:t xml:space="preserve"> which facilitates the interaction with</w:t>
      </w:r>
      <w:r w:rsidR="00BB47DE">
        <w:t xml:space="preserve"> the</w:t>
      </w:r>
      <w:r>
        <w:t xml:space="preserve"> user</w:t>
      </w:r>
      <w:r w:rsidR="008120ED">
        <w:t xml:space="preserve"> and prov</w:t>
      </w:r>
      <w:r w:rsidR="00383F4D">
        <w:t>ides feedback d</w:t>
      </w:r>
      <w:r w:rsidR="008120ED">
        <w:t>uring image processing</w:t>
      </w:r>
      <w:r w:rsidR="00383F4D">
        <w:t xml:space="preserve"> stages</w:t>
      </w:r>
      <w:r>
        <w:t xml:space="preserve">. </w:t>
      </w:r>
      <w:r w:rsidR="00BB47DE">
        <w:t>For the evaluation of the</w:t>
      </w:r>
      <w:r w:rsidR="00382A8C">
        <w:t xml:space="preserve"> a</w:t>
      </w:r>
      <w:r w:rsidR="00AE286B">
        <w:t>ccuracy and performance</w:t>
      </w:r>
      <w:r>
        <w:t xml:space="preserve"> of the methods</w:t>
      </w:r>
      <w:r w:rsidR="00BB47DE">
        <w:t>, the alignment detection results from a marker positioning test and a phantom targeting experiment are compared with</w:t>
      </w:r>
      <w:r w:rsidR="00061463">
        <w:t xml:space="preserve"> the </w:t>
      </w:r>
      <w:r w:rsidR="00061463">
        <w:t>results</w:t>
      </w:r>
      <w:r w:rsidR="00061463">
        <w:t xml:space="preserve"> from</w:t>
      </w:r>
      <w:r w:rsidR="00BB47DE">
        <w:t xml:space="preserve"> </w:t>
      </w:r>
      <w:r w:rsidR="00B77EB7">
        <w:t xml:space="preserve">a </w:t>
      </w:r>
      <w:r w:rsidR="00BB47DE">
        <w:t>gold-standar</w:t>
      </w:r>
      <w:r w:rsidR="00403906">
        <w:t>d</w:t>
      </w:r>
      <w:r w:rsidR="00061463">
        <w:t xml:space="preserve"> test</w:t>
      </w:r>
      <w:bookmarkStart w:id="0" w:name="_GoBack"/>
      <w:bookmarkEnd w:id="0"/>
      <w:r w:rsidR="00BB47DE">
        <w:t>, providing an average sensitivity of .</w:t>
      </w:r>
    </w:p>
    <w:p w:rsidR="00BB47DE" w:rsidRDefault="00BB47DE" w:rsidP="00885CAA">
      <w:pPr>
        <w:tabs>
          <w:tab w:val="left" w:pos="960"/>
        </w:tabs>
      </w:pPr>
    </w:p>
    <w:p w:rsidR="00BB47DE" w:rsidRDefault="00BB47DE" w:rsidP="00885CAA">
      <w:pPr>
        <w:tabs>
          <w:tab w:val="left" w:pos="960"/>
        </w:tabs>
      </w:pPr>
    </w:p>
    <w:p w:rsidR="00B81CB2" w:rsidRDefault="00B81CB2" w:rsidP="00D31B09"/>
    <w:p w:rsidR="00B81CB2" w:rsidRDefault="00B81CB2" w:rsidP="00D31B09"/>
    <w:p w:rsidR="00B81CB2" w:rsidRDefault="00B81CB2" w:rsidP="00D31B09"/>
    <w:p w:rsidR="00B81CB2" w:rsidRDefault="00B81CB2" w:rsidP="00D31B09"/>
    <w:p w:rsidR="00B81CB2" w:rsidRDefault="00B81CB2" w:rsidP="00D31B09"/>
    <w:p w:rsidR="00B81CB2" w:rsidRDefault="00B81CB2" w:rsidP="00D31B09"/>
    <w:p w:rsidR="00B81CB2" w:rsidRDefault="00B81CB2" w:rsidP="00D31B09"/>
    <w:p w:rsidR="00B81CB2" w:rsidRDefault="00B81CB2" w:rsidP="00D31B09"/>
    <w:p w:rsidR="00B81CB2" w:rsidRDefault="00B81CB2" w:rsidP="00D31B09">
      <w:pPr>
        <w:rPr>
          <w:rFonts w:asciiTheme="majorHAnsi" w:hAnsiTheme="majorHAnsi"/>
          <w:b/>
          <w:bCs/>
          <w:sz w:val="32"/>
          <w:szCs w:val="32"/>
        </w:rPr>
        <w:sectPr w:rsidR="00B81CB2" w:rsidSect="00392CAB">
          <w:pgSz w:w="11906" w:h="16838" w:code="9"/>
          <w:pgMar w:top="1440" w:right="1440" w:bottom="1440" w:left="1440" w:header="720" w:footer="720" w:gutter="0"/>
          <w:cols w:space="720"/>
          <w:titlePg/>
          <w:docGrid w:linePitch="360"/>
        </w:sectPr>
      </w:pPr>
    </w:p>
    <w:p w:rsidR="00622D35" w:rsidRPr="007057BF" w:rsidRDefault="00622D35" w:rsidP="00D31B09">
      <w:pPr>
        <w:rPr>
          <w:rFonts w:asciiTheme="majorHAnsi" w:hAnsiTheme="majorHAnsi"/>
          <w:b/>
          <w:bCs/>
          <w:sz w:val="32"/>
          <w:szCs w:val="32"/>
        </w:rPr>
      </w:pPr>
      <w:r w:rsidRPr="007057BF">
        <w:rPr>
          <w:rFonts w:asciiTheme="majorHAnsi" w:hAnsiTheme="majorHAnsi"/>
          <w:b/>
          <w:bCs/>
          <w:sz w:val="32"/>
          <w:szCs w:val="32"/>
        </w:rPr>
        <w:lastRenderedPageBreak/>
        <w:t>Task of the Thesis in the Origin:</w:t>
      </w:r>
    </w:p>
    <w:p w:rsidR="00866C3E" w:rsidRPr="00622D35" w:rsidRDefault="00622D35"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Pr="007057BF" w:rsidRDefault="00363CC3" w:rsidP="00D31B09">
      <w:pPr>
        <w:rPr>
          <w:rFonts w:asciiTheme="majorHAnsi" w:hAnsiTheme="majorHAnsi"/>
          <w:b/>
          <w:bCs/>
          <w:sz w:val="32"/>
          <w:szCs w:val="32"/>
        </w:rPr>
      </w:pPr>
      <w:r w:rsidRPr="007057BF">
        <w:rPr>
          <w:rFonts w:asciiTheme="majorHAnsi" w:hAnsiTheme="majorHAnsi"/>
          <w:b/>
          <w:bCs/>
          <w:sz w:val="32"/>
          <w:szCs w:val="32"/>
        </w:rPr>
        <w:lastRenderedPageBreak/>
        <w:t>Declaration by the candidate</w:t>
      </w:r>
    </w:p>
    <w:p w:rsidR="00014CA3" w:rsidRDefault="00363CC3" w:rsidP="00D31B09">
      <w:r>
        <w:t xml:space="preserve">I hereby declare that this thesis is my own work and effort </w:t>
      </w:r>
      <w:r w:rsidR="00137B0F">
        <w:t xml:space="preserve">and that it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D31B09">
      <w:r>
        <w:t>Magdeburg, August 01,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B20D5" w:rsidRPr="007057BF" w:rsidRDefault="007057BF" w:rsidP="007057BF">
      <w:pPr>
        <w:rPr>
          <w:rFonts w:asciiTheme="majorHAnsi" w:hAnsiTheme="majorHAnsi"/>
          <w:b/>
          <w:bCs/>
          <w:sz w:val="32"/>
          <w:szCs w:val="32"/>
        </w:rPr>
      </w:pPr>
      <w:r w:rsidRPr="007057BF">
        <w:rPr>
          <w:rFonts w:asciiTheme="majorHAnsi" w:hAnsiTheme="majorHAnsi"/>
          <w:b/>
          <w:bCs/>
          <w:sz w:val="32"/>
          <w:szCs w:val="32"/>
        </w:rPr>
        <w:lastRenderedPageBreak/>
        <w:t>Content</w:t>
      </w:r>
    </w:p>
    <w:p w:rsidR="009E1264" w:rsidRDefault="009E1264" w:rsidP="00D31B09">
      <w:pPr>
        <w:pStyle w:val="ListParagraph"/>
      </w:pPr>
    </w:p>
    <w:p w:rsidR="00E5064E"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5469985" w:history="1">
        <w:r w:rsidR="00E5064E" w:rsidRPr="007550E7">
          <w:rPr>
            <w:rStyle w:val="Hyperlink"/>
            <w:noProof/>
            <w14:scene3d>
              <w14:camera w14:prst="orthographicFront"/>
              <w14:lightRig w14:rig="threePt" w14:dir="t">
                <w14:rot w14:lat="0" w14:lon="0" w14:rev="0"/>
              </w14:lightRig>
            </w14:scene3d>
          </w:rPr>
          <w:t>1</w:t>
        </w:r>
        <w:r w:rsidR="00E5064E">
          <w:rPr>
            <w:rFonts w:eastAsiaTheme="minorEastAsia" w:cstheme="minorBidi"/>
            <w:b w:val="0"/>
            <w:bCs w:val="0"/>
            <w:noProof/>
            <w:sz w:val="22"/>
            <w:szCs w:val="22"/>
          </w:rPr>
          <w:tab/>
        </w:r>
        <w:r w:rsidR="00E5064E" w:rsidRPr="007550E7">
          <w:rPr>
            <w:rStyle w:val="Hyperlink"/>
            <w:noProof/>
          </w:rPr>
          <w:t>Introduction</w:t>
        </w:r>
        <w:r w:rsidR="00E5064E">
          <w:rPr>
            <w:noProof/>
            <w:webHidden/>
          </w:rPr>
          <w:tab/>
        </w:r>
        <w:r w:rsidR="00E5064E">
          <w:rPr>
            <w:noProof/>
            <w:webHidden/>
          </w:rPr>
          <w:fldChar w:fldCharType="begin"/>
        </w:r>
        <w:r w:rsidR="00E5064E">
          <w:rPr>
            <w:noProof/>
            <w:webHidden/>
          </w:rPr>
          <w:instrText xml:space="preserve"> PAGEREF _Toc525469985 \h </w:instrText>
        </w:r>
        <w:r w:rsidR="00E5064E">
          <w:rPr>
            <w:noProof/>
            <w:webHidden/>
          </w:rPr>
        </w:r>
        <w:r w:rsidR="00E5064E">
          <w:rPr>
            <w:noProof/>
            <w:webHidden/>
          </w:rPr>
          <w:fldChar w:fldCharType="separate"/>
        </w:r>
        <w:r w:rsidR="00E5064E">
          <w:rPr>
            <w:noProof/>
            <w:webHidden/>
          </w:rPr>
          <w:t>1</w:t>
        </w:r>
        <w:r w:rsidR="00E5064E">
          <w:rPr>
            <w:noProof/>
            <w:webHidden/>
          </w:rPr>
          <w:fldChar w:fldCharType="end"/>
        </w:r>
      </w:hyperlink>
    </w:p>
    <w:p w:rsidR="00E5064E" w:rsidRDefault="00E5064E">
      <w:pPr>
        <w:pStyle w:val="TOC2"/>
        <w:tabs>
          <w:tab w:val="left" w:pos="880"/>
        </w:tabs>
        <w:rPr>
          <w:rFonts w:eastAsiaTheme="minorEastAsia" w:cstheme="minorBidi"/>
          <w:iCs w:val="0"/>
          <w:noProof/>
          <w:sz w:val="22"/>
          <w:szCs w:val="22"/>
        </w:rPr>
      </w:pPr>
      <w:hyperlink w:anchor="_Toc525469986" w:history="1">
        <w:r w:rsidRPr="007550E7">
          <w:rPr>
            <w:rStyle w:val="Hyperlink"/>
            <w:noProof/>
          </w:rPr>
          <w:t>1.1</w:t>
        </w:r>
        <w:r>
          <w:rPr>
            <w:rFonts w:eastAsiaTheme="minorEastAsia" w:cstheme="minorBidi"/>
            <w:iCs w:val="0"/>
            <w:noProof/>
            <w:sz w:val="22"/>
            <w:szCs w:val="22"/>
          </w:rPr>
          <w:tab/>
        </w:r>
        <w:r w:rsidRPr="007550E7">
          <w:rPr>
            <w:rStyle w:val="Hyperlink"/>
            <w:noProof/>
          </w:rPr>
          <w:t>Motivation</w:t>
        </w:r>
        <w:r>
          <w:rPr>
            <w:noProof/>
            <w:webHidden/>
          </w:rPr>
          <w:tab/>
        </w:r>
        <w:r>
          <w:rPr>
            <w:noProof/>
            <w:webHidden/>
          </w:rPr>
          <w:fldChar w:fldCharType="begin"/>
        </w:r>
        <w:r>
          <w:rPr>
            <w:noProof/>
            <w:webHidden/>
          </w:rPr>
          <w:instrText xml:space="preserve"> PAGEREF _Toc525469986 \h </w:instrText>
        </w:r>
        <w:r>
          <w:rPr>
            <w:noProof/>
            <w:webHidden/>
          </w:rPr>
        </w:r>
        <w:r>
          <w:rPr>
            <w:noProof/>
            <w:webHidden/>
          </w:rPr>
          <w:fldChar w:fldCharType="separate"/>
        </w:r>
        <w:r>
          <w:rPr>
            <w:noProof/>
            <w:webHidden/>
          </w:rPr>
          <w:t>2</w:t>
        </w:r>
        <w:r>
          <w:rPr>
            <w:noProof/>
            <w:webHidden/>
          </w:rPr>
          <w:fldChar w:fldCharType="end"/>
        </w:r>
      </w:hyperlink>
    </w:p>
    <w:p w:rsidR="00E5064E" w:rsidRDefault="00E5064E">
      <w:pPr>
        <w:pStyle w:val="TOC2"/>
        <w:tabs>
          <w:tab w:val="left" w:pos="880"/>
        </w:tabs>
        <w:rPr>
          <w:rFonts w:eastAsiaTheme="minorEastAsia" w:cstheme="minorBidi"/>
          <w:iCs w:val="0"/>
          <w:noProof/>
          <w:sz w:val="22"/>
          <w:szCs w:val="22"/>
        </w:rPr>
      </w:pPr>
      <w:hyperlink w:anchor="_Toc525469987" w:history="1">
        <w:r w:rsidRPr="007550E7">
          <w:rPr>
            <w:rStyle w:val="Hyperlink"/>
            <w:noProof/>
          </w:rPr>
          <w:t>1.2</w:t>
        </w:r>
        <w:r>
          <w:rPr>
            <w:rFonts w:eastAsiaTheme="minorEastAsia" w:cstheme="minorBidi"/>
            <w:iCs w:val="0"/>
            <w:noProof/>
            <w:sz w:val="22"/>
            <w:szCs w:val="22"/>
          </w:rPr>
          <w:tab/>
        </w:r>
        <w:r w:rsidRPr="007550E7">
          <w:rPr>
            <w:rStyle w:val="Hyperlink"/>
            <w:noProof/>
          </w:rPr>
          <w:t>Objectives</w:t>
        </w:r>
        <w:r>
          <w:rPr>
            <w:noProof/>
            <w:webHidden/>
          </w:rPr>
          <w:tab/>
        </w:r>
        <w:r>
          <w:rPr>
            <w:noProof/>
            <w:webHidden/>
          </w:rPr>
          <w:fldChar w:fldCharType="begin"/>
        </w:r>
        <w:r>
          <w:rPr>
            <w:noProof/>
            <w:webHidden/>
          </w:rPr>
          <w:instrText xml:space="preserve"> PAGEREF _Toc525469987 \h </w:instrText>
        </w:r>
        <w:r>
          <w:rPr>
            <w:noProof/>
            <w:webHidden/>
          </w:rPr>
        </w:r>
        <w:r>
          <w:rPr>
            <w:noProof/>
            <w:webHidden/>
          </w:rPr>
          <w:fldChar w:fldCharType="separate"/>
        </w:r>
        <w:r>
          <w:rPr>
            <w:noProof/>
            <w:webHidden/>
          </w:rPr>
          <w:t>3</w:t>
        </w:r>
        <w:r>
          <w:rPr>
            <w:noProof/>
            <w:webHidden/>
          </w:rPr>
          <w:fldChar w:fldCharType="end"/>
        </w:r>
      </w:hyperlink>
    </w:p>
    <w:p w:rsidR="00E5064E" w:rsidRDefault="00E5064E">
      <w:pPr>
        <w:pStyle w:val="TOC1"/>
        <w:tabs>
          <w:tab w:val="left" w:pos="440"/>
        </w:tabs>
        <w:rPr>
          <w:rFonts w:eastAsiaTheme="minorEastAsia" w:cstheme="minorBidi"/>
          <w:b w:val="0"/>
          <w:bCs w:val="0"/>
          <w:noProof/>
          <w:sz w:val="22"/>
          <w:szCs w:val="22"/>
        </w:rPr>
      </w:pPr>
      <w:hyperlink w:anchor="_Toc525469988" w:history="1">
        <w:r w:rsidRPr="007550E7">
          <w:rPr>
            <w:rStyle w:val="Hyperlink"/>
            <w:noProof/>
            <w14:scene3d>
              <w14:camera w14:prst="orthographicFront"/>
              <w14:lightRig w14:rig="threePt" w14:dir="t">
                <w14:rot w14:lat="0" w14:lon="0" w14:rev="0"/>
              </w14:lightRig>
            </w14:scene3d>
          </w:rPr>
          <w:t>2</w:t>
        </w:r>
        <w:r>
          <w:rPr>
            <w:rFonts w:eastAsiaTheme="minorEastAsia" w:cstheme="minorBidi"/>
            <w:b w:val="0"/>
            <w:bCs w:val="0"/>
            <w:noProof/>
            <w:sz w:val="22"/>
            <w:szCs w:val="22"/>
          </w:rPr>
          <w:tab/>
        </w:r>
        <w:r w:rsidRPr="007550E7">
          <w:rPr>
            <w:rStyle w:val="Hyperlink"/>
            <w:noProof/>
          </w:rPr>
          <w:t>Literature Survey</w:t>
        </w:r>
        <w:r>
          <w:rPr>
            <w:noProof/>
            <w:webHidden/>
          </w:rPr>
          <w:tab/>
        </w:r>
        <w:r>
          <w:rPr>
            <w:noProof/>
            <w:webHidden/>
          </w:rPr>
          <w:fldChar w:fldCharType="begin"/>
        </w:r>
        <w:r>
          <w:rPr>
            <w:noProof/>
            <w:webHidden/>
          </w:rPr>
          <w:instrText xml:space="preserve"> PAGEREF _Toc525469988 \h </w:instrText>
        </w:r>
        <w:r>
          <w:rPr>
            <w:noProof/>
            <w:webHidden/>
          </w:rPr>
        </w:r>
        <w:r>
          <w:rPr>
            <w:noProof/>
            <w:webHidden/>
          </w:rPr>
          <w:fldChar w:fldCharType="separate"/>
        </w:r>
        <w:r>
          <w:rPr>
            <w:noProof/>
            <w:webHidden/>
          </w:rPr>
          <w:t>4</w:t>
        </w:r>
        <w:r>
          <w:rPr>
            <w:noProof/>
            <w:webHidden/>
          </w:rPr>
          <w:fldChar w:fldCharType="end"/>
        </w:r>
      </w:hyperlink>
    </w:p>
    <w:p w:rsidR="00E5064E" w:rsidRDefault="00E5064E">
      <w:pPr>
        <w:pStyle w:val="TOC2"/>
        <w:tabs>
          <w:tab w:val="left" w:pos="880"/>
        </w:tabs>
        <w:rPr>
          <w:rFonts w:eastAsiaTheme="minorEastAsia" w:cstheme="minorBidi"/>
          <w:iCs w:val="0"/>
          <w:noProof/>
          <w:sz w:val="22"/>
          <w:szCs w:val="22"/>
        </w:rPr>
      </w:pPr>
      <w:hyperlink w:anchor="_Toc525469989" w:history="1">
        <w:r w:rsidRPr="007550E7">
          <w:rPr>
            <w:rStyle w:val="Hyperlink"/>
            <w:noProof/>
          </w:rPr>
          <w:t>2.1</w:t>
        </w:r>
        <w:r>
          <w:rPr>
            <w:rFonts w:eastAsiaTheme="minorEastAsia" w:cstheme="minorBidi"/>
            <w:iCs w:val="0"/>
            <w:noProof/>
            <w:sz w:val="22"/>
            <w:szCs w:val="22"/>
          </w:rPr>
          <w:tab/>
        </w:r>
        <w:r w:rsidRPr="007550E7">
          <w:rPr>
            <w:rStyle w:val="Hyperlink"/>
            <w:noProof/>
          </w:rPr>
          <w:t>Magnetic resonance imaging (MRI)</w:t>
        </w:r>
        <w:r>
          <w:rPr>
            <w:noProof/>
            <w:webHidden/>
          </w:rPr>
          <w:tab/>
        </w:r>
        <w:r>
          <w:rPr>
            <w:noProof/>
            <w:webHidden/>
          </w:rPr>
          <w:fldChar w:fldCharType="begin"/>
        </w:r>
        <w:r>
          <w:rPr>
            <w:noProof/>
            <w:webHidden/>
          </w:rPr>
          <w:instrText xml:space="preserve"> PAGEREF _Toc525469989 \h </w:instrText>
        </w:r>
        <w:r>
          <w:rPr>
            <w:noProof/>
            <w:webHidden/>
          </w:rPr>
        </w:r>
        <w:r>
          <w:rPr>
            <w:noProof/>
            <w:webHidden/>
          </w:rPr>
          <w:fldChar w:fldCharType="separate"/>
        </w:r>
        <w:r>
          <w:rPr>
            <w:noProof/>
            <w:webHidden/>
          </w:rPr>
          <w:t>4</w:t>
        </w:r>
        <w:r>
          <w:rPr>
            <w:noProof/>
            <w:webHidden/>
          </w:rPr>
          <w:fldChar w:fldCharType="end"/>
        </w:r>
      </w:hyperlink>
    </w:p>
    <w:p w:rsidR="00E5064E" w:rsidRDefault="00E5064E">
      <w:pPr>
        <w:pStyle w:val="TOC3"/>
        <w:tabs>
          <w:tab w:val="left" w:pos="1320"/>
        </w:tabs>
        <w:rPr>
          <w:rFonts w:eastAsiaTheme="minorEastAsia" w:cstheme="minorBidi"/>
          <w:noProof/>
          <w:sz w:val="22"/>
          <w:szCs w:val="22"/>
        </w:rPr>
      </w:pPr>
      <w:hyperlink w:anchor="_Toc525469990" w:history="1">
        <w:r w:rsidRPr="007550E7">
          <w:rPr>
            <w:rStyle w:val="Hyperlink"/>
            <w:noProof/>
          </w:rPr>
          <w:t>2.1.1</w:t>
        </w:r>
        <w:r>
          <w:rPr>
            <w:rFonts w:eastAsiaTheme="minorEastAsia" w:cstheme="minorBidi"/>
            <w:noProof/>
            <w:sz w:val="22"/>
            <w:szCs w:val="22"/>
          </w:rPr>
          <w:tab/>
        </w:r>
        <w:r w:rsidRPr="007550E7">
          <w:rPr>
            <w:rStyle w:val="Hyperlink"/>
            <w:noProof/>
          </w:rPr>
          <w:t>Artifacts in MRI</w:t>
        </w:r>
        <w:r>
          <w:rPr>
            <w:noProof/>
            <w:webHidden/>
          </w:rPr>
          <w:tab/>
        </w:r>
        <w:r>
          <w:rPr>
            <w:noProof/>
            <w:webHidden/>
          </w:rPr>
          <w:fldChar w:fldCharType="begin"/>
        </w:r>
        <w:r>
          <w:rPr>
            <w:noProof/>
            <w:webHidden/>
          </w:rPr>
          <w:instrText xml:space="preserve"> PAGEREF _Toc525469990 \h </w:instrText>
        </w:r>
        <w:r>
          <w:rPr>
            <w:noProof/>
            <w:webHidden/>
          </w:rPr>
        </w:r>
        <w:r>
          <w:rPr>
            <w:noProof/>
            <w:webHidden/>
          </w:rPr>
          <w:fldChar w:fldCharType="separate"/>
        </w:r>
        <w:r>
          <w:rPr>
            <w:noProof/>
            <w:webHidden/>
          </w:rPr>
          <w:t>5</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69991" w:history="1">
        <w:r w:rsidRPr="007550E7">
          <w:rPr>
            <w:rStyle w:val="Hyperlink"/>
            <w:noProof/>
          </w:rPr>
          <w:t>2.1.1.1</w:t>
        </w:r>
        <w:r>
          <w:rPr>
            <w:rFonts w:eastAsiaTheme="minorEastAsia" w:cstheme="minorBidi"/>
            <w:noProof/>
            <w:sz w:val="22"/>
            <w:szCs w:val="22"/>
          </w:rPr>
          <w:tab/>
        </w:r>
        <w:r w:rsidRPr="007550E7">
          <w:rPr>
            <w:rStyle w:val="Hyperlink"/>
            <w:noProof/>
          </w:rPr>
          <w:t>Chemical shift artifacts</w:t>
        </w:r>
        <w:r>
          <w:rPr>
            <w:noProof/>
            <w:webHidden/>
          </w:rPr>
          <w:tab/>
        </w:r>
        <w:r>
          <w:rPr>
            <w:noProof/>
            <w:webHidden/>
          </w:rPr>
          <w:fldChar w:fldCharType="begin"/>
        </w:r>
        <w:r>
          <w:rPr>
            <w:noProof/>
            <w:webHidden/>
          </w:rPr>
          <w:instrText xml:space="preserve"> PAGEREF _Toc525469991 \h </w:instrText>
        </w:r>
        <w:r>
          <w:rPr>
            <w:noProof/>
            <w:webHidden/>
          </w:rPr>
        </w:r>
        <w:r>
          <w:rPr>
            <w:noProof/>
            <w:webHidden/>
          </w:rPr>
          <w:fldChar w:fldCharType="separate"/>
        </w:r>
        <w:r>
          <w:rPr>
            <w:noProof/>
            <w:webHidden/>
          </w:rPr>
          <w:t>5</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69992" w:history="1">
        <w:r w:rsidRPr="007550E7">
          <w:rPr>
            <w:rStyle w:val="Hyperlink"/>
            <w:noProof/>
          </w:rPr>
          <w:t>2.1.1.2</w:t>
        </w:r>
        <w:r>
          <w:rPr>
            <w:rFonts w:eastAsiaTheme="minorEastAsia" w:cstheme="minorBidi"/>
            <w:noProof/>
            <w:sz w:val="22"/>
            <w:szCs w:val="22"/>
          </w:rPr>
          <w:tab/>
        </w:r>
        <w:r w:rsidRPr="007550E7">
          <w:rPr>
            <w:rStyle w:val="Hyperlink"/>
            <w:noProof/>
          </w:rPr>
          <w:t>Phase cancellation artifact</w:t>
        </w:r>
        <w:r>
          <w:rPr>
            <w:noProof/>
            <w:webHidden/>
          </w:rPr>
          <w:tab/>
        </w:r>
        <w:r>
          <w:rPr>
            <w:noProof/>
            <w:webHidden/>
          </w:rPr>
          <w:fldChar w:fldCharType="begin"/>
        </w:r>
        <w:r>
          <w:rPr>
            <w:noProof/>
            <w:webHidden/>
          </w:rPr>
          <w:instrText xml:space="preserve"> PAGEREF _Toc525469992 \h </w:instrText>
        </w:r>
        <w:r>
          <w:rPr>
            <w:noProof/>
            <w:webHidden/>
          </w:rPr>
        </w:r>
        <w:r>
          <w:rPr>
            <w:noProof/>
            <w:webHidden/>
          </w:rPr>
          <w:fldChar w:fldCharType="separate"/>
        </w:r>
        <w:r>
          <w:rPr>
            <w:noProof/>
            <w:webHidden/>
          </w:rPr>
          <w:t>7</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69993" w:history="1">
        <w:r w:rsidRPr="007550E7">
          <w:rPr>
            <w:rStyle w:val="Hyperlink"/>
            <w:noProof/>
          </w:rPr>
          <w:t>2.1.1.3</w:t>
        </w:r>
        <w:r>
          <w:rPr>
            <w:rFonts w:eastAsiaTheme="minorEastAsia" w:cstheme="minorBidi"/>
            <w:noProof/>
            <w:sz w:val="22"/>
            <w:szCs w:val="22"/>
          </w:rPr>
          <w:tab/>
        </w:r>
        <w:r w:rsidRPr="007550E7">
          <w:rPr>
            <w:rStyle w:val="Hyperlink"/>
            <w:noProof/>
          </w:rPr>
          <w:t>Noise</w:t>
        </w:r>
        <w:r>
          <w:rPr>
            <w:noProof/>
            <w:webHidden/>
          </w:rPr>
          <w:tab/>
        </w:r>
        <w:r>
          <w:rPr>
            <w:noProof/>
            <w:webHidden/>
          </w:rPr>
          <w:fldChar w:fldCharType="begin"/>
        </w:r>
        <w:r>
          <w:rPr>
            <w:noProof/>
            <w:webHidden/>
          </w:rPr>
          <w:instrText xml:space="preserve"> PAGEREF _Toc525469993 \h </w:instrText>
        </w:r>
        <w:r>
          <w:rPr>
            <w:noProof/>
            <w:webHidden/>
          </w:rPr>
        </w:r>
        <w:r>
          <w:rPr>
            <w:noProof/>
            <w:webHidden/>
          </w:rPr>
          <w:fldChar w:fldCharType="separate"/>
        </w:r>
        <w:r>
          <w:rPr>
            <w:noProof/>
            <w:webHidden/>
          </w:rPr>
          <w:t>8</w:t>
        </w:r>
        <w:r>
          <w:rPr>
            <w:noProof/>
            <w:webHidden/>
          </w:rPr>
          <w:fldChar w:fldCharType="end"/>
        </w:r>
      </w:hyperlink>
    </w:p>
    <w:p w:rsidR="00E5064E" w:rsidRDefault="00E5064E">
      <w:pPr>
        <w:pStyle w:val="TOC2"/>
        <w:tabs>
          <w:tab w:val="left" w:pos="880"/>
        </w:tabs>
        <w:rPr>
          <w:rFonts w:eastAsiaTheme="minorEastAsia" w:cstheme="minorBidi"/>
          <w:iCs w:val="0"/>
          <w:noProof/>
          <w:sz w:val="22"/>
          <w:szCs w:val="22"/>
        </w:rPr>
      </w:pPr>
      <w:hyperlink w:anchor="_Toc525469994" w:history="1">
        <w:r w:rsidRPr="007550E7">
          <w:rPr>
            <w:rStyle w:val="Hyperlink"/>
            <w:noProof/>
          </w:rPr>
          <w:t>2.2</w:t>
        </w:r>
        <w:r>
          <w:rPr>
            <w:rFonts w:eastAsiaTheme="minorEastAsia" w:cstheme="minorBidi"/>
            <w:iCs w:val="0"/>
            <w:noProof/>
            <w:sz w:val="22"/>
            <w:szCs w:val="22"/>
          </w:rPr>
          <w:tab/>
        </w:r>
        <w:r w:rsidRPr="007550E7">
          <w:rPr>
            <w:rStyle w:val="Hyperlink"/>
            <w:noProof/>
          </w:rPr>
          <w:t>Instrument tracking methods in interventional MRI</w:t>
        </w:r>
        <w:r>
          <w:rPr>
            <w:noProof/>
            <w:webHidden/>
          </w:rPr>
          <w:tab/>
        </w:r>
        <w:r>
          <w:rPr>
            <w:noProof/>
            <w:webHidden/>
          </w:rPr>
          <w:fldChar w:fldCharType="begin"/>
        </w:r>
        <w:r>
          <w:rPr>
            <w:noProof/>
            <w:webHidden/>
          </w:rPr>
          <w:instrText xml:space="preserve"> PAGEREF _Toc525469994 \h </w:instrText>
        </w:r>
        <w:r>
          <w:rPr>
            <w:noProof/>
            <w:webHidden/>
          </w:rPr>
        </w:r>
        <w:r>
          <w:rPr>
            <w:noProof/>
            <w:webHidden/>
          </w:rPr>
          <w:fldChar w:fldCharType="separate"/>
        </w:r>
        <w:r>
          <w:rPr>
            <w:noProof/>
            <w:webHidden/>
          </w:rPr>
          <w:t>10</w:t>
        </w:r>
        <w:r>
          <w:rPr>
            <w:noProof/>
            <w:webHidden/>
          </w:rPr>
          <w:fldChar w:fldCharType="end"/>
        </w:r>
      </w:hyperlink>
    </w:p>
    <w:p w:rsidR="00E5064E" w:rsidRDefault="00E5064E">
      <w:pPr>
        <w:pStyle w:val="TOC3"/>
        <w:tabs>
          <w:tab w:val="left" w:pos="1320"/>
        </w:tabs>
        <w:rPr>
          <w:rFonts w:eastAsiaTheme="minorEastAsia" w:cstheme="minorBidi"/>
          <w:noProof/>
          <w:sz w:val="22"/>
          <w:szCs w:val="22"/>
        </w:rPr>
      </w:pPr>
      <w:hyperlink w:anchor="_Toc525469995" w:history="1">
        <w:r w:rsidRPr="007550E7">
          <w:rPr>
            <w:rStyle w:val="Hyperlink"/>
            <w:noProof/>
          </w:rPr>
          <w:t>2.2.1</w:t>
        </w:r>
        <w:r>
          <w:rPr>
            <w:rFonts w:eastAsiaTheme="minorEastAsia" w:cstheme="minorBidi"/>
            <w:noProof/>
            <w:sz w:val="22"/>
            <w:szCs w:val="22"/>
          </w:rPr>
          <w:tab/>
        </w:r>
        <w:r w:rsidRPr="007550E7">
          <w:rPr>
            <w:rStyle w:val="Hyperlink"/>
            <w:noProof/>
          </w:rPr>
          <w:t>General tracking approaches</w:t>
        </w:r>
        <w:r>
          <w:rPr>
            <w:noProof/>
            <w:webHidden/>
          </w:rPr>
          <w:tab/>
        </w:r>
        <w:r>
          <w:rPr>
            <w:noProof/>
            <w:webHidden/>
          </w:rPr>
          <w:fldChar w:fldCharType="begin"/>
        </w:r>
        <w:r>
          <w:rPr>
            <w:noProof/>
            <w:webHidden/>
          </w:rPr>
          <w:instrText xml:space="preserve"> PAGEREF _Toc525469995 \h </w:instrText>
        </w:r>
        <w:r>
          <w:rPr>
            <w:noProof/>
            <w:webHidden/>
          </w:rPr>
        </w:r>
        <w:r>
          <w:rPr>
            <w:noProof/>
            <w:webHidden/>
          </w:rPr>
          <w:fldChar w:fldCharType="separate"/>
        </w:r>
        <w:r>
          <w:rPr>
            <w:noProof/>
            <w:webHidden/>
          </w:rPr>
          <w:t>11</w:t>
        </w:r>
        <w:r>
          <w:rPr>
            <w:noProof/>
            <w:webHidden/>
          </w:rPr>
          <w:fldChar w:fldCharType="end"/>
        </w:r>
      </w:hyperlink>
    </w:p>
    <w:p w:rsidR="00E5064E" w:rsidRDefault="00E5064E">
      <w:pPr>
        <w:pStyle w:val="TOC3"/>
        <w:tabs>
          <w:tab w:val="left" w:pos="1320"/>
        </w:tabs>
        <w:rPr>
          <w:rFonts w:eastAsiaTheme="minorEastAsia" w:cstheme="minorBidi"/>
          <w:noProof/>
          <w:sz w:val="22"/>
          <w:szCs w:val="22"/>
        </w:rPr>
      </w:pPr>
      <w:hyperlink w:anchor="_Toc525469996" w:history="1">
        <w:r w:rsidRPr="007550E7">
          <w:rPr>
            <w:rStyle w:val="Hyperlink"/>
            <w:noProof/>
          </w:rPr>
          <w:t>2.2.2</w:t>
        </w:r>
        <w:r>
          <w:rPr>
            <w:rFonts w:eastAsiaTheme="minorEastAsia" w:cstheme="minorBidi"/>
            <w:noProof/>
            <w:sz w:val="22"/>
            <w:szCs w:val="22"/>
          </w:rPr>
          <w:tab/>
        </w:r>
        <w:r w:rsidRPr="007550E7">
          <w:rPr>
            <w:rStyle w:val="Hyperlink"/>
            <w:noProof/>
          </w:rPr>
          <w:t>Passive MRI marker tracking</w:t>
        </w:r>
        <w:r>
          <w:rPr>
            <w:noProof/>
            <w:webHidden/>
          </w:rPr>
          <w:tab/>
        </w:r>
        <w:r>
          <w:rPr>
            <w:noProof/>
            <w:webHidden/>
          </w:rPr>
          <w:fldChar w:fldCharType="begin"/>
        </w:r>
        <w:r>
          <w:rPr>
            <w:noProof/>
            <w:webHidden/>
          </w:rPr>
          <w:instrText xml:space="preserve"> PAGEREF _Toc525469996 \h </w:instrText>
        </w:r>
        <w:r>
          <w:rPr>
            <w:noProof/>
            <w:webHidden/>
          </w:rPr>
        </w:r>
        <w:r>
          <w:rPr>
            <w:noProof/>
            <w:webHidden/>
          </w:rPr>
          <w:fldChar w:fldCharType="separate"/>
        </w:r>
        <w:r>
          <w:rPr>
            <w:noProof/>
            <w:webHidden/>
          </w:rPr>
          <w:t>11</w:t>
        </w:r>
        <w:r>
          <w:rPr>
            <w:noProof/>
            <w:webHidden/>
          </w:rPr>
          <w:fldChar w:fldCharType="end"/>
        </w:r>
      </w:hyperlink>
    </w:p>
    <w:p w:rsidR="00E5064E" w:rsidRDefault="00E5064E">
      <w:pPr>
        <w:pStyle w:val="TOC2"/>
        <w:tabs>
          <w:tab w:val="left" w:pos="880"/>
        </w:tabs>
        <w:rPr>
          <w:rFonts w:eastAsiaTheme="minorEastAsia" w:cstheme="minorBidi"/>
          <w:iCs w:val="0"/>
          <w:noProof/>
          <w:sz w:val="22"/>
          <w:szCs w:val="22"/>
        </w:rPr>
      </w:pPr>
      <w:hyperlink w:anchor="_Toc525469997" w:history="1">
        <w:r w:rsidRPr="007550E7">
          <w:rPr>
            <w:rStyle w:val="Hyperlink"/>
            <w:noProof/>
          </w:rPr>
          <w:t>2.3</w:t>
        </w:r>
        <w:r>
          <w:rPr>
            <w:rFonts w:eastAsiaTheme="minorEastAsia" w:cstheme="minorBidi"/>
            <w:iCs w:val="0"/>
            <w:noProof/>
            <w:sz w:val="22"/>
            <w:szCs w:val="22"/>
          </w:rPr>
          <w:tab/>
        </w:r>
        <w:r w:rsidRPr="007550E7">
          <w:rPr>
            <w:rStyle w:val="Hyperlink"/>
            <w:noProof/>
          </w:rPr>
          <w:t>Principal of the Z-frame marker</w:t>
        </w:r>
        <w:r>
          <w:rPr>
            <w:noProof/>
            <w:webHidden/>
          </w:rPr>
          <w:tab/>
        </w:r>
        <w:r>
          <w:rPr>
            <w:noProof/>
            <w:webHidden/>
          </w:rPr>
          <w:fldChar w:fldCharType="begin"/>
        </w:r>
        <w:r>
          <w:rPr>
            <w:noProof/>
            <w:webHidden/>
          </w:rPr>
          <w:instrText xml:space="preserve"> PAGEREF _Toc525469997 \h </w:instrText>
        </w:r>
        <w:r>
          <w:rPr>
            <w:noProof/>
            <w:webHidden/>
          </w:rPr>
        </w:r>
        <w:r>
          <w:rPr>
            <w:noProof/>
            <w:webHidden/>
          </w:rPr>
          <w:fldChar w:fldCharType="separate"/>
        </w:r>
        <w:r>
          <w:rPr>
            <w:noProof/>
            <w:webHidden/>
          </w:rPr>
          <w:t>13</w:t>
        </w:r>
        <w:r>
          <w:rPr>
            <w:noProof/>
            <w:webHidden/>
          </w:rPr>
          <w:fldChar w:fldCharType="end"/>
        </w:r>
      </w:hyperlink>
    </w:p>
    <w:p w:rsidR="00E5064E" w:rsidRDefault="00E5064E">
      <w:pPr>
        <w:pStyle w:val="TOC1"/>
        <w:tabs>
          <w:tab w:val="left" w:pos="440"/>
        </w:tabs>
        <w:rPr>
          <w:rFonts w:eastAsiaTheme="minorEastAsia" w:cstheme="minorBidi"/>
          <w:b w:val="0"/>
          <w:bCs w:val="0"/>
          <w:noProof/>
          <w:sz w:val="22"/>
          <w:szCs w:val="22"/>
        </w:rPr>
      </w:pPr>
      <w:hyperlink w:anchor="_Toc525469998" w:history="1">
        <w:r w:rsidRPr="007550E7">
          <w:rPr>
            <w:rStyle w:val="Hyperlink"/>
            <w:noProof/>
            <w14:scene3d>
              <w14:camera w14:prst="orthographicFront"/>
              <w14:lightRig w14:rig="threePt" w14:dir="t">
                <w14:rot w14:lat="0" w14:lon="0" w14:rev="0"/>
              </w14:lightRig>
            </w14:scene3d>
          </w:rPr>
          <w:t>3</w:t>
        </w:r>
        <w:r>
          <w:rPr>
            <w:rFonts w:eastAsiaTheme="minorEastAsia" w:cstheme="minorBidi"/>
            <w:b w:val="0"/>
            <w:bCs w:val="0"/>
            <w:noProof/>
            <w:sz w:val="22"/>
            <w:szCs w:val="22"/>
          </w:rPr>
          <w:tab/>
        </w:r>
        <w:r w:rsidRPr="007550E7">
          <w:rPr>
            <w:rStyle w:val="Hyperlink"/>
            <w:noProof/>
          </w:rPr>
          <w:t>Methodology</w:t>
        </w:r>
        <w:r>
          <w:rPr>
            <w:noProof/>
            <w:webHidden/>
          </w:rPr>
          <w:tab/>
        </w:r>
        <w:r>
          <w:rPr>
            <w:noProof/>
            <w:webHidden/>
          </w:rPr>
          <w:fldChar w:fldCharType="begin"/>
        </w:r>
        <w:r>
          <w:rPr>
            <w:noProof/>
            <w:webHidden/>
          </w:rPr>
          <w:instrText xml:space="preserve"> PAGEREF _Toc525469998 \h </w:instrText>
        </w:r>
        <w:r>
          <w:rPr>
            <w:noProof/>
            <w:webHidden/>
          </w:rPr>
        </w:r>
        <w:r>
          <w:rPr>
            <w:noProof/>
            <w:webHidden/>
          </w:rPr>
          <w:fldChar w:fldCharType="separate"/>
        </w:r>
        <w:r>
          <w:rPr>
            <w:noProof/>
            <w:webHidden/>
          </w:rPr>
          <w:t>17</w:t>
        </w:r>
        <w:r>
          <w:rPr>
            <w:noProof/>
            <w:webHidden/>
          </w:rPr>
          <w:fldChar w:fldCharType="end"/>
        </w:r>
      </w:hyperlink>
    </w:p>
    <w:p w:rsidR="00E5064E" w:rsidRDefault="00E5064E">
      <w:pPr>
        <w:pStyle w:val="TOC2"/>
        <w:tabs>
          <w:tab w:val="left" w:pos="880"/>
        </w:tabs>
        <w:rPr>
          <w:rFonts w:eastAsiaTheme="minorEastAsia" w:cstheme="minorBidi"/>
          <w:iCs w:val="0"/>
          <w:noProof/>
          <w:sz w:val="22"/>
          <w:szCs w:val="22"/>
        </w:rPr>
      </w:pPr>
      <w:hyperlink w:anchor="_Toc525469999" w:history="1">
        <w:r w:rsidRPr="007550E7">
          <w:rPr>
            <w:rStyle w:val="Hyperlink"/>
            <w:noProof/>
          </w:rPr>
          <w:t>3.1</w:t>
        </w:r>
        <w:r>
          <w:rPr>
            <w:rFonts w:eastAsiaTheme="minorEastAsia" w:cstheme="minorBidi"/>
            <w:iCs w:val="0"/>
            <w:noProof/>
            <w:sz w:val="22"/>
            <w:szCs w:val="22"/>
          </w:rPr>
          <w:tab/>
        </w:r>
        <w:r w:rsidRPr="007550E7">
          <w:rPr>
            <w:rStyle w:val="Hyperlink"/>
            <w:noProof/>
          </w:rPr>
          <w:t>Z-frame marker characterization</w:t>
        </w:r>
        <w:r>
          <w:rPr>
            <w:noProof/>
            <w:webHidden/>
          </w:rPr>
          <w:tab/>
        </w:r>
        <w:r>
          <w:rPr>
            <w:noProof/>
            <w:webHidden/>
          </w:rPr>
          <w:fldChar w:fldCharType="begin"/>
        </w:r>
        <w:r>
          <w:rPr>
            <w:noProof/>
            <w:webHidden/>
          </w:rPr>
          <w:instrText xml:space="preserve"> PAGEREF _Toc525469999 \h </w:instrText>
        </w:r>
        <w:r>
          <w:rPr>
            <w:noProof/>
            <w:webHidden/>
          </w:rPr>
        </w:r>
        <w:r>
          <w:rPr>
            <w:noProof/>
            <w:webHidden/>
          </w:rPr>
          <w:fldChar w:fldCharType="separate"/>
        </w:r>
        <w:r>
          <w:rPr>
            <w:noProof/>
            <w:webHidden/>
          </w:rPr>
          <w:t>17</w:t>
        </w:r>
        <w:r>
          <w:rPr>
            <w:noProof/>
            <w:webHidden/>
          </w:rPr>
          <w:fldChar w:fldCharType="end"/>
        </w:r>
      </w:hyperlink>
    </w:p>
    <w:p w:rsidR="00E5064E" w:rsidRDefault="00E5064E">
      <w:pPr>
        <w:pStyle w:val="TOC3"/>
        <w:tabs>
          <w:tab w:val="left" w:pos="1320"/>
        </w:tabs>
        <w:rPr>
          <w:rFonts w:eastAsiaTheme="minorEastAsia" w:cstheme="minorBidi"/>
          <w:noProof/>
          <w:sz w:val="22"/>
          <w:szCs w:val="22"/>
        </w:rPr>
      </w:pPr>
      <w:hyperlink w:anchor="_Toc525470000" w:history="1">
        <w:r w:rsidRPr="007550E7">
          <w:rPr>
            <w:rStyle w:val="Hyperlink"/>
            <w:noProof/>
          </w:rPr>
          <w:t>3.1.1</w:t>
        </w:r>
        <w:r>
          <w:rPr>
            <w:rFonts w:eastAsiaTheme="minorEastAsia" w:cstheme="minorBidi"/>
            <w:noProof/>
            <w:sz w:val="22"/>
            <w:szCs w:val="22"/>
          </w:rPr>
          <w:tab/>
        </w:r>
        <w:r w:rsidRPr="007550E7">
          <w:rPr>
            <w:rStyle w:val="Hyperlink"/>
            <w:noProof/>
          </w:rPr>
          <w:t>Z-frame physical structures</w:t>
        </w:r>
        <w:r>
          <w:rPr>
            <w:noProof/>
            <w:webHidden/>
          </w:rPr>
          <w:tab/>
        </w:r>
        <w:r>
          <w:rPr>
            <w:noProof/>
            <w:webHidden/>
          </w:rPr>
          <w:fldChar w:fldCharType="begin"/>
        </w:r>
        <w:r>
          <w:rPr>
            <w:noProof/>
            <w:webHidden/>
          </w:rPr>
          <w:instrText xml:space="preserve"> PAGEREF _Toc525470000 \h </w:instrText>
        </w:r>
        <w:r>
          <w:rPr>
            <w:noProof/>
            <w:webHidden/>
          </w:rPr>
        </w:r>
        <w:r>
          <w:rPr>
            <w:noProof/>
            <w:webHidden/>
          </w:rPr>
          <w:fldChar w:fldCharType="separate"/>
        </w:r>
        <w:r>
          <w:rPr>
            <w:noProof/>
            <w:webHidden/>
          </w:rPr>
          <w:t>17</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70001" w:history="1">
        <w:r w:rsidRPr="007550E7">
          <w:rPr>
            <w:rStyle w:val="Hyperlink"/>
            <w:noProof/>
          </w:rPr>
          <w:t>3.1.1.1</w:t>
        </w:r>
        <w:r>
          <w:rPr>
            <w:rFonts w:eastAsiaTheme="minorEastAsia" w:cstheme="minorBidi"/>
            <w:noProof/>
            <w:sz w:val="22"/>
            <w:szCs w:val="22"/>
          </w:rPr>
          <w:tab/>
        </w:r>
        <w:r w:rsidRPr="007550E7">
          <w:rPr>
            <w:rStyle w:val="Hyperlink"/>
            <w:noProof/>
          </w:rPr>
          <w:t>Center pointing triangles</w:t>
        </w:r>
        <w:r>
          <w:rPr>
            <w:noProof/>
            <w:webHidden/>
          </w:rPr>
          <w:tab/>
        </w:r>
        <w:r>
          <w:rPr>
            <w:noProof/>
            <w:webHidden/>
          </w:rPr>
          <w:fldChar w:fldCharType="begin"/>
        </w:r>
        <w:r>
          <w:rPr>
            <w:noProof/>
            <w:webHidden/>
          </w:rPr>
          <w:instrText xml:space="preserve"> PAGEREF _Toc525470001 \h </w:instrText>
        </w:r>
        <w:r>
          <w:rPr>
            <w:noProof/>
            <w:webHidden/>
          </w:rPr>
        </w:r>
        <w:r>
          <w:rPr>
            <w:noProof/>
            <w:webHidden/>
          </w:rPr>
          <w:fldChar w:fldCharType="separate"/>
        </w:r>
        <w:r>
          <w:rPr>
            <w:noProof/>
            <w:webHidden/>
          </w:rPr>
          <w:t>17</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70002" w:history="1">
        <w:r w:rsidRPr="007550E7">
          <w:rPr>
            <w:rStyle w:val="Hyperlink"/>
            <w:noProof/>
          </w:rPr>
          <w:t>3.1.1.2</w:t>
        </w:r>
        <w:r>
          <w:rPr>
            <w:rFonts w:eastAsiaTheme="minorEastAsia" w:cstheme="minorBidi"/>
            <w:noProof/>
            <w:sz w:val="22"/>
            <w:szCs w:val="22"/>
          </w:rPr>
          <w:tab/>
        </w:r>
        <w:r w:rsidRPr="007550E7">
          <w:rPr>
            <w:rStyle w:val="Hyperlink"/>
            <w:noProof/>
          </w:rPr>
          <w:t>Z-axis indication triangle</w:t>
        </w:r>
        <w:r>
          <w:rPr>
            <w:noProof/>
            <w:webHidden/>
          </w:rPr>
          <w:tab/>
        </w:r>
        <w:r>
          <w:rPr>
            <w:noProof/>
            <w:webHidden/>
          </w:rPr>
          <w:fldChar w:fldCharType="begin"/>
        </w:r>
        <w:r>
          <w:rPr>
            <w:noProof/>
            <w:webHidden/>
          </w:rPr>
          <w:instrText xml:space="preserve"> PAGEREF _Toc525470002 \h </w:instrText>
        </w:r>
        <w:r>
          <w:rPr>
            <w:noProof/>
            <w:webHidden/>
          </w:rPr>
        </w:r>
        <w:r>
          <w:rPr>
            <w:noProof/>
            <w:webHidden/>
          </w:rPr>
          <w:fldChar w:fldCharType="separate"/>
        </w:r>
        <w:r>
          <w:rPr>
            <w:noProof/>
            <w:webHidden/>
          </w:rPr>
          <w:t>19</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70003" w:history="1">
        <w:r w:rsidRPr="007550E7">
          <w:rPr>
            <w:rStyle w:val="Hyperlink"/>
            <w:noProof/>
          </w:rPr>
          <w:t>3.1.1.3</w:t>
        </w:r>
        <w:r>
          <w:rPr>
            <w:rFonts w:eastAsiaTheme="minorEastAsia" w:cstheme="minorBidi"/>
            <w:noProof/>
            <w:sz w:val="22"/>
            <w:szCs w:val="22"/>
          </w:rPr>
          <w:tab/>
        </w:r>
        <w:r w:rsidRPr="007550E7">
          <w:rPr>
            <w:rStyle w:val="Hyperlink"/>
            <w:noProof/>
          </w:rPr>
          <w:t>Square-shaped internal tunnel structure</w:t>
        </w:r>
        <w:r>
          <w:rPr>
            <w:noProof/>
            <w:webHidden/>
          </w:rPr>
          <w:tab/>
        </w:r>
        <w:r>
          <w:rPr>
            <w:noProof/>
            <w:webHidden/>
          </w:rPr>
          <w:fldChar w:fldCharType="begin"/>
        </w:r>
        <w:r>
          <w:rPr>
            <w:noProof/>
            <w:webHidden/>
          </w:rPr>
          <w:instrText xml:space="preserve"> PAGEREF _Toc525470003 \h </w:instrText>
        </w:r>
        <w:r>
          <w:rPr>
            <w:noProof/>
            <w:webHidden/>
          </w:rPr>
        </w:r>
        <w:r>
          <w:rPr>
            <w:noProof/>
            <w:webHidden/>
          </w:rPr>
          <w:fldChar w:fldCharType="separate"/>
        </w:r>
        <w:r>
          <w:rPr>
            <w:noProof/>
            <w:webHidden/>
          </w:rPr>
          <w:t>20</w:t>
        </w:r>
        <w:r>
          <w:rPr>
            <w:noProof/>
            <w:webHidden/>
          </w:rPr>
          <w:fldChar w:fldCharType="end"/>
        </w:r>
      </w:hyperlink>
    </w:p>
    <w:p w:rsidR="00E5064E" w:rsidRDefault="00E5064E">
      <w:pPr>
        <w:pStyle w:val="TOC3"/>
        <w:tabs>
          <w:tab w:val="left" w:pos="1320"/>
        </w:tabs>
        <w:rPr>
          <w:rFonts w:eastAsiaTheme="minorEastAsia" w:cstheme="minorBidi"/>
          <w:noProof/>
          <w:sz w:val="22"/>
          <w:szCs w:val="22"/>
        </w:rPr>
      </w:pPr>
      <w:hyperlink w:anchor="_Toc525470004" w:history="1">
        <w:r w:rsidRPr="007550E7">
          <w:rPr>
            <w:rStyle w:val="Hyperlink"/>
            <w:noProof/>
          </w:rPr>
          <w:t>3.1.2</w:t>
        </w:r>
        <w:r>
          <w:rPr>
            <w:rFonts w:eastAsiaTheme="minorEastAsia" w:cstheme="minorBidi"/>
            <w:noProof/>
            <w:sz w:val="22"/>
            <w:szCs w:val="22"/>
          </w:rPr>
          <w:tab/>
        </w:r>
        <w:r w:rsidRPr="007550E7">
          <w:rPr>
            <w:rStyle w:val="Hyperlink"/>
            <w:noProof/>
          </w:rPr>
          <w:t>Z-frame marker spectroscopy</w:t>
        </w:r>
        <w:r>
          <w:rPr>
            <w:noProof/>
            <w:webHidden/>
          </w:rPr>
          <w:tab/>
        </w:r>
        <w:r>
          <w:rPr>
            <w:noProof/>
            <w:webHidden/>
          </w:rPr>
          <w:fldChar w:fldCharType="begin"/>
        </w:r>
        <w:r>
          <w:rPr>
            <w:noProof/>
            <w:webHidden/>
          </w:rPr>
          <w:instrText xml:space="preserve"> PAGEREF _Toc525470004 \h </w:instrText>
        </w:r>
        <w:r>
          <w:rPr>
            <w:noProof/>
            <w:webHidden/>
          </w:rPr>
        </w:r>
        <w:r>
          <w:rPr>
            <w:noProof/>
            <w:webHidden/>
          </w:rPr>
          <w:fldChar w:fldCharType="separate"/>
        </w:r>
        <w:r>
          <w:rPr>
            <w:noProof/>
            <w:webHidden/>
          </w:rPr>
          <w:t>21</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70005" w:history="1">
        <w:r w:rsidRPr="007550E7">
          <w:rPr>
            <w:rStyle w:val="Hyperlink"/>
            <w:noProof/>
          </w:rPr>
          <w:t>3.1.2.1</w:t>
        </w:r>
        <w:r>
          <w:rPr>
            <w:rFonts w:eastAsiaTheme="minorEastAsia" w:cstheme="minorBidi"/>
            <w:noProof/>
            <w:sz w:val="22"/>
            <w:szCs w:val="22"/>
          </w:rPr>
          <w:tab/>
        </w:r>
        <w:r w:rsidRPr="007550E7">
          <w:rPr>
            <w:rStyle w:val="Hyperlink"/>
            <w:noProof/>
          </w:rPr>
          <w:t>Determination of the resin relaxation times</w:t>
        </w:r>
        <w:r>
          <w:rPr>
            <w:noProof/>
            <w:webHidden/>
          </w:rPr>
          <w:tab/>
        </w:r>
        <w:r>
          <w:rPr>
            <w:noProof/>
            <w:webHidden/>
          </w:rPr>
          <w:fldChar w:fldCharType="begin"/>
        </w:r>
        <w:r>
          <w:rPr>
            <w:noProof/>
            <w:webHidden/>
          </w:rPr>
          <w:instrText xml:space="preserve"> PAGEREF _Toc525470005 \h </w:instrText>
        </w:r>
        <w:r>
          <w:rPr>
            <w:noProof/>
            <w:webHidden/>
          </w:rPr>
        </w:r>
        <w:r>
          <w:rPr>
            <w:noProof/>
            <w:webHidden/>
          </w:rPr>
          <w:fldChar w:fldCharType="separate"/>
        </w:r>
        <w:r>
          <w:rPr>
            <w:noProof/>
            <w:webHidden/>
          </w:rPr>
          <w:t>21</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70006" w:history="1">
        <w:r w:rsidRPr="007550E7">
          <w:rPr>
            <w:rStyle w:val="Hyperlink"/>
            <w:noProof/>
          </w:rPr>
          <w:t>3.1.2.2</w:t>
        </w:r>
        <w:r>
          <w:rPr>
            <w:rFonts w:eastAsiaTheme="minorEastAsia" w:cstheme="minorBidi"/>
            <w:noProof/>
            <w:sz w:val="22"/>
            <w:szCs w:val="22"/>
          </w:rPr>
          <w:tab/>
        </w:r>
        <w:r w:rsidRPr="007550E7">
          <w:rPr>
            <w:rStyle w:val="Hyperlink"/>
            <w:noProof/>
          </w:rPr>
          <w:t>Experimental results</w:t>
        </w:r>
        <w:r>
          <w:rPr>
            <w:noProof/>
            <w:webHidden/>
          </w:rPr>
          <w:tab/>
        </w:r>
        <w:r>
          <w:rPr>
            <w:noProof/>
            <w:webHidden/>
          </w:rPr>
          <w:fldChar w:fldCharType="begin"/>
        </w:r>
        <w:r>
          <w:rPr>
            <w:noProof/>
            <w:webHidden/>
          </w:rPr>
          <w:instrText xml:space="preserve"> PAGEREF _Toc525470006 \h </w:instrText>
        </w:r>
        <w:r>
          <w:rPr>
            <w:noProof/>
            <w:webHidden/>
          </w:rPr>
        </w:r>
        <w:r>
          <w:rPr>
            <w:noProof/>
            <w:webHidden/>
          </w:rPr>
          <w:fldChar w:fldCharType="separate"/>
        </w:r>
        <w:r>
          <w:rPr>
            <w:noProof/>
            <w:webHidden/>
          </w:rPr>
          <w:t>23</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70007" w:history="1">
        <w:r w:rsidRPr="007550E7">
          <w:rPr>
            <w:rStyle w:val="Hyperlink"/>
            <w:noProof/>
          </w:rPr>
          <w:t>3.1.2.3</w:t>
        </w:r>
        <w:r>
          <w:rPr>
            <w:rFonts w:eastAsiaTheme="minorEastAsia" w:cstheme="minorBidi"/>
            <w:noProof/>
            <w:sz w:val="22"/>
            <w:szCs w:val="22"/>
          </w:rPr>
          <w:tab/>
        </w:r>
        <w:r w:rsidRPr="007550E7">
          <w:rPr>
            <w:rStyle w:val="Hyperlink"/>
            <w:noProof/>
          </w:rPr>
          <w:t>Future work</w:t>
        </w:r>
        <w:r>
          <w:rPr>
            <w:noProof/>
            <w:webHidden/>
          </w:rPr>
          <w:tab/>
        </w:r>
        <w:r>
          <w:rPr>
            <w:noProof/>
            <w:webHidden/>
          </w:rPr>
          <w:fldChar w:fldCharType="begin"/>
        </w:r>
        <w:r>
          <w:rPr>
            <w:noProof/>
            <w:webHidden/>
          </w:rPr>
          <w:instrText xml:space="preserve"> PAGEREF _Toc525470007 \h </w:instrText>
        </w:r>
        <w:r>
          <w:rPr>
            <w:noProof/>
            <w:webHidden/>
          </w:rPr>
        </w:r>
        <w:r>
          <w:rPr>
            <w:noProof/>
            <w:webHidden/>
          </w:rPr>
          <w:fldChar w:fldCharType="separate"/>
        </w:r>
        <w:r>
          <w:rPr>
            <w:noProof/>
            <w:webHidden/>
          </w:rPr>
          <w:t>23</w:t>
        </w:r>
        <w:r>
          <w:rPr>
            <w:noProof/>
            <w:webHidden/>
          </w:rPr>
          <w:fldChar w:fldCharType="end"/>
        </w:r>
      </w:hyperlink>
    </w:p>
    <w:p w:rsidR="00E5064E" w:rsidRDefault="00E5064E">
      <w:pPr>
        <w:pStyle w:val="TOC2"/>
        <w:tabs>
          <w:tab w:val="left" w:pos="880"/>
        </w:tabs>
        <w:rPr>
          <w:rFonts w:eastAsiaTheme="minorEastAsia" w:cstheme="minorBidi"/>
          <w:iCs w:val="0"/>
          <w:noProof/>
          <w:sz w:val="22"/>
          <w:szCs w:val="22"/>
        </w:rPr>
      </w:pPr>
      <w:hyperlink w:anchor="_Toc525470008" w:history="1">
        <w:r w:rsidRPr="007550E7">
          <w:rPr>
            <w:rStyle w:val="Hyperlink"/>
            <w:noProof/>
          </w:rPr>
          <w:t>3.2</w:t>
        </w:r>
        <w:r>
          <w:rPr>
            <w:rFonts w:eastAsiaTheme="minorEastAsia" w:cstheme="minorBidi"/>
            <w:iCs w:val="0"/>
            <w:noProof/>
            <w:sz w:val="22"/>
            <w:szCs w:val="22"/>
          </w:rPr>
          <w:tab/>
        </w:r>
        <w:r w:rsidRPr="007550E7">
          <w:rPr>
            <w:rStyle w:val="Hyperlink"/>
            <w:noProof/>
          </w:rPr>
          <w:t>Alignment detection algorithm</w:t>
        </w:r>
        <w:r>
          <w:rPr>
            <w:noProof/>
            <w:webHidden/>
          </w:rPr>
          <w:tab/>
        </w:r>
        <w:r>
          <w:rPr>
            <w:noProof/>
            <w:webHidden/>
          </w:rPr>
          <w:fldChar w:fldCharType="begin"/>
        </w:r>
        <w:r>
          <w:rPr>
            <w:noProof/>
            <w:webHidden/>
          </w:rPr>
          <w:instrText xml:space="preserve"> PAGEREF _Toc525470008 \h </w:instrText>
        </w:r>
        <w:r>
          <w:rPr>
            <w:noProof/>
            <w:webHidden/>
          </w:rPr>
        </w:r>
        <w:r>
          <w:rPr>
            <w:noProof/>
            <w:webHidden/>
          </w:rPr>
          <w:fldChar w:fldCharType="separate"/>
        </w:r>
        <w:r>
          <w:rPr>
            <w:noProof/>
            <w:webHidden/>
          </w:rPr>
          <w:t>25</w:t>
        </w:r>
        <w:r>
          <w:rPr>
            <w:noProof/>
            <w:webHidden/>
          </w:rPr>
          <w:fldChar w:fldCharType="end"/>
        </w:r>
      </w:hyperlink>
    </w:p>
    <w:p w:rsidR="00E5064E" w:rsidRDefault="00E5064E">
      <w:pPr>
        <w:pStyle w:val="TOC3"/>
        <w:tabs>
          <w:tab w:val="left" w:pos="1320"/>
        </w:tabs>
        <w:rPr>
          <w:rFonts w:eastAsiaTheme="minorEastAsia" w:cstheme="minorBidi"/>
          <w:noProof/>
          <w:sz w:val="22"/>
          <w:szCs w:val="22"/>
        </w:rPr>
      </w:pPr>
      <w:hyperlink w:anchor="_Toc525470009" w:history="1">
        <w:r w:rsidRPr="007550E7">
          <w:rPr>
            <w:rStyle w:val="Hyperlink"/>
            <w:noProof/>
          </w:rPr>
          <w:t>3.2.1</w:t>
        </w:r>
        <w:r>
          <w:rPr>
            <w:rFonts w:eastAsiaTheme="minorEastAsia" w:cstheme="minorBidi"/>
            <w:noProof/>
            <w:sz w:val="22"/>
            <w:szCs w:val="22"/>
          </w:rPr>
          <w:tab/>
        </w:r>
        <w:r w:rsidRPr="007550E7">
          <w:rPr>
            <w:rStyle w:val="Hyperlink"/>
            <w:noProof/>
          </w:rPr>
          <w:t>Data acquisition</w:t>
        </w:r>
        <w:r>
          <w:rPr>
            <w:noProof/>
            <w:webHidden/>
          </w:rPr>
          <w:tab/>
        </w:r>
        <w:r>
          <w:rPr>
            <w:noProof/>
            <w:webHidden/>
          </w:rPr>
          <w:fldChar w:fldCharType="begin"/>
        </w:r>
        <w:r>
          <w:rPr>
            <w:noProof/>
            <w:webHidden/>
          </w:rPr>
          <w:instrText xml:space="preserve"> PAGEREF _Toc525470009 \h </w:instrText>
        </w:r>
        <w:r>
          <w:rPr>
            <w:noProof/>
            <w:webHidden/>
          </w:rPr>
        </w:r>
        <w:r>
          <w:rPr>
            <w:noProof/>
            <w:webHidden/>
          </w:rPr>
          <w:fldChar w:fldCharType="separate"/>
        </w:r>
        <w:r>
          <w:rPr>
            <w:noProof/>
            <w:webHidden/>
          </w:rPr>
          <w:t>27</w:t>
        </w:r>
        <w:r>
          <w:rPr>
            <w:noProof/>
            <w:webHidden/>
          </w:rPr>
          <w:fldChar w:fldCharType="end"/>
        </w:r>
      </w:hyperlink>
    </w:p>
    <w:p w:rsidR="00E5064E" w:rsidRDefault="00E5064E">
      <w:pPr>
        <w:pStyle w:val="TOC3"/>
        <w:tabs>
          <w:tab w:val="left" w:pos="1320"/>
        </w:tabs>
        <w:rPr>
          <w:rFonts w:eastAsiaTheme="minorEastAsia" w:cstheme="minorBidi"/>
          <w:noProof/>
          <w:sz w:val="22"/>
          <w:szCs w:val="22"/>
        </w:rPr>
      </w:pPr>
      <w:hyperlink w:anchor="_Toc525470010" w:history="1">
        <w:r w:rsidRPr="007550E7">
          <w:rPr>
            <w:rStyle w:val="Hyperlink"/>
            <w:noProof/>
          </w:rPr>
          <w:t>3.2.2</w:t>
        </w:r>
        <w:r>
          <w:rPr>
            <w:rFonts w:eastAsiaTheme="minorEastAsia" w:cstheme="minorBidi"/>
            <w:noProof/>
            <w:sz w:val="22"/>
            <w:szCs w:val="22"/>
          </w:rPr>
          <w:tab/>
        </w:r>
        <w:r w:rsidRPr="007550E7">
          <w:rPr>
            <w:rStyle w:val="Hyperlink"/>
            <w:noProof/>
          </w:rPr>
          <w:t>Image segmentation and pre-processing</w:t>
        </w:r>
        <w:r>
          <w:rPr>
            <w:noProof/>
            <w:webHidden/>
          </w:rPr>
          <w:tab/>
        </w:r>
        <w:r>
          <w:rPr>
            <w:noProof/>
            <w:webHidden/>
          </w:rPr>
          <w:fldChar w:fldCharType="begin"/>
        </w:r>
        <w:r>
          <w:rPr>
            <w:noProof/>
            <w:webHidden/>
          </w:rPr>
          <w:instrText xml:space="preserve"> PAGEREF _Toc525470010 \h </w:instrText>
        </w:r>
        <w:r>
          <w:rPr>
            <w:noProof/>
            <w:webHidden/>
          </w:rPr>
        </w:r>
        <w:r>
          <w:rPr>
            <w:noProof/>
            <w:webHidden/>
          </w:rPr>
          <w:fldChar w:fldCharType="separate"/>
        </w:r>
        <w:r>
          <w:rPr>
            <w:noProof/>
            <w:webHidden/>
          </w:rPr>
          <w:t>30</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70011" w:history="1">
        <w:r w:rsidRPr="007550E7">
          <w:rPr>
            <w:rStyle w:val="Hyperlink"/>
            <w:noProof/>
          </w:rPr>
          <w:t>3.2.2.1</w:t>
        </w:r>
        <w:r>
          <w:rPr>
            <w:rFonts w:eastAsiaTheme="minorEastAsia" w:cstheme="minorBidi"/>
            <w:noProof/>
            <w:sz w:val="22"/>
            <w:szCs w:val="22"/>
          </w:rPr>
          <w:tab/>
        </w:r>
        <w:r w:rsidRPr="007550E7">
          <w:rPr>
            <w:rStyle w:val="Hyperlink"/>
            <w:noProof/>
          </w:rPr>
          <w:t>Z-frame marker cropping</w:t>
        </w:r>
        <w:r>
          <w:rPr>
            <w:noProof/>
            <w:webHidden/>
          </w:rPr>
          <w:tab/>
        </w:r>
        <w:r>
          <w:rPr>
            <w:noProof/>
            <w:webHidden/>
          </w:rPr>
          <w:fldChar w:fldCharType="begin"/>
        </w:r>
        <w:r>
          <w:rPr>
            <w:noProof/>
            <w:webHidden/>
          </w:rPr>
          <w:instrText xml:space="preserve"> PAGEREF _Toc525470011 \h </w:instrText>
        </w:r>
        <w:r>
          <w:rPr>
            <w:noProof/>
            <w:webHidden/>
          </w:rPr>
        </w:r>
        <w:r>
          <w:rPr>
            <w:noProof/>
            <w:webHidden/>
          </w:rPr>
          <w:fldChar w:fldCharType="separate"/>
        </w:r>
        <w:r>
          <w:rPr>
            <w:noProof/>
            <w:webHidden/>
          </w:rPr>
          <w:t>30</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70012" w:history="1">
        <w:r w:rsidRPr="007550E7">
          <w:rPr>
            <w:rStyle w:val="Hyperlink"/>
            <w:noProof/>
          </w:rPr>
          <w:t>3.2.2.2</w:t>
        </w:r>
        <w:r>
          <w:rPr>
            <w:rFonts w:eastAsiaTheme="minorEastAsia" w:cstheme="minorBidi"/>
            <w:noProof/>
            <w:sz w:val="22"/>
            <w:szCs w:val="22"/>
          </w:rPr>
          <w:tab/>
        </w:r>
        <w:r w:rsidRPr="007550E7">
          <w:rPr>
            <w:rStyle w:val="Hyperlink"/>
            <w:noProof/>
          </w:rPr>
          <w:t>Automatic detection of the Z-frame using Faster R-CNN</w:t>
        </w:r>
        <w:r>
          <w:rPr>
            <w:noProof/>
            <w:webHidden/>
          </w:rPr>
          <w:tab/>
        </w:r>
        <w:r>
          <w:rPr>
            <w:noProof/>
            <w:webHidden/>
          </w:rPr>
          <w:fldChar w:fldCharType="begin"/>
        </w:r>
        <w:r>
          <w:rPr>
            <w:noProof/>
            <w:webHidden/>
          </w:rPr>
          <w:instrText xml:space="preserve"> PAGEREF _Toc525470012 \h </w:instrText>
        </w:r>
        <w:r>
          <w:rPr>
            <w:noProof/>
            <w:webHidden/>
          </w:rPr>
        </w:r>
        <w:r>
          <w:rPr>
            <w:noProof/>
            <w:webHidden/>
          </w:rPr>
          <w:fldChar w:fldCharType="separate"/>
        </w:r>
        <w:r>
          <w:rPr>
            <w:noProof/>
            <w:webHidden/>
          </w:rPr>
          <w:t>31</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70013" w:history="1">
        <w:r w:rsidRPr="007550E7">
          <w:rPr>
            <w:rStyle w:val="Hyperlink"/>
            <w:noProof/>
          </w:rPr>
          <w:t>3.2.2.3</w:t>
        </w:r>
        <w:r>
          <w:rPr>
            <w:rFonts w:eastAsiaTheme="minorEastAsia" w:cstheme="minorBidi"/>
            <w:noProof/>
            <w:sz w:val="22"/>
            <w:szCs w:val="22"/>
          </w:rPr>
          <w:tab/>
        </w:r>
        <w:r w:rsidRPr="007550E7">
          <w:rPr>
            <w:rStyle w:val="Hyperlink"/>
            <w:noProof/>
          </w:rPr>
          <w:t>Noise removal of the MR-images</w:t>
        </w:r>
        <w:r>
          <w:rPr>
            <w:noProof/>
            <w:webHidden/>
          </w:rPr>
          <w:tab/>
        </w:r>
        <w:r>
          <w:rPr>
            <w:noProof/>
            <w:webHidden/>
          </w:rPr>
          <w:fldChar w:fldCharType="begin"/>
        </w:r>
        <w:r>
          <w:rPr>
            <w:noProof/>
            <w:webHidden/>
          </w:rPr>
          <w:instrText xml:space="preserve"> PAGEREF _Toc525470013 \h </w:instrText>
        </w:r>
        <w:r>
          <w:rPr>
            <w:noProof/>
            <w:webHidden/>
          </w:rPr>
        </w:r>
        <w:r>
          <w:rPr>
            <w:noProof/>
            <w:webHidden/>
          </w:rPr>
          <w:fldChar w:fldCharType="separate"/>
        </w:r>
        <w:r>
          <w:rPr>
            <w:noProof/>
            <w:webHidden/>
          </w:rPr>
          <w:t>36</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70014" w:history="1">
        <w:r w:rsidRPr="007550E7">
          <w:rPr>
            <w:rStyle w:val="Hyperlink"/>
            <w:noProof/>
          </w:rPr>
          <w:t>3.2.2.4</w:t>
        </w:r>
        <w:r>
          <w:rPr>
            <w:rFonts w:eastAsiaTheme="minorEastAsia" w:cstheme="minorBidi"/>
            <w:noProof/>
            <w:sz w:val="22"/>
            <w:szCs w:val="22"/>
          </w:rPr>
          <w:tab/>
        </w:r>
        <w:r w:rsidRPr="007550E7">
          <w:rPr>
            <w:rStyle w:val="Hyperlink"/>
            <w:noProof/>
          </w:rPr>
          <w:t>Image contrast enhancement</w:t>
        </w:r>
        <w:r>
          <w:rPr>
            <w:noProof/>
            <w:webHidden/>
          </w:rPr>
          <w:tab/>
        </w:r>
        <w:r>
          <w:rPr>
            <w:noProof/>
            <w:webHidden/>
          </w:rPr>
          <w:fldChar w:fldCharType="begin"/>
        </w:r>
        <w:r>
          <w:rPr>
            <w:noProof/>
            <w:webHidden/>
          </w:rPr>
          <w:instrText xml:space="preserve"> PAGEREF _Toc525470014 \h </w:instrText>
        </w:r>
        <w:r>
          <w:rPr>
            <w:noProof/>
            <w:webHidden/>
          </w:rPr>
        </w:r>
        <w:r>
          <w:rPr>
            <w:noProof/>
            <w:webHidden/>
          </w:rPr>
          <w:fldChar w:fldCharType="separate"/>
        </w:r>
        <w:r>
          <w:rPr>
            <w:noProof/>
            <w:webHidden/>
          </w:rPr>
          <w:t>42</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70015" w:history="1">
        <w:r w:rsidRPr="007550E7">
          <w:rPr>
            <w:rStyle w:val="Hyperlink"/>
            <w:noProof/>
          </w:rPr>
          <w:t>3.2.2.5</w:t>
        </w:r>
        <w:r>
          <w:rPr>
            <w:rFonts w:eastAsiaTheme="minorEastAsia" w:cstheme="minorBidi"/>
            <w:noProof/>
            <w:sz w:val="22"/>
            <w:szCs w:val="22"/>
          </w:rPr>
          <w:tab/>
        </w:r>
        <w:r w:rsidRPr="007550E7">
          <w:rPr>
            <w:rStyle w:val="Hyperlink"/>
            <w:noProof/>
          </w:rPr>
          <w:t>Image binarization</w:t>
        </w:r>
        <w:r>
          <w:rPr>
            <w:noProof/>
            <w:webHidden/>
          </w:rPr>
          <w:tab/>
        </w:r>
        <w:r>
          <w:rPr>
            <w:noProof/>
            <w:webHidden/>
          </w:rPr>
          <w:fldChar w:fldCharType="begin"/>
        </w:r>
        <w:r>
          <w:rPr>
            <w:noProof/>
            <w:webHidden/>
          </w:rPr>
          <w:instrText xml:space="preserve"> PAGEREF _Toc525470015 \h </w:instrText>
        </w:r>
        <w:r>
          <w:rPr>
            <w:noProof/>
            <w:webHidden/>
          </w:rPr>
        </w:r>
        <w:r>
          <w:rPr>
            <w:noProof/>
            <w:webHidden/>
          </w:rPr>
          <w:fldChar w:fldCharType="separate"/>
        </w:r>
        <w:r>
          <w:rPr>
            <w:noProof/>
            <w:webHidden/>
          </w:rPr>
          <w:t>43</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70016" w:history="1">
        <w:r w:rsidRPr="007550E7">
          <w:rPr>
            <w:rStyle w:val="Hyperlink"/>
            <w:noProof/>
          </w:rPr>
          <w:t>3.2.2.6</w:t>
        </w:r>
        <w:r>
          <w:rPr>
            <w:rFonts w:eastAsiaTheme="minorEastAsia" w:cstheme="minorBidi"/>
            <w:noProof/>
            <w:sz w:val="22"/>
            <w:szCs w:val="22"/>
          </w:rPr>
          <w:tab/>
        </w:r>
        <w:r w:rsidRPr="007550E7">
          <w:rPr>
            <w:rStyle w:val="Hyperlink"/>
            <w:noProof/>
          </w:rPr>
          <w:t>Binary image mask</w:t>
        </w:r>
        <w:r>
          <w:rPr>
            <w:noProof/>
            <w:webHidden/>
          </w:rPr>
          <w:tab/>
        </w:r>
        <w:r>
          <w:rPr>
            <w:noProof/>
            <w:webHidden/>
          </w:rPr>
          <w:fldChar w:fldCharType="begin"/>
        </w:r>
        <w:r>
          <w:rPr>
            <w:noProof/>
            <w:webHidden/>
          </w:rPr>
          <w:instrText xml:space="preserve"> PAGEREF _Toc525470016 \h </w:instrText>
        </w:r>
        <w:r>
          <w:rPr>
            <w:noProof/>
            <w:webHidden/>
          </w:rPr>
        </w:r>
        <w:r>
          <w:rPr>
            <w:noProof/>
            <w:webHidden/>
          </w:rPr>
          <w:fldChar w:fldCharType="separate"/>
        </w:r>
        <w:r>
          <w:rPr>
            <w:noProof/>
            <w:webHidden/>
          </w:rPr>
          <w:t>44</w:t>
        </w:r>
        <w:r>
          <w:rPr>
            <w:noProof/>
            <w:webHidden/>
          </w:rPr>
          <w:fldChar w:fldCharType="end"/>
        </w:r>
      </w:hyperlink>
    </w:p>
    <w:p w:rsidR="00E5064E" w:rsidRDefault="00E5064E">
      <w:pPr>
        <w:pStyle w:val="TOC3"/>
        <w:tabs>
          <w:tab w:val="left" w:pos="1320"/>
        </w:tabs>
        <w:rPr>
          <w:rFonts w:eastAsiaTheme="minorEastAsia" w:cstheme="minorBidi"/>
          <w:noProof/>
          <w:sz w:val="22"/>
          <w:szCs w:val="22"/>
        </w:rPr>
      </w:pPr>
      <w:hyperlink w:anchor="_Toc525470017" w:history="1">
        <w:r w:rsidRPr="007550E7">
          <w:rPr>
            <w:rStyle w:val="Hyperlink"/>
            <w:noProof/>
          </w:rPr>
          <w:t>3.2.3</w:t>
        </w:r>
        <w:r>
          <w:rPr>
            <w:rFonts w:eastAsiaTheme="minorEastAsia" w:cstheme="minorBidi"/>
            <w:noProof/>
            <w:sz w:val="22"/>
            <w:szCs w:val="22"/>
          </w:rPr>
          <w:tab/>
        </w:r>
        <w:r w:rsidRPr="007550E7">
          <w:rPr>
            <w:rStyle w:val="Hyperlink"/>
            <w:noProof/>
          </w:rPr>
          <w:t>Localization and registration</w:t>
        </w:r>
        <w:r>
          <w:rPr>
            <w:noProof/>
            <w:webHidden/>
          </w:rPr>
          <w:tab/>
        </w:r>
        <w:r>
          <w:rPr>
            <w:noProof/>
            <w:webHidden/>
          </w:rPr>
          <w:fldChar w:fldCharType="begin"/>
        </w:r>
        <w:r>
          <w:rPr>
            <w:noProof/>
            <w:webHidden/>
          </w:rPr>
          <w:instrText xml:space="preserve"> PAGEREF _Toc525470017 \h </w:instrText>
        </w:r>
        <w:r>
          <w:rPr>
            <w:noProof/>
            <w:webHidden/>
          </w:rPr>
        </w:r>
        <w:r>
          <w:rPr>
            <w:noProof/>
            <w:webHidden/>
          </w:rPr>
          <w:fldChar w:fldCharType="separate"/>
        </w:r>
        <w:r>
          <w:rPr>
            <w:noProof/>
            <w:webHidden/>
          </w:rPr>
          <w:t>46</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70018" w:history="1">
        <w:r w:rsidRPr="007550E7">
          <w:rPr>
            <w:rStyle w:val="Hyperlink"/>
            <w:noProof/>
          </w:rPr>
          <w:t>3.2.3.1</w:t>
        </w:r>
        <w:r>
          <w:rPr>
            <w:rFonts w:eastAsiaTheme="minorEastAsia" w:cstheme="minorBidi"/>
            <w:noProof/>
            <w:sz w:val="22"/>
            <w:szCs w:val="22"/>
          </w:rPr>
          <w:tab/>
        </w:r>
        <w:r w:rsidRPr="007550E7">
          <w:rPr>
            <w:rStyle w:val="Hyperlink"/>
            <w:noProof/>
          </w:rPr>
          <w:t>Center detection of the fiducial ellipses</w:t>
        </w:r>
        <w:r>
          <w:rPr>
            <w:noProof/>
            <w:webHidden/>
          </w:rPr>
          <w:tab/>
        </w:r>
        <w:r>
          <w:rPr>
            <w:noProof/>
            <w:webHidden/>
          </w:rPr>
          <w:fldChar w:fldCharType="begin"/>
        </w:r>
        <w:r>
          <w:rPr>
            <w:noProof/>
            <w:webHidden/>
          </w:rPr>
          <w:instrText xml:space="preserve"> PAGEREF _Toc525470018 \h </w:instrText>
        </w:r>
        <w:r>
          <w:rPr>
            <w:noProof/>
            <w:webHidden/>
          </w:rPr>
        </w:r>
        <w:r>
          <w:rPr>
            <w:noProof/>
            <w:webHidden/>
          </w:rPr>
          <w:fldChar w:fldCharType="separate"/>
        </w:r>
        <w:r>
          <w:rPr>
            <w:noProof/>
            <w:webHidden/>
          </w:rPr>
          <w:t>46</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70019" w:history="1">
        <w:r w:rsidRPr="007550E7">
          <w:rPr>
            <w:rStyle w:val="Hyperlink"/>
            <w:noProof/>
          </w:rPr>
          <w:t>3.2.3.2</w:t>
        </w:r>
        <w:r>
          <w:rPr>
            <w:rFonts w:eastAsiaTheme="minorEastAsia" w:cstheme="minorBidi"/>
            <w:noProof/>
            <w:sz w:val="22"/>
            <w:szCs w:val="22"/>
          </w:rPr>
          <w:tab/>
        </w:r>
        <w:r w:rsidRPr="007550E7">
          <w:rPr>
            <w:rStyle w:val="Hyperlink"/>
            <w:noProof/>
          </w:rPr>
          <w:t>Image rotation estimation using automated feature matching</w:t>
        </w:r>
        <w:r>
          <w:rPr>
            <w:noProof/>
            <w:webHidden/>
          </w:rPr>
          <w:tab/>
        </w:r>
        <w:r>
          <w:rPr>
            <w:noProof/>
            <w:webHidden/>
          </w:rPr>
          <w:fldChar w:fldCharType="begin"/>
        </w:r>
        <w:r>
          <w:rPr>
            <w:noProof/>
            <w:webHidden/>
          </w:rPr>
          <w:instrText xml:space="preserve"> PAGEREF _Toc525470019 \h </w:instrText>
        </w:r>
        <w:r>
          <w:rPr>
            <w:noProof/>
            <w:webHidden/>
          </w:rPr>
        </w:r>
        <w:r>
          <w:rPr>
            <w:noProof/>
            <w:webHidden/>
          </w:rPr>
          <w:fldChar w:fldCharType="separate"/>
        </w:r>
        <w:r>
          <w:rPr>
            <w:noProof/>
            <w:webHidden/>
          </w:rPr>
          <w:t>47</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70020" w:history="1">
        <w:r w:rsidRPr="007550E7">
          <w:rPr>
            <w:rStyle w:val="Hyperlink"/>
            <w:noProof/>
          </w:rPr>
          <w:t>3.2.3.3</w:t>
        </w:r>
        <w:r>
          <w:rPr>
            <w:rFonts w:eastAsiaTheme="minorEastAsia" w:cstheme="minorBidi"/>
            <w:noProof/>
            <w:sz w:val="22"/>
            <w:szCs w:val="22"/>
          </w:rPr>
          <w:tab/>
        </w:r>
        <w:r w:rsidRPr="007550E7">
          <w:rPr>
            <w:rStyle w:val="Hyperlink"/>
            <w:rFonts w:cstheme="minorHAnsi"/>
            <w:noProof/>
          </w:rPr>
          <w:t xml:space="preserve">Image </w:t>
        </w:r>
        <w:r w:rsidRPr="007550E7">
          <w:rPr>
            <w:rStyle w:val="Hyperlink"/>
            <w:noProof/>
          </w:rPr>
          <w:t>rotation</w:t>
        </w:r>
        <w:r w:rsidRPr="007550E7">
          <w:rPr>
            <w:rStyle w:val="Hyperlink"/>
            <w:rFonts w:cstheme="minorHAnsi"/>
            <w:noProof/>
          </w:rPr>
          <w:t xml:space="preserve"> </w:t>
        </w:r>
        <w:r w:rsidRPr="007550E7">
          <w:rPr>
            <w:rStyle w:val="Hyperlink"/>
            <w:noProof/>
          </w:rPr>
          <w:t>using centroids coordinate system</w:t>
        </w:r>
        <w:r>
          <w:rPr>
            <w:noProof/>
            <w:webHidden/>
          </w:rPr>
          <w:tab/>
        </w:r>
        <w:r>
          <w:rPr>
            <w:noProof/>
            <w:webHidden/>
          </w:rPr>
          <w:fldChar w:fldCharType="begin"/>
        </w:r>
        <w:r>
          <w:rPr>
            <w:noProof/>
            <w:webHidden/>
          </w:rPr>
          <w:instrText xml:space="preserve"> PAGEREF _Toc525470020 \h </w:instrText>
        </w:r>
        <w:r>
          <w:rPr>
            <w:noProof/>
            <w:webHidden/>
          </w:rPr>
        </w:r>
        <w:r>
          <w:rPr>
            <w:noProof/>
            <w:webHidden/>
          </w:rPr>
          <w:fldChar w:fldCharType="separate"/>
        </w:r>
        <w:r>
          <w:rPr>
            <w:noProof/>
            <w:webHidden/>
          </w:rPr>
          <w:t>49</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70021" w:history="1">
        <w:r w:rsidRPr="007550E7">
          <w:rPr>
            <w:rStyle w:val="Hyperlink"/>
            <w:noProof/>
          </w:rPr>
          <w:t>3.2.3.4</w:t>
        </w:r>
        <w:r>
          <w:rPr>
            <w:rFonts w:eastAsiaTheme="minorEastAsia" w:cstheme="minorBidi"/>
            <w:noProof/>
            <w:sz w:val="22"/>
            <w:szCs w:val="22"/>
          </w:rPr>
          <w:tab/>
        </w:r>
        <w:r w:rsidRPr="007550E7">
          <w:rPr>
            <w:rStyle w:val="Hyperlink"/>
            <w:noProof/>
          </w:rPr>
          <w:t>Distance calculation and calibration</w:t>
        </w:r>
        <w:r>
          <w:rPr>
            <w:noProof/>
            <w:webHidden/>
          </w:rPr>
          <w:tab/>
        </w:r>
        <w:r>
          <w:rPr>
            <w:noProof/>
            <w:webHidden/>
          </w:rPr>
          <w:fldChar w:fldCharType="begin"/>
        </w:r>
        <w:r>
          <w:rPr>
            <w:noProof/>
            <w:webHidden/>
          </w:rPr>
          <w:instrText xml:space="preserve"> PAGEREF _Toc525470021 \h </w:instrText>
        </w:r>
        <w:r>
          <w:rPr>
            <w:noProof/>
            <w:webHidden/>
          </w:rPr>
        </w:r>
        <w:r>
          <w:rPr>
            <w:noProof/>
            <w:webHidden/>
          </w:rPr>
          <w:fldChar w:fldCharType="separate"/>
        </w:r>
        <w:r>
          <w:rPr>
            <w:noProof/>
            <w:webHidden/>
          </w:rPr>
          <w:t>51</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70022" w:history="1">
        <w:r w:rsidRPr="007550E7">
          <w:rPr>
            <w:rStyle w:val="Hyperlink"/>
            <w:noProof/>
          </w:rPr>
          <w:t>3.2.3.5</w:t>
        </w:r>
        <w:r>
          <w:rPr>
            <w:rFonts w:eastAsiaTheme="minorEastAsia" w:cstheme="minorBidi"/>
            <w:noProof/>
            <w:sz w:val="22"/>
            <w:szCs w:val="22"/>
          </w:rPr>
          <w:tab/>
        </w:r>
        <w:r w:rsidRPr="007550E7">
          <w:rPr>
            <w:rStyle w:val="Hyperlink"/>
            <w:noProof/>
          </w:rPr>
          <w:t>Marker alignment calculation</w:t>
        </w:r>
        <w:r>
          <w:rPr>
            <w:noProof/>
            <w:webHidden/>
          </w:rPr>
          <w:tab/>
        </w:r>
        <w:r>
          <w:rPr>
            <w:noProof/>
            <w:webHidden/>
          </w:rPr>
          <w:fldChar w:fldCharType="begin"/>
        </w:r>
        <w:r>
          <w:rPr>
            <w:noProof/>
            <w:webHidden/>
          </w:rPr>
          <w:instrText xml:space="preserve"> PAGEREF _Toc525470022 \h </w:instrText>
        </w:r>
        <w:r>
          <w:rPr>
            <w:noProof/>
            <w:webHidden/>
          </w:rPr>
        </w:r>
        <w:r>
          <w:rPr>
            <w:noProof/>
            <w:webHidden/>
          </w:rPr>
          <w:fldChar w:fldCharType="separate"/>
        </w:r>
        <w:r>
          <w:rPr>
            <w:noProof/>
            <w:webHidden/>
          </w:rPr>
          <w:t>53</w:t>
        </w:r>
        <w:r>
          <w:rPr>
            <w:noProof/>
            <w:webHidden/>
          </w:rPr>
          <w:fldChar w:fldCharType="end"/>
        </w:r>
      </w:hyperlink>
    </w:p>
    <w:p w:rsidR="00E5064E" w:rsidRDefault="00E5064E">
      <w:pPr>
        <w:pStyle w:val="TOC4"/>
        <w:tabs>
          <w:tab w:val="left" w:pos="1760"/>
        </w:tabs>
        <w:rPr>
          <w:rFonts w:eastAsiaTheme="minorEastAsia" w:cstheme="minorBidi"/>
          <w:noProof/>
          <w:sz w:val="22"/>
          <w:szCs w:val="22"/>
        </w:rPr>
      </w:pPr>
      <w:hyperlink w:anchor="_Toc525470023" w:history="1">
        <w:r w:rsidRPr="007550E7">
          <w:rPr>
            <w:rStyle w:val="Hyperlink"/>
            <w:noProof/>
          </w:rPr>
          <w:t>3.2.3.6</w:t>
        </w:r>
        <w:r>
          <w:rPr>
            <w:rFonts w:eastAsiaTheme="minorEastAsia" w:cstheme="minorBidi"/>
            <w:noProof/>
            <w:sz w:val="22"/>
            <w:szCs w:val="22"/>
          </w:rPr>
          <w:tab/>
        </w:r>
        <w:r w:rsidRPr="007550E7">
          <w:rPr>
            <w:rStyle w:val="Hyperlink"/>
            <w:noProof/>
          </w:rPr>
          <w:t>Angle calculation of the MR-image plane and the Z-frame marker</w:t>
        </w:r>
        <w:r>
          <w:rPr>
            <w:noProof/>
            <w:webHidden/>
          </w:rPr>
          <w:tab/>
        </w:r>
        <w:r>
          <w:rPr>
            <w:noProof/>
            <w:webHidden/>
          </w:rPr>
          <w:fldChar w:fldCharType="begin"/>
        </w:r>
        <w:r>
          <w:rPr>
            <w:noProof/>
            <w:webHidden/>
          </w:rPr>
          <w:instrText xml:space="preserve"> PAGEREF _Toc525470023 \h </w:instrText>
        </w:r>
        <w:r>
          <w:rPr>
            <w:noProof/>
            <w:webHidden/>
          </w:rPr>
        </w:r>
        <w:r>
          <w:rPr>
            <w:noProof/>
            <w:webHidden/>
          </w:rPr>
          <w:fldChar w:fldCharType="separate"/>
        </w:r>
        <w:r>
          <w:rPr>
            <w:noProof/>
            <w:webHidden/>
          </w:rPr>
          <w:t>53</w:t>
        </w:r>
        <w:r>
          <w:rPr>
            <w:noProof/>
            <w:webHidden/>
          </w:rPr>
          <w:fldChar w:fldCharType="end"/>
        </w:r>
      </w:hyperlink>
    </w:p>
    <w:p w:rsidR="00E5064E" w:rsidRDefault="00E5064E">
      <w:pPr>
        <w:pStyle w:val="TOC2"/>
        <w:tabs>
          <w:tab w:val="left" w:pos="880"/>
        </w:tabs>
        <w:rPr>
          <w:rFonts w:eastAsiaTheme="minorEastAsia" w:cstheme="minorBidi"/>
          <w:iCs w:val="0"/>
          <w:noProof/>
          <w:sz w:val="22"/>
          <w:szCs w:val="22"/>
        </w:rPr>
      </w:pPr>
      <w:hyperlink w:anchor="_Toc525470024" w:history="1">
        <w:r w:rsidRPr="007550E7">
          <w:rPr>
            <w:rStyle w:val="Hyperlink"/>
            <w:noProof/>
          </w:rPr>
          <w:t>3.3</w:t>
        </w:r>
        <w:r>
          <w:rPr>
            <w:rFonts w:eastAsiaTheme="minorEastAsia" w:cstheme="minorBidi"/>
            <w:iCs w:val="0"/>
            <w:noProof/>
            <w:sz w:val="22"/>
            <w:szCs w:val="22"/>
          </w:rPr>
          <w:tab/>
        </w:r>
        <w:r w:rsidRPr="007550E7">
          <w:rPr>
            <w:rStyle w:val="Hyperlink"/>
            <w:noProof/>
          </w:rPr>
          <w:t>Graphical user interface implementation</w:t>
        </w:r>
        <w:r>
          <w:rPr>
            <w:noProof/>
            <w:webHidden/>
          </w:rPr>
          <w:tab/>
        </w:r>
        <w:r>
          <w:rPr>
            <w:noProof/>
            <w:webHidden/>
          </w:rPr>
          <w:fldChar w:fldCharType="begin"/>
        </w:r>
        <w:r>
          <w:rPr>
            <w:noProof/>
            <w:webHidden/>
          </w:rPr>
          <w:instrText xml:space="preserve"> PAGEREF _Toc525470024 \h </w:instrText>
        </w:r>
        <w:r>
          <w:rPr>
            <w:noProof/>
            <w:webHidden/>
          </w:rPr>
        </w:r>
        <w:r>
          <w:rPr>
            <w:noProof/>
            <w:webHidden/>
          </w:rPr>
          <w:fldChar w:fldCharType="separate"/>
        </w:r>
        <w:r>
          <w:rPr>
            <w:noProof/>
            <w:webHidden/>
          </w:rPr>
          <w:t>58</w:t>
        </w:r>
        <w:r>
          <w:rPr>
            <w:noProof/>
            <w:webHidden/>
          </w:rPr>
          <w:fldChar w:fldCharType="end"/>
        </w:r>
      </w:hyperlink>
    </w:p>
    <w:p w:rsidR="00E5064E" w:rsidRDefault="00E5064E">
      <w:pPr>
        <w:pStyle w:val="TOC1"/>
        <w:tabs>
          <w:tab w:val="left" w:pos="440"/>
        </w:tabs>
        <w:rPr>
          <w:rFonts w:eastAsiaTheme="minorEastAsia" w:cstheme="minorBidi"/>
          <w:b w:val="0"/>
          <w:bCs w:val="0"/>
          <w:noProof/>
          <w:sz w:val="22"/>
          <w:szCs w:val="22"/>
        </w:rPr>
      </w:pPr>
      <w:hyperlink w:anchor="_Toc525470025" w:history="1">
        <w:r w:rsidRPr="007550E7">
          <w:rPr>
            <w:rStyle w:val="Hyperlink"/>
            <w:noProof/>
            <w14:scene3d>
              <w14:camera w14:prst="orthographicFront"/>
              <w14:lightRig w14:rig="threePt" w14:dir="t">
                <w14:rot w14:lat="0" w14:lon="0" w14:rev="0"/>
              </w14:lightRig>
            </w14:scene3d>
          </w:rPr>
          <w:t>4</w:t>
        </w:r>
        <w:r>
          <w:rPr>
            <w:rFonts w:eastAsiaTheme="minorEastAsia" w:cstheme="minorBidi"/>
            <w:b w:val="0"/>
            <w:bCs w:val="0"/>
            <w:noProof/>
            <w:sz w:val="22"/>
            <w:szCs w:val="22"/>
          </w:rPr>
          <w:tab/>
        </w:r>
        <w:r w:rsidRPr="007550E7">
          <w:rPr>
            <w:rStyle w:val="Hyperlink"/>
            <w:noProof/>
          </w:rPr>
          <w:t>Testing</w:t>
        </w:r>
        <w:r>
          <w:rPr>
            <w:noProof/>
            <w:webHidden/>
          </w:rPr>
          <w:tab/>
        </w:r>
        <w:r>
          <w:rPr>
            <w:noProof/>
            <w:webHidden/>
          </w:rPr>
          <w:fldChar w:fldCharType="begin"/>
        </w:r>
        <w:r>
          <w:rPr>
            <w:noProof/>
            <w:webHidden/>
          </w:rPr>
          <w:instrText xml:space="preserve"> PAGEREF _Toc525470025 \h </w:instrText>
        </w:r>
        <w:r>
          <w:rPr>
            <w:noProof/>
            <w:webHidden/>
          </w:rPr>
        </w:r>
        <w:r>
          <w:rPr>
            <w:noProof/>
            <w:webHidden/>
          </w:rPr>
          <w:fldChar w:fldCharType="separate"/>
        </w:r>
        <w:r>
          <w:rPr>
            <w:noProof/>
            <w:webHidden/>
          </w:rPr>
          <w:t>66</w:t>
        </w:r>
        <w:r>
          <w:rPr>
            <w:noProof/>
            <w:webHidden/>
          </w:rPr>
          <w:fldChar w:fldCharType="end"/>
        </w:r>
      </w:hyperlink>
    </w:p>
    <w:p w:rsidR="00E5064E" w:rsidRDefault="00E5064E">
      <w:pPr>
        <w:pStyle w:val="TOC2"/>
        <w:tabs>
          <w:tab w:val="left" w:pos="880"/>
        </w:tabs>
        <w:rPr>
          <w:rFonts w:eastAsiaTheme="minorEastAsia" w:cstheme="minorBidi"/>
          <w:iCs w:val="0"/>
          <w:noProof/>
          <w:sz w:val="22"/>
          <w:szCs w:val="22"/>
        </w:rPr>
      </w:pPr>
      <w:hyperlink w:anchor="_Toc525470026" w:history="1">
        <w:r w:rsidRPr="007550E7">
          <w:rPr>
            <w:rStyle w:val="Hyperlink"/>
            <w:noProof/>
          </w:rPr>
          <w:t>4.1</w:t>
        </w:r>
        <w:r>
          <w:rPr>
            <w:rFonts w:eastAsiaTheme="minorEastAsia" w:cstheme="minorBidi"/>
            <w:iCs w:val="0"/>
            <w:noProof/>
            <w:sz w:val="22"/>
            <w:szCs w:val="22"/>
          </w:rPr>
          <w:tab/>
        </w:r>
        <w:r w:rsidRPr="007550E7">
          <w:rPr>
            <w:rStyle w:val="Hyperlink"/>
            <w:noProof/>
          </w:rPr>
          <w:t>Z-frame marker positioning using a MR-compatible rotary frame</w:t>
        </w:r>
        <w:r>
          <w:rPr>
            <w:noProof/>
            <w:webHidden/>
          </w:rPr>
          <w:tab/>
        </w:r>
        <w:r>
          <w:rPr>
            <w:noProof/>
            <w:webHidden/>
          </w:rPr>
          <w:fldChar w:fldCharType="begin"/>
        </w:r>
        <w:r>
          <w:rPr>
            <w:noProof/>
            <w:webHidden/>
          </w:rPr>
          <w:instrText xml:space="preserve"> PAGEREF _Toc525470026 \h </w:instrText>
        </w:r>
        <w:r>
          <w:rPr>
            <w:noProof/>
            <w:webHidden/>
          </w:rPr>
        </w:r>
        <w:r>
          <w:rPr>
            <w:noProof/>
            <w:webHidden/>
          </w:rPr>
          <w:fldChar w:fldCharType="separate"/>
        </w:r>
        <w:r>
          <w:rPr>
            <w:noProof/>
            <w:webHidden/>
          </w:rPr>
          <w:t>66</w:t>
        </w:r>
        <w:r>
          <w:rPr>
            <w:noProof/>
            <w:webHidden/>
          </w:rPr>
          <w:fldChar w:fldCharType="end"/>
        </w:r>
      </w:hyperlink>
    </w:p>
    <w:p w:rsidR="00E5064E" w:rsidRDefault="00E5064E">
      <w:pPr>
        <w:pStyle w:val="TOC3"/>
        <w:tabs>
          <w:tab w:val="left" w:pos="1320"/>
        </w:tabs>
        <w:rPr>
          <w:rFonts w:eastAsiaTheme="minorEastAsia" w:cstheme="minorBidi"/>
          <w:noProof/>
          <w:sz w:val="22"/>
          <w:szCs w:val="22"/>
        </w:rPr>
      </w:pPr>
      <w:hyperlink w:anchor="_Toc525470027" w:history="1">
        <w:r w:rsidRPr="007550E7">
          <w:rPr>
            <w:rStyle w:val="Hyperlink"/>
            <w:noProof/>
          </w:rPr>
          <w:t>4.1.1</w:t>
        </w:r>
        <w:r>
          <w:rPr>
            <w:rFonts w:eastAsiaTheme="minorEastAsia" w:cstheme="minorBidi"/>
            <w:noProof/>
            <w:sz w:val="22"/>
            <w:szCs w:val="22"/>
          </w:rPr>
          <w:tab/>
        </w:r>
        <w:r w:rsidRPr="007550E7">
          <w:rPr>
            <w:rStyle w:val="Hyperlink"/>
            <w:noProof/>
          </w:rPr>
          <w:t>Rotary frame calibration inside MRI</w:t>
        </w:r>
        <w:r>
          <w:rPr>
            <w:noProof/>
            <w:webHidden/>
          </w:rPr>
          <w:tab/>
        </w:r>
        <w:r>
          <w:rPr>
            <w:noProof/>
            <w:webHidden/>
          </w:rPr>
          <w:fldChar w:fldCharType="begin"/>
        </w:r>
        <w:r>
          <w:rPr>
            <w:noProof/>
            <w:webHidden/>
          </w:rPr>
          <w:instrText xml:space="preserve"> PAGEREF _Toc525470027 \h </w:instrText>
        </w:r>
        <w:r>
          <w:rPr>
            <w:noProof/>
            <w:webHidden/>
          </w:rPr>
        </w:r>
        <w:r>
          <w:rPr>
            <w:noProof/>
            <w:webHidden/>
          </w:rPr>
          <w:fldChar w:fldCharType="separate"/>
        </w:r>
        <w:r>
          <w:rPr>
            <w:noProof/>
            <w:webHidden/>
          </w:rPr>
          <w:t>67</w:t>
        </w:r>
        <w:r>
          <w:rPr>
            <w:noProof/>
            <w:webHidden/>
          </w:rPr>
          <w:fldChar w:fldCharType="end"/>
        </w:r>
      </w:hyperlink>
    </w:p>
    <w:p w:rsidR="00E5064E" w:rsidRDefault="00E5064E">
      <w:pPr>
        <w:pStyle w:val="TOC3"/>
        <w:tabs>
          <w:tab w:val="left" w:pos="1320"/>
        </w:tabs>
        <w:rPr>
          <w:rFonts w:eastAsiaTheme="minorEastAsia" w:cstheme="minorBidi"/>
          <w:noProof/>
          <w:sz w:val="22"/>
          <w:szCs w:val="22"/>
        </w:rPr>
      </w:pPr>
      <w:hyperlink w:anchor="_Toc525470028" w:history="1">
        <w:r w:rsidRPr="007550E7">
          <w:rPr>
            <w:rStyle w:val="Hyperlink"/>
            <w:noProof/>
          </w:rPr>
          <w:t>4.1.2</w:t>
        </w:r>
        <w:r>
          <w:rPr>
            <w:rFonts w:eastAsiaTheme="minorEastAsia" w:cstheme="minorBidi"/>
            <w:noProof/>
            <w:sz w:val="22"/>
            <w:szCs w:val="22"/>
          </w:rPr>
          <w:tab/>
        </w:r>
        <w:r w:rsidRPr="007550E7">
          <w:rPr>
            <w:rStyle w:val="Hyperlink"/>
            <w:noProof/>
          </w:rPr>
          <w:t>Rotation of the Z-frame around the x-axis</w:t>
        </w:r>
        <w:r>
          <w:rPr>
            <w:noProof/>
            <w:webHidden/>
          </w:rPr>
          <w:tab/>
        </w:r>
        <w:r>
          <w:rPr>
            <w:noProof/>
            <w:webHidden/>
          </w:rPr>
          <w:fldChar w:fldCharType="begin"/>
        </w:r>
        <w:r>
          <w:rPr>
            <w:noProof/>
            <w:webHidden/>
          </w:rPr>
          <w:instrText xml:space="preserve"> PAGEREF _Toc525470028 \h </w:instrText>
        </w:r>
        <w:r>
          <w:rPr>
            <w:noProof/>
            <w:webHidden/>
          </w:rPr>
        </w:r>
        <w:r>
          <w:rPr>
            <w:noProof/>
            <w:webHidden/>
          </w:rPr>
          <w:fldChar w:fldCharType="separate"/>
        </w:r>
        <w:r>
          <w:rPr>
            <w:noProof/>
            <w:webHidden/>
          </w:rPr>
          <w:t>68</w:t>
        </w:r>
        <w:r>
          <w:rPr>
            <w:noProof/>
            <w:webHidden/>
          </w:rPr>
          <w:fldChar w:fldCharType="end"/>
        </w:r>
      </w:hyperlink>
    </w:p>
    <w:p w:rsidR="00E5064E" w:rsidRDefault="00E5064E">
      <w:pPr>
        <w:pStyle w:val="TOC3"/>
        <w:tabs>
          <w:tab w:val="left" w:pos="1320"/>
        </w:tabs>
        <w:rPr>
          <w:rFonts w:eastAsiaTheme="minorEastAsia" w:cstheme="minorBidi"/>
          <w:noProof/>
          <w:sz w:val="22"/>
          <w:szCs w:val="22"/>
        </w:rPr>
      </w:pPr>
      <w:hyperlink w:anchor="_Toc525470029" w:history="1">
        <w:r w:rsidRPr="007550E7">
          <w:rPr>
            <w:rStyle w:val="Hyperlink"/>
            <w:noProof/>
          </w:rPr>
          <w:t>4.1.3</w:t>
        </w:r>
        <w:r>
          <w:rPr>
            <w:rFonts w:eastAsiaTheme="minorEastAsia" w:cstheme="minorBidi"/>
            <w:noProof/>
            <w:sz w:val="22"/>
            <w:szCs w:val="22"/>
          </w:rPr>
          <w:tab/>
        </w:r>
        <w:r w:rsidRPr="007550E7">
          <w:rPr>
            <w:rStyle w:val="Hyperlink"/>
            <w:noProof/>
          </w:rPr>
          <w:t>Rotation of the Z- frame around the y-axis</w:t>
        </w:r>
        <w:r>
          <w:rPr>
            <w:noProof/>
            <w:webHidden/>
          </w:rPr>
          <w:tab/>
        </w:r>
        <w:r>
          <w:rPr>
            <w:noProof/>
            <w:webHidden/>
          </w:rPr>
          <w:fldChar w:fldCharType="begin"/>
        </w:r>
        <w:r>
          <w:rPr>
            <w:noProof/>
            <w:webHidden/>
          </w:rPr>
          <w:instrText xml:space="preserve"> PAGEREF _Toc525470029 \h </w:instrText>
        </w:r>
        <w:r>
          <w:rPr>
            <w:noProof/>
            <w:webHidden/>
          </w:rPr>
        </w:r>
        <w:r>
          <w:rPr>
            <w:noProof/>
            <w:webHidden/>
          </w:rPr>
          <w:fldChar w:fldCharType="separate"/>
        </w:r>
        <w:r>
          <w:rPr>
            <w:noProof/>
            <w:webHidden/>
          </w:rPr>
          <w:t>69</w:t>
        </w:r>
        <w:r>
          <w:rPr>
            <w:noProof/>
            <w:webHidden/>
          </w:rPr>
          <w:fldChar w:fldCharType="end"/>
        </w:r>
      </w:hyperlink>
    </w:p>
    <w:p w:rsidR="00E5064E" w:rsidRDefault="00E5064E">
      <w:pPr>
        <w:pStyle w:val="TOC3"/>
        <w:tabs>
          <w:tab w:val="left" w:pos="1320"/>
        </w:tabs>
        <w:rPr>
          <w:rFonts w:eastAsiaTheme="minorEastAsia" w:cstheme="minorBidi"/>
          <w:noProof/>
          <w:sz w:val="22"/>
          <w:szCs w:val="22"/>
        </w:rPr>
      </w:pPr>
      <w:hyperlink w:anchor="_Toc525470030" w:history="1">
        <w:r w:rsidRPr="007550E7">
          <w:rPr>
            <w:rStyle w:val="Hyperlink"/>
            <w:noProof/>
          </w:rPr>
          <w:t>4.1.4</w:t>
        </w:r>
        <w:r>
          <w:rPr>
            <w:rFonts w:eastAsiaTheme="minorEastAsia" w:cstheme="minorBidi"/>
            <w:noProof/>
            <w:sz w:val="22"/>
            <w:szCs w:val="22"/>
          </w:rPr>
          <w:tab/>
        </w:r>
        <w:r w:rsidRPr="007550E7">
          <w:rPr>
            <w:rStyle w:val="Hyperlink"/>
            <w:noProof/>
          </w:rPr>
          <w:t>Rotation of the Z-frame around both the x-and y-axis (the same value)</w:t>
        </w:r>
        <w:r>
          <w:rPr>
            <w:noProof/>
            <w:webHidden/>
          </w:rPr>
          <w:tab/>
        </w:r>
        <w:r>
          <w:rPr>
            <w:noProof/>
            <w:webHidden/>
          </w:rPr>
          <w:fldChar w:fldCharType="begin"/>
        </w:r>
        <w:r>
          <w:rPr>
            <w:noProof/>
            <w:webHidden/>
          </w:rPr>
          <w:instrText xml:space="preserve"> PAGEREF _Toc525470030 \h </w:instrText>
        </w:r>
        <w:r>
          <w:rPr>
            <w:noProof/>
            <w:webHidden/>
          </w:rPr>
        </w:r>
        <w:r>
          <w:rPr>
            <w:noProof/>
            <w:webHidden/>
          </w:rPr>
          <w:fldChar w:fldCharType="separate"/>
        </w:r>
        <w:r>
          <w:rPr>
            <w:noProof/>
            <w:webHidden/>
          </w:rPr>
          <w:t>70</w:t>
        </w:r>
        <w:r>
          <w:rPr>
            <w:noProof/>
            <w:webHidden/>
          </w:rPr>
          <w:fldChar w:fldCharType="end"/>
        </w:r>
      </w:hyperlink>
    </w:p>
    <w:p w:rsidR="00E5064E" w:rsidRDefault="00E5064E">
      <w:pPr>
        <w:pStyle w:val="TOC3"/>
        <w:tabs>
          <w:tab w:val="left" w:pos="1320"/>
        </w:tabs>
        <w:rPr>
          <w:rFonts w:eastAsiaTheme="minorEastAsia" w:cstheme="minorBidi"/>
          <w:noProof/>
          <w:sz w:val="22"/>
          <w:szCs w:val="22"/>
        </w:rPr>
      </w:pPr>
      <w:hyperlink w:anchor="_Toc525470031" w:history="1">
        <w:r w:rsidRPr="007550E7">
          <w:rPr>
            <w:rStyle w:val="Hyperlink"/>
            <w:noProof/>
          </w:rPr>
          <w:t>4.1.5</w:t>
        </w:r>
        <w:r>
          <w:rPr>
            <w:rFonts w:eastAsiaTheme="minorEastAsia" w:cstheme="minorBidi"/>
            <w:noProof/>
            <w:sz w:val="22"/>
            <w:szCs w:val="22"/>
          </w:rPr>
          <w:tab/>
        </w:r>
        <w:r w:rsidRPr="007550E7">
          <w:rPr>
            <w:rStyle w:val="Hyperlink"/>
            <w:noProof/>
          </w:rPr>
          <w:t>Rotation of the Z-frame around both the x-and y-axis (opposite value)</w:t>
        </w:r>
        <w:r>
          <w:rPr>
            <w:noProof/>
            <w:webHidden/>
          </w:rPr>
          <w:tab/>
        </w:r>
        <w:r>
          <w:rPr>
            <w:noProof/>
            <w:webHidden/>
          </w:rPr>
          <w:fldChar w:fldCharType="begin"/>
        </w:r>
        <w:r>
          <w:rPr>
            <w:noProof/>
            <w:webHidden/>
          </w:rPr>
          <w:instrText xml:space="preserve"> PAGEREF _Toc525470031 \h </w:instrText>
        </w:r>
        <w:r>
          <w:rPr>
            <w:noProof/>
            <w:webHidden/>
          </w:rPr>
        </w:r>
        <w:r>
          <w:rPr>
            <w:noProof/>
            <w:webHidden/>
          </w:rPr>
          <w:fldChar w:fldCharType="separate"/>
        </w:r>
        <w:r>
          <w:rPr>
            <w:noProof/>
            <w:webHidden/>
          </w:rPr>
          <w:t>71</w:t>
        </w:r>
        <w:r>
          <w:rPr>
            <w:noProof/>
            <w:webHidden/>
          </w:rPr>
          <w:fldChar w:fldCharType="end"/>
        </w:r>
      </w:hyperlink>
    </w:p>
    <w:p w:rsidR="00E5064E" w:rsidRDefault="00E5064E">
      <w:pPr>
        <w:pStyle w:val="TOC3"/>
        <w:tabs>
          <w:tab w:val="left" w:pos="1320"/>
        </w:tabs>
        <w:rPr>
          <w:rFonts w:eastAsiaTheme="minorEastAsia" w:cstheme="minorBidi"/>
          <w:noProof/>
          <w:sz w:val="22"/>
          <w:szCs w:val="22"/>
        </w:rPr>
      </w:pPr>
      <w:hyperlink w:anchor="_Toc525470032" w:history="1">
        <w:r w:rsidRPr="007550E7">
          <w:rPr>
            <w:rStyle w:val="Hyperlink"/>
            <w:noProof/>
          </w:rPr>
          <w:t>4.1.6</w:t>
        </w:r>
        <w:r>
          <w:rPr>
            <w:rFonts w:eastAsiaTheme="minorEastAsia" w:cstheme="minorBidi"/>
            <w:noProof/>
            <w:sz w:val="22"/>
            <w:szCs w:val="22"/>
          </w:rPr>
          <w:tab/>
        </w:r>
        <w:r w:rsidRPr="007550E7">
          <w:rPr>
            <w:rStyle w:val="Hyperlink"/>
            <w:noProof/>
          </w:rPr>
          <w:t>Rotation of the Z-frame around both the x-and y-axis (random values)</w:t>
        </w:r>
        <w:r>
          <w:rPr>
            <w:noProof/>
            <w:webHidden/>
          </w:rPr>
          <w:tab/>
        </w:r>
        <w:r>
          <w:rPr>
            <w:noProof/>
            <w:webHidden/>
          </w:rPr>
          <w:fldChar w:fldCharType="begin"/>
        </w:r>
        <w:r>
          <w:rPr>
            <w:noProof/>
            <w:webHidden/>
          </w:rPr>
          <w:instrText xml:space="preserve"> PAGEREF _Toc525470032 \h </w:instrText>
        </w:r>
        <w:r>
          <w:rPr>
            <w:noProof/>
            <w:webHidden/>
          </w:rPr>
        </w:r>
        <w:r>
          <w:rPr>
            <w:noProof/>
            <w:webHidden/>
          </w:rPr>
          <w:fldChar w:fldCharType="separate"/>
        </w:r>
        <w:r>
          <w:rPr>
            <w:noProof/>
            <w:webHidden/>
          </w:rPr>
          <w:t>71</w:t>
        </w:r>
        <w:r>
          <w:rPr>
            <w:noProof/>
            <w:webHidden/>
          </w:rPr>
          <w:fldChar w:fldCharType="end"/>
        </w:r>
      </w:hyperlink>
    </w:p>
    <w:p w:rsidR="00E5064E" w:rsidRDefault="00E5064E">
      <w:pPr>
        <w:pStyle w:val="TOC2"/>
        <w:tabs>
          <w:tab w:val="left" w:pos="880"/>
        </w:tabs>
        <w:rPr>
          <w:rFonts w:eastAsiaTheme="minorEastAsia" w:cstheme="minorBidi"/>
          <w:iCs w:val="0"/>
          <w:noProof/>
          <w:sz w:val="22"/>
          <w:szCs w:val="22"/>
        </w:rPr>
      </w:pPr>
      <w:hyperlink w:anchor="_Toc525470033" w:history="1">
        <w:r w:rsidRPr="007550E7">
          <w:rPr>
            <w:rStyle w:val="Hyperlink"/>
            <w:noProof/>
          </w:rPr>
          <w:t>4.2</w:t>
        </w:r>
        <w:r>
          <w:rPr>
            <w:rFonts w:eastAsiaTheme="minorEastAsia" w:cstheme="minorBidi"/>
            <w:iCs w:val="0"/>
            <w:noProof/>
            <w:sz w:val="22"/>
            <w:szCs w:val="22"/>
          </w:rPr>
          <w:tab/>
        </w:r>
        <w:r w:rsidRPr="007550E7">
          <w:rPr>
            <w:rStyle w:val="Hyperlink"/>
            <w:noProof/>
          </w:rPr>
          <w:t>Phantom-targeting test</w:t>
        </w:r>
        <w:r>
          <w:rPr>
            <w:noProof/>
            <w:webHidden/>
          </w:rPr>
          <w:tab/>
        </w:r>
        <w:r>
          <w:rPr>
            <w:noProof/>
            <w:webHidden/>
          </w:rPr>
          <w:fldChar w:fldCharType="begin"/>
        </w:r>
        <w:r>
          <w:rPr>
            <w:noProof/>
            <w:webHidden/>
          </w:rPr>
          <w:instrText xml:space="preserve"> PAGEREF _Toc525470033 \h </w:instrText>
        </w:r>
        <w:r>
          <w:rPr>
            <w:noProof/>
            <w:webHidden/>
          </w:rPr>
        </w:r>
        <w:r>
          <w:rPr>
            <w:noProof/>
            <w:webHidden/>
          </w:rPr>
          <w:fldChar w:fldCharType="separate"/>
        </w:r>
        <w:r>
          <w:rPr>
            <w:noProof/>
            <w:webHidden/>
          </w:rPr>
          <w:t>71</w:t>
        </w:r>
        <w:r>
          <w:rPr>
            <w:noProof/>
            <w:webHidden/>
          </w:rPr>
          <w:fldChar w:fldCharType="end"/>
        </w:r>
      </w:hyperlink>
    </w:p>
    <w:p w:rsidR="00E5064E" w:rsidRDefault="00E5064E">
      <w:pPr>
        <w:pStyle w:val="TOC1"/>
        <w:tabs>
          <w:tab w:val="left" w:pos="440"/>
        </w:tabs>
        <w:rPr>
          <w:rFonts w:eastAsiaTheme="minorEastAsia" w:cstheme="minorBidi"/>
          <w:b w:val="0"/>
          <w:bCs w:val="0"/>
          <w:noProof/>
          <w:sz w:val="22"/>
          <w:szCs w:val="22"/>
        </w:rPr>
      </w:pPr>
      <w:hyperlink w:anchor="_Toc525470034" w:history="1">
        <w:r w:rsidRPr="007550E7">
          <w:rPr>
            <w:rStyle w:val="Hyperlink"/>
            <w:noProof/>
            <w14:scene3d>
              <w14:camera w14:prst="orthographicFront"/>
              <w14:lightRig w14:rig="threePt" w14:dir="t">
                <w14:rot w14:lat="0" w14:lon="0" w14:rev="0"/>
              </w14:lightRig>
            </w14:scene3d>
          </w:rPr>
          <w:t>5</w:t>
        </w:r>
        <w:r>
          <w:rPr>
            <w:rFonts w:eastAsiaTheme="minorEastAsia" w:cstheme="minorBidi"/>
            <w:b w:val="0"/>
            <w:bCs w:val="0"/>
            <w:noProof/>
            <w:sz w:val="22"/>
            <w:szCs w:val="22"/>
          </w:rPr>
          <w:tab/>
        </w:r>
        <w:r w:rsidRPr="007550E7">
          <w:rPr>
            <w:rStyle w:val="Hyperlink"/>
            <w:noProof/>
          </w:rPr>
          <w:t>Analysis</w:t>
        </w:r>
        <w:r>
          <w:rPr>
            <w:noProof/>
            <w:webHidden/>
          </w:rPr>
          <w:tab/>
        </w:r>
        <w:r>
          <w:rPr>
            <w:noProof/>
            <w:webHidden/>
          </w:rPr>
          <w:fldChar w:fldCharType="begin"/>
        </w:r>
        <w:r>
          <w:rPr>
            <w:noProof/>
            <w:webHidden/>
          </w:rPr>
          <w:instrText xml:space="preserve"> PAGEREF _Toc525470034 \h </w:instrText>
        </w:r>
        <w:r>
          <w:rPr>
            <w:noProof/>
            <w:webHidden/>
          </w:rPr>
        </w:r>
        <w:r>
          <w:rPr>
            <w:noProof/>
            <w:webHidden/>
          </w:rPr>
          <w:fldChar w:fldCharType="separate"/>
        </w:r>
        <w:r>
          <w:rPr>
            <w:noProof/>
            <w:webHidden/>
          </w:rPr>
          <w:t>73</w:t>
        </w:r>
        <w:r>
          <w:rPr>
            <w:noProof/>
            <w:webHidden/>
          </w:rPr>
          <w:fldChar w:fldCharType="end"/>
        </w:r>
      </w:hyperlink>
    </w:p>
    <w:p w:rsidR="00E5064E" w:rsidRDefault="00E5064E">
      <w:pPr>
        <w:pStyle w:val="TOC2"/>
        <w:tabs>
          <w:tab w:val="left" w:pos="880"/>
        </w:tabs>
        <w:rPr>
          <w:rFonts w:eastAsiaTheme="minorEastAsia" w:cstheme="minorBidi"/>
          <w:iCs w:val="0"/>
          <w:noProof/>
          <w:sz w:val="22"/>
          <w:szCs w:val="22"/>
        </w:rPr>
      </w:pPr>
      <w:hyperlink w:anchor="_Toc525470035" w:history="1">
        <w:r w:rsidRPr="007550E7">
          <w:rPr>
            <w:rStyle w:val="Hyperlink"/>
            <w:noProof/>
          </w:rPr>
          <w:t>5.1</w:t>
        </w:r>
        <w:r>
          <w:rPr>
            <w:rFonts w:eastAsiaTheme="minorEastAsia" w:cstheme="minorBidi"/>
            <w:iCs w:val="0"/>
            <w:noProof/>
            <w:sz w:val="22"/>
            <w:szCs w:val="22"/>
          </w:rPr>
          <w:tab/>
        </w:r>
        <w:r w:rsidRPr="007550E7">
          <w:rPr>
            <w:rStyle w:val="Hyperlink"/>
            <w:noProof/>
          </w:rPr>
          <w:t>Gold standard analysis from optimal CAD images of the Z-frame</w:t>
        </w:r>
        <w:r>
          <w:rPr>
            <w:noProof/>
            <w:webHidden/>
          </w:rPr>
          <w:tab/>
        </w:r>
        <w:r>
          <w:rPr>
            <w:noProof/>
            <w:webHidden/>
          </w:rPr>
          <w:fldChar w:fldCharType="begin"/>
        </w:r>
        <w:r>
          <w:rPr>
            <w:noProof/>
            <w:webHidden/>
          </w:rPr>
          <w:instrText xml:space="preserve"> PAGEREF _Toc525470035 \h </w:instrText>
        </w:r>
        <w:r>
          <w:rPr>
            <w:noProof/>
            <w:webHidden/>
          </w:rPr>
        </w:r>
        <w:r>
          <w:rPr>
            <w:noProof/>
            <w:webHidden/>
          </w:rPr>
          <w:fldChar w:fldCharType="separate"/>
        </w:r>
        <w:r>
          <w:rPr>
            <w:noProof/>
            <w:webHidden/>
          </w:rPr>
          <w:t>73</w:t>
        </w:r>
        <w:r>
          <w:rPr>
            <w:noProof/>
            <w:webHidden/>
          </w:rPr>
          <w:fldChar w:fldCharType="end"/>
        </w:r>
      </w:hyperlink>
    </w:p>
    <w:p w:rsidR="00E5064E" w:rsidRDefault="00E5064E">
      <w:pPr>
        <w:pStyle w:val="TOC2"/>
        <w:tabs>
          <w:tab w:val="left" w:pos="880"/>
        </w:tabs>
        <w:rPr>
          <w:rFonts w:eastAsiaTheme="minorEastAsia" w:cstheme="minorBidi"/>
          <w:iCs w:val="0"/>
          <w:noProof/>
          <w:sz w:val="22"/>
          <w:szCs w:val="22"/>
        </w:rPr>
      </w:pPr>
      <w:hyperlink w:anchor="_Toc525470036" w:history="1">
        <w:r w:rsidRPr="007550E7">
          <w:rPr>
            <w:rStyle w:val="Hyperlink"/>
            <w:noProof/>
          </w:rPr>
          <w:t>5.2</w:t>
        </w:r>
        <w:r>
          <w:rPr>
            <w:rFonts w:eastAsiaTheme="minorEastAsia" w:cstheme="minorBidi"/>
            <w:iCs w:val="0"/>
            <w:noProof/>
            <w:sz w:val="22"/>
            <w:szCs w:val="22"/>
          </w:rPr>
          <w:tab/>
        </w:r>
        <w:r w:rsidRPr="007550E7">
          <w:rPr>
            <w:rStyle w:val="Hyperlink"/>
            <w:noProof/>
          </w:rPr>
          <w:t>Linear regression analysis</w:t>
        </w:r>
        <w:r>
          <w:rPr>
            <w:noProof/>
            <w:webHidden/>
          </w:rPr>
          <w:tab/>
        </w:r>
        <w:r>
          <w:rPr>
            <w:noProof/>
            <w:webHidden/>
          </w:rPr>
          <w:fldChar w:fldCharType="begin"/>
        </w:r>
        <w:r>
          <w:rPr>
            <w:noProof/>
            <w:webHidden/>
          </w:rPr>
          <w:instrText xml:space="preserve"> PAGEREF _Toc525470036 \h </w:instrText>
        </w:r>
        <w:r>
          <w:rPr>
            <w:noProof/>
            <w:webHidden/>
          </w:rPr>
        </w:r>
        <w:r>
          <w:rPr>
            <w:noProof/>
            <w:webHidden/>
          </w:rPr>
          <w:fldChar w:fldCharType="separate"/>
        </w:r>
        <w:r>
          <w:rPr>
            <w:noProof/>
            <w:webHidden/>
          </w:rPr>
          <w:t>73</w:t>
        </w:r>
        <w:r>
          <w:rPr>
            <w:noProof/>
            <w:webHidden/>
          </w:rPr>
          <w:fldChar w:fldCharType="end"/>
        </w:r>
      </w:hyperlink>
    </w:p>
    <w:p w:rsidR="00E5064E" w:rsidRDefault="00E5064E">
      <w:pPr>
        <w:pStyle w:val="TOC2"/>
        <w:tabs>
          <w:tab w:val="left" w:pos="880"/>
        </w:tabs>
        <w:rPr>
          <w:rFonts w:eastAsiaTheme="minorEastAsia" w:cstheme="minorBidi"/>
          <w:iCs w:val="0"/>
          <w:noProof/>
          <w:sz w:val="22"/>
          <w:szCs w:val="22"/>
        </w:rPr>
      </w:pPr>
      <w:hyperlink w:anchor="_Toc525470037" w:history="1">
        <w:r w:rsidRPr="007550E7">
          <w:rPr>
            <w:rStyle w:val="Hyperlink"/>
            <w:noProof/>
          </w:rPr>
          <w:t>5.3</w:t>
        </w:r>
        <w:r>
          <w:rPr>
            <w:rFonts w:eastAsiaTheme="minorEastAsia" w:cstheme="minorBidi"/>
            <w:iCs w:val="0"/>
            <w:noProof/>
            <w:sz w:val="22"/>
            <w:szCs w:val="22"/>
          </w:rPr>
          <w:tab/>
        </w:r>
        <w:r w:rsidRPr="007550E7">
          <w:rPr>
            <w:rStyle w:val="Hyperlink"/>
            <w:noProof/>
          </w:rPr>
          <w:t>Standard deviation analysis</w:t>
        </w:r>
        <w:r>
          <w:rPr>
            <w:noProof/>
            <w:webHidden/>
          </w:rPr>
          <w:tab/>
        </w:r>
        <w:r>
          <w:rPr>
            <w:noProof/>
            <w:webHidden/>
          </w:rPr>
          <w:fldChar w:fldCharType="begin"/>
        </w:r>
        <w:r>
          <w:rPr>
            <w:noProof/>
            <w:webHidden/>
          </w:rPr>
          <w:instrText xml:space="preserve"> PAGEREF _Toc525470037 \h </w:instrText>
        </w:r>
        <w:r>
          <w:rPr>
            <w:noProof/>
            <w:webHidden/>
          </w:rPr>
        </w:r>
        <w:r>
          <w:rPr>
            <w:noProof/>
            <w:webHidden/>
          </w:rPr>
          <w:fldChar w:fldCharType="separate"/>
        </w:r>
        <w:r>
          <w:rPr>
            <w:noProof/>
            <w:webHidden/>
          </w:rPr>
          <w:t>73</w:t>
        </w:r>
        <w:r>
          <w:rPr>
            <w:noProof/>
            <w:webHidden/>
          </w:rPr>
          <w:fldChar w:fldCharType="end"/>
        </w:r>
      </w:hyperlink>
    </w:p>
    <w:p w:rsidR="00E5064E" w:rsidRDefault="00E5064E">
      <w:pPr>
        <w:pStyle w:val="TOC1"/>
        <w:tabs>
          <w:tab w:val="left" w:pos="440"/>
        </w:tabs>
        <w:rPr>
          <w:rFonts w:eastAsiaTheme="minorEastAsia" w:cstheme="minorBidi"/>
          <w:b w:val="0"/>
          <w:bCs w:val="0"/>
          <w:noProof/>
          <w:sz w:val="22"/>
          <w:szCs w:val="22"/>
        </w:rPr>
      </w:pPr>
      <w:hyperlink w:anchor="_Toc525470038" w:history="1">
        <w:r w:rsidRPr="007550E7">
          <w:rPr>
            <w:rStyle w:val="Hyperlink"/>
            <w:noProof/>
            <w14:scene3d>
              <w14:camera w14:prst="orthographicFront"/>
              <w14:lightRig w14:rig="threePt" w14:dir="t">
                <w14:rot w14:lat="0" w14:lon="0" w14:rev="0"/>
              </w14:lightRig>
            </w14:scene3d>
          </w:rPr>
          <w:t>6</w:t>
        </w:r>
        <w:r>
          <w:rPr>
            <w:rFonts w:eastAsiaTheme="minorEastAsia" w:cstheme="minorBidi"/>
            <w:b w:val="0"/>
            <w:bCs w:val="0"/>
            <w:noProof/>
            <w:sz w:val="22"/>
            <w:szCs w:val="22"/>
          </w:rPr>
          <w:tab/>
        </w:r>
        <w:r w:rsidRPr="007550E7">
          <w:rPr>
            <w:rStyle w:val="Hyperlink"/>
            <w:noProof/>
          </w:rPr>
          <w:t>Evaluation</w:t>
        </w:r>
        <w:r>
          <w:rPr>
            <w:noProof/>
            <w:webHidden/>
          </w:rPr>
          <w:tab/>
        </w:r>
        <w:r>
          <w:rPr>
            <w:noProof/>
            <w:webHidden/>
          </w:rPr>
          <w:fldChar w:fldCharType="begin"/>
        </w:r>
        <w:r>
          <w:rPr>
            <w:noProof/>
            <w:webHidden/>
          </w:rPr>
          <w:instrText xml:space="preserve"> PAGEREF _Toc525470038 \h </w:instrText>
        </w:r>
        <w:r>
          <w:rPr>
            <w:noProof/>
            <w:webHidden/>
          </w:rPr>
        </w:r>
        <w:r>
          <w:rPr>
            <w:noProof/>
            <w:webHidden/>
          </w:rPr>
          <w:fldChar w:fldCharType="separate"/>
        </w:r>
        <w:r>
          <w:rPr>
            <w:noProof/>
            <w:webHidden/>
          </w:rPr>
          <w:t>74</w:t>
        </w:r>
        <w:r>
          <w:rPr>
            <w:noProof/>
            <w:webHidden/>
          </w:rPr>
          <w:fldChar w:fldCharType="end"/>
        </w:r>
      </w:hyperlink>
    </w:p>
    <w:p w:rsidR="00E5064E" w:rsidRDefault="00E5064E">
      <w:pPr>
        <w:pStyle w:val="TOC1"/>
        <w:tabs>
          <w:tab w:val="left" w:pos="440"/>
        </w:tabs>
        <w:rPr>
          <w:rFonts w:eastAsiaTheme="minorEastAsia" w:cstheme="minorBidi"/>
          <w:b w:val="0"/>
          <w:bCs w:val="0"/>
          <w:noProof/>
          <w:sz w:val="22"/>
          <w:szCs w:val="22"/>
        </w:rPr>
      </w:pPr>
      <w:hyperlink w:anchor="_Toc525470039" w:history="1">
        <w:r w:rsidRPr="007550E7">
          <w:rPr>
            <w:rStyle w:val="Hyperlink"/>
            <w:noProof/>
            <w14:scene3d>
              <w14:camera w14:prst="orthographicFront"/>
              <w14:lightRig w14:rig="threePt" w14:dir="t">
                <w14:rot w14:lat="0" w14:lon="0" w14:rev="0"/>
              </w14:lightRig>
            </w14:scene3d>
          </w:rPr>
          <w:t>7</w:t>
        </w:r>
        <w:r>
          <w:rPr>
            <w:rFonts w:eastAsiaTheme="minorEastAsia" w:cstheme="minorBidi"/>
            <w:b w:val="0"/>
            <w:bCs w:val="0"/>
            <w:noProof/>
            <w:sz w:val="22"/>
            <w:szCs w:val="22"/>
          </w:rPr>
          <w:tab/>
        </w:r>
        <w:r w:rsidRPr="007550E7">
          <w:rPr>
            <w:rStyle w:val="Hyperlink"/>
            <w:noProof/>
          </w:rPr>
          <w:t>Conclusion and outlook</w:t>
        </w:r>
        <w:r>
          <w:rPr>
            <w:noProof/>
            <w:webHidden/>
          </w:rPr>
          <w:tab/>
        </w:r>
        <w:r>
          <w:rPr>
            <w:noProof/>
            <w:webHidden/>
          </w:rPr>
          <w:fldChar w:fldCharType="begin"/>
        </w:r>
        <w:r>
          <w:rPr>
            <w:noProof/>
            <w:webHidden/>
          </w:rPr>
          <w:instrText xml:space="preserve"> PAGEREF _Toc525470039 \h </w:instrText>
        </w:r>
        <w:r>
          <w:rPr>
            <w:noProof/>
            <w:webHidden/>
          </w:rPr>
        </w:r>
        <w:r>
          <w:rPr>
            <w:noProof/>
            <w:webHidden/>
          </w:rPr>
          <w:fldChar w:fldCharType="separate"/>
        </w:r>
        <w:r>
          <w:rPr>
            <w:noProof/>
            <w:webHidden/>
          </w:rPr>
          <w:t>75</w:t>
        </w:r>
        <w:r>
          <w:rPr>
            <w:noProof/>
            <w:webHidden/>
          </w:rPr>
          <w:fldChar w:fldCharType="end"/>
        </w:r>
      </w:hyperlink>
    </w:p>
    <w:p w:rsidR="00E5064E" w:rsidRDefault="00E5064E">
      <w:pPr>
        <w:pStyle w:val="TOC1"/>
        <w:tabs>
          <w:tab w:val="left" w:pos="440"/>
        </w:tabs>
        <w:rPr>
          <w:rFonts w:eastAsiaTheme="minorEastAsia" w:cstheme="minorBidi"/>
          <w:b w:val="0"/>
          <w:bCs w:val="0"/>
          <w:noProof/>
          <w:sz w:val="22"/>
          <w:szCs w:val="22"/>
        </w:rPr>
      </w:pPr>
      <w:hyperlink w:anchor="_Toc525470040" w:history="1">
        <w:r w:rsidRPr="007550E7">
          <w:rPr>
            <w:rStyle w:val="Hyperlink"/>
            <w:noProof/>
            <w14:scene3d>
              <w14:camera w14:prst="orthographicFront"/>
              <w14:lightRig w14:rig="threePt" w14:dir="t">
                <w14:rot w14:lat="0" w14:lon="0" w14:rev="0"/>
              </w14:lightRig>
            </w14:scene3d>
          </w:rPr>
          <w:t>8</w:t>
        </w:r>
        <w:r>
          <w:rPr>
            <w:rFonts w:eastAsiaTheme="minorEastAsia" w:cstheme="minorBidi"/>
            <w:b w:val="0"/>
            <w:bCs w:val="0"/>
            <w:noProof/>
            <w:sz w:val="22"/>
            <w:szCs w:val="22"/>
          </w:rPr>
          <w:tab/>
        </w:r>
        <w:r w:rsidRPr="007550E7">
          <w:rPr>
            <w:rStyle w:val="Hyperlink"/>
            <w:noProof/>
          </w:rPr>
          <w:t>Literaturverzeichnis</w:t>
        </w:r>
        <w:r>
          <w:rPr>
            <w:noProof/>
            <w:webHidden/>
          </w:rPr>
          <w:tab/>
        </w:r>
        <w:r>
          <w:rPr>
            <w:noProof/>
            <w:webHidden/>
          </w:rPr>
          <w:fldChar w:fldCharType="begin"/>
        </w:r>
        <w:r>
          <w:rPr>
            <w:noProof/>
            <w:webHidden/>
          </w:rPr>
          <w:instrText xml:space="preserve"> PAGEREF _Toc525470040 \h </w:instrText>
        </w:r>
        <w:r>
          <w:rPr>
            <w:noProof/>
            <w:webHidden/>
          </w:rPr>
        </w:r>
        <w:r>
          <w:rPr>
            <w:noProof/>
            <w:webHidden/>
          </w:rPr>
          <w:fldChar w:fldCharType="separate"/>
        </w:r>
        <w:r>
          <w:rPr>
            <w:noProof/>
            <w:webHidden/>
          </w:rPr>
          <w:t>77</w:t>
        </w:r>
        <w:r>
          <w:rPr>
            <w:noProof/>
            <w:webHidden/>
          </w:rPr>
          <w:fldChar w:fldCharType="end"/>
        </w:r>
      </w:hyperlink>
    </w:p>
    <w:p w:rsidR="00E5064E" w:rsidRDefault="00E5064E">
      <w:pPr>
        <w:pStyle w:val="TOC1"/>
        <w:rPr>
          <w:rFonts w:eastAsiaTheme="minorEastAsia" w:cstheme="minorBidi"/>
          <w:b w:val="0"/>
          <w:bCs w:val="0"/>
          <w:noProof/>
          <w:sz w:val="22"/>
          <w:szCs w:val="22"/>
        </w:rPr>
      </w:pPr>
      <w:hyperlink w:anchor="_Toc525470041" w:history="1">
        <w:r w:rsidRPr="007550E7">
          <w:rPr>
            <w:rStyle w:val="Hyperlink"/>
            <w:noProof/>
          </w:rPr>
          <w:t>https://de.mathworks.com/ (IN contrast enhancement , GUI skara robot)</w:t>
        </w:r>
        <w:r>
          <w:rPr>
            <w:noProof/>
            <w:webHidden/>
          </w:rPr>
          <w:tab/>
        </w:r>
        <w:r>
          <w:rPr>
            <w:noProof/>
            <w:webHidden/>
          </w:rPr>
          <w:fldChar w:fldCharType="begin"/>
        </w:r>
        <w:r>
          <w:rPr>
            <w:noProof/>
            <w:webHidden/>
          </w:rPr>
          <w:instrText xml:space="preserve"> PAGEREF _Toc525470041 \h </w:instrText>
        </w:r>
        <w:r>
          <w:rPr>
            <w:noProof/>
            <w:webHidden/>
          </w:rPr>
        </w:r>
        <w:r>
          <w:rPr>
            <w:noProof/>
            <w:webHidden/>
          </w:rPr>
          <w:fldChar w:fldCharType="separate"/>
        </w:r>
        <w:r>
          <w:rPr>
            <w:noProof/>
            <w:webHidden/>
          </w:rPr>
          <w:t>81</w:t>
        </w:r>
        <w:r>
          <w:rPr>
            <w:noProof/>
            <w:webHidden/>
          </w:rPr>
          <w:fldChar w:fldCharType="end"/>
        </w:r>
      </w:hyperlink>
    </w:p>
    <w:p w:rsidR="0021052C" w:rsidRDefault="00745A3E" w:rsidP="00BF609B">
      <w:pPr>
        <w:spacing w:line="240" w:lineRule="auto"/>
        <w:rPr>
          <w:rFonts w:asciiTheme="majorHAnsi" w:hAnsiTheme="majorHAnsi" w:cstheme="majorHAnsi"/>
          <w:b/>
          <w:bCs/>
          <w:sz w:val="28"/>
          <w:szCs w:val="28"/>
        </w:rPr>
        <w:sectPr w:rsidR="0021052C" w:rsidSect="00392CAB">
          <w:pgSz w:w="11906" w:h="16838" w:code="9"/>
          <w:pgMar w:top="1440" w:right="1440" w:bottom="1440" w:left="1440" w:header="720" w:footer="720" w:gutter="0"/>
          <w:cols w:space="720"/>
          <w:titlePg/>
          <w:docGrid w:linePitch="360"/>
        </w:sectPr>
      </w:pPr>
      <w:r>
        <w:rPr>
          <w:rFonts w:asciiTheme="majorHAnsi" w:hAnsiTheme="majorHAnsi" w:cstheme="majorHAnsi"/>
          <w:b/>
          <w:bCs/>
          <w:sz w:val="28"/>
          <w:szCs w:val="28"/>
        </w:rPr>
        <w:fldChar w:fldCharType="end"/>
      </w:r>
    </w:p>
    <w:p w:rsidR="00866C3E" w:rsidRPr="007057BF" w:rsidRDefault="009E1264"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a</w:t>
      </w:r>
      <w:r w:rsidRPr="007057BF">
        <w:rPr>
          <w:rFonts w:asciiTheme="majorHAnsi" w:hAnsiTheme="majorHAnsi"/>
          <w:b/>
          <w:bCs/>
          <w:sz w:val="32"/>
          <w:szCs w:val="32"/>
        </w:rPr>
        <w:t>cronyms</w:t>
      </w:r>
    </w:p>
    <w:p w:rsidR="00866C3E" w:rsidRPr="00866C3E" w:rsidRDefault="00866C3E" w:rsidP="00D31B09"/>
    <w:p w:rsidR="009E1264" w:rsidRDefault="009E1264" w:rsidP="00D31B09"/>
    <w:p w:rsidR="009E1264" w:rsidRDefault="009E1264"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E5064E" w:rsidRDefault="009E1264" w:rsidP="000F41FC">
      <w:pPr>
        <w:rPr>
          <w:noProof/>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f</w:t>
      </w:r>
      <w:r w:rsidR="00EC1DE8">
        <w:rPr>
          <w:rFonts w:asciiTheme="majorHAnsi" w:hAnsiTheme="majorHAnsi"/>
          <w:b/>
          <w:bCs/>
          <w:sz w:val="32"/>
          <w:szCs w:val="32"/>
        </w:rPr>
        <w:t>igures</w:t>
      </w:r>
      <w:r w:rsidR="000F41FC">
        <w:fldChar w:fldCharType="begin"/>
      </w:r>
      <w:r w:rsidR="000F41FC">
        <w:instrText xml:space="preserve"> TOC \c "Figure" </w:instrText>
      </w:r>
      <w:r w:rsidR="000F41FC">
        <w:fldChar w:fldCharType="separate"/>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1: Spectrum of the water and fat protons. The frequency difference between water and fat is 3.5 ppm which is equal to 220 Hz and 450 Hz absolute frequency difference in the presence of 1.5T and 3,0T magnetic field. (a) 1.5T magnetic field. (b) 3.0T magnetic field [3].</w:t>
      </w:r>
      <w:r>
        <w:rPr>
          <w:noProof/>
        </w:rPr>
        <w:tab/>
      </w:r>
      <w:r>
        <w:rPr>
          <w:noProof/>
        </w:rPr>
        <w:fldChar w:fldCharType="begin"/>
      </w:r>
      <w:r>
        <w:rPr>
          <w:noProof/>
        </w:rPr>
        <w:instrText xml:space="preserve"> PAGEREF _Toc525469925 \h </w:instrText>
      </w:r>
      <w:r>
        <w:rPr>
          <w:noProof/>
        </w:rPr>
      </w:r>
      <w:r>
        <w:rPr>
          <w:noProof/>
        </w:rPr>
        <w:fldChar w:fldCharType="separate"/>
      </w:r>
      <w:r>
        <w:rPr>
          <w:noProof/>
        </w:rPr>
        <w:t>6</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2: Precession of the fat and water protons in different positions. Due to the frequency difference between fat and water protons, water protons precesses faster than fat protons [3].</w:t>
      </w:r>
      <w:r>
        <w:rPr>
          <w:noProof/>
        </w:rPr>
        <w:tab/>
      </w:r>
      <w:r>
        <w:rPr>
          <w:noProof/>
        </w:rPr>
        <w:fldChar w:fldCharType="begin"/>
      </w:r>
      <w:r>
        <w:rPr>
          <w:noProof/>
        </w:rPr>
        <w:instrText xml:space="preserve"> PAGEREF _Toc525469926 \h </w:instrText>
      </w:r>
      <w:r>
        <w:rPr>
          <w:noProof/>
        </w:rPr>
      </w:r>
      <w:r>
        <w:rPr>
          <w:noProof/>
        </w:rPr>
        <w:fldChar w:fldCharType="separate"/>
      </w:r>
      <w:r>
        <w:rPr>
          <w:noProof/>
        </w:rPr>
        <w:t>6</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3: Chemical shift artifact. (a) The light and dark lines at the boundary between the vertebrae and disk (arrows). The image is acquired using spin echo sequence and the receiver bandwidth of 20 Hz. (b) An intense chemical shift artifact in the skull (arrows). The image is acquired using spin echo pulse sequence in phase-encoding direction [3].</w:t>
      </w:r>
      <w:r>
        <w:rPr>
          <w:noProof/>
        </w:rPr>
        <w:tab/>
      </w:r>
      <w:r>
        <w:rPr>
          <w:noProof/>
        </w:rPr>
        <w:fldChar w:fldCharType="begin"/>
      </w:r>
      <w:r>
        <w:rPr>
          <w:noProof/>
        </w:rPr>
        <w:instrText xml:space="preserve"> PAGEREF _Toc525469927 \h </w:instrText>
      </w:r>
      <w:r>
        <w:rPr>
          <w:noProof/>
        </w:rPr>
      </w:r>
      <w:r>
        <w:rPr>
          <w:noProof/>
        </w:rPr>
        <w:fldChar w:fldCharType="separate"/>
      </w:r>
      <w:r>
        <w:rPr>
          <w:noProof/>
        </w:rPr>
        <w:t>7</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4: Phase cancellation artifact. (a) In this image (TE,4.5 ms) fat and water protons have the same phase; therefore, no significant phase cancellation artifact is visible. (b) In this image (TE, 2.2 ms), fat and water protons have the opposite phases; therefore, a dark band has been produced at the interference between liver and kidney (arrows) [3].</w:t>
      </w:r>
      <w:r>
        <w:rPr>
          <w:noProof/>
        </w:rPr>
        <w:tab/>
      </w:r>
      <w:r>
        <w:rPr>
          <w:noProof/>
        </w:rPr>
        <w:fldChar w:fldCharType="begin"/>
      </w:r>
      <w:r>
        <w:rPr>
          <w:noProof/>
        </w:rPr>
        <w:instrText xml:space="preserve"> PAGEREF _Toc525469928 \h </w:instrText>
      </w:r>
      <w:r>
        <w:rPr>
          <w:noProof/>
        </w:rPr>
      </w:r>
      <w:r>
        <w:rPr>
          <w:noProof/>
        </w:rPr>
        <w:fldChar w:fldCharType="separate"/>
      </w:r>
      <w:r>
        <w:rPr>
          <w:noProof/>
        </w:rPr>
        <w:t>8</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5: Spikes. The electrical discharge during the image acquisition generates the spikes as a banding pattern in the image. The distance between bands depends on the discharge duration [2]</w:t>
      </w:r>
      <w:r>
        <w:rPr>
          <w:noProof/>
        </w:rPr>
        <w:tab/>
      </w:r>
      <w:r>
        <w:rPr>
          <w:noProof/>
        </w:rPr>
        <w:fldChar w:fldCharType="begin"/>
      </w:r>
      <w:r>
        <w:rPr>
          <w:noProof/>
        </w:rPr>
        <w:instrText xml:space="preserve"> PAGEREF _Toc525469929 \h </w:instrText>
      </w:r>
      <w:r>
        <w:rPr>
          <w:noProof/>
        </w:rPr>
      </w:r>
      <w:r>
        <w:rPr>
          <w:noProof/>
        </w:rPr>
        <w:fldChar w:fldCharType="separate"/>
      </w:r>
      <w:r>
        <w:rPr>
          <w:noProof/>
        </w:rPr>
        <w:t>9</w:t>
      </w:r>
      <w:r>
        <w:rPr>
          <w:noProof/>
        </w:rPr>
        <w:fldChar w:fldCharType="end"/>
      </w:r>
    </w:p>
    <w:p w:rsidR="0015485B" w:rsidRDefault="00E5064E">
      <w:pPr>
        <w:pStyle w:val="TableofFigures"/>
        <w:tabs>
          <w:tab w:val="right" w:leader="dot" w:pos="9016"/>
        </w:tabs>
        <w:rPr>
          <w:noProof/>
        </w:rPr>
        <w:sectPr w:rsidR="0015485B" w:rsidSect="00392CAB">
          <w:pgSz w:w="11906" w:h="16838" w:code="9"/>
          <w:pgMar w:top="1440" w:right="1440" w:bottom="1440" w:left="1440" w:header="720" w:footer="720" w:gutter="0"/>
          <w:cols w:space="720"/>
          <w:titlePg/>
          <w:docGrid w:linePitch="360"/>
        </w:sectPr>
      </w:pPr>
      <w:r>
        <w:rPr>
          <w:noProof/>
        </w:rPr>
        <w:t xml:space="preserve">Figure </w:t>
      </w:r>
      <w:r>
        <w:rPr>
          <w:rFonts w:hint="eastAsia"/>
          <w:noProof/>
          <w:cs/>
        </w:rPr>
        <w:t>‎</w:t>
      </w:r>
      <w:r>
        <w:rPr>
          <w:noProof/>
        </w:rPr>
        <w:t xml:space="preserve">2.6: MR-images of a liver biopsy procedure with the clinician’s hand indicating the desired puncture point and needle alignment, which is </w:t>
      </w: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demonstrated by pressing the finger-tip and the finger axis ((a) dent in the skin and green line placed above the finger axis), and guiding the needle during its penetration through the fat-layer (b) until the target area is reached (c).</w:t>
      </w:r>
      <w:r>
        <w:rPr>
          <w:noProof/>
        </w:rPr>
        <w:tab/>
      </w:r>
      <w:r>
        <w:rPr>
          <w:noProof/>
        </w:rPr>
        <w:fldChar w:fldCharType="begin"/>
      </w:r>
      <w:r>
        <w:rPr>
          <w:noProof/>
        </w:rPr>
        <w:instrText xml:space="preserve"> PAGEREF _Toc525469930 \h </w:instrText>
      </w:r>
      <w:r>
        <w:rPr>
          <w:noProof/>
        </w:rPr>
      </w:r>
      <w:r>
        <w:rPr>
          <w:noProof/>
        </w:rPr>
        <w:fldChar w:fldCharType="separate"/>
      </w:r>
      <w:r>
        <w:rPr>
          <w:noProof/>
        </w:rPr>
        <w:t>10</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7: (a) Design principle of the Z-frame marker with four vertical (z-direction) and three 45°</w:t>
      </w:r>
      <w:r>
        <w:rPr>
          <w:noProof/>
        </w:rPr>
        <w:noBreakHyphen/>
        <w:t>diagonal tunnel structures filled with a marker fluid. The pointed image plane crosses all seven tunnels in perpendicular position to the Z-axis. (b) The Z-frame in a 2D-MR-image with view in +Z-direction and with all calculated center points of the circular areas [16].</w:t>
      </w:r>
      <w:r>
        <w:rPr>
          <w:noProof/>
        </w:rPr>
        <w:tab/>
      </w:r>
      <w:r>
        <w:rPr>
          <w:noProof/>
        </w:rPr>
        <w:fldChar w:fldCharType="begin"/>
      </w:r>
      <w:r>
        <w:rPr>
          <w:noProof/>
        </w:rPr>
        <w:instrText xml:space="preserve"> PAGEREF _Toc525469931 \h </w:instrText>
      </w:r>
      <w:r>
        <w:rPr>
          <w:noProof/>
        </w:rPr>
      </w:r>
      <w:r>
        <w:rPr>
          <w:noProof/>
        </w:rPr>
        <w:fldChar w:fldCharType="separate"/>
      </w:r>
      <w:r>
        <w:rPr>
          <w:noProof/>
        </w:rPr>
        <w:t>13</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8: (a),(b) Z-frame concept with Gd-based marker capsules inserted into a solid body frame (a and b). (c)  Design concept with marker liquid directly injected into tunnel structures of the marker body but requiring additional sealing [23].</w:t>
      </w:r>
      <w:r>
        <w:rPr>
          <w:noProof/>
        </w:rPr>
        <w:tab/>
      </w:r>
      <w:r>
        <w:rPr>
          <w:noProof/>
        </w:rPr>
        <w:fldChar w:fldCharType="begin"/>
      </w:r>
      <w:r>
        <w:rPr>
          <w:noProof/>
        </w:rPr>
        <w:instrText xml:space="preserve"> PAGEREF _Toc525469932 \h </w:instrText>
      </w:r>
      <w:r>
        <w:rPr>
          <w:noProof/>
        </w:rPr>
      </w:r>
      <w:r>
        <w:rPr>
          <w:noProof/>
        </w:rPr>
        <w:fldChar w:fldCharType="separate"/>
      </w:r>
      <w:r>
        <w:rPr>
          <w:noProof/>
        </w:rPr>
        <w:t>14</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9: Overview on potential geometric defects for fiducial markers using Gd-filled capsules (a and b) and effect from the interpolated center point between the fat- and water-based circular artifact areas (c).</w:t>
      </w:r>
      <w:r>
        <w:rPr>
          <w:noProof/>
        </w:rPr>
        <w:tab/>
      </w:r>
      <w:r>
        <w:rPr>
          <w:noProof/>
        </w:rPr>
        <w:fldChar w:fldCharType="begin"/>
      </w:r>
      <w:r>
        <w:rPr>
          <w:noProof/>
        </w:rPr>
        <w:instrText xml:space="preserve"> PAGEREF _Toc525469933 \h </w:instrText>
      </w:r>
      <w:r>
        <w:rPr>
          <w:noProof/>
        </w:rPr>
      </w:r>
      <w:r>
        <w:rPr>
          <w:noProof/>
        </w:rPr>
        <w:fldChar w:fldCharType="separate"/>
      </w:r>
      <w:r>
        <w:rPr>
          <w:noProof/>
        </w:rPr>
        <w:t>15</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 A 3D CAD-view of the Z-frame-marker structures. The center pointing triangles (8 small purple triangles) and the z-axis indication triangle (the green triangle).</w:t>
      </w:r>
      <w:r>
        <w:rPr>
          <w:noProof/>
        </w:rPr>
        <w:tab/>
      </w:r>
      <w:r>
        <w:rPr>
          <w:noProof/>
        </w:rPr>
        <w:fldChar w:fldCharType="begin"/>
      </w:r>
      <w:r>
        <w:rPr>
          <w:noProof/>
        </w:rPr>
        <w:instrText xml:space="preserve"> PAGEREF _Toc525469934 \h </w:instrText>
      </w:r>
      <w:r>
        <w:rPr>
          <w:noProof/>
        </w:rPr>
      </w:r>
      <w:r>
        <w:rPr>
          <w:noProof/>
        </w:rPr>
        <w:fldChar w:fldCharType="separate"/>
      </w:r>
      <w:r>
        <w:rPr>
          <w:noProof/>
        </w:rPr>
        <w:t>17</w:t>
      </w:r>
      <w:r>
        <w:rPr>
          <w:noProof/>
        </w:rPr>
        <w:fldChar w:fldCharType="end"/>
      </w:r>
    </w:p>
    <w:p w:rsidR="0015485B" w:rsidRDefault="00E5064E">
      <w:pPr>
        <w:pStyle w:val="TableofFigures"/>
        <w:tabs>
          <w:tab w:val="right" w:leader="dot" w:pos="9016"/>
        </w:tabs>
        <w:rPr>
          <w:noProof/>
        </w:rPr>
        <w:sectPr w:rsidR="0015485B" w:rsidSect="00392CAB">
          <w:pgSz w:w="11906" w:h="16838" w:code="9"/>
          <w:pgMar w:top="1440" w:right="1440" w:bottom="1440" w:left="1440" w:header="720" w:footer="720" w:gutter="0"/>
          <w:cols w:space="720"/>
          <w:titlePg/>
          <w:docGrid w:linePitch="360"/>
        </w:sectPr>
      </w:pPr>
      <w:r>
        <w:rPr>
          <w:noProof/>
        </w:rPr>
        <w:t xml:space="preserve">Figure </w:t>
      </w:r>
      <w:r>
        <w:rPr>
          <w:rFonts w:hint="eastAsia"/>
          <w:noProof/>
          <w:cs/>
        </w:rPr>
        <w:t>‎</w:t>
      </w:r>
      <w:r>
        <w:rPr>
          <w:noProof/>
        </w:rPr>
        <w:t xml:space="preserve">3.2: (a) A coronal view of the Z-frame representing the sagital and axial imaging planes as projections (turquoise and the red line) close to the center of the Z-frame. (b) Sagittal view of the Z-frame and a liver biopsy </w:t>
      </w: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phantom (3D abdominal phantom #057A, CIRS Inc.). (c) Transversal view of the Z-frame and the liver phantom.</w:t>
      </w:r>
      <w:r>
        <w:rPr>
          <w:noProof/>
        </w:rPr>
        <w:tab/>
      </w:r>
      <w:r>
        <w:rPr>
          <w:noProof/>
        </w:rPr>
        <w:fldChar w:fldCharType="begin"/>
      </w:r>
      <w:r>
        <w:rPr>
          <w:noProof/>
        </w:rPr>
        <w:instrText xml:space="preserve"> PAGEREF _Toc525469935 \h </w:instrText>
      </w:r>
      <w:r>
        <w:rPr>
          <w:noProof/>
        </w:rPr>
      </w:r>
      <w:r>
        <w:rPr>
          <w:noProof/>
        </w:rPr>
        <w:fldChar w:fldCharType="separate"/>
      </w:r>
      <w:r>
        <w:rPr>
          <w:noProof/>
        </w:rPr>
        <w:t>18</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 The CAD view of the Z-frame marker with Z-axis indication tiangle (green square in the 2D view). (a) Top view of the marker with z=+10 mm (the indication triangel (the green square) is in the right side of the marker). (b) Bottom view of the marker with z=-10 mm (the indication triangel (the green square) is in the left side of the marker).</w:t>
      </w:r>
      <w:r>
        <w:rPr>
          <w:noProof/>
        </w:rPr>
        <w:tab/>
      </w:r>
      <w:r>
        <w:rPr>
          <w:noProof/>
        </w:rPr>
        <w:fldChar w:fldCharType="begin"/>
      </w:r>
      <w:r>
        <w:rPr>
          <w:noProof/>
        </w:rPr>
        <w:instrText xml:space="preserve"> PAGEREF _Toc525469936 \h </w:instrText>
      </w:r>
      <w:r>
        <w:rPr>
          <w:noProof/>
        </w:rPr>
      </w:r>
      <w:r>
        <w:rPr>
          <w:noProof/>
        </w:rPr>
        <w:fldChar w:fldCharType="separate"/>
      </w:r>
      <w:r>
        <w:rPr>
          <w:noProof/>
        </w:rPr>
        <w:t>19</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4: (a) 2D-CAD view of the Z-frame marker with square-shaped tunnel. (b) 2D-captured-MRI image of the Z-frame marker with square-shaped tunnel. The pixels at the edges of the fiducials in the left side of the marker are distorted by nois; howevere the known size the squares help retrival of the pixels.</w:t>
      </w:r>
      <w:r>
        <w:rPr>
          <w:noProof/>
        </w:rPr>
        <w:tab/>
      </w:r>
      <w:r>
        <w:rPr>
          <w:noProof/>
        </w:rPr>
        <w:fldChar w:fldCharType="begin"/>
      </w:r>
      <w:r>
        <w:rPr>
          <w:noProof/>
        </w:rPr>
        <w:instrText xml:space="preserve"> PAGEREF _Toc525469937 \h </w:instrText>
      </w:r>
      <w:r>
        <w:rPr>
          <w:noProof/>
        </w:rPr>
      </w:r>
      <w:r>
        <w:rPr>
          <w:noProof/>
        </w:rPr>
        <w:fldChar w:fldCharType="separate"/>
      </w:r>
      <w:r>
        <w:rPr>
          <w:noProof/>
        </w:rPr>
        <w:t>20</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5: Measured image slice of the three cylindrical resin containers (left: VisiJet SL Tough, middle: VisiJet SL Clear, right: Formlabs FLGPWH03).</w:t>
      </w:r>
      <w:r>
        <w:rPr>
          <w:noProof/>
        </w:rPr>
        <w:tab/>
      </w:r>
      <w:r>
        <w:rPr>
          <w:noProof/>
        </w:rPr>
        <w:fldChar w:fldCharType="begin"/>
      </w:r>
      <w:r>
        <w:rPr>
          <w:noProof/>
        </w:rPr>
        <w:instrText xml:space="preserve"> PAGEREF _Toc525469938 \h </w:instrText>
      </w:r>
      <w:r>
        <w:rPr>
          <w:noProof/>
        </w:rPr>
      </w:r>
      <w:r>
        <w:rPr>
          <w:noProof/>
        </w:rPr>
        <w:fldChar w:fldCharType="separate"/>
      </w:r>
      <w:r>
        <w:rPr>
          <w:noProof/>
        </w:rPr>
        <w:t>22</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6 : Comparison of measured and estimated T1 and T2 relaxation times for three different resins. Measured data of the normalized signal intensity is shown as error bars (mean ± standard deviation). After fitting the signal model (using the mean T1/T2 from Tab.3.1) the estimated relaxation curve is overlaid.</w:t>
      </w:r>
      <w:r>
        <w:rPr>
          <w:noProof/>
        </w:rPr>
        <w:tab/>
      </w:r>
      <w:r>
        <w:rPr>
          <w:noProof/>
        </w:rPr>
        <w:fldChar w:fldCharType="begin"/>
      </w:r>
      <w:r>
        <w:rPr>
          <w:noProof/>
        </w:rPr>
        <w:instrText xml:space="preserve"> PAGEREF _Toc525469939 \h </w:instrText>
      </w:r>
      <w:r>
        <w:rPr>
          <w:noProof/>
        </w:rPr>
      </w:r>
      <w:r>
        <w:rPr>
          <w:noProof/>
        </w:rPr>
        <w:fldChar w:fldCharType="separate"/>
      </w:r>
      <w:r>
        <w:rPr>
          <w:noProof/>
        </w:rPr>
        <w:t>24</w:t>
      </w:r>
      <w:r>
        <w:rPr>
          <w:noProof/>
        </w:rPr>
        <w:fldChar w:fldCharType="end"/>
      </w:r>
    </w:p>
    <w:p w:rsidR="0015485B" w:rsidRDefault="00E5064E">
      <w:pPr>
        <w:pStyle w:val="TableofFigures"/>
        <w:tabs>
          <w:tab w:val="right" w:leader="dot" w:pos="9016"/>
        </w:tabs>
        <w:rPr>
          <w:noProof/>
        </w:rPr>
        <w:sectPr w:rsidR="0015485B" w:rsidSect="00392CAB">
          <w:pgSz w:w="11906" w:h="16838" w:code="9"/>
          <w:pgMar w:top="1440" w:right="1440" w:bottom="1440" w:left="1440" w:header="720" w:footer="720" w:gutter="0"/>
          <w:cols w:space="720"/>
          <w:titlePg/>
          <w:docGrid w:linePitch="360"/>
        </w:sectPr>
      </w:pPr>
      <w:r>
        <w:rPr>
          <w:noProof/>
        </w:rPr>
        <w:t xml:space="preserve">Figure </w:t>
      </w:r>
      <w:r>
        <w:rPr>
          <w:rFonts w:hint="eastAsia"/>
          <w:noProof/>
          <w:cs/>
        </w:rPr>
        <w:t>‎</w:t>
      </w:r>
      <w:r>
        <w:rPr>
          <w:noProof/>
        </w:rPr>
        <w:t xml:space="preserve">3.7: The system configuration and data flow during  tracking and registration procedure. Once a single 2D image of the Z-frame is acquired by the MRI scanner and is transferred to the MRI host workstation, the capture device acquires a snapshot of the MRI workstation monitor for </w:t>
      </w: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further processing in the navigation workstation. Therefore, the required motion of the robotic or mechanical device based on the alignment of the Z-frame is calculated which will be commanded to the robotic device via robot controller.</w:t>
      </w:r>
      <w:r>
        <w:rPr>
          <w:noProof/>
        </w:rPr>
        <w:tab/>
      </w:r>
      <w:r>
        <w:rPr>
          <w:noProof/>
        </w:rPr>
        <w:fldChar w:fldCharType="begin"/>
      </w:r>
      <w:r>
        <w:rPr>
          <w:noProof/>
        </w:rPr>
        <w:instrText xml:space="preserve"> PAGEREF _Toc525469940 \h </w:instrText>
      </w:r>
      <w:r>
        <w:rPr>
          <w:noProof/>
        </w:rPr>
      </w:r>
      <w:r>
        <w:rPr>
          <w:noProof/>
        </w:rPr>
        <w:fldChar w:fldCharType="separate"/>
      </w:r>
      <w:r>
        <w:rPr>
          <w:noProof/>
        </w:rPr>
        <w:t>25</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8: The flowchart of the two main stages of the automatic alignment detection algorithm. This represents the procedures in each stage.</w:t>
      </w:r>
      <w:r>
        <w:rPr>
          <w:noProof/>
        </w:rPr>
        <w:tab/>
      </w:r>
      <w:r>
        <w:rPr>
          <w:noProof/>
        </w:rPr>
        <w:fldChar w:fldCharType="begin"/>
      </w:r>
      <w:r>
        <w:rPr>
          <w:noProof/>
        </w:rPr>
        <w:instrText xml:space="preserve"> PAGEREF _Toc525469941 \h </w:instrText>
      </w:r>
      <w:r>
        <w:rPr>
          <w:noProof/>
        </w:rPr>
      </w:r>
      <w:r>
        <w:rPr>
          <w:noProof/>
        </w:rPr>
        <w:fldChar w:fldCharType="separate"/>
      </w:r>
      <w:r>
        <w:rPr>
          <w:noProof/>
        </w:rPr>
        <w:t>26</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9: Setup configuration of the image acquisition procedure in the MRI control room.</w:t>
      </w:r>
      <w:r>
        <w:rPr>
          <w:noProof/>
        </w:rPr>
        <w:tab/>
      </w:r>
      <w:r>
        <w:rPr>
          <w:noProof/>
        </w:rPr>
        <w:fldChar w:fldCharType="begin"/>
      </w:r>
      <w:r>
        <w:rPr>
          <w:noProof/>
        </w:rPr>
        <w:instrText xml:space="preserve"> PAGEREF _Toc525469942 \h </w:instrText>
      </w:r>
      <w:r>
        <w:rPr>
          <w:noProof/>
        </w:rPr>
      </w:r>
      <w:r>
        <w:rPr>
          <w:noProof/>
        </w:rPr>
        <w:fldChar w:fldCharType="separate"/>
      </w:r>
      <w:r>
        <w:rPr>
          <w:noProof/>
        </w:rPr>
        <w:t>27</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0: Captured-MR image (T1W image) of the Z-frame marker. (a) Image is acquired using a camera in front of the MRI monitor. (b) Image is captured using the capture device and AV converter (the setup is shown in Figure 3.9).</w:t>
      </w:r>
      <w:r>
        <w:rPr>
          <w:noProof/>
        </w:rPr>
        <w:tab/>
      </w:r>
      <w:r>
        <w:rPr>
          <w:noProof/>
        </w:rPr>
        <w:fldChar w:fldCharType="begin"/>
      </w:r>
      <w:r>
        <w:rPr>
          <w:noProof/>
        </w:rPr>
        <w:instrText xml:space="preserve"> PAGEREF _Toc525469943 \h </w:instrText>
      </w:r>
      <w:r>
        <w:rPr>
          <w:noProof/>
        </w:rPr>
      </w:r>
      <w:r>
        <w:rPr>
          <w:noProof/>
        </w:rPr>
        <w:fldChar w:fldCharType="separate"/>
      </w:r>
      <w:r>
        <w:rPr>
          <w:noProof/>
        </w:rPr>
        <w:t>28</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1: Quality test image which is captured from a monitor with different methods. Image is captured by using (a) the capture device and the AV converter, (b) the capture device and the VGA converter, (C) only the capture device with HDMI cable (HDMI resolution). The red ellipses show the regions which are distorted during the decoding process.</w:t>
      </w:r>
      <w:r>
        <w:rPr>
          <w:noProof/>
        </w:rPr>
        <w:tab/>
      </w:r>
      <w:r>
        <w:rPr>
          <w:noProof/>
        </w:rPr>
        <w:fldChar w:fldCharType="begin"/>
      </w:r>
      <w:r>
        <w:rPr>
          <w:noProof/>
        </w:rPr>
        <w:instrText xml:space="preserve"> PAGEREF _Toc525469944 \h </w:instrText>
      </w:r>
      <w:r>
        <w:rPr>
          <w:noProof/>
        </w:rPr>
      </w:r>
      <w:r>
        <w:rPr>
          <w:noProof/>
        </w:rPr>
        <w:fldChar w:fldCharType="separate"/>
      </w:r>
      <w:r>
        <w:rPr>
          <w:noProof/>
        </w:rPr>
        <w:t>29</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2: Cropping operation for extracting the Z-frame marker from the captured-image.</w:t>
      </w:r>
      <w:r>
        <w:rPr>
          <w:noProof/>
        </w:rPr>
        <w:tab/>
      </w:r>
      <w:r>
        <w:rPr>
          <w:noProof/>
        </w:rPr>
        <w:fldChar w:fldCharType="begin"/>
      </w:r>
      <w:r>
        <w:rPr>
          <w:noProof/>
        </w:rPr>
        <w:instrText xml:space="preserve"> PAGEREF _Toc525469945 \h </w:instrText>
      </w:r>
      <w:r>
        <w:rPr>
          <w:noProof/>
        </w:rPr>
      </w:r>
      <w:r>
        <w:rPr>
          <w:noProof/>
        </w:rPr>
        <w:fldChar w:fldCharType="separate"/>
      </w:r>
      <w:r>
        <w:rPr>
          <w:noProof/>
        </w:rPr>
        <w:t>30</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3: Flowchart of the main principal of the convolutional neural network [30].This image represents the layers (convolution layer and pooling layer) of a CNN for the classification task.</w:t>
      </w:r>
      <w:r>
        <w:rPr>
          <w:noProof/>
        </w:rPr>
        <w:tab/>
      </w:r>
      <w:r>
        <w:rPr>
          <w:noProof/>
        </w:rPr>
        <w:fldChar w:fldCharType="begin"/>
      </w:r>
      <w:r>
        <w:rPr>
          <w:noProof/>
        </w:rPr>
        <w:instrText xml:space="preserve"> PAGEREF _Toc525469946 \h </w:instrText>
      </w:r>
      <w:r>
        <w:rPr>
          <w:noProof/>
        </w:rPr>
      </w:r>
      <w:r>
        <w:rPr>
          <w:noProof/>
        </w:rPr>
        <w:fldChar w:fldCharType="separate"/>
      </w:r>
      <w:r>
        <w:rPr>
          <w:noProof/>
        </w:rPr>
        <w:t>31</w:t>
      </w:r>
      <w:r>
        <w:rPr>
          <w:noProof/>
        </w:rPr>
        <w:fldChar w:fldCharType="end"/>
      </w:r>
    </w:p>
    <w:p w:rsidR="0015485B" w:rsidRDefault="0015485B">
      <w:pPr>
        <w:pStyle w:val="TableofFigures"/>
        <w:tabs>
          <w:tab w:val="right" w:leader="dot" w:pos="9016"/>
        </w:tabs>
        <w:rPr>
          <w:noProof/>
        </w:rPr>
        <w:sectPr w:rsidR="0015485B" w:rsidSect="00392CAB">
          <w:pgSz w:w="11906" w:h="16838" w:code="9"/>
          <w:pgMar w:top="1440" w:right="1440" w:bottom="1440" w:left="1440" w:header="720" w:footer="720" w:gutter="0"/>
          <w:cols w:space="720"/>
          <w:titlePg/>
          <w:docGrid w:linePitch="360"/>
        </w:sectPr>
      </w:pP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14: Flowchart of the Faster-region CNN approach. In this image, the required layers and the structures of the faster RCNN is represented which indicate the flow of data in the framework.</w:t>
      </w:r>
      <w:r>
        <w:rPr>
          <w:noProof/>
        </w:rPr>
        <w:tab/>
      </w:r>
      <w:r>
        <w:rPr>
          <w:noProof/>
        </w:rPr>
        <w:fldChar w:fldCharType="begin"/>
      </w:r>
      <w:r>
        <w:rPr>
          <w:noProof/>
        </w:rPr>
        <w:instrText xml:space="preserve"> PAGEREF _Toc525469947 \h </w:instrText>
      </w:r>
      <w:r>
        <w:rPr>
          <w:noProof/>
        </w:rPr>
      </w:r>
      <w:r>
        <w:rPr>
          <w:noProof/>
        </w:rPr>
        <w:fldChar w:fldCharType="separate"/>
      </w:r>
      <w:r>
        <w:rPr>
          <w:noProof/>
        </w:rPr>
        <w:t>34</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5: Precision and recall rate of the detector. The input data includes 88 images of the captured-MR images of the Z-frame,  which 60 percent of the images are randomly selected for the training procedure and 40 percent for testing of the detector. The precision of the detector is 35 percent, which can be improved by adding more images to the dataset and increasing the layers of the convolutional network.</w:t>
      </w:r>
      <w:r>
        <w:rPr>
          <w:noProof/>
        </w:rPr>
        <w:tab/>
      </w:r>
      <w:r>
        <w:rPr>
          <w:noProof/>
        </w:rPr>
        <w:fldChar w:fldCharType="begin"/>
      </w:r>
      <w:r>
        <w:rPr>
          <w:noProof/>
        </w:rPr>
        <w:instrText xml:space="preserve"> PAGEREF _Toc525469948 \h </w:instrText>
      </w:r>
      <w:r>
        <w:rPr>
          <w:noProof/>
        </w:rPr>
      </w:r>
      <w:r>
        <w:rPr>
          <w:noProof/>
        </w:rPr>
        <w:fldChar w:fldCharType="separate"/>
      </w:r>
      <w:r>
        <w:rPr>
          <w:noProof/>
        </w:rPr>
        <w:t>35</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6: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r>
        <w:rPr>
          <w:noProof/>
        </w:rPr>
        <w:tab/>
      </w:r>
      <w:r>
        <w:rPr>
          <w:noProof/>
        </w:rPr>
        <w:fldChar w:fldCharType="begin"/>
      </w:r>
      <w:r>
        <w:rPr>
          <w:noProof/>
        </w:rPr>
        <w:instrText xml:space="preserve"> PAGEREF _Toc525469949 \h </w:instrText>
      </w:r>
      <w:r>
        <w:rPr>
          <w:noProof/>
        </w:rPr>
      </w:r>
      <w:r>
        <w:rPr>
          <w:noProof/>
        </w:rPr>
        <w:fldChar w:fldCharType="separate"/>
      </w:r>
      <w:r>
        <w:rPr>
          <w:noProof/>
        </w:rPr>
        <w:t>36</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7: (a) The T1W image of the Z-frame marker which is acquired using the capture device and the AV converter. (b) Image (a) after denoising using Gaussian smoothing operation.</w:t>
      </w:r>
      <w:r>
        <w:rPr>
          <w:noProof/>
        </w:rPr>
        <w:tab/>
      </w:r>
      <w:r>
        <w:rPr>
          <w:noProof/>
        </w:rPr>
        <w:fldChar w:fldCharType="begin"/>
      </w:r>
      <w:r>
        <w:rPr>
          <w:noProof/>
        </w:rPr>
        <w:instrText xml:space="preserve"> PAGEREF _Toc525469950 \h </w:instrText>
      </w:r>
      <w:r>
        <w:rPr>
          <w:noProof/>
        </w:rPr>
      </w:r>
      <w:r>
        <w:rPr>
          <w:noProof/>
        </w:rPr>
        <w:fldChar w:fldCharType="separate"/>
      </w:r>
      <w:r>
        <w:rPr>
          <w:noProof/>
        </w:rPr>
        <w:t>37</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8: (a) This image represents the original captured-MR image (T1W)  from the Z-frame marker without denoising. (b) This image shows the filtered image using wavelet and soft theresholdig method.</w:t>
      </w:r>
      <w:r>
        <w:rPr>
          <w:noProof/>
        </w:rPr>
        <w:tab/>
      </w:r>
      <w:r>
        <w:rPr>
          <w:noProof/>
        </w:rPr>
        <w:fldChar w:fldCharType="begin"/>
      </w:r>
      <w:r>
        <w:rPr>
          <w:noProof/>
        </w:rPr>
        <w:instrText xml:space="preserve"> PAGEREF _Toc525469951 \h </w:instrText>
      </w:r>
      <w:r>
        <w:rPr>
          <w:noProof/>
        </w:rPr>
      </w:r>
      <w:r>
        <w:rPr>
          <w:noProof/>
        </w:rPr>
        <w:fldChar w:fldCharType="separate"/>
      </w:r>
      <w:r>
        <w:rPr>
          <w:noProof/>
        </w:rPr>
        <w:t>39</w:t>
      </w:r>
      <w:r>
        <w:rPr>
          <w:noProof/>
        </w:rPr>
        <w:fldChar w:fldCharType="end"/>
      </w:r>
    </w:p>
    <w:p w:rsidR="0015485B" w:rsidRDefault="00E5064E">
      <w:pPr>
        <w:pStyle w:val="TableofFigures"/>
        <w:tabs>
          <w:tab w:val="right" w:leader="dot" w:pos="9016"/>
        </w:tabs>
        <w:rPr>
          <w:noProof/>
        </w:rPr>
        <w:sectPr w:rsidR="0015485B" w:rsidSect="00392CAB">
          <w:pgSz w:w="11906" w:h="16838" w:code="9"/>
          <w:pgMar w:top="1440" w:right="1440" w:bottom="1440" w:left="1440" w:header="720" w:footer="720" w:gutter="0"/>
          <w:cols w:space="720"/>
          <w:titlePg/>
          <w:docGrid w:linePitch="360"/>
        </w:sectPr>
      </w:pPr>
      <w:r>
        <w:rPr>
          <w:noProof/>
        </w:rPr>
        <w:t xml:space="preserve">Figure </w:t>
      </w:r>
      <w:r>
        <w:rPr>
          <w:rFonts w:hint="eastAsia"/>
          <w:noProof/>
          <w:cs/>
        </w:rPr>
        <w:t>‎</w:t>
      </w:r>
      <w:r>
        <w:rPr>
          <w:noProof/>
        </w:rPr>
        <w:t xml:space="preserve">3.19: (a) The captured-MR image (T1W)  from the Z-frame marker without denoising. (b) The denoised image using the anisotropic filter after </w:t>
      </w: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binarization. The equation 3.12 was employed for the estimation of the diffusive coefficient.</w:t>
      </w:r>
      <w:r>
        <w:rPr>
          <w:noProof/>
        </w:rPr>
        <w:tab/>
      </w:r>
      <w:r>
        <w:rPr>
          <w:noProof/>
        </w:rPr>
        <w:fldChar w:fldCharType="begin"/>
      </w:r>
      <w:r>
        <w:rPr>
          <w:noProof/>
        </w:rPr>
        <w:instrText xml:space="preserve"> PAGEREF _Toc525469952 \h </w:instrText>
      </w:r>
      <w:r>
        <w:rPr>
          <w:noProof/>
        </w:rPr>
      </w:r>
      <w:r>
        <w:rPr>
          <w:noProof/>
        </w:rPr>
        <w:fldChar w:fldCharType="separate"/>
      </w:r>
      <w:r>
        <w:rPr>
          <w:noProof/>
        </w:rPr>
        <w:t>42</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0: (a) The denoised captured-MR image using Gaussian smoothing filter. (b) The Image (a) after the contrast enhancement procedure.</w:t>
      </w:r>
      <w:r>
        <w:rPr>
          <w:noProof/>
        </w:rPr>
        <w:tab/>
      </w:r>
      <w:r>
        <w:rPr>
          <w:noProof/>
        </w:rPr>
        <w:fldChar w:fldCharType="begin"/>
      </w:r>
      <w:r>
        <w:rPr>
          <w:noProof/>
        </w:rPr>
        <w:instrText xml:space="preserve"> PAGEREF _Toc525469953 \h </w:instrText>
      </w:r>
      <w:r>
        <w:rPr>
          <w:noProof/>
        </w:rPr>
      </w:r>
      <w:r>
        <w:rPr>
          <w:noProof/>
        </w:rPr>
        <w:fldChar w:fldCharType="separate"/>
      </w:r>
      <w:r>
        <w:rPr>
          <w:noProof/>
        </w:rPr>
        <w:t>43</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1: The binarized image of the captured-MR image after denoising by the Gaussian filter and contrast enhancement.</w:t>
      </w:r>
      <w:r>
        <w:rPr>
          <w:noProof/>
        </w:rPr>
        <w:tab/>
      </w:r>
      <w:r>
        <w:rPr>
          <w:noProof/>
        </w:rPr>
        <w:fldChar w:fldCharType="begin"/>
      </w:r>
      <w:r>
        <w:rPr>
          <w:noProof/>
        </w:rPr>
        <w:instrText xml:space="preserve"> PAGEREF _Toc525469954 \h </w:instrText>
      </w:r>
      <w:r>
        <w:rPr>
          <w:noProof/>
        </w:rPr>
      </w:r>
      <w:r>
        <w:rPr>
          <w:noProof/>
        </w:rPr>
        <w:fldChar w:fldCharType="separate"/>
      </w:r>
      <w:r>
        <w:rPr>
          <w:noProof/>
        </w:rPr>
        <w:t>44</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2: (a) The image shows the result of the first masking method using a threshold to withdraw small objects from the background . (b) The image represents the polygonal masking technique to remove the triangle structure from the image.</w:t>
      </w:r>
      <w:r>
        <w:rPr>
          <w:noProof/>
        </w:rPr>
        <w:tab/>
      </w:r>
      <w:r>
        <w:rPr>
          <w:noProof/>
        </w:rPr>
        <w:fldChar w:fldCharType="begin"/>
      </w:r>
      <w:r>
        <w:rPr>
          <w:noProof/>
        </w:rPr>
        <w:instrText xml:space="preserve"> PAGEREF _Toc525469955 \h </w:instrText>
      </w:r>
      <w:r>
        <w:rPr>
          <w:noProof/>
        </w:rPr>
      </w:r>
      <w:r>
        <w:rPr>
          <w:noProof/>
        </w:rPr>
        <w:fldChar w:fldCharType="separate"/>
      </w:r>
      <w:r>
        <w:rPr>
          <w:noProof/>
        </w:rPr>
        <w:t>45</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3: This image illustrates the binary image of the Z-frame marker and its detected centroids of the seven fiducial markers. The accurate position of the centroids depends on the pre-processing stage for preserving more relevant signal and suppressing more noise.</w:t>
      </w:r>
      <w:r>
        <w:rPr>
          <w:noProof/>
        </w:rPr>
        <w:tab/>
      </w:r>
      <w:r>
        <w:rPr>
          <w:noProof/>
        </w:rPr>
        <w:fldChar w:fldCharType="begin"/>
      </w:r>
      <w:r>
        <w:rPr>
          <w:noProof/>
        </w:rPr>
        <w:instrText xml:space="preserve"> PAGEREF _Toc525469956 \h </w:instrText>
      </w:r>
      <w:r>
        <w:rPr>
          <w:noProof/>
        </w:rPr>
      </w:r>
      <w:r>
        <w:rPr>
          <w:noProof/>
        </w:rPr>
        <w:fldChar w:fldCharType="separate"/>
      </w:r>
      <w:r>
        <w:rPr>
          <w:noProof/>
        </w:rPr>
        <w:t>46</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4: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r>
        <w:rPr>
          <w:noProof/>
        </w:rPr>
        <w:tab/>
      </w:r>
      <w:r>
        <w:rPr>
          <w:noProof/>
        </w:rPr>
        <w:fldChar w:fldCharType="begin"/>
      </w:r>
      <w:r>
        <w:rPr>
          <w:noProof/>
        </w:rPr>
        <w:instrText xml:space="preserve"> PAGEREF _Toc525469957 \h </w:instrText>
      </w:r>
      <w:r>
        <w:rPr>
          <w:noProof/>
        </w:rPr>
      </w:r>
      <w:r>
        <w:rPr>
          <w:noProof/>
        </w:rPr>
        <w:fldChar w:fldCharType="separate"/>
      </w:r>
      <w:r>
        <w:rPr>
          <w:noProof/>
        </w:rPr>
        <w:t>48</w:t>
      </w:r>
      <w:r>
        <w:rPr>
          <w:noProof/>
        </w:rPr>
        <w:fldChar w:fldCharType="end"/>
      </w:r>
    </w:p>
    <w:p w:rsidR="00F9046C" w:rsidRDefault="00F9046C">
      <w:pPr>
        <w:pStyle w:val="TableofFigures"/>
        <w:tabs>
          <w:tab w:val="right" w:leader="dot" w:pos="9016"/>
        </w:tabs>
        <w:rPr>
          <w:noProof/>
        </w:rPr>
        <w:sectPr w:rsidR="00F9046C" w:rsidSect="00392CAB">
          <w:pgSz w:w="11906" w:h="16838" w:code="9"/>
          <w:pgMar w:top="1440" w:right="1440" w:bottom="1440" w:left="1440" w:header="720" w:footer="720" w:gutter="0"/>
          <w:cols w:space="720"/>
          <w:titlePg/>
          <w:docGrid w:linePitch="360"/>
        </w:sectPr>
      </w:pP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25: Unsuccessful matching model of the point pairs in two different cross-sectional images of the Z-frame. (The red elipses belong to the reference image and the blue ones belong to the rotated image)</w:t>
      </w:r>
      <w:r>
        <w:rPr>
          <w:noProof/>
        </w:rPr>
        <w:tab/>
      </w:r>
      <w:r>
        <w:rPr>
          <w:noProof/>
        </w:rPr>
        <w:fldChar w:fldCharType="begin"/>
      </w:r>
      <w:r>
        <w:rPr>
          <w:noProof/>
        </w:rPr>
        <w:instrText xml:space="preserve"> PAGEREF _Toc525469958 \h </w:instrText>
      </w:r>
      <w:r>
        <w:rPr>
          <w:noProof/>
        </w:rPr>
      </w:r>
      <w:r>
        <w:rPr>
          <w:noProof/>
        </w:rPr>
        <w:fldChar w:fldCharType="separate"/>
      </w:r>
      <w:r>
        <w:rPr>
          <w:noProof/>
        </w:rPr>
        <w:t>49</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6: Four different possible rotation of the Z-frame marker. Each model has a different rotation equation.</w:t>
      </w:r>
      <w:r>
        <w:rPr>
          <w:noProof/>
        </w:rPr>
        <w:tab/>
      </w:r>
      <w:r>
        <w:rPr>
          <w:noProof/>
        </w:rPr>
        <w:fldChar w:fldCharType="begin"/>
      </w:r>
      <w:r>
        <w:rPr>
          <w:noProof/>
        </w:rPr>
        <w:instrText xml:space="preserve"> PAGEREF _Toc525469959 \h </w:instrText>
      </w:r>
      <w:r>
        <w:rPr>
          <w:noProof/>
        </w:rPr>
      </w:r>
      <w:r>
        <w:rPr>
          <w:noProof/>
        </w:rPr>
        <w:fldChar w:fldCharType="separate"/>
      </w:r>
      <w:r>
        <w:rPr>
          <w:noProof/>
        </w:rPr>
        <w:t>50</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7:The computed center of the Z-frame marker (red start). The coordinate systems of the detected centroids (blue stars) are then transferred to the center of the marker.</w:t>
      </w:r>
      <w:r>
        <w:rPr>
          <w:noProof/>
        </w:rPr>
        <w:tab/>
      </w:r>
      <w:r>
        <w:rPr>
          <w:noProof/>
        </w:rPr>
        <w:fldChar w:fldCharType="begin"/>
      </w:r>
      <w:r>
        <w:rPr>
          <w:noProof/>
        </w:rPr>
        <w:instrText xml:space="preserve"> PAGEREF _Toc525469960 \h </w:instrText>
      </w:r>
      <w:r>
        <w:rPr>
          <w:noProof/>
        </w:rPr>
      </w:r>
      <w:r>
        <w:rPr>
          <w:noProof/>
        </w:rPr>
        <w:fldChar w:fldCharType="separate"/>
      </w:r>
      <w:r>
        <w:rPr>
          <w:noProof/>
        </w:rPr>
        <w:t>52</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8: The three corresponding points (P2, P4, and P6) make an plane which is used to calculate the angle beetween the MR-plane and the Z-frame.</w:t>
      </w:r>
      <w:r>
        <w:rPr>
          <w:noProof/>
        </w:rPr>
        <w:tab/>
      </w:r>
      <w:r>
        <w:rPr>
          <w:noProof/>
        </w:rPr>
        <w:fldChar w:fldCharType="begin"/>
      </w:r>
      <w:r>
        <w:rPr>
          <w:noProof/>
        </w:rPr>
        <w:instrText xml:space="preserve"> PAGEREF _Toc525469961 \h </w:instrText>
      </w:r>
      <w:r>
        <w:rPr>
          <w:noProof/>
        </w:rPr>
      </w:r>
      <w:r>
        <w:rPr>
          <w:noProof/>
        </w:rPr>
        <w:fldChar w:fldCharType="separate"/>
      </w:r>
      <w:r>
        <w:rPr>
          <w:noProof/>
        </w:rPr>
        <w:t>54</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9: The Z-frame plane including the coordinates of P2, P4 and P6 coordinate systems. The plane is plotted after processing of the captured MR-image and extracting and computing the centroids of the fiducial markers. The Z-frame is rotated -10 degrees around both x and y-axes.</w:t>
      </w:r>
      <w:r>
        <w:rPr>
          <w:noProof/>
        </w:rPr>
        <w:tab/>
      </w:r>
      <w:r>
        <w:rPr>
          <w:noProof/>
        </w:rPr>
        <w:fldChar w:fldCharType="begin"/>
      </w:r>
      <w:r>
        <w:rPr>
          <w:noProof/>
        </w:rPr>
        <w:instrText xml:space="preserve"> PAGEREF _Toc525469962 \h </w:instrText>
      </w:r>
      <w:r>
        <w:rPr>
          <w:noProof/>
        </w:rPr>
      </w:r>
      <w:r>
        <w:rPr>
          <w:noProof/>
        </w:rPr>
        <w:fldChar w:fldCharType="separate"/>
      </w:r>
      <w:r>
        <w:rPr>
          <w:noProof/>
        </w:rPr>
        <w:t>55</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0: The Z-frame plane including P2, P4 and P6 coordinate systems is parallar to the MR- image plane. The Z-frame is rotated +10 degrees around both the x and y-axes based on its first oriantation in the Figure 3.29.</w:t>
      </w:r>
      <w:r>
        <w:rPr>
          <w:noProof/>
        </w:rPr>
        <w:tab/>
      </w:r>
      <w:r>
        <w:rPr>
          <w:noProof/>
        </w:rPr>
        <w:fldChar w:fldCharType="begin"/>
      </w:r>
      <w:r>
        <w:rPr>
          <w:noProof/>
        </w:rPr>
        <w:instrText xml:space="preserve"> PAGEREF _Toc525469963 \h </w:instrText>
      </w:r>
      <w:r>
        <w:rPr>
          <w:noProof/>
        </w:rPr>
      </w:r>
      <w:r>
        <w:rPr>
          <w:noProof/>
        </w:rPr>
        <w:fldChar w:fldCharType="separate"/>
      </w:r>
      <w:r>
        <w:rPr>
          <w:noProof/>
        </w:rPr>
        <w:t>56</w:t>
      </w:r>
      <w:r>
        <w:rPr>
          <w:noProof/>
        </w:rPr>
        <w:fldChar w:fldCharType="end"/>
      </w:r>
    </w:p>
    <w:p w:rsidR="0008529D" w:rsidRDefault="00E5064E">
      <w:pPr>
        <w:pStyle w:val="TableofFigures"/>
        <w:tabs>
          <w:tab w:val="right" w:leader="dot" w:pos="9016"/>
        </w:tabs>
        <w:rPr>
          <w:noProof/>
        </w:rPr>
        <w:sectPr w:rsidR="0008529D" w:rsidSect="00392CAB">
          <w:pgSz w:w="11906" w:h="16838" w:code="9"/>
          <w:pgMar w:top="1440" w:right="1440" w:bottom="1440" w:left="1440" w:header="720" w:footer="720" w:gutter="0"/>
          <w:cols w:space="720"/>
          <w:titlePg/>
          <w:docGrid w:linePitch="360"/>
        </w:sectPr>
      </w:pPr>
      <w:r>
        <w:rPr>
          <w:noProof/>
        </w:rPr>
        <w:t xml:space="preserve">Figure </w:t>
      </w:r>
      <w:r>
        <w:rPr>
          <w:rFonts w:hint="eastAsia"/>
          <w:noProof/>
          <w:cs/>
        </w:rPr>
        <w:t>‎</w:t>
      </w:r>
      <w:r>
        <w:rPr>
          <w:noProof/>
        </w:rPr>
        <w:t xml:space="preserve">3.31: The processing flowchart of the implemented algorithm in GUI. Once the the image is imported to the workstation by the user, several parameters from the Z-frame and the MR-sequences must be entered. Therefore, the image is processed in five-stages which the marker </w:t>
      </w: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alignment is calculated. At the last step the required rotation of the marker is calculated and displayed on the screen.</w:t>
      </w:r>
      <w:r>
        <w:rPr>
          <w:noProof/>
        </w:rPr>
        <w:tab/>
      </w:r>
      <w:r>
        <w:rPr>
          <w:noProof/>
        </w:rPr>
        <w:fldChar w:fldCharType="begin"/>
      </w:r>
      <w:r>
        <w:rPr>
          <w:noProof/>
        </w:rPr>
        <w:instrText xml:space="preserve"> PAGEREF _Toc525469964 \h </w:instrText>
      </w:r>
      <w:r>
        <w:rPr>
          <w:noProof/>
        </w:rPr>
      </w:r>
      <w:r>
        <w:rPr>
          <w:noProof/>
        </w:rPr>
        <w:fldChar w:fldCharType="separate"/>
      </w:r>
      <w:r>
        <w:rPr>
          <w:noProof/>
        </w:rPr>
        <w:t>58</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2: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processing the image.</w:t>
      </w:r>
      <w:r>
        <w:rPr>
          <w:noProof/>
        </w:rPr>
        <w:tab/>
      </w:r>
      <w:r>
        <w:rPr>
          <w:noProof/>
        </w:rPr>
        <w:fldChar w:fldCharType="begin"/>
      </w:r>
      <w:r>
        <w:rPr>
          <w:noProof/>
        </w:rPr>
        <w:instrText xml:space="preserve"> PAGEREF _Toc525469965 \h </w:instrText>
      </w:r>
      <w:r>
        <w:rPr>
          <w:noProof/>
        </w:rPr>
      </w:r>
      <w:r>
        <w:rPr>
          <w:noProof/>
        </w:rPr>
        <w:fldChar w:fldCharType="separate"/>
      </w:r>
      <w:r>
        <w:rPr>
          <w:noProof/>
        </w:rPr>
        <w:t>59</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3: The popupmenu for importing the image to the workstation.</w:t>
      </w:r>
      <w:r>
        <w:rPr>
          <w:noProof/>
        </w:rPr>
        <w:tab/>
      </w:r>
      <w:r>
        <w:rPr>
          <w:noProof/>
        </w:rPr>
        <w:fldChar w:fldCharType="begin"/>
      </w:r>
      <w:r>
        <w:rPr>
          <w:noProof/>
        </w:rPr>
        <w:instrText xml:space="preserve"> PAGEREF _Toc525469966 \h </w:instrText>
      </w:r>
      <w:r>
        <w:rPr>
          <w:noProof/>
        </w:rPr>
      </w:r>
      <w:r>
        <w:rPr>
          <w:noProof/>
        </w:rPr>
        <w:fldChar w:fldCharType="separate"/>
      </w:r>
      <w:r>
        <w:rPr>
          <w:noProof/>
        </w:rPr>
        <w:t>60</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Figure</w:t>
      </w:r>
      <w:r>
        <w:rPr>
          <w:rFonts w:hint="eastAsia"/>
          <w:noProof/>
          <w:cs/>
        </w:rPr>
        <w:t>‎</w:t>
      </w:r>
      <w:r>
        <w:rPr>
          <w:noProof/>
        </w:rPr>
        <w:t>3.34: The panel of the input parameters.</w:t>
      </w:r>
      <w:r>
        <w:rPr>
          <w:noProof/>
        </w:rPr>
        <w:tab/>
      </w:r>
      <w:r>
        <w:rPr>
          <w:noProof/>
        </w:rPr>
        <w:fldChar w:fldCharType="begin"/>
      </w:r>
      <w:r>
        <w:rPr>
          <w:noProof/>
        </w:rPr>
        <w:instrText xml:space="preserve"> PAGEREF _Toc525469967 \h </w:instrText>
      </w:r>
      <w:r>
        <w:rPr>
          <w:noProof/>
        </w:rPr>
      </w:r>
      <w:r>
        <w:rPr>
          <w:noProof/>
        </w:rPr>
        <w:fldChar w:fldCharType="separate"/>
      </w:r>
      <w:r>
        <w:rPr>
          <w:noProof/>
        </w:rPr>
        <w:t>60</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5: The Z-frame segmentation button panel. The Reset Image button enables reseting of the image after an undesired segmentation in order to repeat the segmentation process.</w:t>
      </w:r>
      <w:r>
        <w:rPr>
          <w:noProof/>
        </w:rPr>
        <w:tab/>
      </w:r>
      <w:r>
        <w:rPr>
          <w:noProof/>
        </w:rPr>
        <w:fldChar w:fldCharType="begin"/>
      </w:r>
      <w:r>
        <w:rPr>
          <w:noProof/>
        </w:rPr>
        <w:instrText xml:space="preserve"> PAGEREF _Toc525469968 \h </w:instrText>
      </w:r>
      <w:r>
        <w:rPr>
          <w:noProof/>
        </w:rPr>
      </w:r>
      <w:r>
        <w:rPr>
          <w:noProof/>
        </w:rPr>
        <w:fldChar w:fldCharType="separate"/>
      </w:r>
      <w:r>
        <w:rPr>
          <w:noProof/>
        </w:rPr>
        <w:t>61</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6: The image Pre-processing panel. It includes all the automatic and manual procedures for the processing of the imported image. A Reset Image button is applied to reset image after each undesired-procedure.</w:t>
      </w:r>
      <w:r>
        <w:rPr>
          <w:noProof/>
        </w:rPr>
        <w:tab/>
      </w:r>
      <w:r>
        <w:rPr>
          <w:noProof/>
        </w:rPr>
        <w:fldChar w:fldCharType="begin"/>
      </w:r>
      <w:r>
        <w:rPr>
          <w:noProof/>
        </w:rPr>
        <w:instrText xml:space="preserve"> PAGEREF _Toc525469969 \h </w:instrText>
      </w:r>
      <w:r>
        <w:rPr>
          <w:noProof/>
        </w:rPr>
      </w:r>
      <w:r>
        <w:rPr>
          <w:noProof/>
        </w:rPr>
        <w:fldChar w:fldCharType="separate"/>
      </w:r>
      <w:r>
        <w:rPr>
          <w:noProof/>
        </w:rPr>
        <w:t>62</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7: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r>
        <w:rPr>
          <w:noProof/>
        </w:rPr>
        <w:tab/>
      </w:r>
      <w:r>
        <w:rPr>
          <w:noProof/>
        </w:rPr>
        <w:fldChar w:fldCharType="begin"/>
      </w:r>
      <w:r>
        <w:rPr>
          <w:noProof/>
        </w:rPr>
        <w:instrText xml:space="preserve"> PAGEREF _Toc525469970 \h </w:instrText>
      </w:r>
      <w:r>
        <w:rPr>
          <w:noProof/>
        </w:rPr>
      </w:r>
      <w:r>
        <w:rPr>
          <w:noProof/>
        </w:rPr>
        <w:fldChar w:fldCharType="separate"/>
      </w:r>
      <w:r>
        <w:rPr>
          <w:noProof/>
        </w:rPr>
        <w:t>62</w:t>
      </w:r>
      <w:r>
        <w:rPr>
          <w:noProof/>
        </w:rPr>
        <w:fldChar w:fldCharType="end"/>
      </w:r>
    </w:p>
    <w:p w:rsidR="006314C6" w:rsidRDefault="006314C6">
      <w:pPr>
        <w:pStyle w:val="TableofFigures"/>
        <w:tabs>
          <w:tab w:val="right" w:leader="dot" w:pos="9016"/>
        </w:tabs>
        <w:rPr>
          <w:noProof/>
        </w:rPr>
        <w:sectPr w:rsidR="006314C6" w:rsidSect="00392CAB">
          <w:pgSz w:w="11906" w:h="16838" w:code="9"/>
          <w:pgMar w:top="1440" w:right="1440" w:bottom="1440" w:left="1440" w:header="720" w:footer="720" w:gutter="0"/>
          <w:cols w:space="720"/>
          <w:titlePg/>
          <w:docGrid w:linePitch="360"/>
        </w:sectPr>
      </w:pP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38: (a) Center Detection panel. (b) Calibration panel. The Reset Image buttons are applied to reset image after each undesired-procedure.</w:t>
      </w:r>
      <w:r>
        <w:rPr>
          <w:noProof/>
        </w:rPr>
        <w:tab/>
      </w:r>
      <w:r>
        <w:rPr>
          <w:noProof/>
        </w:rPr>
        <w:fldChar w:fldCharType="begin"/>
      </w:r>
      <w:r>
        <w:rPr>
          <w:noProof/>
        </w:rPr>
        <w:instrText xml:space="preserve"> PAGEREF _Toc525469971 \h </w:instrText>
      </w:r>
      <w:r>
        <w:rPr>
          <w:noProof/>
        </w:rPr>
      </w:r>
      <w:r>
        <w:rPr>
          <w:noProof/>
        </w:rPr>
        <w:fldChar w:fldCharType="separate"/>
      </w:r>
      <w:r>
        <w:rPr>
          <w:noProof/>
        </w:rPr>
        <w:t>63</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9: The Alignment Detection panel.</w:t>
      </w:r>
      <w:r>
        <w:rPr>
          <w:noProof/>
        </w:rPr>
        <w:tab/>
      </w:r>
      <w:r>
        <w:rPr>
          <w:noProof/>
        </w:rPr>
        <w:fldChar w:fldCharType="begin"/>
      </w:r>
      <w:r>
        <w:rPr>
          <w:noProof/>
        </w:rPr>
        <w:instrText xml:space="preserve"> PAGEREF _Toc525469972 \h </w:instrText>
      </w:r>
      <w:r>
        <w:rPr>
          <w:noProof/>
        </w:rPr>
      </w:r>
      <w:r>
        <w:rPr>
          <w:noProof/>
        </w:rPr>
        <w:fldChar w:fldCharType="separate"/>
      </w:r>
      <w:r>
        <w:rPr>
          <w:noProof/>
        </w:rPr>
        <w:t>64</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40: The Robotic Rotation Adjustment panel. In the case that the Z-frame Pose Correction is selected in the last step, the computed angles will be transferred to the Robotic Rotation Adjustment panel for calculating the required rotation and translation of the robotic device.</w:t>
      </w:r>
      <w:r>
        <w:rPr>
          <w:noProof/>
        </w:rPr>
        <w:tab/>
      </w:r>
      <w:r>
        <w:rPr>
          <w:noProof/>
        </w:rPr>
        <w:fldChar w:fldCharType="begin"/>
      </w:r>
      <w:r>
        <w:rPr>
          <w:noProof/>
        </w:rPr>
        <w:instrText xml:space="preserve"> PAGEREF _Toc525469973 \h </w:instrText>
      </w:r>
      <w:r>
        <w:rPr>
          <w:noProof/>
        </w:rPr>
      </w:r>
      <w:r>
        <w:rPr>
          <w:noProof/>
        </w:rPr>
        <w:fldChar w:fldCharType="separate"/>
      </w:r>
      <w:r>
        <w:rPr>
          <w:noProof/>
        </w:rPr>
        <w:t>65</w:t>
      </w:r>
      <w:r>
        <w:rPr>
          <w:noProof/>
        </w:rPr>
        <w:fldChar w:fldCharType="end"/>
      </w:r>
    </w:p>
    <w:p w:rsidR="005A7EA7" w:rsidRDefault="000F41FC" w:rsidP="000F41FC">
      <w:pPr>
        <w:sectPr w:rsidR="005A7EA7" w:rsidSect="00392CAB">
          <w:pgSz w:w="11906" w:h="16838" w:code="9"/>
          <w:pgMar w:top="1440" w:right="1440" w:bottom="1440" w:left="1440" w:header="720" w:footer="720" w:gutter="0"/>
          <w:cols w:space="720"/>
          <w:titlePg/>
          <w:docGrid w:linePitch="360"/>
        </w:sectPr>
      </w:pPr>
      <w:r>
        <w:fldChar w:fldCharType="end"/>
      </w:r>
    </w:p>
    <w:p w:rsidR="002606D7" w:rsidRPr="007057BF" w:rsidRDefault="00D30277"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t</w:t>
      </w:r>
      <w:r w:rsidRPr="007057BF">
        <w:rPr>
          <w:rFonts w:asciiTheme="majorHAnsi" w:hAnsiTheme="majorHAnsi"/>
          <w:b/>
          <w:bCs/>
          <w:sz w:val="32"/>
          <w:szCs w:val="32"/>
        </w:rPr>
        <w:t>abl</w:t>
      </w:r>
      <w:r w:rsidR="00A30468" w:rsidRPr="007057BF">
        <w:rPr>
          <w:rFonts w:asciiTheme="majorHAnsi" w:hAnsiTheme="majorHAnsi"/>
          <w:b/>
          <w:bCs/>
          <w:sz w:val="32"/>
          <w:szCs w:val="32"/>
        </w:rPr>
        <w:t>e</w:t>
      </w:r>
      <w:r w:rsidR="00263955" w:rsidRPr="007057BF">
        <w:rPr>
          <w:rFonts w:asciiTheme="majorHAnsi" w:hAnsiTheme="majorHAnsi"/>
          <w:b/>
          <w:bCs/>
          <w:sz w:val="32"/>
          <w:szCs w:val="32"/>
        </w:rPr>
        <w:t>s</w:t>
      </w:r>
    </w:p>
    <w:p w:rsidR="00EC1DE8" w:rsidRDefault="00EC1DE8">
      <w:pPr>
        <w:pStyle w:val="TableofFigures"/>
        <w:tabs>
          <w:tab w:val="right" w:leader="dot" w:pos="9016"/>
        </w:tabs>
        <w:rPr>
          <w:rFonts w:eastAsiaTheme="minorEastAsia" w:cstheme="minorBidi"/>
          <w:caps w:val="0"/>
          <w:noProof/>
          <w:sz w:val="22"/>
          <w:szCs w:val="22"/>
        </w:rPr>
      </w:pPr>
      <w:r>
        <w:rPr>
          <w:sz w:val="20"/>
        </w:rPr>
        <w:fldChar w:fldCharType="begin"/>
      </w:r>
      <w:r>
        <w:instrText xml:space="preserve"> TOC \h \z \c "Table" </w:instrText>
      </w:r>
      <w:r>
        <w:rPr>
          <w:sz w:val="20"/>
        </w:rPr>
        <w:fldChar w:fldCharType="separate"/>
      </w:r>
      <w:hyperlink w:anchor="_Toc524625070" w:history="1">
        <w:r w:rsidRPr="00C80821">
          <w:rPr>
            <w:rStyle w:val="Hyperlink"/>
            <w:noProof/>
          </w:rPr>
          <w:t xml:space="preserve">Table </w:t>
        </w:r>
        <w:r w:rsidRPr="00C80821">
          <w:rPr>
            <w:rStyle w:val="Hyperlink"/>
            <w:noProof/>
            <w:cs/>
          </w:rPr>
          <w:t>‎</w:t>
        </w:r>
        <w:r w:rsidRPr="00C80821">
          <w:rPr>
            <w:rStyle w:val="Hyperlink"/>
            <w:noProof/>
          </w:rPr>
          <w:t xml:space="preserve">3.1: : Estimated mean </w:t>
        </w:r>
        <w:r w:rsidRPr="00C80821">
          <w:rPr>
            <w:rStyle w:val="Hyperlink"/>
            <w:rFonts w:cs="Arial"/>
            <w:noProof/>
          </w:rPr>
          <w:t xml:space="preserve">± standard deviation </w:t>
        </w:r>
        <w:r w:rsidRPr="00C80821">
          <w:rPr>
            <w:rStyle w:val="Hyperlink"/>
            <w:noProof/>
          </w:rPr>
          <w:t>T1 and T2 relaxation times for three different resins</w:t>
        </w:r>
        <w:r>
          <w:rPr>
            <w:noProof/>
            <w:webHidden/>
          </w:rPr>
          <w:tab/>
        </w:r>
        <w:r>
          <w:rPr>
            <w:noProof/>
            <w:webHidden/>
          </w:rPr>
          <w:fldChar w:fldCharType="begin"/>
        </w:r>
        <w:r>
          <w:rPr>
            <w:noProof/>
            <w:webHidden/>
          </w:rPr>
          <w:instrText xml:space="preserve"> PAGEREF _Toc524625070 \h </w:instrText>
        </w:r>
        <w:r>
          <w:rPr>
            <w:noProof/>
            <w:webHidden/>
          </w:rPr>
        </w:r>
        <w:r>
          <w:rPr>
            <w:noProof/>
            <w:webHidden/>
          </w:rPr>
          <w:fldChar w:fldCharType="separate"/>
        </w:r>
        <w:r w:rsidR="00514A12">
          <w:rPr>
            <w:noProof/>
            <w:webHidden/>
          </w:rPr>
          <w:t>23</w:t>
        </w:r>
        <w:r>
          <w:rPr>
            <w:noProof/>
            <w:webHidden/>
          </w:rPr>
          <w:fldChar w:fldCharType="end"/>
        </w:r>
      </w:hyperlink>
    </w:p>
    <w:p w:rsidR="002606D7" w:rsidRPr="002606D7" w:rsidRDefault="00EC1DE8" w:rsidP="00D31B09">
      <w:r>
        <w:fldChar w:fldCharType="end"/>
      </w:r>
    </w:p>
    <w:p w:rsidR="002606D7" w:rsidRDefault="002606D7" w:rsidP="00D31B09"/>
    <w:p w:rsidR="002606D7" w:rsidRDefault="002606D7" w:rsidP="00D31B09">
      <w:r>
        <w:tab/>
      </w:r>
    </w:p>
    <w:p w:rsidR="00416850" w:rsidRPr="002606D7" w:rsidRDefault="002606D7" w:rsidP="00D31B09">
      <w:pPr>
        <w:sectPr w:rsidR="00416850" w:rsidRPr="002606D7" w:rsidSect="00091433">
          <w:headerReference w:type="default" r:id="rId15"/>
          <w:pgSz w:w="11906" w:h="16838" w:code="9"/>
          <w:pgMar w:top="2016" w:right="1440" w:bottom="1440" w:left="1440" w:header="720" w:footer="720" w:gutter="0"/>
          <w:pgNumType w:start="0"/>
          <w:cols w:space="720"/>
          <w:titlePg/>
          <w:docGrid w:linePitch="360"/>
        </w:sectPr>
      </w:pPr>
      <w:r>
        <w:tab/>
      </w:r>
    </w:p>
    <w:p w:rsidR="00D2653A" w:rsidRDefault="009E1264" w:rsidP="00F3014A">
      <w:pPr>
        <w:pStyle w:val="Heading1"/>
      </w:pPr>
      <w:bookmarkStart w:id="1" w:name="_Toc525469985"/>
      <w:r w:rsidRPr="0058451B">
        <w:lastRenderedPageBreak/>
        <w:t>Introduction</w:t>
      </w:r>
      <w:bookmarkEnd w:id="1"/>
    </w:p>
    <w:p w:rsidR="00CE1B3E" w:rsidRDefault="00B4647F" w:rsidP="006D493A">
      <w:r>
        <w:t xml:space="preserve">In the </w:t>
      </w:r>
      <w:r w:rsidR="00F64F8F">
        <w:t>p</w:t>
      </w:r>
      <w:r>
        <w:t>ast few years,</w:t>
      </w:r>
      <w:r w:rsidR="00F14388">
        <w:t xml:space="preserve"> the use of</w:t>
      </w:r>
      <w:r>
        <w:t xml:space="preserve"> </w:t>
      </w:r>
      <w:r w:rsidR="0058451B">
        <w:t>Magnetic Resonance Imaging (MRI)</w:t>
      </w:r>
      <w:r w:rsidR="00D02F17">
        <w:t xml:space="preserve"> for guiding interventional or diagnostic procedures</w:t>
      </w:r>
      <w:r w:rsidR="006A1B42">
        <w:t xml:space="preserve"> </w:t>
      </w:r>
      <w:r w:rsidR="007F533A">
        <w:t>has evolved a growing interest</w:t>
      </w:r>
      <w:r w:rsidR="006A1B42">
        <w:t>, especially for</w:t>
      </w:r>
      <w:r w:rsidR="00CC3F4A">
        <w:t xml:space="preserve"> </w:t>
      </w:r>
      <w:r w:rsidR="00473F1A">
        <w:t>percutaneous</w:t>
      </w:r>
      <w:r w:rsidR="006A1B42">
        <w:t xml:space="preserve"> </w:t>
      </w:r>
      <w:r w:rsidR="00F64F8F">
        <w:t>procedures</w:t>
      </w:r>
      <w:r w:rsidR="006A1B42">
        <w:t xml:space="preserve"> </w:t>
      </w:r>
      <w:r w:rsidR="00F7596A">
        <w:t>(e.g.</w:t>
      </w:r>
      <w:r w:rsidR="00F7596A" w:rsidRPr="00F7596A">
        <w:rPr>
          <w:rFonts w:cs="LMRoman12-Regular"/>
        </w:rPr>
        <w:t xml:space="preserve"> </w:t>
      </w:r>
      <w:r w:rsidR="006D493A">
        <w:rPr>
          <w:rFonts w:cs="LMRoman12-Regular"/>
        </w:rPr>
        <w:t>targeted</w:t>
      </w:r>
      <w:r w:rsidR="00F7596A" w:rsidRPr="000F47DF">
        <w:rPr>
          <w:rFonts w:cs="LMRoman12-Regular"/>
        </w:rPr>
        <w:t xml:space="preserve"> biopsy, tumor ablation,</w:t>
      </w:r>
      <w:r w:rsidR="001B1EAF">
        <w:rPr>
          <w:rFonts w:cs="LMRoman12-Regular"/>
        </w:rPr>
        <w:t xml:space="preserve"> and</w:t>
      </w:r>
      <w:r w:rsidR="00F7596A" w:rsidRPr="000F47DF">
        <w:t xml:space="preserve"> </w:t>
      </w:r>
      <w:r w:rsidR="00F7596A" w:rsidRPr="000F47DF">
        <w:rPr>
          <w:rFonts w:cs="LMRoman12-Regular"/>
        </w:rPr>
        <w:t>neurological interventions</w:t>
      </w:r>
      <w:r w:rsidR="00F7596A">
        <w:rPr>
          <w:rFonts w:cs="LMRoman12-Regular"/>
        </w:rPr>
        <w:t>)</w:t>
      </w:r>
      <w:r w:rsidR="00F51B76">
        <w:t xml:space="preserve"> as it </w:t>
      </w:r>
      <w:r w:rsidR="0058451B">
        <w:t>offer</w:t>
      </w:r>
      <w:r w:rsidR="00F51B76">
        <w:t>s</w:t>
      </w:r>
      <w:r w:rsidR="00B03219">
        <w:t xml:space="preserve"> the</w:t>
      </w:r>
      <w:r w:rsidR="006D493A">
        <w:t xml:space="preserve"> high soft tissue contrast</w:t>
      </w:r>
      <w:r w:rsidR="0058451B">
        <w:t xml:space="preserve"> and </w:t>
      </w:r>
      <w:r w:rsidR="00A20328">
        <w:t>the</w:t>
      </w:r>
      <w:r w:rsidR="00B71A8F">
        <w:t xml:space="preserve"> absence</w:t>
      </w:r>
      <w:r w:rsidR="0058451B">
        <w:t xml:space="preserve"> of ionizing radiation.</w:t>
      </w:r>
      <w:r w:rsidR="00F60DCB">
        <w:t xml:space="preserve"> Recently, a variety of stereotactic frames and mechanical or robotic positioning devices</w:t>
      </w:r>
      <w:r w:rsidR="00BD64CB">
        <w:t xml:space="preserve"> </w:t>
      </w:r>
      <w:r w:rsidR="003B7562">
        <w:t xml:space="preserve">for MRI-guided </w:t>
      </w:r>
      <w:r w:rsidR="00C87713">
        <w:t>instrument</w:t>
      </w:r>
      <w:r w:rsidR="006D493A">
        <w:t xml:space="preserve"> placement were</w:t>
      </w:r>
      <w:r w:rsidR="003B7562">
        <w:t xml:space="preserve"> </w:t>
      </w:r>
      <w:r w:rsidR="001F5804">
        <w:t>introduced []</w:t>
      </w:r>
      <w:r w:rsidR="006D493A">
        <w:t>, for the objective</w:t>
      </w:r>
      <w:r w:rsidR="00C87713">
        <w:t xml:space="preserve"> to improve the accuracy and</w:t>
      </w:r>
      <w:r w:rsidR="006D493A">
        <w:t xml:space="preserve"> to</w:t>
      </w:r>
      <w:r w:rsidR="00C87713">
        <w:t xml:space="preserve"> reduce the time of the procedures. </w:t>
      </w:r>
      <w:r w:rsidR="00F60DCB">
        <w:t xml:space="preserve"> </w:t>
      </w:r>
      <w:r w:rsidR="00CE1B3E">
        <w:t>T</w:t>
      </w:r>
      <w:r w:rsidR="00242EF4">
        <w:t>he</w:t>
      </w:r>
      <w:r w:rsidR="00CE014E">
        <w:t xml:space="preserve"> </w:t>
      </w:r>
      <w:r w:rsidR="00A91C1C">
        <w:t>successful implementation of such devices</w:t>
      </w:r>
      <w:r w:rsidR="009819A2">
        <w:t xml:space="preserve"> in MRI-guided procedures</w:t>
      </w:r>
      <w:r w:rsidR="00CE014E">
        <w:t xml:space="preserve"> </w:t>
      </w:r>
      <w:r w:rsidR="00CE1B3E">
        <w:t>requires</w:t>
      </w:r>
      <w:r w:rsidR="00CE014E">
        <w:t xml:space="preserve"> the</w:t>
      </w:r>
      <w:r w:rsidR="00A91C1C">
        <w:t xml:space="preserve"> </w:t>
      </w:r>
      <w:r w:rsidR="00F31C26">
        <w:t xml:space="preserve">precise </w:t>
      </w:r>
      <w:r w:rsidR="00A91C1C">
        <w:t>calibration and</w:t>
      </w:r>
      <w:r w:rsidR="00CE014E">
        <w:t xml:space="preserve"> </w:t>
      </w:r>
      <w:r w:rsidR="000229D7">
        <w:t>tracking</w:t>
      </w:r>
      <w:r w:rsidR="00CE014E">
        <w:t xml:space="preserve"> </w:t>
      </w:r>
      <w:r w:rsidR="00CE014E" w:rsidRPr="00DE6F7C">
        <w:rPr>
          <w:color w:val="000000" w:themeColor="text1"/>
        </w:rPr>
        <w:t xml:space="preserve">of </w:t>
      </w:r>
      <w:r w:rsidR="009819A2" w:rsidRPr="00DE6F7C">
        <w:rPr>
          <w:color w:val="000000" w:themeColor="text1"/>
        </w:rPr>
        <w:t>the</w:t>
      </w:r>
      <w:r w:rsidR="00DE6F7C" w:rsidRPr="00DE6F7C">
        <w:rPr>
          <w:color w:val="000000" w:themeColor="text1"/>
        </w:rPr>
        <w:t xml:space="preserve">m </w:t>
      </w:r>
      <w:r w:rsidR="00F31C26">
        <w:t>in</w:t>
      </w:r>
      <w:r w:rsidR="009819A2">
        <w:t>side the</w:t>
      </w:r>
      <w:r w:rsidR="00CE014E">
        <w:t xml:space="preserve"> </w:t>
      </w:r>
      <w:r w:rsidR="00F31C26">
        <w:t xml:space="preserve">MRI </w:t>
      </w:r>
      <w:r w:rsidR="00265001">
        <w:t>space</w:t>
      </w:r>
      <w:r w:rsidR="00CE1B3E">
        <w:t xml:space="preserve"> which</w:t>
      </w:r>
      <w:r w:rsidR="00AD4EC5">
        <w:t xml:space="preserve"> </w:t>
      </w:r>
      <w:r w:rsidR="009819A2">
        <w:t>is</w:t>
      </w:r>
      <w:r w:rsidR="00AD4EC5">
        <w:t xml:space="preserve"> generally</w:t>
      </w:r>
      <w:r w:rsidR="00CE1B3E">
        <w:t xml:space="preserve"> performed</w:t>
      </w:r>
      <w:r w:rsidR="009819A2">
        <w:t xml:space="preserve"> </w:t>
      </w:r>
      <w:r w:rsidR="00CE1B3E">
        <w:t>by</w:t>
      </w:r>
      <w:r w:rsidR="009819A2">
        <w:t xml:space="preserve"> establish</w:t>
      </w:r>
      <w:r w:rsidR="00CE1B3E">
        <w:t>ing</w:t>
      </w:r>
      <w:r w:rsidR="009819A2">
        <w:t xml:space="preserve"> a transformation between the MRI and the </w:t>
      </w:r>
      <w:r w:rsidR="00CE1B3E">
        <w:t>device coordinate systems.</w:t>
      </w:r>
      <w:r w:rsidR="0050124A">
        <w:t xml:space="preserve"> This process enables</w:t>
      </w:r>
      <w:r w:rsidR="00831146">
        <w:t xml:space="preserve"> </w:t>
      </w:r>
      <w:r w:rsidR="0056727E">
        <w:t>mapping</w:t>
      </w:r>
      <w:r w:rsidR="00831146">
        <w:t xml:space="preserve"> of the </w:t>
      </w:r>
      <w:r w:rsidR="006D493A">
        <w:t xml:space="preserve">position and orientation of </w:t>
      </w:r>
      <w:r w:rsidR="00831146">
        <w:t>the surgical instruments’ coordinate systems</w:t>
      </w:r>
      <w:r w:rsidR="006D493A">
        <w:t xml:space="preserve"> to the </w:t>
      </w:r>
      <w:r w:rsidR="00184C09">
        <w:t xml:space="preserve">identified target </w:t>
      </w:r>
      <w:r w:rsidR="00831146">
        <w:t xml:space="preserve">for the </w:t>
      </w:r>
      <w:r w:rsidR="00422484">
        <w:t>device</w:t>
      </w:r>
      <w:r w:rsidR="00831146">
        <w:t xml:space="preserve"> alignment.</w:t>
      </w:r>
    </w:p>
    <w:p w:rsidR="003B177D" w:rsidRPr="003B177D" w:rsidRDefault="00B622D7" w:rsidP="003B177D">
      <w:r>
        <w:t>The most</w:t>
      </w:r>
      <w:r w:rsidR="00A3307C">
        <w:t xml:space="preserve"> common</w:t>
      </w:r>
      <w:r w:rsidR="00FD728B">
        <w:t xml:space="preserve"> approaches </w:t>
      </w:r>
      <w:r w:rsidR="00A3307C">
        <w:t>for</w:t>
      </w:r>
      <w:r w:rsidR="00153451">
        <w:t xml:space="preserve"> </w:t>
      </w:r>
      <w:r w:rsidR="00487A94">
        <w:t>the estimation of</w:t>
      </w:r>
      <w:r w:rsidR="004064B9">
        <w:t xml:space="preserve"> th</w:t>
      </w:r>
      <w:r w:rsidR="005A6862">
        <w:t>e</w:t>
      </w:r>
      <w:r w:rsidR="004064B9">
        <w:t xml:space="preserve"> transformation</w:t>
      </w:r>
      <w:r w:rsidR="005A6862">
        <w:t xml:space="preserve"> between</w:t>
      </w:r>
      <w:r w:rsidR="00487A94">
        <w:t xml:space="preserve"> the</w:t>
      </w:r>
      <w:r w:rsidR="005A6862">
        <w:t xml:space="preserve"> MR</w:t>
      </w:r>
      <w:r>
        <w:t xml:space="preserve">I and </w:t>
      </w:r>
      <w:r w:rsidR="00487A94">
        <w:t xml:space="preserve">the </w:t>
      </w:r>
      <w:r>
        <w:t>device coordinate systems are</w:t>
      </w:r>
      <w:r w:rsidR="00B75B6F">
        <w:t xml:space="preserve"> </w:t>
      </w:r>
      <w:r>
        <w:t>j</w:t>
      </w:r>
      <w:r w:rsidR="005A6862">
        <w:t>oint encoders tracking,</w:t>
      </w:r>
      <w:r>
        <w:t xml:space="preserve"> optical tracking,</w:t>
      </w:r>
      <w:r w:rsidR="005A6862">
        <w:t xml:space="preserve"> active coil tracking and passive</w:t>
      </w:r>
      <w:r w:rsidR="00D9054F">
        <w:t xml:space="preserve"> marker</w:t>
      </w:r>
      <w:r w:rsidR="005A6862">
        <w:t xml:space="preserve"> tracking.</w:t>
      </w:r>
      <w:r w:rsidR="000B312C">
        <w:t xml:space="preserve"> In the joint encoding tr</w:t>
      </w:r>
      <w:r w:rsidR="00487A94">
        <w:t>acking method, the device must</w:t>
      </w:r>
      <w:r w:rsidR="000B312C">
        <w:t xml:space="preserve"> be</w:t>
      </w:r>
      <w:r w:rsidR="006942FD">
        <w:t xml:space="preserve"> fixed to the MRI scanner and</w:t>
      </w:r>
      <w:r w:rsidR="000B312C">
        <w:t xml:space="preserve"> </w:t>
      </w:r>
      <w:r w:rsidR="008062E2">
        <w:t xml:space="preserve">be </w:t>
      </w:r>
      <w:r w:rsidR="000B312C">
        <w:t xml:space="preserve">calibrated prior to each surgical procedure. This </w:t>
      </w:r>
      <w:r w:rsidR="002C10CF">
        <w:t>process is complex and time-consuming which make</w:t>
      </w:r>
      <w:r w:rsidR="00487A94">
        <w:t>s</w:t>
      </w:r>
      <w:r w:rsidR="002C10CF">
        <w:t xml:space="preserve"> this method</w:t>
      </w:r>
      <w:r w:rsidR="00C878F4">
        <w:t xml:space="preserve"> clinically</w:t>
      </w:r>
      <w:r w:rsidR="002C10CF">
        <w:t xml:space="preserve"> impractical.</w:t>
      </w:r>
      <w:r w:rsidR="00A1237B">
        <w:t xml:space="preserve"> Moreover, optical tracking</w:t>
      </w:r>
      <w:r w:rsidR="00487A94">
        <w:t>,</w:t>
      </w:r>
      <w:r w:rsidR="00A1237B">
        <w:t xml:space="preserve"> which </w:t>
      </w:r>
      <w:r w:rsidR="0022634F">
        <w:t>applies</w:t>
      </w:r>
      <w:r w:rsidR="000B312C">
        <w:t xml:space="preserve"> </w:t>
      </w:r>
      <w:r w:rsidR="004216F4" w:rsidRPr="00AB4070">
        <w:t xml:space="preserve">an optical tracking system </w:t>
      </w:r>
      <w:r w:rsidR="004216F4">
        <w:t>for the localization of</w:t>
      </w:r>
      <w:r w:rsidR="004216F4" w:rsidRPr="00AB4070">
        <w:t xml:space="preserve"> the interventional device</w:t>
      </w:r>
      <w:r w:rsidR="00487A94">
        <w:t>,</w:t>
      </w:r>
      <w:r w:rsidR="004216F4" w:rsidRPr="00AB4070">
        <w:t xml:space="preserve"> </w:t>
      </w:r>
      <w:r w:rsidR="004216F4">
        <w:t>requires a free line-of-</w:t>
      </w:r>
      <w:r w:rsidR="004216F4" w:rsidRPr="00AB4070">
        <w:t>sight be</w:t>
      </w:r>
      <w:r w:rsidR="004216F4">
        <w:t>tween the device and the optical</w:t>
      </w:r>
      <w:r w:rsidR="004216F4" w:rsidRPr="00AB4070">
        <w:t xml:space="preserve"> camera.</w:t>
      </w:r>
      <w:r w:rsidR="00C73918">
        <w:t xml:space="preserve"> </w:t>
      </w:r>
      <w:r w:rsidR="00B7588F">
        <w:t xml:space="preserve">This technique </w:t>
      </w:r>
      <w:r w:rsidR="00EB0882">
        <w:t>also requires the attachment of the</w:t>
      </w:r>
      <w:r w:rsidR="00EB0882" w:rsidRPr="00AB4070">
        <w:t xml:space="preserve"> retroreflective spheres </w:t>
      </w:r>
      <w:r w:rsidR="00137F90">
        <w:t>(</w:t>
      </w:r>
      <w:r w:rsidR="00EB0882" w:rsidRPr="00AB4070">
        <w:t>or sterilizable LEDs</w:t>
      </w:r>
      <w:r w:rsidR="00137F90">
        <w:t>)</w:t>
      </w:r>
      <w:r w:rsidR="00EB0882" w:rsidRPr="00AB4070">
        <w:t xml:space="preserve"> to the </w:t>
      </w:r>
      <w:r w:rsidR="00EF42A3">
        <w:t xml:space="preserve">interventional </w:t>
      </w:r>
      <w:r w:rsidR="00A20842">
        <w:t>d</w:t>
      </w:r>
      <w:r w:rsidR="00EF42A3">
        <w:t>evice which</w:t>
      </w:r>
      <w:r w:rsidR="00EB0882">
        <w:t xml:space="preserve"> is</w:t>
      </w:r>
      <w:r w:rsidR="00EF42A3">
        <w:t xml:space="preserve"> an expensive</w:t>
      </w:r>
      <w:r w:rsidR="0050520F">
        <w:t xml:space="preserve"> and time-</w:t>
      </w:r>
      <w:r w:rsidR="00EB0882">
        <w:t>consuming</w:t>
      </w:r>
      <w:r w:rsidR="006F2762">
        <w:t xml:space="preserve"> pr</w:t>
      </w:r>
      <w:r w:rsidR="00EF42A3">
        <w:t>ocess</w:t>
      </w:r>
      <w:r w:rsidR="00A20842">
        <w:t>.</w:t>
      </w:r>
      <w:r w:rsidR="006C1289">
        <w:t xml:space="preserve"> </w:t>
      </w:r>
      <w:r w:rsidR="003B177D">
        <w:t>A</w:t>
      </w:r>
      <w:r w:rsidR="00A84DFD">
        <w:t>ctive tracking provides an accurate real-time localization of the</w:t>
      </w:r>
      <w:r w:rsidR="0046273F">
        <w:t xml:space="preserve"> devices</w:t>
      </w:r>
      <w:r w:rsidR="00BA3024">
        <w:t>,</w:t>
      </w:r>
      <w:r w:rsidR="003B177D">
        <w:t xml:space="preserve"> but</w:t>
      </w:r>
      <w:r w:rsidR="00BA3024">
        <w:t xml:space="preserve"> it requires</w:t>
      </w:r>
      <w:r w:rsidR="003B177D">
        <w:t xml:space="preserve"> the</w:t>
      </w:r>
      <w:r w:rsidR="00BA3024">
        <w:t xml:space="preserve"> additional RF coil channels for </w:t>
      </w:r>
      <w:r w:rsidR="00F4433E">
        <w:t>tracking</w:t>
      </w:r>
      <w:r w:rsidR="00BA3024">
        <w:t xml:space="preserve"> </w:t>
      </w:r>
      <w:r w:rsidR="00F4433E">
        <w:t>the</w:t>
      </w:r>
      <w:r w:rsidR="00BA3024">
        <w:t xml:space="preserve"> embedded radiofrequency receive coils in the device</w:t>
      </w:r>
      <w:r w:rsidR="003B177D">
        <w:t>. Furthermore, p</w:t>
      </w:r>
      <w:r w:rsidR="00976079">
        <w:t xml:space="preserve">assive </w:t>
      </w:r>
      <w:r w:rsidR="004E08EB">
        <w:t xml:space="preserve">marker </w:t>
      </w:r>
      <w:r w:rsidR="00976079">
        <w:t xml:space="preserve">tracking </w:t>
      </w:r>
      <w:r w:rsidR="004E08EB">
        <w:t>involves the localization of the MR-visible markers in a known configuration arrangement</w:t>
      </w:r>
      <w:r w:rsidR="00844484">
        <w:t>.</w:t>
      </w:r>
      <w:r w:rsidR="00916CB1">
        <w:t xml:space="preserve"> Therefore, a transformation between</w:t>
      </w:r>
      <w:r w:rsidR="006D63AD">
        <w:t xml:space="preserve"> the</w:t>
      </w:r>
      <w:r w:rsidR="003B177D">
        <w:t xml:space="preserve"> MRI and the </w:t>
      </w:r>
      <w:r w:rsidR="00916CB1">
        <w:t xml:space="preserve">device coordinate systems can be estimated </w:t>
      </w:r>
      <w:r w:rsidR="00F02B92">
        <w:t>using the relation between</w:t>
      </w:r>
      <w:r w:rsidR="005C2757">
        <w:t xml:space="preserve"> the fiducial</w:t>
      </w:r>
      <w:r w:rsidR="00F02B92">
        <w:t xml:space="preserve"> markers</w:t>
      </w:r>
      <w:r w:rsidR="005E73A6">
        <w:t>.</w:t>
      </w:r>
      <w:r w:rsidR="00F02B92">
        <w:t xml:space="preserve"> </w:t>
      </w:r>
      <w:r w:rsidR="00566093" w:rsidRPr="00AB4070">
        <w:rPr>
          <w:rFonts w:cstheme="minorHAnsi"/>
        </w:rPr>
        <w:t>The</w:t>
      </w:r>
      <w:r w:rsidR="00566093">
        <w:rPr>
          <w:rFonts w:cstheme="minorHAnsi"/>
        </w:rPr>
        <w:t xml:space="preserve"> main</w:t>
      </w:r>
      <w:r w:rsidR="00566093" w:rsidRPr="00AB4070">
        <w:rPr>
          <w:rFonts w:cstheme="minorHAnsi"/>
        </w:rPr>
        <w:t xml:space="preserve"> </w:t>
      </w:r>
      <w:r w:rsidR="005C2757">
        <w:rPr>
          <w:rFonts w:cstheme="minorHAnsi"/>
        </w:rPr>
        <w:t>advantages</w:t>
      </w:r>
      <w:r w:rsidR="00566093" w:rsidRPr="00AB4070">
        <w:rPr>
          <w:rFonts w:cstheme="minorHAnsi"/>
        </w:rPr>
        <w:t xml:space="preserve"> </w:t>
      </w:r>
      <w:r w:rsidR="00566093">
        <w:rPr>
          <w:rFonts w:cstheme="minorHAnsi"/>
        </w:rPr>
        <w:t>in this approach</w:t>
      </w:r>
      <w:r w:rsidR="00521A76">
        <w:rPr>
          <w:rFonts w:cstheme="minorHAnsi"/>
        </w:rPr>
        <w:t xml:space="preserve"> </w:t>
      </w:r>
      <w:r w:rsidR="003C0DDD">
        <w:rPr>
          <w:rFonts w:cstheme="minorHAnsi"/>
        </w:rPr>
        <w:t>are</w:t>
      </w:r>
      <w:r w:rsidR="00566093">
        <w:rPr>
          <w:rFonts w:cstheme="minorHAnsi"/>
        </w:rPr>
        <w:t xml:space="preserve"> </w:t>
      </w:r>
      <w:r w:rsidR="008B711A">
        <w:rPr>
          <w:rFonts w:cstheme="minorHAnsi"/>
        </w:rPr>
        <w:t>an</w:t>
      </w:r>
      <w:r w:rsidR="00566093">
        <w:rPr>
          <w:rFonts w:cstheme="minorHAnsi"/>
        </w:rPr>
        <w:t xml:space="preserve"> </w:t>
      </w:r>
      <w:r w:rsidR="00521A76">
        <w:rPr>
          <w:rFonts w:cstheme="minorHAnsi"/>
        </w:rPr>
        <w:t xml:space="preserve">uncomplicated </w:t>
      </w:r>
      <w:r w:rsidR="00566093">
        <w:rPr>
          <w:rFonts w:cstheme="minorHAnsi"/>
        </w:rPr>
        <w:t xml:space="preserve">calibration </w:t>
      </w:r>
      <w:r w:rsidR="008B711A">
        <w:rPr>
          <w:rFonts w:cstheme="minorHAnsi"/>
        </w:rPr>
        <w:t>process</w:t>
      </w:r>
      <w:r w:rsidR="00566093">
        <w:rPr>
          <w:rFonts w:cstheme="minorHAnsi"/>
        </w:rPr>
        <w:t xml:space="preserve"> of the markers </w:t>
      </w:r>
      <w:r w:rsidR="001E0D79">
        <w:rPr>
          <w:rFonts w:cstheme="minorHAnsi"/>
        </w:rPr>
        <w:lastRenderedPageBreak/>
        <w:t>within</w:t>
      </w:r>
      <w:r w:rsidR="00566093">
        <w:rPr>
          <w:rFonts w:cstheme="minorHAnsi"/>
        </w:rPr>
        <w:t xml:space="preserve"> the MRI coordinate system</w:t>
      </w:r>
      <w:r w:rsidR="00AA3B43">
        <w:rPr>
          <w:rFonts w:cstheme="minorHAnsi"/>
        </w:rPr>
        <w:t>, as well as the marker</w:t>
      </w:r>
      <w:r w:rsidR="00302269">
        <w:rPr>
          <w:rFonts w:cstheme="minorHAnsi"/>
        </w:rPr>
        <w:t xml:space="preserve"> compatibility with</w:t>
      </w:r>
      <w:r w:rsidR="008B711A">
        <w:rPr>
          <w:rFonts w:cstheme="minorHAnsi"/>
        </w:rPr>
        <w:t xml:space="preserve"> the</w:t>
      </w:r>
      <w:r w:rsidR="00302269">
        <w:rPr>
          <w:rFonts w:cstheme="minorHAnsi"/>
        </w:rPr>
        <w:t xml:space="preserve"> most MRI systems</w:t>
      </w:r>
      <w:r w:rsidR="00EE0BE3">
        <w:rPr>
          <w:rFonts w:cstheme="minorHAnsi"/>
        </w:rPr>
        <w:t xml:space="preserve"> without additional instrumentations</w:t>
      </w:r>
      <w:r w:rsidR="00DC473C">
        <w:rPr>
          <w:rFonts w:cstheme="minorHAnsi"/>
        </w:rPr>
        <w:t xml:space="preserve"> (e.g. RF coils or receiver spheres)</w:t>
      </w:r>
      <w:r w:rsidR="001E0D79">
        <w:rPr>
          <w:rFonts w:cstheme="minorHAnsi"/>
        </w:rPr>
        <w:t>.</w:t>
      </w:r>
    </w:p>
    <w:p w:rsidR="00EF6554" w:rsidRPr="005C2757" w:rsidRDefault="003B177D" w:rsidP="005C2757">
      <w:r>
        <w:t xml:space="preserve">These are the reasons for which passive tracking markers are advantageous techniques for localization and tracking of the interventional device in the MRI environment for the most clinical procedures. </w:t>
      </w:r>
      <w:r w:rsidR="00CF06F4">
        <w:t>A</w:t>
      </w:r>
      <w:r w:rsidR="000F6D3F">
        <w:t xml:space="preserve"> general introduction </w:t>
      </w:r>
      <w:r w:rsidR="00C27147">
        <w:t>to the</w:t>
      </w:r>
      <w:r w:rsidR="00E9722D">
        <w:t xml:space="preserve"> calibration </w:t>
      </w:r>
      <w:r w:rsidR="005C2757">
        <w:t xml:space="preserve">and tracking techniques </w:t>
      </w:r>
      <w:r w:rsidR="00233D84">
        <w:t>is presented in s</w:t>
      </w:r>
      <w:r w:rsidR="004469C2">
        <w:t>ection</w:t>
      </w:r>
      <w:r w:rsidR="00E9722D">
        <w:t xml:space="preserve"> </w:t>
      </w:r>
      <w:r w:rsidR="00E9722D">
        <w:fldChar w:fldCharType="begin"/>
      </w:r>
      <w:r w:rsidR="00E9722D">
        <w:instrText xml:space="preserve"> REF _Ref523906202 \r \h </w:instrText>
      </w:r>
      <w:r w:rsidR="00E9722D">
        <w:fldChar w:fldCharType="separate"/>
      </w:r>
      <w:r w:rsidR="00514A12">
        <w:rPr>
          <w:cs/>
        </w:rPr>
        <w:t>‎</w:t>
      </w:r>
      <w:r w:rsidR="00514A12">
        <w:t>2.2</w:t>
      </w:r>
      <w:r w:rsidR="00E9722D">
        <w:fldChar w:fldCharType="end"/>
      </w:r>
      <w:r w:rsidR="00CF06F4">
        <w:t>.</w:t>
      </w:r>
    </w:p>
    <w:p w:rsidR="00B12A47" w:rsidRDefault="009F172E" w:rsidP="00F965BF">
      <w:r>
        <w:t>A common</w:t>
      </w:r>
      <w:r w:rsidR="00357DE8">
        <w:t xml:space="preserve"> passive localization frame</w:t>
      </w:r>
      <w:r w:rsidR="007D50FC">
        <w:t xml:space="preserve"> for</w:t>
      </w:r>
      <w:r w:rsidR="00042429">
        <w:t xml:space="preserve"> the</w:t>
      </w:r>
      <w:r w:rsidR="007D50FC">
        <w:t xml:space="preserve"> instrument guidance </w:t>
      </w:r>
      <w:r w:rsidR="00F965BF">
        <w:t>in</w:t>
      </w:r>
      <w:r w:rsidR="007D50FC">
        <w:t xml:space="preserve"> MRI procedures</w:t>
      </w:r>
      <w:r w:rsidR="00357DE8">
        <w:t xml:space="preserve"> is known as Brown-Roberts-Wells frame</w:t>
      </w:r>
      <w:r w:rsidR="002E778E" w:rsidRPr="002E778E">
        <w:t xml:space="preserve"> </w:t>
      </w:r>
      <w:r w:rsidR="002E778E">
        <w:t>also called Z-frame</w:t>
      </w:r>
      <w:r w:rsidR="00F965BF">
        <w:t xml:space="preserve">. </w:t>
      </w:r>
      <w:r w:rsidR="00F939DD">
        <w:t>The Z-frame marker has</w:t>
      </w:r>
      <w:r w:rsidR="00F965BF">
        <w:t xml:space="preserve"> an</w:t>
      </w:r>
      <w:r w:rsidR="00F939DD">
        <w:t xml:space="preserve"> ability to provide a six degree-of-freedom</w:t>
      </w:r>
      <w:r w:rsidR="0043104D">
        <w:t xml:space="preserve"> </w:t>
      </w:r>
      <w:r w:rsidR="0002171A">
        <w:t>tracking</w:t>
      </w:r>
      <w:r w:rsidR="00F939DD">
        <w:t xml:space="preserve"> </w:t>
      </w:r>
      <w:r w:rsidR="00310554">
        <w:t>of</w:t>
      </w:r>
      <w:r w:rsidR="00054872">
        <w:t xml:space="preserve"> the interventional</w:t>
      </w:r>
      <w:r w:rsidR="00F939DD">
        <w:t xml:space="preserve"> device pose using only a single 2D-image of the marker structures.</w:t>
      </w:r>
      <w:r w:rsidR="003120EB">
        <w:t xml:space="preserve"> H</w:t>
      </w:r>
      <w:r w:rsidR="00706B4C">
        <w:t>owever, any error in</w:t>
      </w:r>
      <w:r w:rsidR="00F965BF">
        <w:t xml:space="preserve"> the</w:t>
      </w:r>
      <w:r w:rsidR="00706B4C">
        <w:t xml:space="preserve"> localization </w:t>
      </w:r>
      <w:r w:rsidR="003120EB">
        <w:t>of the fiducial markers in</w:t>
      </w:r>
      <w:r w:rsidR="003A37AE">
        <w:t xml:space="preserve"> the</w:t>
      </w:r>
      <w:r w:rsidR="003120EB">
        <w:t xml:space="preserve"> MR</w:t>
      </w:r>
      <w:r w:rsidR="003A37AE">
        <w:t>-image</w:t>
      </w:r>
      <w:r w:rsidR="0027690C">
        <w:t>s</w:t>
      </w:r>
      <w:r w:rsidR="003120EB">
        <w:t xml:space="preserve"> leads to an </w:t>
      </w:r>
      <w:r w:rsidR="0027690C">
        <w:t>unacceptable error in the targeting procedure</w:t>
      </w:r>
      <w:r w:rsidR="00C73A48">
        <w:t>.</w:t>
      </w:r>
      <w:r w:rsidR="00907A0D">
        <w:t xml:space="preserve"> </w:t>
      </w:r>
      <w:r w:rsidR="003A37AE">
        <w:t xml:space="preserve">Therefore, </w:t>
      </w:r>
      <w:r w:rsidR="006C2ABE">
        <w:t>the</w:t>
      </w:r>
      <w:r w:rsidR="003A37AE">
        <w:t xml:space="preserve"> algorithm for</w:t>
      </w:r>
      <w:r w:rsidR="00907A0D">
        <w:t xml:space="preserve"> an accurate identification of the</w:t>
      </w:r>
      <w:r w:rsidR="003A37AE">
        <w:t xml:space="preserve"> fiducial markers </w:t>
      </w:r>
      <w:r w:rsidR="002A5F9F">
        <w:t xml:space="preserve">should deal with the </w:t>
      </w:r>
      <w:r w:rsidR="00DA4072">
        <w:t xml:space="preserve">image distortion </w:t>
      </w:r>
      <w:r w:rsidR="00233D84">
        <w:t>problems</w:t>
      </w:r>
      <w:r w:rsidR="00402852">
        <w:t xml:space="preserve"> (e.g. MRI noise and artifacts)</w:t>
      </w:r>
      <w:r w:rsidR="00233D84">
        <w:t xml:space="preserve"> which are detailed in</w:t>
      </w:r>
      <w:r w:rsidR="00402852">
        <w:t xml:space="preserve"> the</w:t>
      </w:r>
      <w:r w:rsidR="00233D84">
        <w:t xml:space="preserve"> s</w:t>
      </w:r>
      <w:r w:rsidR="00DA4072">
        <w:t>ection</w:t>
      </w:r>
      <w:r w:rsidR="00161EB5">
        <w:t xml:space="preserve"> </w:t>
      </w:r>
      <w:r w:rsidR="00161EB5">
        <w:fldChar w:fldCharType="begin"/>
      </w:r>
      <w:r w:rsidR="00161EB5">
        <w:instrText xml:space="preserve"> REF _Ref525138354 \r \h </w:instrText>
      </w:r>
      <w:r w:rsidR="00161EB5">
        <w:fldChar w:fldCharType="separate"/>
      </w:r>
      <w:r w:rsidR="00514A12">
        <w:rPr>
          <w:cs/>
        </w:rPr>
        <w:t>‎</w:t>
      </w:r>
      <w:r w:rsidR="00514A12">
        <w:t>2.1</w:t>
      </w:r>
      <w:r w:rsidR="00161EB5">
        <w:fldChar w:fldCharType="end"/>
      </w:r>
      <w:r w:rsidR="002A5F9F">
        <w:t xml:space="preserve">. </w:t>
      </w:r>
    </w:p>
    <w:p w:rsidR="00CB40E4" w:rsidRDefault="00CB40E4" w:rsidP="006F4586"/>
    <w:p w:rsidR="006E3A1C" w:rsidRDefault="00954F2A" w:rsidP="0022634F">
      <w:pPr>
        <w:pStyle w:val="Heading2"/>
      </w:pPr>
      <w:bookmarkStart w:id="2" w:name="_Toc525469986"/>
      <w:r>
        <w:t>Motivation</w:t>
      </w:r>
      <w:bookmarkEnd w:id="2"/>
      <w:r>
        <w:t xml:space="preserve"> </w:t>
      </w:r>
    </w:p>
    <w:p w:rsidR="00234DB4" w:rsidRDefault="006C2ABE" w:rsidP="00B82ED9">
      <w:r>
        <w:t xml:space="preserve">Currently, </w:t>
      </w:r>
      <w:r w:rsidR="00766D63">
        <w:t xml:space="preserve">the </w:t>
      </w:r>
      <w:r w:rsidR="006F28D8">
        <w:t>Z-frame marker</w:t>
      </w:r>
      <w:r w:rsidR="00504B62">
        <w:t xml:space="preserve"> </w:t>
      </w:r>
      <w:r w:rsidR="00402852">
        <w:t>has been applied in</w:t>
      </w:r>
      <w:r w:rsidR="00CC3B65">
        <w:t xml:space="preserve"> </w:t>
      </w:r>
      <w:r w:rsidR="000A391B">
        <w:t>several</w:t>
      </w:r>
      <w:r w:rsidR="006F28D8">
        <w:t xml:space="preserve"> different MRI-guided </w:t>
      </w:r>
      <w:r w:rsidR="00FE3DDF">
        <w:t>procedures</w:t>
      </w:r>
      <w:r w:rsidR="0049614D">
        <w:t xml:space="preserve"> (e.g. prostate biopsy, brain surgery) </w:t>
      </w:r>
      <w:r w:rsidR="00762F4B">
        <w:t xml:space="preserve">for the </w:t>
      </w:r>
      <w:r w:rsidR="00484AF4">
        <w:t>registration and</w:t>
      </w:r>
      <w:r w:rsidR="00112B28">
        <w:t xml:space="preserve"> the</w:t>
      </w:r>
      <w:r w:rsidR="0049614D">
        <w:t xml:space="preserve"> alignment of </w:t>
      </w:r>
      <w:r w:rsidR="00D65E94">
        <w:t>interventional devices</w:t>
      </w:r>
      <w:r w:rsidR="00AE1A12">
        <w:t xml:space="preserve"> in</w:t>
      </w:r>
      <w:r w:rsidR="00E31035">
        <w:t xml:space="preserve"> the</w:t>
      </w:r>
      <w:r w:rsidR="00AE1A12">
        <w:t xml:space="preserve"> MRI space</w:t>
      </w:r>
      <w:r w:rsidR="006F28D8">
        <w:t xml:space="preserve"> </w:t>
      </w:r>
      <w:sdt>
        <w:sdtPr>
          <w:alias w:val="Don't edit this field"/>
          <w:tag w:val="CitaviPlaceholder#d6463d0b-0949-47f2-bc4c-b5920ec20634"/>
          <w:id w:val="-1097709679"/>
          <w:placeholder>
            <w:docPart w:val="DefaultPlaceholder_-1854013440"/>
          </w:placeholder>
        </w:sdtPr>
        <w:sdtContent>
          <w:r w:rsidR="00112B28">
            <w:fldChar w:fldCharType="begin"/>
          </w:r>
          <w:r w:rsidR="00B8294D">
            <w:instrText>ADDIN CitaviPlaceholder{eyIkaWQiOiIxIiwiRW50cmllcyI6W3siJGlkIjoiMiIsIklkIjoiZjUxN2I4NWQtYjA4OS00NDRjLTlmZWMtNTc5MWVmMThmYWRhIiwiUmFuZ2VMZW5ndGgiOjMsIlJlZmVyZW5jZUlkIjoiOTFlMWNkM2QtNjc2ZS00MDBkLWI2YmQtNTZlMzJiOWFkMDAx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EyIiwiQXR0YWNobWVudEZvbGRlcldhc0luRmFsbGJhY2tNb2RlIjpmYWxzZSwiTGlua2VkUmVzb3VyY2VTdGF0dXMiOjgsIk9yaWdpbmFsU3RyaW5nIjoiQ2VwZWssIENocm9uaWsgZXQgYWwgMjAxMyAtIEEgc3lzdGVtIGZvciBNUkktZ3VpZGVkIHRyYW5zcGVyaW5lYWwuanBnIiwiTGlua2VkUmVzb3VyY2VUeXBlIjoxLCJVcmlTdHJpbmciOiJDZXBlaywgQ2hyb25payBldCBhbCAyMDEzIC0gQSBzeXN0ZW0gZm9yIE1SSS1ndWlkZWQgdHJhbnNwZXJpbmVhbC5qcGciLCJQcm9wZXJ0aWVzIjp7fX0sIkRvaSI6IjEwLjExMTgvMS40NzczMDQz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}</w:instrText>
          </w:r>
          <w:r w:rsidR="00112B28">
            <w:fldChar w:fldCharType="separate"/>
          </w:r>
          <w:r w:rsidR="000E712B">
            <w:t>[1]</w:t>
          </w:r>
          <w:r w:rsidR="00112B28">
            <w:fldChar w:fldCharType="end"/>
          </w:r>
        </w:sdtContent>
      </w:sdt>
      <w:r w:rsidR="00723ACA">
        <w:t>.</w:t>
      </w:r>
      <w:r w:rsidR="00112B28">
        <w:t xml:space="preserve"> </w:t>
      </w:r>
      <w:r w:rsidR="00357395">
        <w:t xml:space="preserve">However, </w:t>
      </w:r>
      <w:r w:rsidR="00423B25">
        <w:t>the workflow</w:t>
      </w:r>
      <w:r w:rsidR="00A112AD">
        <w:t xml:space="preserve"> of these approaches has</w:t>
      </w:r>
      <w:r w:rsidR="00423B25">
        <w:t xml:space="preserve"> several drawbacks.</w:t>
      </w:r>
      <w:r w:rsidR="00BF08EA">
        <w:t xml:space="preserve"> The most important one is the </w:t>
      </w:r>
      <w:r w:rsidR="00AC02A3">
        <w:t xml:space="preserve">need for </w:t>
      </w:r>
      <w:r w:rsidR="00D14335">
        <w:t>a</w:t>
      </w:r>
      <w:r w:rsidR="00FD46AD">
        <w:t>n</w:t>
      </w:r>
      <w:r w:rsidR="00D14335">
        <w:t xml:space="preserve"> MRI</w:t>
      </w:r>
      <w:r w:rsidR="009B66CD">
        <w:t xml:space="preserve"> interface</w:t>
      </w:r>
      <w:r w:rsidR="00C76AA7">
        <w:t xml:space="preserve"> </w:t>
      </w:r>
      <w:r w:rsidR="00FD46AD">
        <w:t>which</w:t>
      </w:r>
      <w:r w:rsidR="009B66CD">
        <w:t xml:space="preserve"> connect</w:t>
      </w:r>
      <w:r w:rsidR="00FD46AD">
        <w:t>s</w:t>
      </w:r>
      <w:r w:rsidR="00C76AA7">
        <w:t xml:space="preserve"> </w:t>
      </w:r>
      <w:r w:rsidR="009B66CD">
        <w:t>the robotic control, the navigation workstation and the MRI scanner</w:t>
      </w:r>
      <w:r w:rsidR="00FD46AD">
        <w:t xml:space="preserve"> with each other</w:t>
      </w:r>
      <w:r w:rsidR="009B66CD">
        <w:t>.</w:t>
      </w:r>
      <w:r w:rsidR="00D14335">
        <w:t xml:space="preserve"> But each MRI </w:t>
      </w:r>
      <w:r w:rsidR="002A7615">
        <w:t>system</w:t>
      </w:r>
      <w:r w:rsidR="00D14335">
        <w:t xml:space="preserve"> has a different interface, hence the defined workflow of the procedure has to be optimized</w:t>
      </w:r>
      <w:r w:rsidR="002A7615">
        <w:t xml:space="preserve"> separately</w:t>
      </w:r>
      <w:r w:rsidR="00D14335">
        <w:t xml:space="preserve"> for</w:t>
      </w:r>
      <w:r w:rsidR="002A7615">
        <w:t xml:space="preserve"> each</w:t>
      </w:r>
      <w:r w:rsidR="00FD46AD">
        <w:t xml:space="preserve"> different MRI system</w:t>
      </w:r>
      <w:r w:rsidR="00BE07F8">
        <w:t xml:space="preserve"> []</w:t>
      </w:r>
      <w:r w:rsidR="009B66CD">
        <w:t xml:space="preserve">. </w:t>
      </w:r>
      <w:r w:rsidR="00C37656">
        <w:t xml:space="preserve"> </w:t>
      </w:r>
      <w:r w:rsidR="00197188">
        <w:t>Moreover, the</w:t>
      </w:r>
      <w:r w:rsidR="00E31035">
        <w:t xml:space="preserve"> proposed</w:t>
      </w:r>
      <w:r w:rsidR="00197188">
        <w:t xml:space="preserve"> </w:t>
      </w:r>
      <w:r w:rsidR="00D2484A">
        <w:t xml:space="preserve">procedures in </w:t>
      </w:r>
      <w:r w:rsidR="00873B5E">
        <w:t>the navigation workstation</w:t>
      </w:r>
      <w:r w:rsidR="008D2BCA">
        <w:t xml:space="preserve"> for the image processing</w:t>
      </w:r>
      <w:r w:rsidR="004A4C58">
        <w:t xml:space="preserve"> and registration</w:t>
      </w:r>
      <w:r w:rsidR="00873B5E">
        <w:t xml:space="preserve"> are not a straightforward task which requires a specialist</w:t>
      </w:r>
      <w:r w:rsidR="00DC0A56">
        <w:t xml:space="preserve"> to overcome</w:t>
      </w:r>
      <w:r w:rsidR="008D2BCA">
        <w:t xml:space="preserve"> with</w:t>
      </w:r>
      <w:r w:rsidR="00DC0A56">
        <w:t xml:space="preserve"> the challenges during</w:t>
      </w:r>
      <w:r w:rsidR="008D2BCA">
        <w:t xml:space="preserve"> the</w:t>
      </w:r>
      <w:r w:rsidR="00E80A24">
        <w:t xml:space="preserve"> image</w:t>
      </w:r>
      <w:r w:rsidR="00DC0A56">
        <w:t xml:space="preserve"> </w:t>
      </w:r>
      <w:r w:rsidR="008D2BCA">
        <w:t>process</w:t>
      </w:r>
      <w:r w:rsidR="00B82ED9">
        <w:t>ing</w:t>
      </w:r>
      <w:r w:rsidR="00E80A24">
        <w:t xml:space="preserve"> and </w:t>
      </w:r>
      <w:r w:rsidR="00624BF3">
        <w:t>n</w:t>
      </w:r>
      <w:r w:rsidR="00E80A24">
        <w:t>avigation</w:t>
      </w:r>
      <w:r w:rsidR="00DC0A56">
        <w:t>.</w:t>
      </w:r>
      <w:r w:rsidR="00952339">
        <w:t xml:space="preserve"> </w:t>
      </w:r>
    </w:p>
    <w:p w:rsidR="00455181" w:rsidRDefault="005B3F7E" w:rsidP="00D1095D">
      <w:r>
        <w:lastRenderedPageBreak/>
        <w:t>It has to be mentioned that t</w:t>
      </w:r>
      <w:r w:rsidR="00504B62">
        <w:t>he Z-frame marker</w:t>
      </w:r>
      <w:r w:rsidR="0043554C">
        <w:t>s</w:t>
      </w:r>
      <w:r w:rsidR="00504B62">
        <w:t xml:space="preserve"> </w:t>
      </w:r>
      <w:r w:rsidR="00F625D6">
        <w:t>employed in the literature</w:t>
      </w:r>
      <w:r w:rsidR="0043554C">
        <w:t xml:space="preserve">s have </w:t>
      </w:r>
      <w:r w:rsidR="00D1095D">
        <w:t>a</w:t>
      </w:r>
      <w:r w:rsidR="00F610A9">
        <w:t>n imperfect</w:t>
      </w:r>
      <w:r w:rsidR="00D1095D">
        <w:t xml:space="preserve"> </w:t>
      </w:r>
      <w:r w:rsidR="00E45D07">
        <w:t>design</w:t>
      </w:r>
      <w:r w:rsidR="0043554C">
        <w:t xml:space="preserve"> concept </w:t>
      </w:r>
      <w:r w:rsidR="00BB0578">
        <w:t>which is based</w:t>
      </w:r>
      <w:r w:rsidR="00624BF3">
        <w:t xml:space="preserve"> on</w:t>
      </w:r>
      <w:r w:rsidR="00BB0578">
        <w:t xml:space="preserve"> using at least two materials</w:t>
      </w:r>
      <w:r w:rsidR="00FD46AD">
        <w:t xml:space="preserve">: </w:t>
      </w:r>
      <w:r w:rsidR="00DA2730">
        <w:t>one for the solid body and another for</w:t>
      </w:r>
      <w:r w:rsidR="00FD46AD">
        <w:t xml:space="preserve"> the MR-visible fiducial liquid</w:t>
      </w:r>
      <w:r w:rsidR="00BB0578">
        <w:t>.</w:t>
      </w:r>
      <w:r w:rsidR="00C54AB9">
        <w:t xml:space="preserve"> This can affect the </w:t>
      </w:r>
      <w:r w:rsidR="00DA2730">
        <w:t>potential artifact (e.g. chemical shift artifact</w:t>
      </w:r>
      <w:r w:rsidR="00FD46AD">
        <w:t xml:space="preserve"> which emanates from the liquid material</w:t>
      </w:r>
      <w:r w:rsidR="00DA2730">
        <w:t>)</w:t>
      </w:r>
      <w:r w:rsidR="00A56158">
        <w:t xml:space="preserve"> in the MR-image</w:t>
      </w:r>
      <w:r w:rsidR="00F610A9">
        <w:t>s</w:t>
      </w:r>
      <w:r w:rsidR="00DA2730">
        <w:t xml:space="preserve"> which leads to </w:t>
      </w:r>
      <w:r w:rsidR="002D6A38">
        <w:t>an erroneous shift</w:t>
      </w:r>
      <w:r w:rsidR="00717EE1">
        <w:t xml:space="preserve"> of the real center point of the fiducials.</w:t>
      </w:r>
      <w:r w:rsidR="002D6A38">
        <w:t xml:space="preserve"> </w:t>
      </w:r>
    </w:p>
    <w:p w:rsidR="00CB40E4" w:rsidRPr="006F4586" w:rsidRDefault="00CB40E4" w:rsidP="006F4586">
      <w:pPr>
        <w:rPr>
          <w:rFonts w:cs="LMRoman12-Regular"/>
        </w:rPr>
      </w:pPr>
    </w:p>
    <w:p w:rsidR="009767E5" w:rsidRDefault="006E3A1C" w:rsidP="00110CD9">
      <w:pPr>
        <w:pStyle w:val="Heading2"/>
      </w:pPr>
      <w:bookmarkStart w:id="3" w:name="_Toc525469987"/>
      <w:r>
        <w:t>Objectives</w:t>
      </w:r>
      <w:bookmarkEnd w:id="3"/>
    </w:p>
    <w:p w:rsidR="00643EF2" w:rsidRDefault="00F670B0" w:rsidP="00A50E89">
      <w:r>
        <w:t>This</w:t>
      </w:r>
      <w:r w:rsidR="00110CD9">
        <w:t xml:space="preserve"> thesis presents a novel marker</w:t>
      </w:r>
      <w:r>
        <w:t xml:space="preserve"> tracking </w:t>
      </w:r>
      <w:r w:rsidR="00822C86">
        <w:t>approach</w:t>
      </w:r>
      <w:r>
        <w:t xml:space="preserve"> to </w:t>
      </w:r>
      <w:r w:rsidR="0078123E">
        <w:t>automatically</w:t>
      </w:r>
      <w:r>
        <w:t xml:space="preserve"> visualize and track the interventional tools in</w:t>
      </w:r>
      <w:r w:rsidR="00110CD9">
        <w:t xml:space="preserve"> the</w:t>
      </w:r>
      <w:r>
        <w:t xml:space="preserve"> MRI coordinate system </w:t>
      </w:r>
      <w:r w:rsidR="004C1987">
        <w:t xml:space="preserve">by </w:t>
      </w:r>
      <w:r w:rsidR="00A50E89">
        <w:t>employing</w:t>
      </w:r>
      <w:r>
        <w:t xml:space="preserve"> an additively manufactured Z-frame marker</w:t>
      </w:r>
      <w:r w:rsidR="00581814">
        <w:t xml:space="preserve"> as well as</w:t>
      </w:r>
      <w:r w:rsidR="007406D0">
        <w:t xml:space="preserve"> a</w:t>
      </w:r>
      <w:r w:rsidR="009D4FD4">
        <w:t xml:space="preserve"> </w:t>
      </w:r>
      <w:r w:rsidR="004C1987">
        <w:t>standalone and</w:t>
      </w:r>
      <w:r w:rsidR="008A52FE">
        <w:t xml:space="preserve"> </w:t>
      </w:r>
      <w:r w:rsidR="0078123E">
        <w:t>accurate algorithm</w:t>
      </w:r>
      <w:r w:rsidR="00643EF2">
        <w:t xml:space="preserve"> for</w:t>
      </w:r>
      <w:r w:rsidR="00110CD9">
        <w:t xml:space="preserve"> the detection of the</w:t>
      </w:r>
      <w:r w:rsidR="00643EF2">
        <w:t xml:space="preserve"> alignment </w:t>
      </w:r>
      <w:r w:rsidR="001E4DF6">
        <w:t xml:space="preserve">of the </w:t>
      </w:r>
      <w:r w:rsidR="00643EF2">
        <w:t xml:space="preserve">marker </w:t>
      </w:r>
      <w:r w:rsidR="00110CD9">
        <w:t xml:space="preserve">in </w:t>
      </w:r>
      <w:r w:rsidR="00D10D45">
        <w:t xml:space="preserve">the </w:t>
      </w:r>
      <w:r w:rsidR="00110CD9">
        <w:t>MR-</w:t>
      </w:r>
      <w:r w:rsidR="007406D0">
        <w:t>images</w:t>
      </w:r>
      <w:r w:rsidR="00643EF2">
        <w:t>.</w:t>
      </w:r>
    </w:p>
    <w:p w:rsidR="0015485B" w:rsidRDefault="00BF6968" w:rsidP="00171A84">
      <w:pPr>
        <w:rPr>
          <w:rFonts w:cs="LMRoman12-Regular"/>
        </w:rPr>
      </w:pPr>
      <w:r>
        <w:t xml:space="preserve">The automated algorithm </w:t>
      </w:r>
      <w:r w:rsidR="00443115">
        <w:t>must</w:t>
      </w:r>
      <w:r w:rsidR="0015485B">
        <w:t xml:space="preserve"> be </w:t>
      </w:r>
      <w:r w:rsidR="00FB5E9F">
        <w:t>a straightforward application</w:t>
      </w:r>
      <w:r>
        <w:t>,</w:t>
      </w:r>
      <w:r w:rsidR="003C2218">
        <w:t xml:space="preserve"> to </w:t>
      </w:r>
      <w:r w:rsidR="006C3250">
        <w:t>facilitate</w:t>
      </w:r>
      <w:r w:rsidR="003C2218">
        <w:t xml:space="preserve"> </w:t>
      </w:r>
      <w:r w:rsidR="004B1F4F">
        <w:t xml:space="preserve">the </w:t>
      </w:r>
      <w:r w:rsidR="00DF40A4">
        <w:t>segmen</w:t>
      </w:r>
      <w:r w:rsidR="00C82B4E">
        <w:t>tation and processing task for the</w:t>
      </w:r>
      <w:r w:rsidR="00DF40A4">
        <w:t xml:space="preserve"> user. For this reason </w:t>
      </w:r>
      <w:r w:rsidR="004F7FA6">
        <w:rPr>
          <w:rFonts w:cs="LMRoman12-Regular"/>
        </w:rPr>
        <w:t xml:space="preserve">a user-friendly graphical interface is designed </w:t>
      </w:r>
      <w:r w:rsidR="00DF40A4">
        <w:rPr>
          <w:rFonts w:cs="LMRoman12-Regular"/>
        </w:rPr>
        <w:t>which is</w:t>
      </w:r>
      <w:r w:rsidR="004F7FA6">
        <w:rPr>
          <w:rFonts w:cs="LMRoman12-Regular"/>
        </w:rPr>
        <w:t xml:space="preserve"> presented in</w:t>
      </w:r>
      <w:r w:rsidR="00FB5E9F">
        <w:rPr>
          <w:rFonts w:cs="LMRoman12-Regular"/>
        </w:rPr>
        <w:t xml:space="preserve"> the s</w:t>
      </w:r>
      <w:r w:rsidR="00DF40A4">
        <w:rPr>
          <w:rFonts w:cs="LMRoman12-Regular"/>
        </w:rPr>
        <w:t xml:space="preserve">ection </w:t>
      </w:r>
      <w:r w:rsidR="00DF40A4">
        <w:rPr>
          <w:rFonts w:cs="LMRoman12-Regular"/>
        </w:rPr>
        <w:fldChar w:fldCharType="begin"/>
      </w:r>
      <w:r w:rsidR="00DF40A4">
        <w:rPr>
          <w:rFonts w:cs="LMRoman12-Regular"/>
        </w:rPr>
        <w:instrText xml:space="preserve"> REF _Ref523925375 \r \h </w:instrText>
      </w:r>
      <w:r w:rsidR="00DF40A4">
        <w:rPr>
          <w:rFonts w:cs="LMRoman12-Regular"/>
        </w:rPr>
      </w:r>
      <w:r w:rsidR="00DF40A4">
        <w:rPr>
          <w:rFonts w:cs="LMRoman12-Regular"/>
        </w:rPr>
        <w:fldChar w:fldCharType="separate"/>
      </w:r>
      <w:r w:rsidR="00514A12">
        <w:rPr>
          <w:rFonts w:cs="LMRoman12-Regular"/>
          <w:cs/>
        </w:rPr>
        <w:t>‎</w:t>
      </w:r>
      <w:r w:rsidR="00514A12">
        <w:rPr>
          <w:rFonts w:cs="LMRoman12-Regular"/>
        </w:rPr>
        <w:t>3.3</w:t>
      </w:r>
      <w:r w:rsidR="00DF40A4">
        <w:rPr>
          <w:rFonts w:cs="LMRoman12-Regular"/>
        </w:rPr>
        <w:fldChar w:fldCharType="end"/>
      </w:r>
      <w:r w:rsidR="004F7FA6">
        <w:rPr>
          <w:rFonts w:cs="LMRoman12-Regular"/>
        </w:rPr>
        <w:t>.</w:t>
      </w:r>
      <w:r w:rsidR="00171A84">
        <w:rPr>
          <w:rFonts w:cs="LMRoman12-Regular"/>
        </w:rPr>
        <w:t xml:space="preserve"> </w:t>
      </w:r>
    </w:p>
    <w:p w:rsidR="00902054" w:rsidRPr="00902054" w:rsidRDefault="00171A84" w:rsidP="0015485B">
      <w:pPr>
        <w:rPr>
          <w:rFonts w:cs="LMRoman12-Regular"/>
        </w:rPr>
      </w:pPr>
      <w:r>
        <w:rPr>
          <w:rFonts w:cs="LMRoman12-Regular"/>
        </w:rPr>
        <w:t>T</w:t>
      </w:r>
      <w:r w:rsidR="00F7167D">
        <w:rPr>
          <w:rFonts w:cs="LMRoman12-Regular"/>
        </w:rPr>
        <w:t>he</w:t>
      </w:r>
      <w:r>
        <w:rPr>
          <w:rFonts w:cs="LMRoman12-Regular"/>
        </w:rPr>
        <w:t xml:space="preserve"> comprehensive testing and </w:t>
      </w:r>
      <w:r w:rsidR="00F7167D">
        <w:rPr>
          <w:rFonts w:cs="LMRoman12-Regular"/>
        </w:rPr>
        <w:t>analysis</w:t>
      </w:r>
      <w:r w:rsidR="0015485B">
        <w:rPr>
          <w:rFonts w:cs="LMRoman12-Regular"/>
        </w:rPr>
        <w:t xml:space="preserve"> in the sections </w:t>
      </w:r>
      <w:r w:rsidR="0015485B">
        <w:rPr>
          <w:rFonts w:cs="LMRoman12-Regular"/>
        </w:rPr>
        <w:fldChar w:fldCharType="begin"/>
      </w:r>
      <w:r w:rsidR="0015485B">
        <w:rPr>
          <w:rFonts w:cs="LMRoman12-Regular"/>
        </w:rPr>
        <w:instrText xml:space="preserve"> REF _Ref525473428 \n \h </w:instrText>
      </w:r>
      <w:r w:rsidR="0015485B">
        <w:rPr>
          <w:rFonts w:cs="LMRoman12-Regular"/>
        </w:rPr>
      </w:r>
      <w:r w:rsidR="0015485B">
        <w:rPr>
          <w:rFonts w:cs="LMRoman12-Regular"/>
        </w:rPr>
        <w:fldChar w:fldCharType="separate"/>
      </w:r>
      <w:r w:rsidR="0015485B">
        <w:rPr>
          <w:rFonts w:cs="LMRoman12-Regular"/>
          <w:cs/>
        </w:rPr>
        <w:t>‎</w:t>
      </w:r>
      <w:r w:rsidR="0015485B">
        <w:rPr>
          <w:rFonts w:cs="LMRoman12-Regular"/>
        </w:rPr>
        <w:t>4</w:t>
      </w:r>
      <w:r w:rsidR="0015485B">
        <w:rPr>
          <w:rFonts w:cs="LMRoman12-Regular"/>
        </w:rPr>
        <w:fldChar w:fldCharType="end"/>
      </w:r>
      <w:r w:rsidR="0015485B">
        <w:rPr>
          <w:rFonts w:cs="LMRoman12-Regular"/>
        </w:rPr>
        <w:t xml:space="preserve"> and </w:t>
      </w:r>
      <w:r w:rsidR="0015485B">
        <w:rPr>
          <w:rFonts w:cs="LMRoman12-Regular"/>
        </w:rPr>
        <w:fldChar w:fldCharType="begin"/>
      </w:r>
      <w:r w:rsidR="0015485B">
        <w:rPr>
          <w:rFonts w:cs="LMRoman12-Regular"/>
        </w:rPr>
        <w:instrText xml:space="preserve"> REF _Ref525473434 \n \h </w:instrText>
      </w:r>
      <w:r w:rsidR="0015485B">
        <w:rPr>
          <w:rFonts w:cs="LMRoman12-Regular"/>
        </w:rPr>
      </w:r>
      <w:r w:rsidR="0015485B">
        <w:rPr>
          <w:rFonts w:cs="LMRoman12-Regular"/>
        </w:rPr>
        <w:fldChar w:fldCharType="separate"/>
      </w:r>
      <w:r w:rsidR="0015485B">
        <w:rPr>
          <w:rFonts w:cs="LMRoman12-Regular"/>
          <w:cs/>
        </w:rPr>
        <w:t>‎</w:t>
      </w:r>
      <w:r w:rsidR="0015485B">
        <w:rPr>
          <w:rFonts w:cs="LMRoman12-Regular"/>
        </w:rPr>
        <w:t>5</w:t>
      </w:r>
      <w:r w:rsidR="0015485B">
        <w:rPr>
          <w:rFonts w:cs="LMRoman12-Regular"/>
        </w:rPr>
        <w:fldChar w:fldCharType="end"/>
      </w:r>
      <w:r w:rsidR="00F7167D">
        <w:rPr>
          <w:rFonts w:cs="LMRoman12-Regular"/>
        </w:rPr>
        <w:t xml:space="preserve"> </w:t>
      </w:r>
      <w:r>
        <w:rPr>
          <w:rFonts w:cs="LMRoman12-Regular"/>
        </w:rPr>
        <w:t>are conducted for the</w:t>
      </w:r>
      <w:r w:rsidR="00F7167D">
        <w:rPr>
          <w:rFonts w:cs="LMRoman12-Regular"/>
        </w:rPr>
        <w:t xml:space="preserve"> evaluation</w:t>
      </w:r>
      <w:r>
        <w:rPr>
          <w:rFonts w:cs="LMRoman12-Regular"/>
        </w:rPr>
        <w:t xml:space="preserve"> of the i</w:t>
      </w:r>
      <w:r w:rsidR="0015485B">
        <w:rPr>
          <w:rFonts w:cs="LMRoman12-Regular"/>
        </w:rPr>
        <w:t>mplemented algorithm and method</w:t>
      </w:r>
      <w:r>
        <w:rPr>
          <w:rFonts w:cs="LMRoman12-Regular"/>
        </w:rPr>
        <w:t>.</w:t>
      </w:r>
      <w:r w:rsidR="0015485B">
        <w:rPr>
          <w:rFonts w:cs="LMRoman12-Regular"/>
        </w:rPr>
        <w:t xml:space="preserve"> </w:t>
      </w:r>
      <w:r w:rsidR="0015485B">
        <w:t>Furthermore,</w:t>
      </w:r>
      <w:r w:rsidR="00902054">
        <w:t xml:space="preserve"> </w:t>
      </w:r>
      <w:r w:rsidR="00902054">
        <w:rPr>
          <w:rFonts w:cs="LMRoman12-Regular"/>
        </w:rPr>
        <w:t>a comparison study and evaluation of the different possible materials for manufacturing of the Z-fra</w:t>
      </w:r>
      <w:r w:rsidR="00525D98">
        <w:rPr>
          <w:rFonts w:cs="LMRoman12-Regular"/>
        </w:rPr>
        <w:t xml:space="preserve">me marker is conducted, and </w:t>
      </w:r>
      <w:r w:rsidR="00902054">
        <w:rPr>
          <w:rFonts w:cs="LMRoman12-Regular"/>
        </w:rPr>
        <w:t xml:space="preserve">several novel physical feature structures of the marker are introduced (section </w:t>
      </w:r>
      <w:r w:rsidR="00902054">
        <w:rPr>
          <w:rFonts w:cs="LMRoman12-Regular"/>
        </w:rPr>
        <w:fldChar w:fldCharType="begin"/>
      </w:r>
      <w:r w:rsidR="00902054">
        <w:rPr>
          <w:rFonts w:cs="LMRoman12-Regular"/>
        </w:rPr>
        <w:instrText xml:space="preserve"> REF _Ref525216109 \r \h </w:instrText>
      </w:r>
      <w:r w:rsidR="00902054">
        <w:rPr>
          <w:rFonts w:cs="LMRoman12-Regular"/>
        </w:rPr>
      </w:r>
      <w:r w:rsidR="00902054">
        <w:rPr>
          <w:rFonts w:cs="LMRoman12-Regular"/>
        </w:rPr>
        <w:fldChar w:fldCharType="separate"/>
      </w:r>
      <w:r w:rsidR="00902054">
        <w:rPr>
          <w:rFonts w:cs="LMRoman12-Regular"/>
          <w:cs/>
        </w:rPr>
        <w:t>‎</w:t>
      </w:r>
      <w:r w:rsidR="00902054">
        <w:rPr>
          <w:rFonts w:cs="LMRoman12-Regular"/>
        </w:rPr>
        <w:t>3.1</w:t>
      </w:r>
      <w:r w:rsidR="00902054">
        <w:rPr>
          <w:rFonts w:cs="LMRoman12-Regular"/>
        </w:rPr>
        <w:fldChar w:fldCharType="end"/>
      </w:r>
      <w:r w:rsidR="00902054">
        <w:rPr>
          <w:rFonts w:cs="LMRoman12-Regular"/>
        </w:rPr>
        <w:t>).</w:t>
      </w:r>
    </w:p>
    <w:p w:rsidR="00F3014A" w:rsidRDefault="001A525B" w:rsidP="00443115">
      <w:r>
        <w:t>T</w:t>
      </w:r>
      <w:r w:rsidR="003A43E2">
        <w:t>he development of an automated approach for</w:t>
      </w:r>
      <w:r w:rsidR="00443115">
        <w:t xml:space="preserve"> the </w:t>
      </w:r>
      <w:r w:rsidR="003A43E2">
        <w:t>instrument alignment along the interventional trajectory</w:t>
      </w:r>
      <w:r w:rsidR="00E75541">
        <w:t xml:space="preserve"> can contribute to </w:t>
      </w:r>
      <w:r w:rsidR="002877E5">
        <w:t xml:space="preserve">a </w:t>
      </w:r>
      <w:r w:rsidR="003A43E2">
        <w:t>faster</w:t>
      </w:r>
      <w:r w:rsidR="00B154B0">
        <w:t xml:space="preserve"> and</w:t>
      </w:r>
      <w:r w:rsidR="002877E5">
        <w:t xml:space="preserve"> </w:t>
      </w:r>
      <w:r w:rsidR="00443115">
        <w:t xml:space="preserve">more </w:t>
      </w:r>
      <w:r w:rsidR="00B154B0">
        <w:t>precise</w:t>
      </w:r>
      <w:r w:rsidR="003A43E2">
        <w:t xml:space="preserve"> </w:t>
      </w:r>
      <w:r w:rsidR="00B154B0">
        <w:t>handling</w:t>
      </w:r>
      <w:r w:rsidR="003A43E2">
        <w:t xml:space="preserve"> of </w:t>
      </w:r>
      <w:r w:rsidR="00BB4163">
        <w:t xml:space="preserve">the </w:t>
      </w:r>
      <w:r w:rsidR="003A43E2">
        <w:t xml:space="preserve">MRI-guided interventional process. </w:t>
      </w:r>
      <w:r w:rsidR="003C4B65">
        <w:t xml:space="preserve">Therefore, </w:t>
      </w:r>
      <w:r w:rsidR="00BB4163">
        <w:t>MRI</w:t>
      </w:r>
      <w:r w:rsidR="003C4B65">
        <w:t xml:space="preserve"> can be the best</w:t>
      </w:r>
      <w:r w:rsidR="007E7682">
        <w:t xml:space="preserve"> alternative</w:t>
      </w:r>
      <w:r w:rsidR="00DB308C">
        <w:t xml:space="preserve"> imaging method</w:t>
      </w:r>
      <w:r w:rsidR="007E7682">
        <w:t xml:space="preserve"> for the most image-guide</w:t>
      </w:r>
      <w:r w:rsidR="008211F2">
        <w:t>d</w:t>
      </w:r>
      <w:r w:rsidR="007E7682">
        <w:t xml:space="preserve"> interventions (e.g. ultrasound- and CT-based imaging</w:t>
      </w:r>
      <w:r w:rsidR="008211F2">
        <w:t xml:space="preserve"> surgeries</w:t>
      </w:r>
      <w:r w:rsidR="007E7682">
        <w:t>)</w:t>
      </w:r>
      <w:r w:rsidR="008211F2">
        <w:t xml:space="preserve"> leading to the </w:t>
      </w:r>
      <w:r w:rsidR="00425464">
        <w:t>reduced interventional time and</w:t>
      </w:r>
      <w:r w:rsidR="00D15B41">
        <w:t xml:space="preserve"> </w:t>
      </w:r>
      <w:r w:rsidR="008211F2">
        <w:t xml:space="preserve">radiation exposure </w:t>
      </w:r>
      <w:r w:rsidR="003F0ADE">
        <w:t>to the both</w:t>
      </w:r>
      <w:r w:rsidR="008211F2">
        <w:t xml:space="preserve"> </w:t>
      </w:r>
      <w:r w:rsidR="00DE0774">
        <w:t>patient and</w:t>
      </w:r>
      <w:r w:rsidR="0027359E">
        <w:t xml:space="preserve"> clinician</w:t>
      </w:r>
      <w:r w:rsidR="00425464">
        <w:t>.</w:t>
      </w:r>
      <w:r w:rsidR="00F3014A">
        <w:t xml:space="preserve"> </w:t>
      </w:r>
    </w:p>
    <w:p w:rsidR="00DC7399" w:rsidRPr="00DC7399" w:rsidRDefault="00DC7399" w:rsidP="00DC7399"/>
    <w:p w:rsidR="00BA6036" w:rsidRPr="00EC6C8A" w:rsidRDefault="004E540F" w:rsidP="0058451B">
      <w:pPr>
        <w:pStyle w:val="Heading1"/>
      </w:pPr>
      <w:bookmarkStart w:id="4" w:name="_Toc525469988"/>
      <w:r w:rsidRPr="00BA7B75">
        <w:lastRenderedPageBreak/>
        <w:t>Literature</w:t>
      </w:r>
      <w:r w:rsidRPr="00EC6C8A">
        <w:t xml:space="preserve"> </w:t>
      </w:r>
      <w:r w:rsidRPr="00490D5A">
        <w:t>Survey</w:t>
      </w:r>
      <w:bookmarkEnd w:id="4"/>
    </w:p>
    <w:p w:rsidR="000F4C1B" w:rsidRPr="001914C5" w:rsidRDefault="003D3A89" w:rsidP="00886643">
      <w:pPr>
        <w:pStyle w:val="Heading2"/>
      </w:pPr>
      <w:bookmarkStart w:id="5" w:name="_Ref525138354"/>
      <w:bookmarkStart w:id="6" w:name="_Toc525469989"/>
      <w:r>
        <w:t xml:space="preserve">Magnetic </w:t>
      </w:r>
      <w:r w:rsidRPr="00886643">
        <w:t>resonance</w:t>
      </w:r>
      <w:r>
        <w:t xml:space="preserve"> i</w:t>
      </w:r>
      <w:r w:rsidR="004E540F" w:rsidRPr="001914C5">
        <w:t>maging (MRI)</w:t>
      </w:r>
      <w:bookmarkEnd w:id="5"/>
      <w:bookmarkEnd w:id="6"/>
    </w:p>
    <w:p w:rsidR="004E540F" w:rsidRPr="000F4C1B" w:rsidRDefault="004E540F" w:rsidP="004F40A5">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w:t>
      </w:r>
      <w:r w:rsidR="004F40A5">
        <w:t>that generates</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A226FE">
        <w:t xml:space="preserve"> </w:t>
      </w:r>
      <w:sdt>
        <w:sdtPr>
          <w:alias w:val="Don’t edit this field."/>
          <w:tag w:val="CitaviPlaceholder#35c21836-4337-4298-9d77-a9bf6dc65868"/>
          <w:id w:val="-1045838779"/>
          <w:placeholder>
            <w:docPart w:val="DefaultPlaceholder_-1854013440"/>
          </w:placeholder>
        </w:sdtPr>
        <w:sdtContent>
          <w:r w:rsidR="00A226FE">
            <w:fldChar w:fldCharType="begin"/>
          </w:r>
          <w:r w:rsidR="00B01E3A">
            <w:instrText>ADDIN CitaviPlaceholder{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2NodWx6LCBQdWNjaW5pIGV0IGFsIDIwMDQgLSBJbnRlcnZlbnRpb25hbCBhbmQgaW50cmFvcGVyYXRpdmUgTVIuanBnIiwiTGlua2VkUmVzb3VyY2VUeXBlIjoxLCJVcmlTdHJpbmciOiJTY2h1bHosIFB1Y2NpbmkgZXQgYWwgMjAwNCAtIEludGVydmVudGlvbmFsIGFuZCBpbnRyYW9wZXJhdGl2ZSBNUi5qcGciLCJQcm9wZXJ0aWVzIjp7fX0sIkRvaSI6IjEwLjEwMDcvczAwMzMwLTAwNC0yNDk2LT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yZWYiOiI1In19XSwiQ2l0YXRpb25LZXlVcGRhdGVUeXBlIjowLCJDb2xsYWJvcmF0b3JzIjpbXSwiQ292ZXJQYXRoIjp7IiRpZCI6IjE4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}</w:instrText>
          </w:r>
          <w:r w:rsidR="00A226FE">
            <w:fldChar w:fldCharType="separate"/>
          </w:r>
          <w:r w:rsidR="000E712B">
            <w:t>[2, 3, 3]</w:t>
          </w:r>
          <w:r w:rsidR="00A226FE">
            <w:fldChar w:fldCharType="end"/>
          </w:r>
        </w:sdtContent>
      </w:sdt>
      <w:r w:rsidR="006569E3" w:rsidRPr="000F4C1B">
        <w:t>.</w:t>
      </w:r>
      <w:r w:rsidR="00F60FBB" w:rsidRPr="000F4C1B">
        <w:t xml:space="preserve"> </w:t>
      </w:r>
    </w:p>
    <w:p w:rsidR="00BA6036" w:rsidRDefault="00F156AA" w:rsidP="005F035F">
      <w:r>
        <w:t>I</w:t>
      </w:r>
      <w:r w:rsidR="00DB2787" w:rsidRPr="00FC795E">
        <w:t xml:space="preserve">n order </w:t>
      </w:r>
      <w:r w:rsidR="00DB2787" w:rsidRPr="00EB526E">
        <w:t>to acquire the</w:t>
      </w:r>
      <w:r w:rsidR="006F165E">
        <w:t xml:space="preserve"> MR-</w:t>
      </w:r>
      <w:r w:rsidR="00DB2787" w:rsidRPr="00EB526E">
        <w:t>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 xml:space="preserve">in </w:t>
      </w:r>
      <w:r w:rsidR="008D752A">
        <w:t xml:space="preserve">the </w:t>
      </w:r>
      <w:r w:rsidR="00DE4C34">
        <w:t>MR</w:t>
      </w:r>
      <w:r w:rsidR="004D3FC4">
        <w:t>I</w:t>
      </w:r>
      <w:r w:rsidR="00DE4C34">
        <w:t xml:space="preserve">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w:t>
      </w:r>
      <w:r w:rsidR="004D3FC4">
        <w:t xml:space="preserve"> scanning of the</w:t>
      </w:r>
      <w:r w:rsidR="000F1ADB">
        <w:t xml:space="preserve">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w:t>
      </w:r>
      <w:r w:rsidR="00CE7BFC">
        <w:t xml:space="preserve"> of</w:t>
      </w:r>
      <w:r w:rsidR="008D752A">
        <w:t xml:space="preserve"> the</w:t>
      </w:r>
      <w:r w:rsidR="004D3FC4">
        <w:t xml:space="preserve"> MR </w:t>
      </w:r>
      <w:r w:rsidR="002927B8" w:rsidRPr="00FC795E">
        <w:t>imaging</w:t>
      </w:r>
      <w:r w:rsidR="00E20483">
        <w:t xml:space="preserve">, </w:t>
      </w:r>
      <w:r w:rsidR="00F33948">
        <w:t>it generates several type</w:t>
      </w:r>
      <w:r w:rsidR="00572716">
        <w:t>s</w:t>
      </w:r>
      <w:r w:rsidR="00F33948">
        <w:t xml:space="preserve"> of</w:t>
      </w:r>
      <w:r w:rsidR="00421A03">
        <w:t xml:space="preserve"> </w:t>
      </w:r>
      <w:r w:rsidR="00A70476">
        <w:t>imaging artifacts</w:t>
      </w:r>
      <w:r w:rsidR="00F33948">
        <w:t xml:space="preserve"> which</w:t>
      </w:r>
      <w:r w:rsidR="00CE7BFC">
        <w:t xml:space="preserve"> </w:t>
      </w:r>
      <w:r w:rsidR="00F33948">
        <w:t xml:space="preserve">negatively </w:t>
      </w:r>
      <w:r w:rsidR="00E17C5C">
        <w:t>a</w:t>
      </w:r>
      <w:r w:rsidR="00B4277D">
        <w:t>ffect</w:t>
      </w:r>
      <w:r w:rsidR="008D752A">
        <w:t xml:space="preserve"> </w:t>
      </w:r>
      <w:r w:rsidR="002F3EA5" w:rsidRPr="00FC795E">
        <w:t>the</w:t>
      </w:r>
      <w:r w:rsidR="00B4277D">
        <w:t xml:space="preserve"> accuracy of the</w:t>
      </w:r>
      <w:r w:rsidR="00E17C5C">
        <w:t xml:space="preserve"> MRI-based tracking </w:t>
      </w:r>
      <w:r w:rsidR="00944086">
        <w:t>and</w:t>
      </w:r>
      <w:r w:rsidR="00CE7BFC">
        <w:t xml:space="preserve"> </w:t>
      </w:r>
      <w:r w:rsidR="0083521A" w:rsidRPr="00FC795E">
        <w:t xml:space="preserve">registration </w:t>
      </w:r>
      <w:sdt>
        <w:sdtPr>
          <w:alias w:val="Don’t edit this field."/>
          <w:tag w:val="CitaviPlaceholder#a2831b17-7e03-49ef-897c-8eca8a3a3de7"/>
          <w:id w:val="-451863428"/>
          <w:placeholder>
            <w:docPart w:val="DefaultPlaceholder_-1854013440"/>
          </w:placeholder>
        </w:sdtPr>
        <w:sdtContent>
          <w:r w:rsidR="0000521C">
            <w:fldChar w:fldCharType="begin"/>
          </w:r>
          <w:r w:rsidR="00B8294D">
            <w:instrText>ADDIN CitaviPlaceholder{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FqYS1GZXJuw6FuZGV6LCBUcmlzdMOhbi1WZWdhIGV0IGFsIDIwMDkgLSBOb2lzZSBlc3RpbWF0aW9uIGluIHNpbmdsZS5qcGciLCJMaW5rZWRSZXNvdXJjZVR5cGUiOjEsIlVyaVN0cmluZyI6IkFqYS1GZXJuw6FuZGV6LCBUcmlzdMOhbi1WZWdhIGV0IGFsIDIwMDkgLSBOb2lzZSBlc3RpbWF0aW9uIGluIHNpbmdsZS5qcGciLCJQcm9wZXJ0aWVzIjp7fX0sIkRvaSI6IjEwLjEwMTYvai5tcmkuMjAwOS4wNS4wM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}</w:instrText>
          </w:r>
          <w:r w:rsidR="0000521C">
            <w:fldChar w:fldCharType="separate"/>
          </w:r>
          <w:r w:rsidR="000E712B">
            <w:t>[4]</w:t>
          </w:r>
          <w:r w:rsidR="0000521C">
            <w:fldChar w:fldCharType="end"/>
          </w:r>
        </w:sdtContent>
      </w:sdt>
      <w:r w:rsidR="005447C5" w:rsidRPr="00FC795E">
        <w:t>.</w:t>
      </w:r>
      <w:r w:rsidR="00DF0AEB">
        <w:t xml:space="preserve"> </w:t>
      </w:r>
      <w:r w:rsidR="000A12BF">
        <w:t xml:space="preserve"> </w:t>
      </w:r>
      <w:r w:rsidR="00EA66D7">
        <w:t>The</w:t>
      </w:r>
      <w:r w:rsidR="005F035F">
        <w:t xml:space="preserve"> most common</w:t>
      </w:r>
      <w:r w:rsidR="004D3FC4">
        <w:t xml:space="preserve"> </w:t>
      </w:r>
      <w:r w:rsidR="00EA66D7">
        <w:t xml:space="preserve">artifacts in MRI are </w:t>
      </w:r>
      <w:r w:rsidR="008F24B6">
        <w:t>investigated</w:t>
      </w:r>
      <w:r w:rsidR="00944086">
        <w:t xml:space="preserve"> in the</w:t>
      </w:r>
      <w:r w:rsidR="00EA66D7">
        <w:t xml:space="preserve"> section</w:t>
      </w:r>
      <w:r w:rsidR="00944086">
        <w:t xml:space="preserve"> 2.1.1</w:t>
      </w:r>
      <w:r w:rsidR="005F035F">
        <w:t>.</w:t>
      </w:r>
    </w:p>
    <w:p w:rsidR="00AD56F0" w:rsidRDefault="00AD56F0" w:rsidP="006C3FA9"/>
    <w:p w:rsidR="00AD56F0" w:rsidRDefault="00AD56F0" w:rsidP="006C3FA9"/>
    <w:p w:rsidR="00AE0CAB" w:rsidRDefault="00AE0CAB" w:rsidP="006C3FA9"/>
    <w:p w:rsidR="00AD56F0" w:rsidRPr="00FC795E" w:rsidRDefault="00AD56F0" w:rsidP="006C3FA9"/>
    <w:p w:rsidR="00F147C3" w:rsidRPr="00414A03" w:rsidRDefault="00BB7D77" w:rsidP="001B10BC">
      <w:pPr>
        <w:pStyle w:val="Heading3"/>
      </w:pPr>
      <w:bookmarkStart w:id="7" w:name="_Toc525469990"/>
      <w:r w:rsidRPr="00414A03">
        <w:lastRenderedPageBreak/>
        <w:t>Arti</w:t>
      </w:r>
      <w:r w:rsidR="002165BF" w:rsidRPr="00414A03">
        <w:t>facts in MR</w:t>
      </w:r>
      <w:r w:rsidR="0008018E">
        <w:t>I</w:t>
      </w:r>
      <w:bookmarkEnd w:id="7"/>
      <w:r w:rsidR="002165BF" w:rsidRPr="00414A03">
        <w:t xml:space="preserve"> </w:t>
      </w:r>
    </w:p>
    <w:p w:rsidR="00CE5DA6" w:rsidRDefault="00D77864" w:rsidP="008A49E4">
      <w:r w:rsidRPr="00FC795E">
        <w:t>In</w:t>
      </w:r>
      <w:r w:rsidR="00724595">
        <w:t xml:space="preserve"> the</w:t>
      </w:r>
      <w:r w:rsidRPr="00FC795E">
        <w:t xml:space="preserve"> </w:t>
      </w:r>
      <w:r w:rsidR="009F239F">
        <w:t>magnetic resonance imaging</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w:t>
      </w:r>
      <w:r w:rsidR="00724595">
        <w:t xml:space="preserve"> the</w:t>
      </w:r>
      <w:r w:rsidR="00B744D1" w:rsidRPr="00B744D1">
        <w:t xml:space="preserve"> a</w:t>
      </w:r>
      <w:r w:rsidR="00724595">
        <w:t>rti</w:t>
      </w:r>
      <w:r w:rsidR="00765693" w:rsidRPr="00B744D1">
        <w:t xml:space="preserv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724595">
        <w:t xml:space="preserve"> arti</w:t>
      </w:r>
      <w:r w:rsidR="0047290C" w:rsidRPr="00FC795E">
        <w:t>facts that</w:t>
      </w:r>
      <w:r w:rsidR="00CF0F32">
        <w:t xml:space="preserve"> are produced by the patient</w:t>
      </w:r>
      <w:r w:rsidR="00AD56F0">
        <w:t xml:space="preserve"> anatomy </w:t>
      </w:r>
      <w:r w:rsidR="00AD56F0" w:rsidRPr="00FC795E">
        <w:t>movemen</w:t>
      </w:r>
      <w:r w:rsidR="00AD56F0">
        <w:t>t</w:t>
      </w:r>
      <w:r w:rsidR="00AD56F0" w:rsidRPr="00FC795E">
        <w:t>s</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AD56F0">
        <w:t xml:space="preserve"> The b</w:t>
      </w:r>
      <w:r w:rsidR="00B9732B" w:rsidRPr="00C257F2">
        <w:t>lood flow and</w:t>
      </w:r>
      <w:r w:rsidR="005B1CA7">
        <w:t xml:space="preserve"> the</w:t>
      </w:r>
      <w:r w:rsidR="00B9732B" w:rsidRPr="00C257F2">
        <w:t xml:space="preserve"> </w:t>
      </w:r>
      <w:r w:rsidR="00B9732B" w:rsidRPr="00D31B09">
        <w:t xml:space="preserve">respiratory motion are the most </w:t>
      </w:r>
      <w:r w:rsidR="007563A2">
        <w:t>common causes of the motion arti</w:t>
      </w:r>
      <w:r w:rsidR="00B9732B" w:rsidRPr="00D31B09">
        <w:t>facts in MRI.</w:t>
      </w:r>
      <w:r w:rsidR="00A42E36" w:rsidRPr="00D31B09">
        <w:t xml:space="preserve"> </w:t>
      </w:r>
      <w:r w:rsidR="00B32FCF" w:rsidRPr="00D31B09">
        <w:t xml:space="preserve">The second </w:t>
      </w:r>
      <w:r w:rsidR="00E3115A" w:rsidRPr="00D31B09">
        <w:t xml:space="preserve">group of </w:t>
      </w:r>
      <w:r w:rsidR="00724595">
        <w:t>the arti</w:t>
      </w:r>
      <w:r w:rsidR="00E3115A" w:rsidRPr="00D31B09">
        <w:t>facts</w:t>
      </w:r>
      <w:r w:rsidR="005B1CA7">
        <w:t xml:space="preserve"> are the</w:t>
      </w:r>
      <w:r w:rsidR="00A42E36" w:rsidRPr="00D31B09">
        <w:t xml:space="preserve"> consequence of </w:t>
      </w:r>
      <w:r w:rsidR="001063FC" w:rsidRPr="00D31B09">
        <w:t>the</w:t>
      </w:r>
      <w:r w:rsidR="00CA123E" w:rsidRPr="00D31B09">
        <w:t xml:space="preserve"> suboptimal</w:t>
      </w:r>
      <w:r w:rsidR="001063FC" w:rsidRPr="00D31B09">
        <w:t xml:space="preserve"> </w:t>
      </w:r>
      <w:r w:rsidR="00CF0F32" w:rsidRPr="00D31B09">
        <w:t>imaging</w:t>
      </w:r>
      <w:r w:rsidR="00724595">
        <w:t xml:space="preserve"> parameters</w:t>
      </w:r>
      <w:r w:rsidR="00001C48">
        <w:t>;</w:t>
      </w:r>
      <w:r w:rsidR="005B1CA7">
        <w:t xml:space="preserve"> hence, </w:t>
      </w:r>
      <w:r w:rsidR="00DF2795">
        <w:t>the source of the</w:t>
      </w:r>
      <w:r w:rsidR="005C6817">
        <w:t xml:space="preserve"> imaging</w:t>
      </w:r>
      <w:r w:rsidR="00DF2795">
        <w:t xml:space="preserve"> </w:t>
      </w:r>
      <w:r w:rsidR="004E2B3A" w:rsidRPr="00D31B09">
        <w:t>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F948E9">
        <w:t>can be</w:t>
      </w:r>
      <w:r w:rsidR="001063FC" w:rsidRPr="00D31B09">
        <w:t xml:space="preserve"> ge</w:t>
      </w:r>
      <w:r w:rsidR="008D11F8" w:rsidRPr="00D31B09">
        <w:t xml:space="preserve">nerated </w:t>
      </w:r>
      <w:r w:rsidR="00353052">
        <w:t xml:space="preserve">either </w:t>
      </w:r>
      <w:r w:rsidR="008D11F8" w:rsidRPr="00D31B09">
        <w:t>from an external source</w:t>
      </w:r>
      <w:r w:rsidR="00874974">
        <w:t xml:space="preserve"> </w:t>
      </w:r>
      <w:r w:rsidR="00353052">
        <w:t xml:space="preserve">(e.g. </w:t>
      </w:r>
      <w:r w:rsidR="00952574">
        <w:t xml:space="preserve">electrical noise from </w:t>
      </w:r>
      <w:r w:rsidR="001F04B9">
        <w:t>patient monitoring system</w:t>
      </w:r>
      <w:r w:rsidR="00353052">
        <w:t>)</w:t>
      </w:r>
      <w:r w:rsidR="00874974">
        <w:t xml:space="preserve"> or the</w:t>
      </w:r>
      <w:r w:rsidR="001F04B9">
        <w:t xml:space="preserve"> MRI</w:t>
      </w:r>
      <w:r w:rsidR="00874974">
        <w:t xml:space="preserve"> hardware system</w:t>
      </w:r>
      <w:r w:rsidR="008D11F8" w:rsidRPr="00D31B09">
        <w:t>.</w:t>
      </w:r>
      <w:r w:rsidR="004738D5" w:rsidRPr="00D31B09">
        <w:t xml:space="preserve"> </w:t>
      </w:r>
      <w:r w:rsidR="00952574">
        <w:t>A</w:t>
      </w:r>
      <w:r w:rsidR="00AC64D7">
        <w:t xml:space="preserve"> survey about the MRI</w:t>
      </w:r>
      <w:r w:rsidR="007E77DF">
        <w:t xml:space="preserve"> artifacts are given in </w:t>
      </w:r>
      <w:sdt>
        <w:sdtPr>
          <w:alias w:val="Don’t edit this field."/>
          <w:tag w:val="CitaviPlaceholder#f13b96d2-e52a-477c-989d-610a93069e86"/>
          <w:id w:val="317935322"/>
          <w:placeholder>
            <w:docPart w:val="DefaultPlaceholder_-1854013440"/>
          </w:placeholder>
        </w:sdtPr>
        <w:sdtContent>
          <w:r w:rsidR="007E77DF">
            <w:fldChar w:fldCharType="begin"/>
          </w:r>
          <w:r w:rsidR="00B8294D">
            <w:instrText>ADDIN CitaviPlaceholder{eyIkaWQiOiIxIiwiRW50cmllcyI6W3siJGlkIjoiMiIsIklkIjoiZTY3NTNmMWMtZmZkMS00Mzc2LWI1YWMtOTZlZjkwZTBiY2J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jEzYjk2ZDItZTUyYS00NzdjLTk4OWQtNjEwYTkzMDY5ZTg2IiwiVGV4dCI6IlszXSIsIldBSVZlcnNpb24iOiI2LjEuMC4wIn0=}</w:instrText>
          </w:r>
          <w:r w:rsidR="007E77DF">
            <w:fldChar w:fldCharType="separate"/>
          </w:r>
          <w:r w:rsidR="000E712B">
            <w:t>[3]</w:t>
          </w:r>
          <w:r w:rsidR="007E77DF">
            <w:fldChar w:fldCharType="end"/>
          </w:r>
        </w:sdtContent>
      </w:sdt>
      <w:r w:rsidR="008A49E4">
        <w:t>.</w:t>
      </w:r>
      <w:r w:rsidR="004738D5" w:rsidRPr="00D31B09">
        <w:t xml:space="preserve"> </w:t>
      </w:r>
      <w:r w:rsidR="008A49E4">
        <w:t>I</w:t>
      </w:r>
      <w:r w:rsidR="004738D5" w:rsidRPr="009C50CC">
        <w:t>n this project</w:t>
      </w:r>
      <w:r w:rsidR="009C50CC" w:rsidRPr="009C50CC">
        <w:t xml:space="preserve"> only</w:t>
      </w:r>
      <w:r w:rsidR="00353052">
        <w:t xml:space="preserve"> the</w:t>
      </w:r>
      <w:r w:rsidR="00A37CFF">
        <w:t xml:space="preserve"> relative</w:t>
      </w:r>
      <w:r w:rsidR="004738D5" w:rsidRPr="009C50CC">
        <w:t xml:space="preserve"> </w:t>
      </w:r>
      <w:r w:rsidR="00BA070A">
        <w:t xml:space="preserve">artifacts </w:t>
      </w:r>
      <w:r w:rsidR="00A37CFF">
        <w:t>to the</w:t>
      </w:r>
      <w:r w:rsidR="00BA070A">
        <w:t xml:space="preserve"> </w:t>
      </w:r>
      <w:r w:rsidR="00A37CFF">
        <w:t xml:space="preserve">image segmentation </w:t>
      </w:r>
      <w:r w:rsidR="00BA070A">
        <w:t xml:space="preserve">processing </w:t>
      </w:r>
      <w:r w:rsidR="004738D5" w:rsidRPr="009C50CC">
        <w:t xml:space="preserve">are </w:t>
      </w:r>
      <w:r w:rsidR="00A12F1D" w:rsidRPr="009C50CC">
        <w:t>discussed</w:t>
      </w:r>
      <w:r w:rsidR="005F18FD" w:rsidRPr="009C50CC">
        <w:t>.</w:t>
      </w:r>
    </w:p>
    <w:p w:rsidR="00144538" w:rsidRPr="000E1B87" w:rsidRDefault="00144538" w:rsidP="00A37CFF"/>
    <w:p w:rsidR="00855594" w:rsidRPr="002F51E4" w:rsidRDefault="00855594" w:rsidP="0004664F">
      <w:pPr>
        <w:pStyle w:val="Heading4"/>
      </w:pPr>
      <w:bookmarkStart w:id="8" w:name="_Toc525469991"/>
      <w:r w:rsidRPr="00886643">
        <w:t>Chemical</w:t>
      </w:r>
      <w:r w:rsidRPr="002F51E4">
        <w:t xml:space="preserve"> shift artifacts</w:t>
      </w:r>
      <w:bookmarkEnd w:id="8"/>
    </w:p>
    <w:p w:rsidR="00003C55" w:rsidRDefault="0029007E" w:rsidP="00003C55">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w:t>
      </w:r>
      <w:r w:rsidR="00CE280D">
        <w:fldChar w:fldCharType="begin"/>
      </w:r>
      <w:r w:rsidR="00CE280D">
        <w:instrText xml:space="preserve"> REF _Ref523905599 \h </w:instrText>
      </w:r>
      <w:r w:rsidR="00CE280D">
        <w:fldChar w:fldCharType="separate"/>
      </w:r>
      <w:r w:rsidR="00514A12">
        <w:t xml:space="preserve">Figure </w:t>
      </w:r>
      <w:r w:rsidR="00514A12">
        <w:rPr>
          <w:noProof/>
          <w:cs/>
        </w:rPr>
        <w:t>‎</w:t>
      </w:r>
      <w:r w:rsidR="00514A12">
        <w:rPr>
          <w:noProof/>
        </w:rPr>
        <w:t>2</w:t>
      </w:r>
      <w:r w:rsidR="00514A12">
        <w:t>.</w:t>
      </w:r>
      <w:r w:rsidR="00514A12">
        <w:rPr>
          <w:noProof/>
        </w:rPr>
        <w:t>1</w:t>
      </w:r>
      <w:r w:rsidR="00CE280D">
        <w:fldChar w:fldCharType="end"/>
      </w:r>
      <w:r w:rsidR="00CE280D">
        <w:t xml:space="preserve"> and </w:t>
      </w:r>
      <w:r w:rsidR="00CE280D">
        <w:fldChar w:fldCharType="begin"/>
      </w:r>
      <w:r w:rsidR="00CE280D">
        <w:instrText xml:space="preserve"> REF _Ref525059426 \h </w:instrText>
      </w:r>
      <w:r w:rsidR="00CE280D">
        <w:fldChar w:fldCharType="separate"/>
      </w:r>
      <w:r w:rsidR="00514A12">
        <w:t xml:space="preserve">Figure </w:t>
      </w:r>
      <w:r w:rsidR="00514A12">
        <w:rPr>
          <w:noProof/>
          <w:cs/>
        </w:rPr>
        <w:t>‎</w:t>
      </w:r>
      <w:r w:rsidR="00514A12">
        <w:rPr>
          <w:noProof/>
        </w:rPr>
        <w:t>2</w:t>
      </w:r>
      <w:r w:rsidR="00514A12">
        <w:t>.</w:t>
      </w:r>
      <w:r w:rsidR="00514A12">
        <w:rPr>
          <w:noProof/>
        </w:rPr>
        <w:t>2</w:t>
      </w:r>
      <w:r w:rsidR="00CE280D">
        <w:fldChar w:fldCharType="end"/>
      </w:r>
      <w:r w:rsidR="00CE280D">
        <w:t>.</w:t>
      </w:r>
      <w:r w:rsidR="00003C55">
        <w:t xml:space="preserve"> </w:t>
      </w:r>
      <w:r w:rsidR="00003C55" w:rsidRPr="00D31B09">
        <w:t xml:space="preserve">One consequence of this frequency difference is the misregistration of the fat and water protons which are mapped </w:t>
      </w:r>
      <w:r w:rsidR="00003C55">
        <w:t>in</w:t>
      </w:r>
      <w:r w:rsidR="00003C55" w:rsidRPr="00D31B09">
        <w:t>to incorrect pixels</w:t>
      </w:r>
      <w:r w:rsidR="00003C55">
        <w:t xml:space="preserve">. According to the Equation 2.1, the detected </w:t>
      </w:r>
      <w:r w:rsidR="00003C55" w:rsidRPr="00452161">
        <w:t>signal from a voxel is</w:t>
      </w:r>
      <w:r w:rsidR="00003C55">
        <w:t xml:space="preserve"> positioned in a specific location based on its frequency if all protons inside a voxel have the same resonate frequency: </w:t>
      </w:r>
    </w:p>
    <w:p w:rsidR="00003C55" w:rsidRDefault="00003C55" w:rsidP="00003C55">
      <w:r>
        <w:tab/>
      </w:r>
    </w:p>
    <w:p w:rsidR="00003C55" w:rsidRDefault="00111AEB" w:rsidP="008638B3">
      <w:pPr>
        <w:ind w:left="2880" w:firstLine="720"/>
        <w:rPr>
          <w:vertAlign w:val="subscript"/>
        </w:rPr>
      </w:pPr>
      <m:oMath>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8638B3">
        <w:rPr>
          <w:rFonts w:eastAsiaTheme="minorEastAsia"/>
        </w:rPr>
        <w:tab/>
      </w:r>
      <w:r w:rsidR="008638B3">
        <w:rPr>
          <w:rFonts w:eastAsiaTheme="minorEastAsia"/>
        </w:rPr>
        <w:tab/>
      </w:r>
      <w:r w:rsidR="008638B3">
        <w:rPr>
          <w:rFonts w:eastAsiaTheme="minorEastAsia"/>
        </w:rPr>
        <w:tab/>
      </w:r>
      <w:r w:rsidR="008638B3">
        <w:rPr>
          <w:rFonts w:eastAsiaTheme="minorEastAsia"/>
        </w:rPr>
        <w:tab/>
      </w:r>
      <w:r w:rsidR="00003C55">
        <w:rPr>
          <w:rFonts w:eastAsiaTheme="minorEastAsia"/>
        </w:rPr>
        <w:t>(2.1)</w:t>
      </w:r>
    </w:p>
    <w:p w:rsidR="00003C55" w:rsidRPr="00AC5A2F" w:rsidRDefault="00003C55" w:rsidP="00003C55"/>
    <w:p w:rsidR="0003360D" w:rsidRDefault="00003C55" w:rsidP="0003360D">
      <w:r w:rsidRPr="005462D9">
        <w:t>In the Equation</w:t>
      </w:r>
      <w:r>
        <w:t xml:space="preserve"> 2.1</w:t>
      </w:r>
      <w:r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5462D9">
        <w:t>is the main magnetic field,</w:t>
      </w:r>
      <w: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5462D9">
        <w:t xml:space="preserve"> is the magnetic field at </w:t>
      </w:r>
      <w:r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eastAsiaTheme="minorEastAsia"/>
        </w:rPr>
        <w:t xml:space="preserve"> </w:t>
      </w:r>
      <w:r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Pr="005462D9">
        <w:t xml:space="preserve"> is the total gradient amplitude</w:t>
      </w:r>
      <w:r>
        <w:t xml:space="preserve"> </w:t>
      </w:r>
      <w:sdt>
        <w:sdtPr>
          <w:alias w:val="Don't edit this field"/>
          <w:tag w:val="CitaviPlaceholder#2642fee1-efa3-4862-a5b5-bcebd5ed1515"/>
          <w:id w:val="1880201534"/>
          <w:placeholder>
            <w:docPart w:val="4A32F4EE89F24C548DB0F792C6E37EB5"/>
          </w:placeholder>
        </w:sdtPr>
        <w:sdtContent>
          <w:r>
            <w:fldChar w:fldCharType="begin"/>
          </w:r>
          <w:r w:rsidR="00B8294D">
            <w:instrText>ADDIN CitaviPlaceholder{eyIkaWQiOiIxIiwiRW50cmllcyI6W3siJGlkIjoiMiIsIklkIjoiYjkxOWU4YWQtYzBmNS00YTQ5LWI3YWEtMzk2MmU5NDY4NjI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MjY0MmZlZTEtZWZhMy00ODYyLWE1YjUtYmNlYmQ1ZWQxNTE1IiwiVGV4dCI6IlszXSIsIldBSVZlcnNpb24iOiI2LjEuMC4wIn0=}</w:instrText>
          </w:r>
          <w:r>
            <w:fldChar w:fldCharType="separate"/>
          </w:r>
          <w:r w:rsidR="000E712B">
            <w:t>[3]</w:t>
          </w:r>
          <w:r>
            <w:fldChar w:fldCharType="end"/>
          </w:r>
        </w:sdtContent>
      </w:sdt>
      <w:r w:rsidRPr="005462D9">
        <w:t>.</w:t>
      </w:r>
    </w:p>
    <w:p w:rsidR="00F76F3D" w:rsidRDefault="00917B29" w:rsidP="001177E5">
      <w:pPr>
        <w:jc w:val="center"/>
      </w:pPr>
      <w:r>
        <w:rPr>
          <w:noProof/>
        </w:rPr>
        <w:lastRenderedPageBreak/>
        <mc:AlternateContent>
          <mc:Choice Requires="wpg">
            <w:drawing>
              <wp:anchor distT="0" distB="0" distL="114300" distR="114300" simplePos="0" relativeHeight="251832832" behindDoc="0" locked="0" layoutInCell="1" allowOverlap="1" wp14:anchorId="1384F1F6" wp14:editId="6E4325B5">
                <wp:simplePos x="0" y="0"/>
                <wp:positionH relativeFrom="column">
                  <wp:posOffset>1301262</wp:posOffset>
                </wp:positionH>
                <wp:positionV relativeFrom="paragraph">
                  <wp:posOffset>-35171</wp:posOffset>
                </wp:positionV>
                <wp:extent cx="3280692" cy="2481483"/>
                <wp:effectExtent l="0" t="0" r="0" b="0"/>
                <wp:wrapNone/>
                <wp:docPr id="1073741972" name="Group 1073741972"/>
                <wp:cNvGraphicFramePr/>
                <a:graphic xmlns:a="http://schemas.openxmlformats.org/drawingml/2006/main">
                  <a:graphicData uri="http://schemas.microsoft.com/office/word/2010/wordprocessingGroup">
                    <wpg:wgp>
                      <wpg:cNvGrpSpPr/>
                      <wpg:grpSpPr>
                        <a:xfrm>
                          <a:off x="0" y="0"/>
                          <a:ext cx="3280692" cy="2481483"/>
                          <a:chOff x="-170822" y="-10049"/>
                          <a:chExt cx="3280692" cy="2481483"/>
                        </a:xfrm>
                      </wpg:grpSpPr>
                      <wps:wsp>
                        <wps:cNvPr id="29" name="Text Box 29"/>
                        <wps:cNvSpPr txBox="1"/>
                        <wps:spPr>
                          <a:xfrm>
                            <a:off x="-90436" y="-10049"/>
                            <a:ext cx="532563" cy="300990"/>
                          </a:xfrm>
                          <a:prstGeom prst="rect">
                            <a:avLst/>
                          </a:prstGeom>
                          <a:solidFill>
                            <a:schemeClr val="lt1"/>
                          </a:solidFill>
                          <a:ln w="6350">
                            <a:noFill/>
                          </a:ln>
                        </wps:spPr>
                        <wps:txbx>
                          <w:txbxContent>
                            <w:p w:rsidR="00205D39" w:rsidRPr="00130FAF" w:rsidRDefault="00205D39"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2406580" y="5025"/>
                            <a:ext cx="655955" cy="300990"/>
                          </a:xfrm>
                          <a:prstGeom prst="rect">
                            <a:avLst/>
                          </a:prstGeom>
                          <a:solidFill>
                            <a:schemeClr val="lt1"/>
                          </a:solidFill>
                          <a:ln w="6350">
                            <a:noFill/>
                          </a:ln>
                        </wps:spPr>
                        <wps:txbx>
                          <w:txbxContent>
                            <w:p w:rsidR="00205D39" w:rsidRPr="00130FAF" w:rsidRDefault="00205D39"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170822" y="2100106"/>
                            <a:ext cx="808892" cy="310551"/>
                          </a:xfrm>
                          <a:prstGeom prst="rect">
                            <a:avLst/>
                          </a:prstGeom>
                          <a:solidFill>
                            <a:schemeClr val="lt1"/>
                          </a:solidFill>
                          <a:ln w="6350">
                            <a:noFill/>
                          </a:ln>
                        </wps:spPr>
                        <wps:txbx>
                          <w:txbxContent>
                            <w:p w:rsidR="00205D39" w:rsidRPr="00130FAF" w:rsidRDefault="00205D39"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255855" y="2170444"/>
                            <a:ext cx="854015" cy="300990"/>
                          </a:xfrm>
                          <a:prstGeom prst="rect">
                            <a:avLst/>
                          </a:prstGeom>
                          <a:solidFill>
                            <a:schemeClr val="lt1"/>
                          </a:solidFill>
                          <a:ln w="6350">
                            <a:noFill/>
                          </a:ln>
                        </wps:spPr>
                        <wps:txbx>
                          <w:txbxContent>
                            <w:p w:rsidR="00205D39" w:rsidRPr="00130FAF" w:rsidRDefault="00205D39"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84F1F6" id="Group 1073741972" o:spid="_x0000_s1026" style="position:absolute;left:0;text-align:left;margin-left:102.45pt;margin-top:-2.75pt;width:258.3pt;height:195.4pt;z-index:251832832;mso-width-relative:margin;mso-height-relative:margin" coordorigin="-1708,-100" coordsize="32806,24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">
                <v:shapetype id="_x0000_t202" coordsize="21600,21600" o:spt="202" path="m,l,21600r21600,l21600,xe">
                  <v:stroke joinstyle="miter"/>
                  <v:path gradientshapeok="t" o:connecttype="rect"/>
                </v:shapetype>
                <v:shape id="Text Box 29" o:spid="_x0000_s1027" type="#_x0000_t202" style="position:absolute;left:-904;top:-100;width:5325;height:3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" fillcolor="white [3201]" stroked="f" strokeweight=".5pt">
                  <v:textbox>
                    <w:txbxContent>
                      <w:p w:rsidR="00205D39" w:rsidRPr="00130FAF" w:rsidRDefault="00205D39" w:rsidP="00D31B09">
                        <w:r>
                          <w:t>1.5 T</w:t>
                        </w:r>
                      </w:p>
                    </w:txbxContent>
                  </v:textbox>
                </v:shape>
                <v:shape id="Text Box 31" o:spid="_x0000_s1028" type="#_x0000_t202" style="position:absolute;left:24065;top:50;width:656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" fillcolor="white [3201]" stroked="f" strokeweight=".5pt">
                  <v:textbox>
                    <w:txbxContent>
                      <w:p w:rsidR="00205D39" w:rsidRPr="00130FAF" w:rsidRDefault="00205D39" w:rsidP="00D31B09">
                        <w:r>
                          <w:t>3.0 T</w:t>
                        </w:r>
                      </w:p>
                    </w:txbxContent>
                  </v:textbox>
                </v:shape>
                <v:shape id="Text Box 54" o:spid="_x0000_s1029" type="#_x0000_t202" style="position:absolute;left:-1708;top:21001;width:8088;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vgb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6gb8v4QfI1S8AAAD//wMAUEsBAi0AFAAGAAgAAAAhANvh9svuAAAAhQEAABMAAAAAAAAA&#10;AAAAAAAAAAAAAFtDb250ZW50X1R5cGVzXS54bWxQSwECLQAUAAYACAAAACEAWvQsW78AAAAVAQAA&#10;CwAAAAAAAAAAAAAAAAAfAQAAX3JlbHMvLnJlbHNQSwECLQAUAAYACAAAACEAJ7L4G8YAAADbAAAA&#10;DwAAAAAAAAAAAAAAAAAHAgAAZHJzL2Rvd25yZXYueG1sUEsFBgAAAAADAAMAtwAAAPoCAAAAAA==&#10;" fillcolor="white [3201]" stroked="f" strokeweight=".5pt">
                  <v:textbox>
                    <w:txbxContent>
                      <w:p w:rsidR="00205D39" w:rsidRPr="00130FAF" w:rsidRDefault="00205D39" w:rsidP="002B741D">
                        <w:r>
                          <w:t>3.5 ppm</w:t>
                        </w:r>
                      </w:p>
                    </w:txbxContent>
                  </v:textbox>
                </v:shape>
                <v:shape id="Text Box 56" o:spid="_x0000_s1030" type="#_x0000_t202" style="position:absolute;left:22558;top:21704;width:854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" fillcolor="white [3201]" stroked="f" strokeweight=".5pt">
                  <v:textbox>
                    <w:txbxContent>
                      <w:p w:rsidR="00205D39" w:rsidRPr="00130FAF" w:rsidRDefault="00205D39" w:rsidP="002B741D">
                        <w:r>
                          <w:t>3.5 ppm</w:t>
                        </w:r>
                      </w:p>
                    </w:txbxContent>
                  </v:textbox>
                </v:shape>
              </v:group>
            </w:pict>
          </mc:Fallback>
        </mc:AlternateContent>
      </w:r>
      <w:r w:rsidR="00EB5F23">
        <w:rPr>
          <w:noProof/>
        </w:rPr>
        <w:drawing>
          <wp:inline distT="0" distB="0" distL="0" distR="0" wp14:anchorId="210A8B90" wp14:editId="2C98E210">
            <wp:extent cx="4725462" cy="2341266"/>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6">
                      <a:extLst>
                        <a:ext uri="{28A0092B-C50C-407E-A947-70E740481C1C}">
                          <a14:useLocalDpi xmlns:a14="http://schemas.microsoft.com/office/drawing/2010/main" val="0"/>
                        </a:ext>
                      </a:extLst>
                    </a:blip>
                    <a:srcRect b="11785"/>
                    <a:stretch/>
                  </pic:blipFill>
                  <pic:spPr bwMode="auto">
                    <a:xfrm>
                      <a:off x="0" y="0"/>
                      <a:ext cx="4762998" cy="2359864"/>
                    </a:xfrm>
                    <a:prstGeom prst="rect">
                      <a:avLst/>
                    </a:prstGeom>
                    <a:ln>
                      <a:noFill/>
                    </a:ln>
                    <a:extLst>
                      <a:ext uri="{53640926-AAD7-44D8-BBD7-CCE9431645EC}">
                        <a14:shadowObscured xmlns:a14="http://schemas.microsoft.com/office/drawing/2010/main"/>
                      </a:ext>
                    </a:extLst>
                  </pic:spPr>
                </pic:pic>
              </a:graphicData>
            </a:graphic>
          </wp:inline>
        </w:drawing>
      </w:r>
    </w:p>
    <w:p w:rsidR="00DF0685" w:rsidRDefault="00DF0685" w:rsidP="00251888">
      <w:pPr>
        <w:pStyle w:val="Caption"/>
      </w:pPr>
      <w:bookmarkStart w:id="9" w:name="_Ref523905599"/>
      <w:bookmarkStart w:id="10" w:name="_Toc523735282"/>
      <w:bookmarkStart w:id="11" w:name="_Toc525469925"/>
      <w:r>
        <w:t xml:space="preserve">Figure </w:t>
      </w:r>
      <w:r w:rsidR="00462132">
        <w:fldChar w:fldCharType="begin"/>
      </w:r>
      <w:r w:rsidR="00462132">
        <w:instrText xml:space="preserve"> STYLEREF 1 \s </w:instrText>
      </w:r>
      <w:r w:rsidR="00462132">
        <w:fldChar w:fldCharType="separate"/>
      </w:r>
      <w:r w:rsidR="00462132">
        <w:rPr>
          <w:cs/>
        </w:rPr>
        <w:t>‎</w:t>
      </w:r>
      <w:r w:rsidR="00462132">
        <w:t>2</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w:t>
      </w:r>
      <w:r w:rsidR="00462132">
        <w:fldChar w:fldCharType="end"/>
      </w:r>
      <w:bookmarkEnd w:id="9"/>
      <w:r>
        <w:t xml:space="preserve">: Spectrum of the water and fat protons. The frequency difference between water and fat is 3.5 ppm which is equal to 220 Hz and 450 Hz absolute frequency difference in the presence of 1.5T and 3,0T magnetic field. (a) 1.5T magnetic field. (b) 3.0T magnetic field </w:t>
      </w:r>
      <w:sdt>
        <w:sdtPr>
          <w:alias w:val="Don’t edit this field."/>
          <w:tag w:val="CitaviPlaceholder#ebc1f8ed-0178-4c0b-84f3-e7ff20e0a57b"/>
          <w:id w:val="1684558545"/>
          <w:placeholder>
            <w:docPart w:val="94BC817CE7D0451DBF764984CE81EE25"/>
          </w:placeholder>
        </w:sdtPr>
        <w:sdtContent>
          <w:r>
            <w:fldChar w:fldCharType="begin"/>
          </w:r>
          <w:r w:rsidR="00B8294D">
            <w:instrText>ADDIN CitaviPlaceholder{eyIkaWQiOiIxIiwiRW50cmllcyI6W3siJGlkIjoiMiIsIklkIjoiOTM1OTNkZmYtNjg4Yi00YzM5LWI0MTItZDlhNmNhMzg4Zm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WJjMWY4ZWQtMDE3OC00YzBiLTg0ZjMtZTdmZjIwZTBhNTdiIiwiVGV4dCI6IlszXSIsIldBSVZlcnNpb24iOiI2LjEuMC4wIn0=}</w:instrText>
          </w:r>
          <w:r>
            <w:fldChar w:fldCharType="separate"/>
          </w:r>
          <w:r w:rsidR="000E712B">
            <w:t>[3]</w:t>
          </w:r>
          <w:r>
            <w:fldChar w:fldCharType="end"/>
          </w:r>
        </w:sdtContent>
      </w:sdt>
      <w:r>
        <w:t>.</w:t>
      </w:r>
      <w:bookmarkEnd w:id="10"/>
      <w:bookmarkEnd w:id="11"/>
    </w:p>
    <w:p w:rsidR="00710908" w:rsidRDefault="00710908" w:rsidP="00CE280D"/>
    <w:p w:rsidR="009D2FDA" w:rsidRDefault="009D2FDA" w:rsidP="00CE280D"/>
    <w:p w:rsidR="00F76F3D" w:rsidRPr="00582FC4" w:rsidRDefault="00F96F72" w:rsidP="001177E5">
      <w:pPr>
        <w:jc w:val="center"/>
      </w:pPr>
      <w:r>
        <w:rPr>
          <w:noProof/>
        </w:rPr>
        <mc:AlternateContent>
          <mc:Choice Requires="wps">
            <w:drawing>
              <wp:anchor distT="0" distB="0" distL="114300" distR="114300" simplePos="0" relativeHeight="251836928" behindDoc="0" locked="0" layoutInCell="1" allowOverlap="1" wp14:anchorId="002555FC" wp14:editId="336053AE">
                <wp:simplePos x="0" y="0"/>
                <wp:positionH relativeFrom="column">
                  <wp:posOffset>1348796</wp:posOffset>
                </wp:positionH>
                <wp:positionV relativeFrom="paragraph">
                  <wp:posOffset>2606675</wp:posOffset>
                </wp:positionV>
                <wp:extent cx="473075" cy="300990"/>
                <wp:effectExtent l="0" t="0" r="3175" b="3810"/>
                <wp:wrapNone/>
                <wp:docPr id="78" name="Text Box 7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45175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2555FC" id="Text Box 78" o:spid="_x0000_s1031" type="#_x0000_t202" style="position:absolute;left:0;text-align:left;margin-left:106.2pt;margin-top:205.25pt;width:37.25pt;height:23.7pt;z-index:251836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" fillcolor="white [3201]" stroked="f" strokeweight=".5pt">
                <v:textbox>
                  <w:txbxContent>
                    <w:p w:rsidR="00205D39" w:rsidRPr="00130FAF" w:rsidRDefault="00205D39" w:rsidP="00451759">
                      <w:r>
                        <w:t>(d)</w:t>
                      </w:r>
                    </w:p>
                  </w:txbxContent>
                </v:textbox>
              </v:shape>
            </w:pict>
          </mc:Fallback>
        </mc:AlternateContent>
      </w:r>
      <w:r>
        <w:rPr>
          <w:noProof/>
        </w:rPr>
        <mc:AlternateContent>
          <mc:Choice Requires="wps">
            <w:drawing>
              <wp:anchor distT="0" distB="0" distL="114300" distR="114300" simplePos="0" relativeHeight="251834880" behindDoc="0" locked="0" layoutInCell="1" allowOverlap="1" wp14:anchorId="1176F75B" wp14:editId="1BFC2851">
                <wp:simplePos x="0" y="0"/>
                <wp:positionH relativeFrom="column">
                  <wp:posOffset>2740890</wp:posOffset>
                </wp:positionH>
                <wp:positionV relativeFrom="paragraph">
                  <wp:posOffset>2608929</wp:posOffset>
                </wp:positionV>
                <wp:extent cx="473075" cy="300990"/>
                <wp:effectExtent l="0" t="0" r="3175" b="3810"/>
                <wp:wrapNone/>
                <wp:docPr id="1073741829" name="Text Box 10737418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451759">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76F75B" id="Text Box 1073741829" o:spid="_x0000_s1032" type="#_x0000_t202" style="position:absolute;left:0;text-align:left;margin-left:215.8pt;margin-top:205.45pt;width:37.25pt;height:23.7pt;z-index:251834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" fillcolor="white [3201]" stroked="f" strokeweight=".5pt">
                <v:textbox>
                  <w:txbxContent>
                    <w:p w:rsidR="00205D39" w:rsidRPr="00130FAF" w:rsidRDefault="00205D39" w:rsidP="00451759">
                      <w:r>
                        <w:t>(e)</w:t>
                      </w:r>
                    </w:p>
                  </w:txbxContent>
                </v:textbox>
              </v:shape>
            </w:pict>
          </mc:Fallback>
        </mc:AlternateContent>
      </w:r>
      <w:r>
        <w:rPr>
          <w:noProof/>
        </w:rPr>
        <mc:AlternateContent>
          <mc:Choice Requires="wps">
            <w:drawing>
              <wp:anchor distT="0" distB="0" distL="114300" distR="114300" simplePos="0" relativeHeight="251838976" behindDoc="0" locked="0" layoutInCell="1" allowOverlap="1" wp14:anchorId="33A35F21" wp14:editId="1D853534">
                <wp:simplePos x="0" y="0"/>
                <wp:positionH relativeFrom="column">
                  <wp:posOffset>4008336</wp:posOffset>
                </wp:positionH>
                <wp:positionV relativeFrom="paragraph">
                  <wp:posOffset>1186243</wp:posOffset>
                </wp:positionV>
                <wp:extent cx="473075" cy="300990"/>
                <wp:effectExtent l="0" t="0" r="3175" b="3810"/>
                <wp:wrapNone/>
                <wp:docPr id="103" name="Text Box 10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451759">
                            <w:pPr>
                              <w:jc w:val="center"/>
                            </w:pPr>
                            <w:r>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A35F21" id="Text Box 103" o:spid="_x0000_s1033" type="#_x0000_t202" style="position:absolute;left:0;text-align:left;margin-left:315.6pt;margin-top:93.4pt;width:37.25pt;height:23.7pt;z-index:251838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" fillcolor="white [3201]" stroked="f" strokeweight=".5pt">
                <v:textbox>
                  <w:txbxContent>
                    <w:p w:rsidR="00205D39" w:rsidRPr="00130FAF" w:rsidRDefault="00205D39" w:rsidP="00451759">
                      <w:pPr>
                        <w:jc w:val="center"/>
                      </w:pPr>
                      <w:r>
                        <w:t xml:space="preserve"> (c)</w:t>
                      </w:r>
                    </w:p>
                  </w:txbxContent>
                </v:textbox>
              </v:shape>
            </w:pict>
          </mc:Fallback>
        </mc:AlternateContent>
      </w:r>
      <w:r>
        <w:rPr>
          <w:noProof/>
        </w:rPr>
        <mc:AlternateContent>
          <mc:Choice Requires="wps">
            <w:drawing>
              <wp:anchor distT="0" distB="0" distL="114300" distR="114300" simplePos="0" relativeHeight="251719168" behindDoc="0" locked="0" layoutInCell="1" allowOverlap="1" wp14:anchorId="1A56D8EB" wp14:editId="10CC7EB9">
                <wp:simplePos x="0" y="0"/>
                <wp:positionH relativeFrom="column">
                  <wp:posOffset>1364615</wp:posOffset>
                </wp:positionH>
                <wp:positionV relativeFrom="paragraph">
                  <wp:posOffset>1164011</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6D8EB" id="Text Box 27" o:spid="_x0000_s1034" type="#_x0000_t202" style="position:absolute;left:0;text-align:left;margin-left:107.45pt;margin-top:91.65pt;width:37.25pt;height:23.7pt;z-index:251719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" fillcolor="white [3201]" stroked="f" strokeweight=".5pt">
                <v:textbox>
                  <w:txbxContent>
                    <w:p w:rsidR="00205D39" w:rsidRPr="00130FAF" w:rsidRDefault="00205D39" w:rsidP="00D31B09">
                      <w:r>
                        <w:t>(</w:t>
                      </w:r>
                      <w:r w:rsidRPr="00130FAF">
                        <w:t>a</w:t>
                      </w:r>
                      <w:r>
                        <w:t>)</w:t>
                      </w:r>
                    </w:p>
                  </w:txbxContent>
                </v:textbox>
              </v:shape>
            </w:pict>
          </mc:Fallback>
        </mc:AlternateContent>
      </w:r>
      <w:r w:rsidR="00AF3595">
        <w:rPr>
          <w:noProof/>
        </w:rPr>
        <mc:AlternateContent>
          <mc:Choice Requires="wps">
            <w:drawing>
              <wp:anchor distT="0" distB="0" distL="114300" distR="114300" simplePos="0" relativeHeight="251720192" behindDoc="0" locked="0" layoutInCell="1" allowOverlap="1" wp14:anchorId="10264066" wp14:editId="26813D95">
                <wp:simplePos x="0" y="0"/>
                <wp:positionH relativeFrom="margin">
                  <wp:align>center</wp:align>
                </wp:positionH>
                <wp:positionV relativeFrom="paragraph">
                  <wp:posOffset>1193675</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D31B09">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264066" id="Text Box 28" o:spid="_x0000_s1035" type="#_x0000_t202" style="position:absolute;left:0;text-align:left;margin-left:0;margin-top:94pt;width:37.25pt;height:23.7pt;z-index:2517201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" fillcolor="white [3201]" stroked="f" strokeweight=".5pt">
                <v:textbox>
                  <w:txbxContent>
                    <w:p w:rsidR="00205D39" w:rsidRPr="00130FAF" w:rsidRDefault="00205D39" w:rsidP="00D31B09">
                      <w:r>
                        <w:t xml:space="preserve">   (b)</w:t>
                      </w:r>
                    </w:p>
                  </w:txbxContent>
                </v:textbox>
                <w10:wrap anchorx="margin"/>
              </v:shape>
            </w:pict>
          </mc:Fallback>
        </mc:AlternateContent>
      </w:r>
      <w:r w:rsidR="00917B29">
        <w:rPr>
          <w:noProof/>
        </w:rPr>
        <w:drawing>
          <wp:inline distT="0" distB="0" distL="0" distR="0" wp14:anchorId="47243D44" wp14:editId="544F4620">
            <wp:extent cx="4380951" cy="2858756"/>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88089" cy="2863414"/>
                    </a:xfrm>
                    <a:prstGeom prst="rect">
                      <a:avLst/>
                    </a:prstGeom>
                  </pic:spPr>
                </pic:pic>
              </a:graphicData>
            </a:graphic>
          </wp:inline>
        </w:drawing>
      </w:r>
    </w:p>
    <w:p w:rsidR="000340E7" w:rsidRDefault="00451759" w:rsidP="00251888">
      <w:pPr>
        <w:pStyle w:val="Caption"/>
      </w:pPr>
      <w:bookmarkStart w:id="12" w:name="_Toc525469926"/>
      <w:r>
        <mc:AlternateContent>
          <mc:Choice Requires="wps">
            <w:drawing>
              <wp:anchor distT="0" distB="0" distL="114300" distR="114300" simplePos="0" relativeHeight="251843072" behindDoc="0" locked="0" layoutInCell="1" allowOverlap="1" wp14:anchorId="00420D19" wp14:editId="00FD38E6">
                <wp:simplePos x="0" y="0"/>
                <wp:positionH relativeFrom="column">
                  <wp:posOffset>2656936</wp:posOffset>
                </wp:positionH>
                <wp:positionV relativeFrom="paragraph">
                  <wp:posOffset>3422147</wp:posOffset>
                </wp:positionV>
                <wp:extent cx="473075" cy="300990"/>
                <wp:effectExtent l="0" t="0" r="3175" b="3810"/>
                <wp:wrapNone/>
                <wp:docPr id="1073741893" name="Text Box 107374189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451759">
                            <w:pPr>
                              <w:jc w:val="center"/>
                            </w:pPr>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420D19" id="Text Box 1073741893" o:spid="_x0000_s1036" type="#_x0000_t202" style="position:absolute;left:0;text-align:left;margin-left:209.2pt;margin-top:269.45pt;width:37.25pt;height:23.7pt;z-index:251843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" fillcolor="white [3201]" stroked="f" strokeweight=".5pt">
                <v:textbox>
                  <w:txbxContent>
                    <w:p w:rsidR="00205D39" w:rsidRPr="00130FAF" w:rsidRDefault="00205D39" w:rsidP="00451759">
                      <w:pPr>
                        <w:jc w:val="center"/>
                      </w:pPr>
                      <w:r>
                        <w:t>(e)</w:t>
                      </w:r>
                    </w:p>
                  </w:txbxContent>
                </v:textbox>
              </v:shape>
            </w:pict>
          </mc:Fallback>
        </mc:AlternateContent>
      </w:r>
      <w:r>
        <mc:AlternateContent>
          <mc:Choice Requires="wps">
            <w:drawing>
              <wp:anchor distT="0" distB="0" distL="114300" distR="114300" simplePos="0" relativeHeight="251841024" behindDoc="0" locked="0" layoutInCell="1" allowOverlap="1" wp14:anchorId="0D7C879B" wp14:editId="7D6B020F">
                <wp:simplePos x="0" y="0"/>
                <wp:positionH relativeFrom="column">
                  <wp:posOffset>868141</wp:posOffset>
                </wp:positionH>
                <wp:positionV relativeFrom="paragraph">
                  <wp:posOffset>3418349</wp:posOffset>
                </wp:positionV>
                <wp:extent cx="473075" cy="300990"/>
                <wp:effectExtent l="0" t="0" r="3175" b="3810"/>
                <wp:wrapNone/>
                <wp:docPr id="122" name="Text Box 1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451759">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7C879B" id="Text Box 122" o:spid="_x0000_s1037" type="#_x0000_t202" style="position:absolute;left:0;text-align:left;margin-left:68.35pt;margin-top:269.15pt;width:37.25pt;height:23.7pt;z-index:251841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" fillcolor="white [3201]" stroked="f" strokeweight=".5pt">
                <v:textbox>
                  <w:txbxContent>
                    <w:p w:rsidR="00205D39" w:rsidRPr="00130FAF" w:rsidRDefault="00205D39" w:rsidP="00451759">
                      <w:pPr>
                        <w:jc w:val="center"/>
                      </w:pPr>
                      <w:r>
                        <w:t>(d)</w:t>
                      </w:r>
                    </w:p>
                  </w:txbxContent>
                </v:textbox>
              </v:shape>
            </w:pict>
          </mc:Fallback>
        </mc:AlternateContent>
      </w:r>
      <w:bookmarkStart w:id="13" w:name="_Ref525059426"/>
      <w:bookmarkStart w:id="14" w:name="_Toc523735283"/>
      <w:r w:rsidR="0062615D">
        <w:t xml:space="preserve">Figure </w:t>
      </w:r>
      <w:r w:rsidR="00462132">
        <w:fldChar w:fldCharType="begin"/>
      </w:r>
      <w:r w:rsidR="00462132">
        <w:instrText xml:space="preserve"> STYLEREF 1 \s </w:instrText>
      </w:r>
      <w:r w:rsidR="00462132">
        <w:fldChar w:fldCharType="separate"/>
      </w:r>
      <w:r w:rsidR="00462132">
        <w:rPr>
          <w:cs/>
        </w:rPr>
        <w:t>‎</w:t>
      </w:r>
      <w:r w:rsidR="00462132">
        <w:t>2</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w:t>
      </w:r>
      <w:r w:rsidR="00462132">
        <w:fldChar w:fldCharType="end"/>
      </w:r>
      <w:bookmarkEnd w:id="13"/>
      <w:r w:rsidR="0062615D">
        <w:t xml:space="preserve">: </w:t>
      </w:r>
      <w:r w:rsidR="0062615D" w:rsidRPr="007C42AB">
        <w:t>Precession of</w:t>
      </w:r>
      <w:r w:rsidR="007A531B">
        <w:t xml:space="preserve"> the</w:t>
      </w:r>
      <w:r w:rsidR="0062615D" w:rsidRPr="007C42AB">
        <w:t xml:space="preserve"> fat and </w:t>
      </w:r>
      <w:r w:rsidR="0062615D" w:rsidRPr="00582FC4">
        <w:t>water</w:t>
      </w:r>
      <w:r w:rsidR="0062615D" w:rsidRPr="007C42AB">
        <w:t xml:space="preserve"> protons</w:t>
      </w:r>
      <w:r w:rsidR="00046725">
        <w:t xml:space="preserve"> in different positions</w:t>
      </w:r>
      <w:r w:rsidR="0062615D" w:rsidRPr="007C42AB">
        <w:t>. Due to the frequency difference between fat and water protons, water protons precesses faster than fat protons</w:t>
      </w:r>
      <w:r w:rsidR="00CD2946">
        <w:t xml:space="preserve"> </w:t>
      </w:r>
      <w:sdt>
        <w:sdtPr>
          <w:alias w:val="Don’t edit this field."/>
          <w:tag w:val="CitaviPlaceholder#8b20bbb9-e619-4dbc-8f6d-ea805e49a9ec"/>
          <w:id w:val="2109933590"/>
          <w:placeholder>
            <w:docPart w:val="DefaultPlaceholder_-1854013440"/>
          </w:placeholder>
        </w:sdtPr>
        <w:sdtContent>
          <w:r w:rsidR="00CD2946">
            <w:fldChar w:fldCharType="begin"/>
          </w:r>
          <w:r w:rsidR="00B8294D">
            <w:instrText>ADDIN CitaviPlaceholder{eyIkaWQiOiIxIiwiRW50cmllcyI6W3siJGlkIjoiMiIsIklkIjoiOGE5OWIwY2ItZjIyZi00NGEwLWI2MWUtZWZmNWRkMTViOGJ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OGIyMGJiYjktZTYxOS00ZGJjLThmNmQtZWE4MDVlNDlhOWVjIiwiVGV4dCI6IlszXSIsIldBSVZlcnNpb24iOiI2LjEuMC4wIn0=}</w:instrText>
          </w:r>
          <w:r w:rsidR="00CD2946">
            <w:fldChar w:fldCharType="separate"/>
          </w:r>
          <w:r w:rsidR="000E712B">
            <w:t>[3]</w:t>
          </w:r>
          <w:r w:rsidR="00CD2946">
            <w:fldChar w:fldCharType="end"/>
          </w:r>
        </w:sdtContent>
      </w:sdt>
      <w:r w:rsidR="0062615D" w:rsidRPr="007C42AB">
        <w:t>.</w:t>
      </w:r>
      <w:bookmarkEnd w:id="12"/>
      <w:bookmarkEnd w:id="14"/>
    </w:p>
    <w:p w:rsidR="00582FC4" w:rsidRPr="00582FC4" w:rsidRDefault="00582FC4" w:rsidP="00582FC4"/>
    <w:p w:rsidR="009331E8" w:rsidRDefault="001A6FEA" w:rsidP="001A6203">
      <w:r>
        <w:lastRenderedPageBreak/>
        <w:t>Although</w:t>
      </w:r>
      <w:r w:rsidR="000351EC">
        <w:t>, d</w:t>
      </w:r>
      <w:r w:rsidR="00E4345C">
        <w:t>ue to the fact that</w:t>
      </w:r>
      <w:r w:rsidR="00AB1C3C">
        <w:t xml:space="preserve"> the</w:t>
      </w:r>
      <w:r w:rsidR="00E4345C">
        <w:t xml:space="preserve"> fat</w:t>
      </w:r>
      <w:r w:rsidR="005759B4">
        <w:t xml:space="preserve"> </w:t>
      </w:r>
      <w:r w:rsidR="00E4345C">
        <w:t xml:space="preserve">protons </w:t>
      </w:r>
      <w:r w:rsidR="00744E0F">
        <w:t xml:space="preserve">have a </w:t>
      </w:r>
      <w:r w:rsidR="00744E0F" w:rsidRPr="00744E0F">
        <w:t>lower resonate frequency than</w:t>
      </w:r>
      <w:r w:rsidR="00ED5266">
        <w:t xml:space="preserve"> the</w:t>
      </w:r>
      <w:r w:rsidR="00E4345C" w:rsidRPr="00744E0F">
        <w:t xml:space="preserve"> water protons</w:t>
      </w:r>
      <w:r>
        <w:t xml:space="preserve">, </w:t>
      </w:r>
      <w:r w:rsidR="00E4345C" w:rsidRPr="009B1A43">
        <w:t xml:space="preserve">they </w:t>
      </w:r>
      <w:r w:rsidR="009B1A43" w:rsidRPr="009B1A43">
        <w:t>will be transferred</w:t>
      </w:r>
      <w:r w:rsidR="00E4345C" w:rsidRPr="009B1A43">
        <w:t xml:space="preserve"> to</w:t>
      </w:r>
      <w:r w:rsidR="006756AC">
        <w:t xml:space="preserve"> the pixels with</w:t>
      </w:r>
      <w:r w:rsidR="00E4345C" w:rsidRPr="009B1A43">
        <w:t xml:space="preserve"> a lower frequency </w:t>
      </w:r>
      <w:r w:rsidR="006756AC">
        <w:t>level</w:t>
      </w:r>
      <w:r w:rsidR="00E4345C" w:rsidRPr="009B1A43">
        <w:t xml:space="preserve"> in the readout direction</w:t>
      </w:r>
      <w:r w:rsidR="00515E19">
        <w:t>.</w:t>
      </w:r>
      <w:r w:rsidR="00E6678A">
        <w:t xml:space="preserve"> </w:t>
      </w:r>
      <w:r w:rsidR="00DF5498">
        <w:t xml:space="preserve">This </w:t>
      </w:r>
      <w:r w:rsidR="00A638FA" w:rsidRPr="00616070">
        <w:t>misregistration</w:t>
      </w:r>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w:t>
      </w:r>
      <w:r w:rsidR="00AF5BE7">
        <w:t>as</w:t>
      </w:r>
      <w:r w:rsidR="005C6C0F">
        <w:t xml:space="preserve"> it</w:t>
      </w:r>
      <w:r w:rsidR="00AF5BE7">
        <w:t xml:space="preserve"> is shown in Figure 2.3</w:t>
      </w:r>
      <w:r w:rsidR="00F56FD6" w:rsidRPr="0092231B">
        <w:t>.</w:t>
      </w:r>
      <w:r w:rsidR="00F6152D" w:rsidRPr="0092231B">
        <w:t xml:space="preserve"> </w:t>
      </w:r>
    </w:p>
    <w:p w:rsidR="00E111EC" w:rsidRDefault="00E111EC" w:rsidP="00D31B09"/>
    <w:p w:rsidR="00605F7A" w:rsidRDefault="00974768" w:rsidP="00974768">
      <w:pPr>
        <w:jc w:val="center"/>
      </w:pPr>
      <w:r>
        <w:rPr>
          <w:noProof/>
        </w:rPr>
        <mc:AlternateContent>
          <mc:Choice Requires="wps">
            <w:drawing>
              <wp:anchor distT="0" distB="0" distL="114300" distR="114300" simplePos="0" relativeHeight="251723264" behindDoc="0" locked="0" layoutInCell="1" allowOverlap="1" wp14:anchorId="0D3AFA2E" wp14:editId="2A9C6C96">
                <wp:simplePos x="0" y="0"/>
                <wp:positionH relativeFrom="column">
                  <wp:posOffset>1173878</wp:posOffset>
                </wp:positionH>
                <wp:positionV relativeFrom="paragraph">
                  <wp:posOffset>2755732</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D31B09">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3AFA2E" id="Text Box 30" o:spid="_x0000_s1038" type="#_x0000_t202" style="position:absolute;left:0;text-align:left;margin-left:92.45pt;margin-top:217pt;width:37.25pt;height:23.7pt;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" fillcolor="white [3201]" stroked="f" strokeweight=".5pt">
                <v:textbox>
                  <w:txbxContent>
                    <w:p w:rsidR="00205D39" w:rsidRPr="00130FAF" w:rsidRDefault="00205D39" w:rsidP="00D31B09">
                      <w:r>
                        <w:t xml:space="preserve"> (</w:t>
                      </w:r>
                      <w:r w:rsidRPr="00130FAF">
                        <w:t>a</w:t>
                      </w:r>
                      <w:r>
                        <w:t>)</w:t>
                      </w:r>
                    </w:p>
                  </w:txbxContent>
                </v:textbox>
              </v:shape>
            </w:pict>
          </mc:Fallback>
        </mc:AlternateContent>
      </w:r>
      <w:r w:rsidR="00EB5F64">
        <w:rPr>
          <w:noProof/>
        </w:rPr>
        <mc:AlternateContent>
          <mc:Choice Requires="wps">
            <w:drawing>
              <wp:anchor distT="0" distB="0" distL="114300" distR="114300" simplePos="0" relativeHeight="251724288" behindDoc="0" locked="0" layoutInCell="1" allowOverlap="1" wp14:anchorId="4DFE80F8" wp14:editId="37A69910">
                <wp:simplePos x="0" y="0"/>
                <wp:positionH relativeFrom="column">
                  <wp:posOffset>4248325</wp:posOffset>
                </wp:positionH>
                <wp:positionV relativeFrom="paragraph">
                  <wp:posOffset>2748169</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FE80F8" id="Text Box 32" o:spid="_x0000_s1039" type="#_x0000_t202" style="position:absolute;left:0;text-align:left;margin-left:334.5pt;margin-top:216.4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" fillcolor="white [3201]" stroked="f" strokeweight=".5pt">
                <v:textbox>
                  <w:txbxContent>
                    <w:p w:rsidR="00205D39" w:rsidRPr="00130FAF" w:rsidRDefault="00205D39" w:rsidP="00D31B09">
                      <w:r>
                        <w:t>(b)</w:t>
                      </w:r>
                    </w:p>
                  </w:txbxContent>
                </v:textbox>
              </v:shape>
            </w:pict>
          </mc:Fallback>
        </mc:AlternateContent>
      </w:r>
      <w:r w:rsidR="008951CB">
        <w:rPr>
          <w:noProof/>
        </w:rPr>
        <w:drawing>
          <wp:inline distT="0" distB="0" distL="0" distR="0" wp14:anchorId="0D4AD508" wp14:editId="0ADB3BB2">
            <wp:extent cx="5707464" cy="2733376"/>
            <wp:effectExtent l="0" t="0" r="762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18">
                      <a:extLst>
                        <a:ext uri="{28A0092B-C50C-407E-A947-70E740481C1C}">
                          <a14:useLocalDpi xmlns:a14="http://schemas.microsoft.com/office/drawing/2010/main" val="0"/>
                        </a:ext>
                      </a:extLst>
                    </a:blip>
                    <a:srcRect l="750" t="1161" r="1271" b="2099"/>
                    <a:stretch/>
                  </pic:blipFill>
                  <pic:spPr bwMode="auto">
                    <a:xfrm>
                      <a:off x="0" y="0"/>
                      <a:ext cx="5907018" cy="2828945"/>
                    </a:xfrm>
                    <a:prstGeom prst="rect">
                      <a:avLst/>
                    </a:prstGeom>
                    <a:ln>
                      <a:noFill/>
                    </a:ln>
                    <a:extLst>
                      <a:ext uri="{53640926-AAD7-44D8-BBD7-CCE9431645EC}">
                        <a14:shadowObscured xmlns:a14="http://schemas.microsoft.com/office/drawing/2010/main"/>
                      </a:ext>
                    </a:extLst>
                  </pic:spPr>
                </pic:pic>
              </a:graphicData>
            </a:graphic>
          </wp:inline>
        </w:drawing>
      </w:r>
      <w:bookmarkStart w:id="15" w:name="_Toc523735284"/>
    </w:p>
    <w:p w:rsidR="00AC64CA" w:rsidRDefault="00AC64CA" w:rsidP="00AC64CA">
      <w:pPr>
        <w:jc w:val="center"/>
      </w:pPr>
    </w:p>
    <w:p w:rsidR="00CC5EF8" w:rsidRDefault="00C96550" w:rsidP="00251888">
      <w:pPr>
        <w:pStyle w:val="Caption"/>
      </w:pPr>
      <w:bookmarkStart w:id="16" w:name="_Toc525469927"/>
      <w:r>
        <w:t xml:space="preserve">Figure </w:t>
      </w:r>
      <w:r w:rsidR="00462132">
        <w:fldChar w:fldCharType="begin"/>
      </w:r>
      <w:r w:rsidR="00462132">
        <w:instrText xml:space="preserve"> STYLEREF 1 \s </w:instrText>
      </w:r>
      <w:r w:rsidR="00462132">
        <w:fldChar w:fldCharType="separate"/>
      </w:r>
      <w:r w:rsidR="00462132">
        <w:rPr>
          <w:cs/>
        </w:rPr>
        <w:t>‎</w:t>
      </w:r>
      <w:r w:rsidR="00462132">
        <w:t>2</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w:t>
      </w:r>
      <w:r w:rsidR="00462132">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w:t>
      </w:r>
      <w:r w:rsidR="00EB5F64">
        <w:t>s</w:t>
      </w:r>
      <w:r w:rsidRPr="007C42AB">
        <w:t>). The image is acquired using spin echo pulse sequence in phase-encoding direction</w:t>
      </w:r>
      <w:r w:rsidR="00CD2946">
        <w:t xml:space="preserve"> </w:t>
      </w:r>
      <w:sdt>
        <w:sdtPr>
          <w:alias w:val="Don’t edit this field."/>
          <w:tag w:val="CitaviPlaceholder#d0b873a0-5ac6-4f1e-b50e-79a12968e255"/>
          <w:id w:val="1983417620"/>
          <w:placeholder>
            <w:docPart w:val="DefaultPlaceholder_-1854013440"/>
          </w:placeholder>
        </w:sdtPr>
        <w:sdtContent>
          <w:r w:rsidR="00CD2946">
            <w:fldChar w:fldCharType="begin"/>
          </w:r>
          <w:r w:rsidR="00B8294D">
            <w:instrText>ADDIN CitaviPlaceholder{eyIkaWQiOiIxIiwiRW50cmllcyI6W3siJGlkIjoiMiIsIklkIjoiYzRhNjRjZjMtOTM5Mi00NmFiLThkYmItOTZjMDc1NTdhOGQ1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DBiODczYTAtNWFjNi00ZjFlLWI1MGUtNzlhMTI5NjhlMjU1IiwiVGV4dCI6IlszXSIsIldBSVZlcnNpb24iOiI2LjEuMC4wIn0=}</w:instrText>
          </w:r>
          <w:r w:rsidR="00CD2946">
            <w:fldChar w:fldCharType="separate"/>
          </w:r>
          <w:r w:rsidR="000E712B">
            <w:t>[3]</w:t>
          </w:r>
          <w:r w:rsidR="00CD2946">
            <w:fldChar w:fldCharType="end"/>
          </w:r>
        </w:sdtContent>
      </w:sdt>
      <w:r w:rsidRPr="007C42AB">
        <w:t>.</w:t>
      </w:r>
      <w:bookmarkEnd w:id="15"/>
      <w:bookmarkEnd w:id="16"/>
    </w:p>
    <w:p w:rsidR="00556D08" w:rsidRPr="00556D08" w:rsidRDefault="00556D08" w:rsidP="00556D08"/>
    <w:p w:rsidR="00C5623A" w:rsidRPr="00381E02" w:rsidRDefault="00C5623A" w:rsidP="0007793C">
      <w:pPr>
        <w:pStyle w:val="Heading4"/>
      </w:pPr>
      <w:bookmarkStart w:id="17" w:name="_Toc525469992"/>
      <w:r w:rsidRPr="00381E02">
        <w:t xml:space="preserve">Phase </w:t>
      </w:r>
      <w:r w:rsidRPr="0007793C">
        <w:t>cancel</w:t>
      </w:r>
      <w:r w:rsidR="00007A57" w:rsidRPr="0007793C">
        <w:t>lation</w:t>
      </w:r>
      <w:r w:rsidR="00007A57" w:rsidRPr="00381E02">
        <w:t xml:space="preserve"> artifact</w:t>
      </w:r>
      <w:bookmarkEnd w:id="17"/>
    </w:p>
    <w:p w:rsidR="0028015F" w:rsidRPr="0028015F" w:rsidRDefault="00007A57" w:rsidP="005D08D5">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precessional</w:t>
      </w:r>
      <w:r w:rsidRPr="00F25659">
        <w:t xml:space="preserve"> frequency difference </w:t>
      </w:r>
      <w:r w:rsidR="004A3AF0">
        <w:t>of</w:t>
      </w:r>
      <w:r w:rsidRPr="00F25659">
        <w:t xml:space="preserve"> </w:t>
      </w:r>
      <w:r w:rsidR="004E1AC4">
        <w:t xml:space="preserve">the </w:t>
      </w:r>
      <w:r w:rsidRPr="00F25659">
        <w:t>fat and water protons</w:t>
      </w:r>
      <w:r w:rsidR="009F1641" w:rsidRPr="00DB20A5">
        <w:t>.</w:t>
      </w:r>
      <w:r w:rsidR="0053708C">
        <w:t xml:space="preserve"> </w:t>
      </w:r>
      <w:r w:rsidR="001D3DA9">
        <w:t>Exclusively, this kind of</w:t>
      </w:r>
      <w:r w:rsidR="00F203CA">
        <w:t xml:space="preserve"> the</w:t>
      </w:r>
      <w:r w:rsidR="001D3DA9">
        <w:t xml:space="preserve"> chemical shift-based artifact </w:t>
      </w:r>
      <w:r w:rsidR="00E73F82" w:rsidRPr="00E73F82">
        <w:t>occurs</w:t>
      </w:r>
      <w:r w:rsidR="001D3DA9" w:rsidRPr="00E73F82">
        <w:t xml:space="preserve"> in</w:t>
      </w:r>
      <w:r w:rsidR="00320B2E">
        <w:t xml:space="preserve"> the</w:t>
      </w:r>
      <w:r w:rsidR="001D3DA9" w:rsidRPr="00E73F82">
        <w:t xml:space="preserve"> gradient echo images.</w:t>
      </w:r>
      <w:r w:rsidR="00B12AC7">
        <w:t xml:space="preserve"> As it </w:t>
      </w:r>
      <w:r w:rsidR="00B12AC7" w:rsidRPr="00E73F82">
        <w:t xml:space="preserve">is </w:t>
      </w:r>
      <w:r w:rsidR="00E73F82" w:rsidRPr="00E73F82">
        <w:t xml:space="preserve">illustrated </w:t>
      </w:r>
      <w:r w:rsidR="00B12AC7" w:rsidRPr="00E73F82">
        <w:t>in</w:t>
      </w:r>
      <w:r w:rsidR="00E60209">
        <w:t xml:space="preserve"> the</w:t>
      </w:r>
      <w:r w:rsidR="00B12AC7" w:rsidRPr="00E73F82">
        <w:t xml:space="preserve"> Figure</w:t>
      </w:r>
      <w:r w:rsidR="004F2C1D">
        <w:t xml:space="preserve"> 2.4</w:t>
      </w:r>
      <w:r w:rsidR="00B12AC7">
        <w:t>, the artifact leads to a black line around the boundary of the tissue because of the destructive interference of</w:t>
      </w:r>
      <w:r w:rsidR="004E1AC4">
        <w:t xml:space="preserve"> the</w:t>
      </w:r>
      <w:r w:rsidR="00B12AC7">
        <w:t xml:space="preserve"> signals from the pixels containing fat and water protons</w:t>
      </w:r>
      <w:r w:rsidR="002B6300">
        <w:t xml:space="preserve"> </w:t>
      </w:r>
      <w:sdt>
        <w:sdtPr>
          <w:alias w:val="Don’t edit this field."/>
          <w:tag w:val="CitaviPlaceholder#127d7fc6-1836-4d7b-8171-92773ba67c70"/>
          <w:id w:val="-1923397921"/>
          <w:placeholder>
            <w:docPart w:val="DefaultPlaceholder_-1854013440"/>
          </w:placeholder>
        </w:sdtPr>
        <w:sdtContent>
          <w:r w:rsidR="002B6300">
            <w:fldChar w:fldCharType="begin"/>
          </w:r>
          <w:r w:rsidR="00B8294D">
            <w:instrText>ADDIN CitaviPlaceholder{eyIkaWQiOiIxIiwiRW50cmllcyI6W3siJGlkIjoiMiIsIklkIjoiYzcwNTY3Y2EtNTYzNi00MTg0LThmYjktZjYwZDgzYTM3ZjR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MTI3ZDdmYzYtMTgzNi00ZDdiLTgxNzEtOTI3NzNiYTY3YzcwIiwiVGV4dCI6IlszXSIsIldBSVZlcnNpb24iOiI2LjEuMC4wIn0=}</w:instrText>
          </w:r>
          <w:r w:rsidR="002B6300">
            <w:fldChar w:fldCharType="separate"/>
          </w:r>
          <w:r w:rsidR="000E712B">
            <w:t>[3]</w:t>
          </w:r>
          <w:r w:rsidR="002B6300">
            <w:fldChar w:fldCharType="end"/>
          </w:r>
        </w:sdtContent>
      </w:sdt>
      <w:r w:rsidR="00B12AC7">
        <w:t xml:space="preserve">. </w:t>
      </w:r>
    </w:p>
    <w:p w:rsidR="00FA484B" w:rsidRDefault="00367CB2" w:rsidP="004A299E">
      <w:pPr>
        <w:jc w:val="center"/>
      </w:pPr>
      <w:r>
        <w:rPr>
          <w:noProof/>
        </w:rPr>
        <w:lastRenderedPageBreak/>
        <mc:AlternateContent>
          <mc:Choice Requires="wps">
            <w:drawing>
              <wp:anchor distT="0" distB="0" distL="114300" distR="114300" simplePos="0" relativeHeight="251726336" behindDoc="0" locked="0" layoutInCell="1" allowOverlap="1" wp14:anchorId="178DE073" wp14:editId="38E86BE0">
                <wp:simplePos x="0" y="0"/>
                <wp:positionH relativeFrom="column">
                  <wp:posOffset>4332794</wp:posOffset>
                </wp:positionH>
                <wp:positionV relativeFrom="paragraph">
                  <wp:posOffset>2072500</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8DE073" id="Text Box 34" o:spid="_x0000_s1040" type="#_x0000_t202" style="position:absolute;left:0;text-align:left;margin-left:341.15pt;margin-top:163.2pt;width:37.25pt;height:23.7pt;z-index:25172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DU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" fillcolor="white [3201]" stroked="f" strokeweight=".5pt">
                <v:textbox>
                  <w:txbxContent>
                    <w:p w:rsidR="00205D39" w:rsidRPr="00130FAF" w:rsidRDefault="00205D39" w:rsidP="00D31B09">
                      <w:r>
                        <w:t>(b)</w:t>
                      </w:r>
                    </w:p>
                  </w:txbxContent>
                </v:textbox>
              </v:shape>
            </w:pict>
          </mc:Fallback>
        </mc:AlternateContent>
      </w:r>
      <w:r w:rsidR="00E97695">
        <w:rPr>
          <w:noProof/>
        </w:rPr>
        <mc:AlternateContent>
          <mc:Choice Requires="wps">
            <w:drawing>
              <wp:anchor distT="0" distB="0" distL="114300" distR="114300" simplePos="0" relativeHeight="251725312" behindDoc="0" locked="0" layoutInCell="1" allowOverlap="1" wp14:anchorId="477F50E2" wp14:editId="7A4EC624">
                <wp:simplePos x="0" y="0"/>
                <wp:positionH relativeFrom="column">
                  <wp:posOffset>1296803</wp:posOffset>
                </wp:positionH>
                <wp:positionV relativeFrom="paragraph">
                  <wp:posOffset>2061977</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7F50E2" id="Text Box 33" o:spid="_x0000_s1041" type="#_x0000_t202" style="position:absolute;left:0;text-align:left;margin-left:102.1pt;margin-top:162.35pt;width:37.25pt;height:23.7pt;z-index:25172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Er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" fillcolor="white [3201]" stroked="f" strokeweight=".5pt">
                <v:textbox>
                  <w:txbxContent>
                    <w:p w:rsidR="00205D39" w:rsidRPr="00130FAF" w:rsidRDefault="00205D39" w:rsidP="00D31B09">
                      <w:r>
                        <w:t>(</w:t>
                      </w:r>
                      <w:r w:rsidRPr="00130FAF">
                        <w:t>a</w:t>
                      </w:r>
                      <w:r>
                        <w:t>)</w:t>
                      </w:r>
                    </w:p>
                  </w:txbxContent>
                </v:textbox>
              </v:shape>
            </w:pict>
          </mc:Fallback>
        </mc:AlternateContent>
      </w:r>
      <w:r w:rsidR="004947DC">
        <w:rPr>
          <w:noProof/>
        </w:rPr>
        <w:drawing>
          <wp:inline distT="0" distB="0" distL="0" distR="0" wp14:anchorId="3B143D54" wp14:editId="128188E0">
            <wp:extent cx="5764489" cy="2074985"/>
            <wp:effectExtent l="0" t="0" r="825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19">
                      <a:extLst>
                        <a:ext uri="{28A0092B-C50C-407E-A947-70E740481C1C}">
                          <a14:useLocalDpi xmlns:a14="http://schemas.microsoft.com/office/drawing/2010/main" val="0"/>
                        </a:ext>
                      </a:extLst>
                    </a:blip>
                    <a:stretch>
                      <a:fillRect/>
                    </a:stretch>
                  </pic:blipFill>
                  <pic:spPr>
                    <a:xfrm>
                      <a:off x="0" y="0"/>
                      <a:ext cx="5888332" cy="2119563"/>
                    </a:xfrm>
                    <a:prstGeom prst="rect">
                      <a:avLst/>
                    </a:prstGeom>
                  </pic:spPr>
                </pic:pic>
              </a:graphicData>
            </a:graphic>
          </wp:inline>
        </w:drawing>
      </w:r>
    </w:p>
    <w:p w:rsidR="00AB1C3C" w:rsidRPr="00AB1C3C" w:rsidRDefault="00AB1C3C" w:rsidP="00251888">
      <w:pPr>
        <w:pStyle w:val="Caption"/>
      </w:pPr>
    </w:p>
    <w:p w:rsidR="00556D08" w:rsidRDefault="00FA484B" w:rsidP="00251888">
      <w:pPr>
        <w:pStyle w:val="Caption"/>
      </w:pPr>
      <w:bookmarkStart w:id="18" w:name="_Toc523735285"/>
      <w:bookmarkStart w:id="19" w:name="_Toc525469928"/>
      <w:r>
        <w:t xml:space="preserve">Figure </w:t>
      </w:r>
      <w:r w:rsidR="00462132">
        <w:fldChar w:fldCharType="begin"/>
      </w:r>
      <w:r w:rsidR="00462132">
        <w:instrText xml:space="preserve"> STYLEREF 1 \s </w:instrText>
      </w:r>
      <w:r w:rsidR="00462132">
        <w:fldChar w:fldCharType="separate"/>
      </w:r>
      <w:r w:rsidR="00462132">
        <w:rPr>
          <w:cs/>
        </w:rPr>
        <w:t>‎</w:t>
      </w:r>
      <w:r w:rsidR="00462132">
        <w:t>2</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4</w:t>
      </w:r>
      <w:r w:rsidR="00462132">
        <w:fldChar w:fldCharType="end"/>
      </w:r>
      <w:r w:rsidRPr="007C42AB">
        <w:t xml:space="preserve">: Phase cancellation artifact. (a) In this image (TE,4.5 ms) fat and water protons have the same phase; therefore, no </w:t>
      </w:r>
      <w:r w:rsidR="004F2C1D">
        <w:t xml:space="preserve">significant </w:t>
      </w:r>
      <w:r w:rsidRPr="007C42AB">
        <w:t>phase cancellation artifact is visible. (b) In this image (TE, 2.2 ms)</w:t>
      </w:r>
      <w:r w:rsidR="00F203CA">
        <w:t>,</w:t>
      </w:r>
      <w:r w:rsidRPr="007C42AB">
        <w:t xml:space="preserve"> fat and water protons have the opposite phases; therefore, a dark band has been produced at the interference between liver and kidney (arrows)</w:t>
      </w:r>
      <w:r w:rsidR="002B6300">
        <w:t xml:space="preserve"> </w:t>
      </w:r>
      <w:sdt>
        <w:sdtPr>
          <w:alias w:val="Don’t edit this field."/>
          <w:tag w:val="CitaviPlaceholder#e86e26ff-60b2-41f2-b15e-88e705f3074c"/>
          <w:id w:val="918597967"/>
          <w:placeholder>
            <w:docPart w:val="DefaultPlaceholder_-1854013440"/>
          </w:placeholder>
        </w:sdtPr>
        <w:sdtContent>
          <w:r w:rsidR="002B6300">
            <w:fldChar w:fldCharType="begin"/>
          </w:r>
          <w:r w:rsidR="00B8294D">
            <w:instrText>ADDIN CitaviPlaceholder{eyIkaWQiOiIxIiwiRW50cmllcyI6W3siJGlkIjoiMiIsIklkIjoiODkyZTNlNTctZDMzYi00ZmUzLTk4MGMtMTFkZTg3OGQyNTE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Tg2ZTI2ZmYtNjBiMi00MWYyLWIxNWUtODhlNzA1ZjMwNzRjIiwiVGV4dCI6IlszXSIsIldBSVZlcnNpb24iOiI2LjEuMC4wIn0=}</w:instrText>
          </w:r>
          <w:r w:rsidR="002B6300">
            <w:fldChar w:fldCharType="separate"/>
          </w:r>
          <w:r w:rsidR="000E712B">
            <w:t>[3]</w:t>
          </w:r>
          <w:r w:rsidR="002B6300">
            <w:fldChar w:fldCharType="end"/>
          </w:r>
        </w:sdtContent>
      </w:sdt>
      <w:bookmarkEnd w:id="18"/>
      <w:r w:rsidR="00556D08">
        <w:t>.</w:t>
      </w:r>
      <w:bookmarkEnd w:id="19"/>
    </w:p>
    <w:p w:rsidR="002B7D01" w:rsidRPr="002B7D01" w:rsidRDefault="002B7D01" w:rsidP="002B7D01"/>
    <w:p w:rsidR="005526FA" w:rsidRPr="004E712E" w:rsidRDefault="005D2153" w:rsidP="00556D08">
      <w:pPr>
        <w:pStyle w:val="Heading4"/>
        <w:spacing w:before="100" w:beforeAutospacing="1"/>
      </w:pPr>
      <w:bookmarkStart w:id="20" w:name="_Toc525469993"/>
      <w:r>
        <w:t>Noise</w:t>
      </w:r>
      <w:bookmarkEnd w:id="20"/>
      <w:r w:rsidR="005F34FC">
        <w:t xml:space="preserve"> </w:t>
      </w:r>
    </w:p>
    <w:p w:rsidR="00F203CA" w:rsidRDefault="00503780" w:rsidP="008148A5">
      <w:pPr>
        <w:rPr>
          <w:noProof/>
        </w:rPr>
      </w:pPr>
      <w:r>
        <w:t>This type of</w:t>
      </w:r>
      <w:r w:rsidR="00F65B0A">
        <w:t xml:space="preserve"> the</w:t>
      </w:r>
      <w:r>
        <w:t xml:space="preserve"> artifacts </w:t>
      </w:r>
      <w:r w:rsidR="00BD2E61">
        <w:t>results</w:t>
      </w:r>
      <w:r w:rsidR="00735C3E" w:rsidRPr="00797243">
        <w:t xml:space="preserve"> from the MRI </w:t>
      </w:r>
      <w:r w:rsidR="00284086" w:rsidRPr="00797243">
        <w:t>hardware</w:t>
      </w:r>
      <w:r w:rsidR="00B5334A" w:rsidRPr="00797243">
        <w:t xml:space="preserve"> miscalibration</w:t>
      </w:r>
      <w:r w:rsidR="00951120">
        <w:t xml:space="preserve"> </w:t>
      </w:r>
      <w:r w:rsidR="005F34FC">
        <w:t xml:space="preserve">or the electrical connections </w:t>
      </w:r>
      <w:r w:rsidR="00A16018">
        <w:t>around</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sdt>
        <w:sdtPr>
          <w:alias w:val="Don’t edit this field."/>
          <w:tag w:val="CitaviPlaceholder#9444a74e-cfe1-4c1f-accc-65be63d1166e"/>
          <w:id w:val="-1825731322"/>
          <w:placeholder>
            <w:docPart w:val="DefaultPlaceholder_-1854013440"/>
          </w:placeholder>
        </w:sdtPr>
        <w:sdtContent>
          <w:r w:rsidR="002B6300">
            <w:fldChar w:fldCharType="begin"/>
          </w:r>
          <w:r w:rsidR="00B8294D">
            <w:instrText>ADDIN CitaviPlaceholder{eyIkaWQiOiIxIiwiRW50cmllcyI6W3siJGlkIjoiMiIsIklkIjoiYWRkN2I2MzMtM2U1NC00ZDE5LTllZjQtMTc2MmNiZDhmYzV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OTQ0NGE3NGUtY2ZlMS00YzFmLWFjY2MtNjViZTYzZDExNjZlIiwiVGV4dCI6IlszXSIsIldBSVZlcnNpb24iOiI2LjEuMC4wIn0=}</w:instrText>
          </w:r>
          <w:r w:rsidR="002B6300">
            <w:fldChar w:fldCharType="separate"/>
          </w:r>
          <w:r w:rsidR="000E712B">
            <w:t>[3]</w:t>
          </w:r>
          <w:r w:rsidR="002B6300">
            <w:fldChar w:fldCharType="end"/>
          </w:r>
        </w:sdtContent>
      </w:sdt>
      <w:r w:rsidR="008D1C08" w:rsidRPr="00797243">
        <w:t>.</w:t>
      </w:r>
      <w:r w:rsidR="002B1238">
        <w:t xml:space="preserve"> </w:t>
      </w:r>
      <w:r w:rsidR="003F164A">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5F34FC">
        <w:t xml:space="preserve"> 2.5</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2B6300">
        <w:t xml:space="preserve"> </w:t>
      </w:r>
      <w:sdt>
        <w:sdtPr>
          <w:alias w:val="Don’t edit this field."/>
          <w:tag w:val="CitaviPlaceholder#0070cafa-7f7c-411d-8e80-a3d2e0a0f5c1"/>
          <w:id w:val="2123333041"/>
          <w:placeholder>
            <w:docPart w:val="DefaultPlaceholder_-1854013440"/>
          </w:placeholder>
        </w:sdtPr>
        <w:sdtContent>
          <w:r w:rsidR="002B6300">
            <w:fldChar w:fldCharType="begin"/>
          </w:r>
          <w:r w:rsidR="00B8294D">
            <w:instrText>ADDIN CitaviPlaceholder{eyIkaWQiOiIxIiwiRW50cmllcyI6W3siJGlkIjoiMiIsIklkIjoiMDMzZDNlOWYtNzA3Ni00ZGFmLTg1ZDAtOWI4MDhmMjMzNWY3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MDA3MGNhZmEtN2Y3Yy00MTFkLThlODAtYTNkMmUwYTBmNWMxIiwiVGV4dCI6IlszXSIsIldBSVZlcnNpb24iOiI2LjEuMC4wIn0=}</w:instrText>
          </w:r>
          <w:r w:rsidR="002B6300">
            <w:fldChar w:fldCharType="separate"/>
          </w:r>
          <w:r w:rsidR="000E712B">
            <w:t>[3]</w:t>
          </w:r>
          <w:r w:rsidR="002B6300">
            <w:fldChar w:fldCharType="end"/>
          </w:r>
        </w:sdtContent>
      </w:sdt>
      <w:r w:rsidR="00B361E7">
        <w:t>.</w:t>
      </w:r>
      <w:r w:rsidR="00B63E6E" w:rsidRPr="00B63E6E">
        <w:rPr>
          <w:noProof/>
        </w:rPr>
        <w:t xml:space="preserve"> </w:t>
      </w:r>
    </w:p>
    <w:p w:rsidR="00957EE1" w:rsidRDefault="00206122" w:rsidP="004A2CDA">
      <w:r>
        <w:t>Another common noise in MR-</w:t>
      </w:r>
      <w:r w:rsidR="00991A57">
        <w:t>images sources from the hu</w:t>
      </w:r>
      <w:r w:rsidR="00587FCD">
        <w:t xml:space="preserve">man body and called </w:t>
      </w:r>
      <w:r w:rsidR="00991A57">
        <w:t>thermal noise. Th</w:t>
      </w:r>
      <w:r w:rsidR="007E25D7">
        <w:t>is</w:t>
      </w:r>
      <w:r w:rsidR="00991A57">
        <w:t xml:space="preserve"> noise causes Gaussian noise and Rician-distributed noise in</w:t>
      </w:r>
      <w:r w:rsidR="007E25D7">
        <w:t xml:space="preserve"> the</w:t>
      </w:r>
      <w:r w:rsidR="00991A57">
        <w:t xml:space="preserve"> both real and imaginary parts of the MRI signals. The noise is very signal-dependent </w:t>
      </w:r>
      <w:r w:rsidR="007C1D8A">
        <w:t>which</w:t>
      </w:r>
      <w:r>
        <w:t xml:space="preserve"> make</w:t>
      </w:r>
      <w:r w:rsidR="00991A57">
        <w:t xml:space="preserve"> </w:t>
      </w:r>
      <w:r>
        <w:t>extracting signals from noise</w:t>
      </w:r>
      <w:r w:rsidR="00991A57">
        <w:t xml:space="preserve"> a very difficult task. Depending on the </w:t>
      </w:r>
      <w:r>
        <w:t>pixels intensity in</w:t>
      </w:r>
      <w:r w:rsidR="00991A57">
        <w:t xml:space="preserve"> the image, Rician-distributed noise can be estimated as Gaussian-distributed noise </w:t>
      </w:r>
      <w:sdt>
        <w:sdtPr>
          <w:alias w:val="Don't edit this field"/>
          <w:tag w:val="CitaviPlaceholder#0000c4bd-f994-4163-a5a0-db955872db11"/>
          <w:id w:val="941342349"/>
          <w:placeholder>
            <w:docPart w:val="A2E97F7419A54353BE6545A6C6B4E865"/>
          </w:placeholder>
        </w:sdtPr>
        <w:sdtContent>
          <w:r w:rsidR="00991A57">
            <w:fldChar w:fldCharType="begin"/>
          </w:r>
          <w:r w:rsidR="00B8294D">
            <w:instrText>ADDIN CitaviPlaceholder{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RCwgRCAyMDExIC0gV2F2ZWxldCBCYXNlZCBJbWFnZSBEZW5vaXNpbmcgVGVjaG5pcXVlLmpwZyIsIkxpbmtlZFJlc291cmNlVHlwZSI6MSwiVXJpU3RyaW5nIjoiRCwgRCAyMDExIC0gV2F2ZWxldCBCYXNlZCBJbWFnZSBEZW5vaXNpbmcgVGVjaG5pcXVlLmpwZyIsIlByb3BlcnRpZXMiOnt9fSwiRG9pIjoiMTAuMTQ1NjkvSUpBQ1NBLjIwMTEuMDIwMzA5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V0ifV19LCJUYWciOiJDaXRhdmlQbGFjZWhvbGRlciMwMDAwYzRiZC1mOTk0LTQxNjMtYTVhMC1kYjk1NTg3MmRiMTEiLCJUZXh0IjoiWzVdIiwiV0FJVmVyc2lvbiI6IjYuMS4wLjAifQ==}</w:instrText>
          </w:r>
          <w:r w:rsidR="00991A57">
            <w:fldChar w:fldCharType="separate"/>
          </w:r>
          <w:r w:rsidR="000E712B">
            <w:t>[5]</w:t>
          </w:r>
          <w:r w:rsidR="00991A57">
            <w:fldChar w:fldCharType="end"/>
          </w:r>
        </w:sdtContent>
      </w:sdt>
      <w:r w:rsidR="00991A57">
        <w:t xml:space="preserve">. A destructive </w:t>
      </w:r>
      <w:r w:rsidR="003A6EAE">
        <w:t>effect of this noise on the MR-</w:t>
      </w:r>
      <w:r w:rsidR="00991A57">
        <w:t>image</w:t>
      </w:r>
      <w:r w:rsidR="003A6EAE">
        <w:t>s</w:t>
      </w:r>
      <w:r w:rsidR="00991A57">
        <w:t xml:space="preserve"> is </w:t>
      </w:r>
      <w:r w:rsidR="003F3CBF">
        <w:t>the enhancement</w:t>
      </w:r>
      <w:r w:rsidR="00991A57">
        <w:t xml:space="preserve"> of the intensity value </w:t>
      </w:r>
      <w:r w:rsidR="00A91C8F">
        <w:t>in</w:t>
      </w:r>
      <w:r w:rsidR="00991A57">
        <w:t xml:space="preserve"> the low intensity regions which </w:t>
      </w:r>
      <w:r w:rsidR="004A2CDA">
        <w:t>decrease</w:t>
      </w:r>
      <w:r w:rsidR="00A91C8F">
        <w:t xml:space="preserve"> the  </w:t>
      </w:r>
      <w:r w:rsidR="004A2CDA">
        <w:t xml:space="preserve">total contrast </w:t>
      </w:r>
      <w:r w:rsidR="00542374">
        <w:t>in the</w:t>
      </w:r>
      <w:r w:rsidR="00991A57">
        <w:t xml:space="preserve"> image </w:t>
      </w:r>
      <w:sdt>
        <w:sdtPr>
          <w:alias w:val="Don't edit this field"/>
          <w:tag w:val="CitaviPlaceholder#4ed2c769-e4b6-4841-adb4-71b3d109a76e"/>
          <w:id w:val="1620176329"/>
          <w:placeholder>
            <w:docPart w:val="A2E97F7419A54353BE6545A6C6B4E865"/>
          </w:placeholder>
        </w:sdtPr>
        <w:sdtContent>
          <w:r w:rsidR="00991A57">
            <w:fldChar w:fldCharType="begin"/>
          </w:r>
          <w:r w:rsidR="00B8294D">
            <w:instrText>ADDIN CitaviPlaceholder{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MTc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}</w:instrText>
          </w:r>
          <w:r w:rsidR="00991A57">
            <w:fldChar w:fldCharType="separate"/>
          </w:r>
          <w:r w:rsidR="000E712B">
            <w:t>[6, 7]</w:t>
          </w:r>
          <w:r w:rsidR="00991A57">
            <w:fldChar w:fldCharType="end"/>
          </w:r>
        </w:sdtContent>
      </w:sdt>
      <w:r w:rsidR="00991A57">
        <w:t>.</w:t>
      </w:r>
    </w:p>
    <w:p w:rsidR="005D08D5" w:rsidRDefault="003D5F43" w:rsidP="00957EE1">
      <w:r>
        <w:rPr>
          <w:noProof/>
        </w:rPr>
        <w:lastRenderedPageBreak/>
        <w:drawing>
          <wp:anchor distT="0" distB="0" distL="114300" distR="114300" simplePos="0" relativeHeight="251715072" behindDoc="0" locked="0" layoutInCell="1" allowOverlap="1" wp14:anchorId="0E6CA62F" wp14:editId="79302460">
            <wp:simplePos x="0" y="0"/>
            <wp:positionH relativeFrom="margin">
              <wp:posOffset>2903855</wp:posOffset>
            </wp:positionH>
            <wp:positionV relativeFrom="paragraph">
              <wp:posOffset>0</wp:posOffset>
            </wp:positionV>
            <wp:extent cx="2774315" cy="2039620"/>
            <wp:effectExtent l="0" t="0" r="6985"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0">
                      <a:extLst>
                        <a:ext uri="{28A0092B-C50C-407E-A947-70E740481C1C}">
                          <a14:useLocalDpi xmlns:a14="http://schemas.microsoft.com/office/drawing/2010/main" val="0"/>
                        </a:ext>
                      </a:extLst>
                    </a:blip>
                    <a:srcRect l="13802" r="5640" b="10078"/>
                    <a:stretch/>
                  </pic:blipFill>
                  <pic:spPr bwMode="auto">
                    <a:xfrm>
                      <a:off x="0" y="0"/>
                      <a:ext cx="277431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6096" behindDoc="0" locked="0" layoutInCell="1" allowOverlap="1" wp14:anchorId="46F065C5" wp14:editId="0F7D09D1">
            <wp:simplePos x="0" y="0"/>
            <wp:positionH relativeFrom="margin">
              <wp:posOffset>74295</wp:posOffset>
            </wp:positionH>
            <wp:positionV relativeFrom="paragraph">
              <wp:posOffset>0</wp:posOffset>
            </wp:positionV>
            <wp:extent cx="2648585" cy="203962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1">
                      <a:extLst>
                        <a:ext uri="{28A0092B-C50C-407E-A947-70E740481C1C}">
                          <a14:useLocalDpi xmlns:a14="http://schemas.microsoft.com/office/drawing/2010/main" val="0"/>
                        </a:ext>
                      </a:extLst>
                    </a:blip>
                    <a:srcRect l="331" t="302" r="32095" b="4589"/>
                    <a:stretch/>
                  </pic:blipFill>
                  <pic:spPr bwMode="auto">
                    <a:xfrm>
                      <a:off x="0" y="0"/>
                      <a:ext cx="264858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2B00">
        <w:rPr>
          <w:noProof/>
        </w:rPr>
        <mc:AlternateContent>
          <mc:Choice Requires="wps">
            <w:drawing>
              <wp:anchor distT="0" distB="0" distL="114300" distR="114300" simplePos="0" relativeHeight="251732480" behindDoc="0" locked="0" layoutInCell="1" allowOverlap="1" wp14:anchorId="4AEE42D5" wp14:editId="3186D027">
                <wp:simplePos x="0" y="0"/>
                <wp:positionH relativeFrom="margin">
                  <wp:posOffset>88265</wp:posOffset>
                </wp:positionH>
                <wp:positionV relativeFrom="paragraph">
                  <wp:posOffset>2243455</wp:posOffset>
                </wp:positionV>
                <wp:extent cx="5732145" cy="723265"/>
                <wp:effectExtent l="0" t="0" r="1905" b="635"/>
                <wp:wrapTopAndBottom/>
                <wp:docPr id="43" name="Text Box 43"/>
                <wp:cNvGraphicFramePr/>
                <a:graphic xmlns:a="http://schemas.openxmlformats.org/drawingml/2006/main">
                  <a:graphicData uri="http://schemas.microsoft.com/office/word/2010/wordprocessingShape">
                    <wps:wsp>
                      <wps:cNvSpPr txBox="1"/>
                      <wps:spPr>
                        <a:xfrm>
                          <a:off x="0" y="0"/>
                          <a:ext cx="5732145" cy="723265"/>
                        </a:xfrm>
                        <a:prstGeom prst="rect">
                          <a:avLst/>
                        </a:prstGeom>
                        <a:solidFill>
                          <a:prstClr val="white"/>
                        </a:solidFill>
                        <a:ln>
                          <a:noFill/>
                        </a:ln>
                      </wps:spPr>
                      <wps:txbx>
                        <w:txbxContent>
                          <w:p w:rsidR="00205D39" w:rsidRPr="00563DE9" w:rsidRDefault="00205D39" w:rsidP="00251888">
                            <w:pPr>
                              <w:pStyle w:val="Caption"/>
                            </w:pPr>
                            <w:bookmarkStart w:id="21" w:name="_Toc523735286"/>
                            <w:bookmarkStart w:id="22" w:name="_Toc524625263"/>
                            <w:bookmarkStart w:id="23" w:name="_Toc525469929"/>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518762594"/>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1"/>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EE42D5" id="Text Box 43" o:spid="_x0000_s1042" type="#_x0000_t202" style="position:absolute;left:0;text-align:left;margin-left:6.95pt;margin-top:176.65pt;width:451.35pt;height:56.95pt;z-index:25173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" stroked="f">
                <v:textbox inset="0,0,0,0">
                  <w:txbxContent>
                    <w:p w:rsidR="00205D39" w:rsidRPr="00563DE9" w:rsidRDefault="00205D39" w:rsidP="00251888">
                      <w:pPr>
                        <w:pStyle w:val="Caption"/>
                      </w:pPr>
                      <w:bookmarkStart w:id="24" w:name="_Toc523735286"/>
                      <w:bookmarkStart w:id="25" w:name="_Toc524625263"/>
                      <w:bookmarkStart w:id="26" w:name="_Toc525469929"/>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518762594"/>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4"/>
                      <w:bookmarkEnd w:id="25"/>
                      <w:bookmarkEnd w:id="26"/>
                    </w:p>
                  </w:txbxContent>
                </v:textbox>
                <w10:wrap type="topAndBottom" anchorx="margin"/>
              </v:shape>
            </w:pict>
          </mc:Fallback>
        </mc:AlternateContent>
      </w:r>
    </w:p>
    <w:p w:rsidR="00957EE1" w:rsidRDefault="00957EE1" w:rsidP="00957EE1"/>
    <w:p w:rsidR="00ED5266" w:rsidRDefault="00ED5266" w:rsidP="00044252"/>
    <w:p w:rsidR="00F44A0F" w:rsidRDefault="00F44A0F" w:rsidP="00044252"/>
    <w:p w:rsidR="00F44A0F" w:rsidRDefault="00F44A0F" w:rsidP="00044252"/>
    <w:p w:rsidR="00F44A0F" w:rsidRDefault="00F44A0F" w:rsidP="00044252"/>
    <w:p w:rsidR="00F44A0F" w:rsidRDefault="00F44A0F" w:rsidP="00044252"/>
    <w:p w:rsidR="00F44A0F" w:rsidRDefault="00F44A0F" w:rsidP="00044252"/>
    <w:p w:rsidR="00D611D3" w:rsidRDefault="00D611D3" w:rsidP="00044252"/>
    <w:p w:rsidR="00D611D3" w:rsidRDefault="00D611D3" w:rsidP="00044252"/>
    <w:p w:rsidR="00991A57" w:rsidRDefault="00991A57" w:rsidP="00044252"/>
    <w:p w:rsidR="00991A57" w:rsidRDefault="00991A57" w:rsidP="00044252"/>
    <w:p w:rsidR="00991A57" w:rsidRDefault="00991A57" w:rsidP="00044252"/>
    <w:p w:rsidR="00991A57" w:rsidRDefault="00991A57" w:rsidP="00044252"/>
    <w:p w:rsidR="00ED5266" w:rsidRPr="00E65B83" w:rsidRDefault="00ED5266" w:rsidP="00044252"/>
    <w:p w:rsidR="00FD4FC1" w:rsidRPr="008F78B7" w:rsidRDefault="009C5777" w:rsidP="00886BE1">
      <w:pPr>
        <w:pStyle w:val="Heading2"/>
      </w:pPr>
      <w:bookmarkStart w:id="27" w:name="_Ref523906202"/>
      <w:bookmarkStart w:id="28" w:name="_Ref524343556"/>
      <w:bookmarkStart w:id="29" w:name="_Toc525469994"/>
      <w:r w:rsidRPr="008F78B7">
        <w:lastRenderedPageBreak/>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27"/>
      <w:bookmarkEnd w:id="28"/>
      <w:bookmarkEnd w:id="29"/>
    </w:p>
    <w:p w:rsidR="00914A0A" w:rsidRDefault="00AF0C56" w:rsidP="00251888">
      <w:pPr>
        <w:spacing w:after="240"/>
      </w:pPr>
      <w:r w:rsidRPr="002534AA">
        <w:t>iMRI</w:t>
      </w:r>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00D93414">
        <w:t xml:space="preserve"> </w:t>
      </w:r>
      <w:sdt>
        <w:sdtPr>
          <w:alias w:val="Don’t edit this field."/>
          <w:tag w:val="CitaviPlaceholder#a97ed166-0c62-4dcb-be5e-422724a305cb"/>
          <w:id w:val="876665681"/>
          <w:placeholder>
            <w:docPart w:val="DefaultPlaceholder_-1854013440"/>
          </w:placeholder>
        </w:sdtPr>
        <w:sdtContent>
          <w:r w:rsidR="00D93414">
            <w:fldChar w:fldCharType="begin"/>
          </w:r>
          <w:r w:rsidR="00B8294D">
            <w:instrText>ADDIN CitaviPlaceholder{eyIkaWQiOiIxIiwiRW50cmllcyI6W3siJGlkIjoiMiIsIklkIjoiNjlkODEwZTMtMzM4Ni00NjI5LTlhNzgtYmY1ZTM1MTQ0NDg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MVQxODowNjozMyIsIlByb2plY3QiOnsiJHJlZiI6IjUifX0sIlVzZU51bWJlcmluZ1R5cGVPZlBhcmVudERvY3VtZW50IjpmYWxzZX0seyIkaWQiOiIyMSIsIklkIjoiNDJiNjNjY2MtYjg1NC00ZTA5LTllMWEtZmM3YWRhY2FlNDVkIiwiUmFuZ2VTdGFydCI6MiwiUmFuZ2VMZW5ndGgiOjQ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xVDE4OjA2OjMzIiwiUHJvamVjdCI6eyIkcmVmIjoiNSJ9fSwiVXNlTnVtYmVyaW5nVHlwZU9mUGFyZW50RG9jdW1lbnQiOmZhbHNlfV0sIkZvcm1hdHRlZFRleHQiOnsiJGlkIjoiMjUiLCJDb3VudCI6MSwiVGV4dFVuaXRzIjpbeyIkaWQiOiIyNiIsIkZvbnRTdHlsZSI6eyIkaWQiOiIyNyIsIk5ldXRyYWwiOnRydWV9LCJSZWFkaW5nT3JkZXIiOjEsIlRleHQiOiJbOCwgOV0ifV19LCJUYWciOiJDaXRhdmlQbGFjZWhvbGRlciNhOTdlZDE2Ni0wYzYyLTRkY2ItYmU1ZS00MjI3MjRhMzA1Y2IiLCJUZXh0IjoiWzgsIDldIiwiV0FJVmVyc2lvbiI6IjYuMS4wLjAifQ==}</w:instrText>
          </w:r>
          <w:r w:rsidR="00D93414">
            <w:fldChar w:fldCharType="separate"/>
          </w:r>
          <w:r w:rsidR="000E712B">
            <w:t>[8, 9]</w:t>
          </w:r>
          <w:r w:rsidR="00D93414">
            <w:fldChar w:fldCharType="end"/>
          </w:r>
        </w:sdtContent>
      </w:sdt>
      <w:r w:rsidRPr="002534AA">
        <w:t xml:space="preserve">. </w:t>
      </w:r>
      <w:r w:rsidR="00FF3382">
        <w:t>For the visualization of the instrument (e.g. biopsy needle or radio frequency ablation needle) during its progressive penetration to the target structure</w:t>
      </w:r>
      <w:r w:rsidR="00914A0A">
        <w:t>,</w:t>
      </w:r>
      <w:r w:rsidR="00FF3382">
        <w:t xml:space="preserv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sdt>
        <w:sdtPr>
          <w:alias w:val="Don’t edit this field."/>
          <w:tag w:val="CitaviPlaceholder#77203c9f-b62e-47cf-b355-b5d7e1e01560"/>
          <w:id w:val="593669721"/>
          <w:placeholder>
            <w:docPart w:val="DefaultPlaceholder_-1854013440"/>
          </w:placeholder>
        </w:sdtPr>
        <w:sdtContent>
          <w:r w:rsidR="00246FAA">
            <w:fldChar w:fldCharType="begin"/>
          </w:r>
          <w:r w:rsidR="00B8294D">
            <w:instrText>ADDIN CitaviPlaceholder{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}</w:instrText>
          </w:r>
          <w:r w:rsidR="00246FAA">
            <w:fldChar w:fldCharType="separate"/>
          </w:r>
          <w:r w:rsidR="000E712B">
            <w:t>[10, 11]</w:t>
          </w:r>
          <w:r w:rsidR="00246FAA">
            <w:fldChar w:fldCharType="end"/>
          </w:r>
        </w:sdtContent>
      </w:sdt>
      <w:r w:rsidR="00FF3382">
        <w:t>.</w:t>
      </w:r>
      <w:r w:rsidR="00D65E4C">
        <w:t xml:space="preserve"> Since all instruments must be MRI-safe, meaning that they are not attracted by the magnetic field</w:t>
      </w:r>
      <w:r w:rsidR="00183A14">
        <w:t xml:space="preserve"> </w:t>
      </w:r>
      <w:sdt>
        <w:sdtPr>
          <w:alias w:val="Don’t edit this field."/>
          <w:tag w:val="CitaviPlaceholder#426c71e6-ac10-4864-aadf-d9ab2c4e49c0"/>
          <w:id w:val="-157079084"/>
          <w:placeholder>
            <w:docPart w:val="DefaultPlaceholder_-1854013440"/>
          </w:placeholder>
        </w:sdtPr>
        <w:sdtContent>
          <w:r w:rsidR="00183A14">
            <w:fldChar w:fldCharType="begin"/>
          </w:r>
          <w:r w:rsidR="00B8294D">
            <w:instrText>ADDIN CitaviPlaceholder{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ZhdGFoaSwgRGVtZW5lc2N1IGV0IGFsIDIwMTYgLSBTdWJqZWN0aXZlIHBlcmNlcHRpb24gb2Ygc2FmZXR5LmpwZyIsIkxpbmtlZFJlc291cmNlVHlwZSI6MSwiVXJpU3RyaW5nIjoiRmF0YWhpLCBEZW1lbmVzY3UgZXQgYWwgMjAxNiAtIFN1YmplY3RpdmUgcGVyY2VwdGlvbiBvZiBzYWZldHkuanBnIiwiUHJvcGVydGllcyI6e319LCJEb2kiOiIxMC4xMDA3L3MxMDMzNC0wMTYtMDUyNy02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xMl0ifV19LCJUYWciOiJDaXRhdmlQbGFjZWhvbGRlciM0MjZjNzFlNi1hYzEwLTQ4NjQtYWFkZi1kOWFiMmM0ZTQ5YzAiLCJUZXh0IjoiWzEyXSIsIldBSVZlcnNpb24iOiI2LjEuMC4wIn0=}</w:instrText>
          </w:r>
          <w:r w:rsidR="00183A14">
            <w:fldChar w:fldCharType="separate"/>
          </w:r>
          <w:r w:rsidR="000E712B">
            <w:t>[12]</w:t>
          </w:r>
          <w:r w:rsidR="00183A14">
            <w:fldChar w:fldCharType="end"/>
          </w:r>
        </w:sdtContent>
      </w:sdt>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sdt>
        <w:sdtPr>
          <w:alias w:val="Don’t edit this field."/>
          <w:tag w:val="CitaviPlaceholder#745a92c1-b923-4e22-8f00-9c0242c53ff6"/>
          <w:id w:val="77564122"/>
          <w:placeholder>
            <w:docPart w:val="DefaultPlaceholder_-1854013440"/>
          </w:placeholder>
        </w:sdtPr>
        <w:sdtContent>
          <w:r w:rsidR="00A34658">
            <w:fldChar w:fldCharType="begin"/>
          </w:r>
          <w:r w:rsidR="00B8294D">
            <w:instrText>ADDIN CitaviPlaceholder{eyIkaWQiOiIxIiwiRW50cmllcyI6W3siJGlkIjoiMiIsIklkIjoiMGYxZDIzODctY2MyZS00MDg3LTkyNjUtNGYzYTdhZGVlMjMxIiwiUmFuZ2VMZW5ndGgiOjQsIlJlZmVyZW5jZUlkIjoiODlkZWJmMTMtMTdjNi00ZTdiLTk0MzctNDY1MDc1YWIwYjBlIiwiUmVmZXJlbmNlIjp7IiRpZCI6IjMiLCJBYnN0cmFjdENvbXBsZXhpdHkiOjAsIkFic3RyYWN0U291cmNlVGV4dEZvcm1hdCI6MCwiQXV0aG9ycyI6W3siJGlkIjoiN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}</w:instrText>
          </w:r>
          <w:r w:rsidR="00A34658">
            <w:fldChar w:fldCharType="separate"/>
          </w:r>
          <w:r w:rsidR="000E712B">
            <w:t>[13]</w:t>
          </w:r>
          <w:r w:rsidR="00A34658">
            <w:fldChar w:fldCharType="end"/>
          </w:r>
        </w:sdtContent>
      </w:sdt>
      <w:r w:rsidR="002F2A66">
        <w:t xml:space="preserve"> (Figure</w:t>
      </w:r>
      <w:r w:rsidR="00AE6CC4">
        <w:t xml:space="preserve"> 2.6</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E3049B" w:rsidRDefault="00F55377" w:rsidP="00914A0A">
      <w:r>
        <w:rPr>
          <w:noProof/>
        </w:rPr>
        <mc:AlternateContent>
          <mc:Choice Requires="wps">
            <w:drawing>
              <wp:anchor distT="0" distB="0" distL="114300" distR="114300" simplePos="0" relativeHeight="251849216" behindDoc="0" locked="0" layoutInCell="1" allowOverlap="1" wp14:anchorId="1BEC3BCA" wp14:editId="50BE8322">
                <wp:simplePos x="0" y="0"/>
                <wp:positionH relativeFrom="column">
                  <wp:posOffset>4667306</wp:posOffset>
                </wp:positionH>
                <wp:positionV relativeFrom="paragraph">
                  <wp:posOffset>1510665</wp:posOffset>
                </wp:positionV>
                <wp:extent cx="473075" cy="300990"/>
                <wp:effectExtent l="0" t="0" r="3175" b="3810"/>
                <wp:wrapNone/>
                <wp:docPr id="1073741899" name="Text Box 10737418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E3049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EC3BCA" id="Text Box 1073741899" o:spid="_x0000_s1043" type="#_x0000_t202" style="position:absolute;left:0;text-align:left;margin-left:367.5pt;margin-top:118.95pt;width:37.25pt;height:23.7pt;z-index:251849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" fillcolor="white [3201]" stroked="f" strokeweight=".5pt">
                <v:textbox>
                  <w:txbxContent>
                    <w:p w:rsidR="00205D39" w:rsidRPr="00130FAF" w:rsidRDefault="00205D39" w:rsidP="00E3049B">
                      <w:pPr>
                        <w:jc w:val="center"/>
                      </w:pPr>
                      <w:r>
                        <w:t>(c)</w:t>
                      </w:r>
                    </w:p>
                  </w:txbxContent>
                </v:textbox>
              </v:shape>
            </w:pict>
          </mc:Fallback>
        </mc:AlternateContent>
      </w:r>
      <w:r w:rsidR="00914A0A">
        <w:rPr>
          <w:rStyle w:val="PlaceholderText"/>
          <w:rFonts w:ascii="Calibri" w:eastAsia="Calibri" w:hAnsi="Calibri" w:cs="Calibri"/>
          <w:noProof/>
        </w:rPr>
        <mc:AlternateContent>
          <mc:Choice Requires="wpg">
            <w:drawing>
              <wp:inline distT="0" distB="0" distL="0" distR="0" wp14:anchorId="37B98585" wp14:editId="634414CF">
                <wp:extent cx="5731510" cy="1462405"/>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405"/>
                          <a:chOff x="-1" y="0"/>
                          <a:chExt cx="5756911" cy="1469390"/>
                        </a:xfrm>
                      </wpg:grpSpPr>
                      <pic:pic xmlns:pic="http://schemas.openxmlformats.org/drawingml/2006/picture">
                        <pic:nvPicPr>
                          <pic:cNvPr id="37" name="image1.png"/>
                          <pic:cNvPicPr>
                            <a:picLocks noChangeAspect="1"/>
                          </pic:cNvPicPr>
                        </pic:nvPicPr>
                        <pic:blipFill>
                          <a:blip r:embed="rId22">
                            <a:extLst/>
                          </a:blip>
                          <a:srcRect l="4170" r="59761"/>
                          <a:stretch>
                            <a:fillRect/>
                          </a:stretch>
                        </pic:blipFill>
                        <pic:spPr>
                          <a:xfrm>
                            <a:off x="1936469"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2">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3">
                            <a:extLst/>
                          </a:blip>
                          <a:stretch>
                            <a:fillRect/>
                          </a:stretch>
                        </pic:blipFill>
                        <pic:spPr>
                          <a:xfrm>
                            <a:off x="-1" y="4155"/>
                            <a:ext cx="1877935" cy="1464668"/>
                          </a:xfrm>
                          <a:prstGeom prst="rect">
                            <a:avLst/>
                          </a:prstGeom>
                          <a:ln w="12700" cap="flat">
                            <a:noFill/>
                            <a:miter lim="400000"/>
                          </a:ln>
                          <a:effectLst/>
                        </pic:spPr>
                      </pic:pic>
                    </wpg:wgp>
                  </a:graphicData>
                </a:graphic>
              </wp:inline>
            </w:drawing>
          </mc:Choice>
          <mc:Fallback>
            <w:pict>
              <v:group w14:anchorId="370AF083" id="officeArt object" o:spid="_x0000_s1026" style="width:451.3pt;height:115.15pt;mso-position-horizontal-relative:char;mso-position-vertical-relative:line" coordorigin=""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4"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4"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5" o:title=""/>
                  <v:path arrowok="t"/>
                </v:shape>
                <w10:anchorlock/>
              </v:group>
            </w:pict>
          </mc:Fallback>
        </mc:AlternateContent>
      </w:r>
      <w:r w:rsidR="00E3049B">
        <w:rPr>
          <w:noProof/>
        </w:rPr>
        <mc:AlternateContent>
          <mc:Choice Requires="wps">
            <w:drawing>
              <wp:anchor distT="0" distB="0" distL="114300" distR="114300" simplePos="0" relativeHeight="251847168" behindDoc="0" locked="0" layoutInCell="1" allowOverlap="1" wp14:anchorId="45DF2CB4" wp14:editId="1DC2D7A0">
                <wp:simplePos x="0" y="0"/>
                <wp:positionH relativeFrom="column">
                  <wp:posOffset>2643021</wp:posOffset>
                </wp:positionH>
                <wp:positionV relativeFrom="paragraph">
                  <wp:posOffset>1512939</wp:posOffset>
                </wp:positionV>
                <wp:extent cx="473075" cy="300990"/>
                <wp:effectExtent l="0" t="0" r="3175" b="3810"/>
                <wp:wrapNone/>
                <wp:docPr id="1073741892" name="Text Box 107374189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E3049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DF2CB4" id="Text Box 1073741892" o:spid="_x0000_s1044" type="#_x0000_t202" style="position:absolute;left:0;text-align:left;margin-left:208.1pt;margin-top:119.15pt;width:37.25pt;height:23.7pt;z-index:251847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" fillcolor="white [3201]" stroked="f" strokeweight=".5pt">
                <v:textbox>
                  <w:txbxContent>
                    <w:p w:rsidR="00205D39" w:rsidRPr="00130FAF" w:rsidRDefault="00205D39" w:rsidP="00E3049B">
                      <w:pPr>
                        <w:jc w:val="center"/>
                      </w:pPr>
                      <w:r>
                        <w:t>(b)</w:t>
                      </w:r>
                    </w:p>
                  </w:txbxContent>
                </v:textbox>
              </v:shape>
            </w:pict>
          </mc:Fallback>
        </mc:AlternateContent>
      </w:r>
      <w:r w:rsidR="00E3049B">
        <w:rPr>
          <w:noProof/>
        </w:rPr>
        <mc:AlternateContent>
          <mc:Choice Requires="wps">
            <w:drawing>
              <wp:anchor distT="0" distB="0" distL="114300" distR="114300" simplePos="0" relativeHeight="251845120" behindDoc="0" locked="0" layoutInCell="1" allowOverlap="1" wp14:anchorId="56D6CD9F" wp14:editId="099B24F5">
                <wp:simplePos x="0" y="0"/>
                <wp:positionH relativeFrom="column">
                  <wp:posOffset>641445</wp:posOffset>
                </wp:positionH>
                <wp:positionV relativeFrom="paragraph">
                  <wp:posOffset>1511035</wp:posOffset>
                </wp:positionV>
                <wp:extent cx="473075" cy="300990"/>
                <wp:effectExtent l="0" t="0" r="3175" b="3810"/>
                <wp:wrapNone/>
                <wp:docPr id="99" name="Text Box 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E3049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D6CD9F" id="Text Box 99" o:spid="_x0000_s1045" type="#_x0000_t202" style="position:absolute;left:0;text-align:left;margin-left:50.5pt;margin-top:119pt;width:37.25pt;height:23.7pt;z-index:251845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" fillcolor="white [3201]" stroked="f" strokeweight=".5pt">
                <v:textbox>
                  <w:txbxContent>
                    <w:p w:rsidR="00205D39" w:rsidRPr="00130FAF" w:rsidRDefault="00205D39" w:rsidP="00E3049B">
                      <w:pPr>
                        <w:jc w:val="center"/>
                      </w:pPr>
                      <w:r>
                        <w:t>(</w:t>
                      </w:r>
                      <w:r w:rsidRPr="00130FAF">
                        <w:t>a</w:t>
                      </w:r>
                      <w:r>
                        <w:t>)</w:t>
                      </w:r>
                    </w:p>
                  </w:txbxContent>
                </v:textbox>
              </v:shape>
            </w:pict>
          </mc:Fallback>
        </mc:AlternateContent>
      </w:r>
      <w:bookmarkStart w:id="30" w:name="_Toc523735287"/>
    </w:p>
    <w:p w:rsidR="00914A0A" w:rsidRDefault="00914A0A" w:rsidP="00251888">
      <w:pPr>
        <w:pStyle w:val="Caption"/>
      </w:pPr>
    </w:p>
    <w:p w:rsidR="0054440F" w:rsidRPr="0054440F" w:rsidRDefault="00621BF7" w:rsidP="00251888">
      <w:pPr>
        <w:pStyle w:val="Caption"/>
      </w:pPr>
      <w:bookmarkStart w:id="31" w:name="_Toc525469930"/>
      <w:r>
        <w:t xml:space="preserve">Figure </w:t>
      </w:r>
      <w:r w:rsidR="00462132">
        <w:fldChar w:fldCharType="begin"/>
      </w:r>
      <w:r w:rsidR="00462132">
        <w:instrText xml:space="preserve"> STYLEREF 1 \s </w:instrText>
      </w:r>
      <w:r w:rsidR="00462132">
        <w:fldChar w:fldCharType="separate"/>
      </w:r>
      <w:r w:rsidR="00462132">
        <w:rPr>
          <w:cs/>
        </w:rPr>
        <w:t>‎</w:t>
      </w:r>
      <w:r w:rsidR="00462132">
        <w:t>2</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6</w:t>
      </w:r>
      <w:r w:rsidR="00462132">
        <w:fldChar w:fldCharType="end"/>
      </w:r>
      <w:r>
        <w:t>: MR-images of a liver biopsy procedure with the clinician’s hand indicating the desired puncture point and needle alignment, which is demonstrated by pressing the finger-tip and the finger axis (</w:t>
      </w:r>
      <w:r w:rsidR="008B58FE">
        <w:t>(a)</w:t>
      </w:r>
      <w:r>
        <w:t xml:space="preserve"> dent in the skin and green line placed above the finger axis), and guiding the needle during its penetration through the fat-layer (</w:t>
      </w:r>
      <w:r w:rsidR="008B58FE">
        <w:t>b</w:t>
      </w:r>
      <w:r>
        <w:t>) until the target area is reached (</w:t>
      </w:r>
      <w:r w:rsidR="008B58FE">
        <w:t>c</w:t>
      </w:r>
      <w:r>
        <w:t>).</w:t>
      </w:r>
      <w:bookmarkEnd w:id="30"/>
      <w:bookmarkEnd w:id="31"/>
    </w:p>
    <w:p w:rsidR="008B58FE" w:rsidRPr="00D65E4C" w:rsidRDefault="00DA7219" w:rsidP="002D0447">
      <w:pPr>
        <w:pStyle w:val="Heading3"/>
      </w:pPr>
      <w:bookmarkStart w:id="32" w:name="_Toc525469995"/>
      <w:r>
        <w:lastRenderedPageBreak/>
        <w:t xml:space="preserve">General tracking </w:t>
      </w:r>
      <w:r w:rsidR="00674E46">
        <w:t>approaches</w:t>
      </w:r>
      <w:bookmarkEnd w:id="32"/>
    </w:p>
    <w:p w:rsidR="0003360D" w:rsidRDefault="00FD4FC1" w:rsidP="0003360D">
      <w:r w:rsidRPr="005E4BA0">
        <w:t>The</w:t>
      </w:r>
      <w:r w:rsidR="00702136">
        <w:t xml:space="preserve"> common</w:t>
      </w:r>
      <w:r w:rsidRPr="005E4BA0">
        <w:t xml:space="preserve"> </w:t>
      </w:r>
      <w:r w:rsidR="00CF207B">
        <w:t>alternative</w:t>
      </w:r>
      <w:r w:rsidRPr="005E4BA0">
        <w:t xml:space="preserve"> tracking methods of the robotic and manual instruments in</w:t>
      </w:r>
      <w:r w:rsidR="00702136">
        <w:t xml:space="preserve"> the</w:t>
      </w:r>
      <w:r w:rsidRPr="005E4BA0">
        <w:t xml:space="preserve"> MR</w:t>
      </w:r>
      <w:r w:rsidR="00D26F41" w:rsidRPr="005E4BA0">
        <w:t>I</w:t>
      </w:r>
      <w:r w:rsidRPr="005E4BA0">
        <w:t xml:space="preserve"> 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121D49">
        <w:t xml:space="preserve"> and time-consuming</w:t>
      </w:r>
      <w:r w:rsidR="006C25FF" w:rsidRPr="00AB4070">
        <w:t xml:space="preserve"> </w:t>
      </w:r>
      <w:sdt>
        <w:sdtPr>
          <w:alias w:val="Don’t edit this field."/>
          <w:tag w:val="CitaviPlaceholder#9d7befc0-1dde-4104-970a-5c1ffb7a68c1"/>
          <w:id w:val="2069606007"/>
          <w:placeholder>
            <w:docPart w:val="DefaultPlaceholder_-1854013440"/>
          </w:placeholder>
        </w:sdtPr>
        <w:sdtContent>
          <w:r w:rsidR="006C25FF" w:rsidRPr="00AB4070">
            <w:fldChar w:fldCharType="begin"/>
          </w:r>
          <w:r w:rsidR="00B8294D">
            <w:instrText>ADDIN CitaviPlaceholder{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cmVmIjoiNSJ9fSx7IiRpZCI6IjI5IiwiRmlyc3ROYW1lIjoiQmxhaW5lIiwiTGFzdE5hbWUiOiJDaHJvbmlrIiwiTWlkZGxlTmFtZSI6IkEuIiwiUHJvdGVjdGVkIjpmYWxzZSwiU2V4IjoyLCJDcmVhdGVkQnkiOiJfUGFyaXNhIiwiQ3JlYXRlZE9uIjoiMjAxOC0wOC0yOFQxNjozNDo1OSIsIk1vZGlmaWVkQnkiOiJfUGFyaXNhIiwiSWQiOiI0MjAwNGI4Ny1lYjU3LTQxMjQtYWIyYS02OTg2NTY4YTM2MjgiLCJNb2RpZmllZE9uIjoiMjAxOC0wOC0yOFQxNjozNDo1OSIsIlByb2plY3QiOnsiJHJlZiI6IjUifX0seyIkaWQiOiIzMC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}</w:instrText>
          </w:r>
          <w:r w:rsidR="006C25FF" w:rsidRPr="00AB4070">
            <w:fldChar w:fldCharType="separate"/>
          </w:r>
          <w:r w:rsidR="000E712B">
            <w:t>[14–16]</w:t>
          </w:r>
          <w:r w:rsidR="006C25FF" w:rsidRPr="00AB4070">
            <w:fldChar w:fldCharType="end"/>
          </w:r>
        </w:sdtContent>
      </w:sdt>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sterilizabl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sdt>
        <w:sdtPr>
          <w:alias w:val="Don’t edit this field."/>
          <w:tag w:val="CitaviPlaceholder#d3c447f2-d6a0-4211-ad45-613106e711ec"/>
          <w:id w:val="2094897028"/>
          <w:placeholder>
            <w:docPart w:val="DefaultPlaceholder_-1854013440"/>
          </w:placeholder>
        </w:sdtPr>
        <w:sdtContent>
          <w:r w:rsidR="00486832">
            <w:fldChar w:fldCharType="begin"/>
          </w:r>
          <w:r w:rsidR="00B8294D">
            <w:instrText>ADDIN CitaviPlaceholder{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}</w:instrText>
          </w:r>
          <w:r w:rsidR="00486832">
            <w:fldChar w:fldCharType="separate"/>
          </w:r>
          <w:r w:rsidR="000E712B">
            <w:t>[17]</w:t>
          </w:r>
          <w:r w:rsidR="00486832">
            <w:fldChar w:fldCharType="end"/>
          </w:r>
        </w:sdtContent>
      </w:sdt>
      <w:r w:rsidR="00486832">
        <w:t>.</w:t>
      </w:r>
    </w:p>
    <w:p w:rsidR="00144538" w:rsidRDefault="003930B9" w:rsidP="00144538">
      <w:r>
        <w:t xml:space="preserve">In contrast, the fixation </w:t>
      </w:r>
      <w:r w:rsidR="00BD59EC">
        <w:t xml:space="preserve">of a marker on the </w:t>
      </w:r>
      <w:r w:rsidR="004C0875">
        <w:t>interventional device provides the possibility for measuring alignment directly in the MR-signal</w:t>
      </w:r>
      <w:r w:rsidR="00A72EA2">
        <w:t>. There are multiple types of markers which can be categorized into active or passive markers.</w:t>
      </w:r>
      <w:r w:rsidR="00726797">
        <w:t xml:space="preserve"> Since the active markers </w:t>
      </w:r>
      <w:r w:rsidR="002C2844">
        <w:t>(e.g.</w:t>
      </w:r>
      <w:r w:rsidR="00B062D2">
        <w:t xml:space="preserve"> direct current coils, resonant rf-coils, gradient field measurement coils) provide signals by influencing or detecting the magnetic field of the MRI</w:t>
      </w:r>
      <w:r w:rsidR="00EE2611">
        <w:t>,</w:t>
      </w:r>
      <w:r w:rsidR="00B062D2">
        <w:t xml:space="preserve"> they do mostly require special parameters during the acquisition of a scanning sequence. Furthermore, they consist of metallic components and also can create undesired imaging artifacts</w:t>
      </w:r>
      <w:r w:rsidR="00486832">
        <w:t xml:space="preserve"> </w:t>
      </w:r>
      <w:sdt>
        <w:sdtPr>
          <w:alias w:val="Don’t edit this field."/>
          <w:tag w:val="CitaviPlaceholder#b4fefbff-9393-4880-b6d2-4642eef67f36"/>
          <w:id w:val="-121315275"/>
          <w:placeholder>
            <w:docPart w:val="DefaultPlaceholder_-1854013440"/>
          </w:placeholder>
        </w:sdtPr>
        <w:sdtContent>
          <w:r w:rsidR="00486832">
            <w:fldChar w:fldCharType="begin"/>
          </w:r>
          <w:r w:rsidR="00B8294D">
            <w:instrText>ADDIN CitaviPlaceholder{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mVhLCBNY1JvYmJpZSBldCBhbCAyMDA5IC0gU3ViLXBpeGVsIGxvY2FsaXNhdGlvbiBvZiBwYXNzaXZlIG1pY3JvLWNvaWwuanBnIiwiTGlua2VkUmVzb3VyY2VUeXBlIjoxLCJVcmlTdHJpbmciOiJSZWEsIE1jUm9iYmllIGV0IGFsIDIwMDkgLSBTdWItcGl4ZWwgbG9jYWxpc2F0aW9uIG9mIHBhc3NpdmUgbWljcm8tY29pbC5qcGciLCJQcm9wZXJ0aWVzIjp7fX0sIkRvaSI6IjEwLjEwMDcvczEwMzM0LTAwOC0wMTQzLTE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2PC9vcz4iLCJQYWdlUmFuZ2VOdW1iZXIiOjcxLCJQYWdlUmFuZ2VOdW1iZXJpbmdUeXBlIjoiUGFnZSIsIlBhZ2VSYW5nZU51bWVyYWxTeXN0ZW0iOiJBcmFiaWMiLCJQZXJpb2RpY2FsIjp7IiRpZCI6IjE2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}</w:instrText>
          </w:r>
          <w:r w:rsidR="00486832">
            <w:fldChar w:fldCharType="separate"/>
          </w:r>
          <w:r w:rsidR="000E712B">
            <w:t>[18–20]</w:t>
          </w:r>
          <w:r w:rsidR="00486832">
            <w:fldChar w:fldCharType="end"/>
          </w:r>
        </w:sdtContent>
      </w:sdt>
      <w:r w:rsidR="00B062D2">
        <w:t>. In contrast, passive fiducial MRI markers do not contain any metallic subs</w:t>
      </w:r>
      <w:r w:rsidR="002A2214">
        <w:t>tances and can be seen directly</w:t>
      </w:r>
      <w:r w:rsidR="00BF5496">
        <w:t xml:space="preserve"> in the MRI image</w:t>
      </w:r>
      <w:r w:rsidR="00F028A1">
        <w:t xml:space="preserve"> </w:t>
      </w:r>
      <w:sdt>
        <w:sdtPr>
          <w:alias w:val="Don't edit this field"/>
          <w:tag w:val="CitaviPlaceholder#fd221d77-e256-49be-98a0-73f8a20d25b4"/>
          <w:id w:val="-154610605"/>
          <w:placeholder>
            <w:docPart w:val="DefaultPlaceholder_-1854013440"/>
          </w:placeholder>
        </w:sdtPr>
        <w:sdtContent>
          <w:r w:rsidR="00F028A1">
            <w:fldChar w:fldCharType="begin"/>
          </w:r>
          <w:r w:rsidR="00B8294D">
            <w:instrText>ADDIN CitaviPlaceholder{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}</w:instrText>
          </w:r>
          <w:r w:rsidR="00F028A1">
            <w:fldChar w:fldCharType="separate"/>
          </w:r>
          <w:r w:rsidR="000E712B">
            <w:t>[21]</w:t>
          </w:r>
          <w:r w:rsidR="00F028A1">
            <w:fldChar w:fldCharType="end"/>
          </w:r>
        </w:sdtContent>
      </w:sdt>
      <w:r w:rsidR="00144538">
        <w:t>.</w:t>
      </w:r>
    </w:p>
    <w:p w:rsidR="00144538" w:rsidRPr="00587DB5" w:rsidRDefault="00144538" w:rsidP="00144538"/>
    <w:p w:rsidR="007663AD" w:rsidRPr="005926BC" w:rsidRDefault="005A0A81" w:rsidP="002D0447">
      <w:pPr>
        <w:pStyle w:val="Heading3"/>
      </w:pPr>
      <w:bookmarkStart w:id="33" w:name="_Toc525469996"/>
      <w:r>
        <w:t>Passive MRI marker t</w:t>
      </w:r>
      <w:r w:rsidR="007663AD" w:rsidRPr="005926BC">
        <w:t>racking</w:t>
      </w:r>
      <w:bookmarkEnd w:id="33"/>
    </w:p>
    <w:p w:rsidR="005C290D" w:rsidRDefault="007663AD" w:rsidP="007D4193">
      <w:pPr>
        <w:rPr>
          <w:rFonts w:cstheme="minorHAnsi"/>
        </w:rPr>
      </w:pPr>
      <w:r w:rsidRPr="00AB4070">
        <w:t>Passive</w:t>
      </w:r>
      <w:r w:rsidR="00753E60">
        <w:t xml:space="preserve"> marker</w:t>
      </w:r>
      <w:r w:rsidRPr="00AB4070">
        <w:t xml:space="preserve"> tracking in MRI </w:t>
      </w:r>
      <w:r w:rsidR="002146C3">
        <w:t>is defined as</w:t>
      </w:r>
      <w:r w:rsidR="00031DB7">
        <w:t xml:space="preserve"> </w:t>
      </w:r>
      <w:r w:rsidRPr="00AB4070">
        <w:t>embedding fiducial markers within the device</w:t>
      </w:r>
      <w:r w:rsidR="002146C3">
        <w:t xml:space="preserve"> for tracking of</w:t>
      </w:r>
      <w:r w:rsidRPr="00AB4070">
        <w:t xml:space="preserve"> the</w:t>
      </w:r>
      <w:r w:rsidR="002146C3">
        <w:t xml:space="preserve"> device</w:t>
      </w:r>
      <w:r w:rsidRPr="00AB4070">
        <w:t xml:space="preserve"> pose by localizing the fiducial marker</w:t>
      </w:r>
      <w:r w:rsidR="002A7917">
        <w:t>s</w:t>
      </w:r>
      <w:r w:rsidR="00CF407D">
        <w:t xml:space="preserve"> </w:t>
      </w:r>
      <w:sdt>
        <w:sdtPr>
          <w:alias w:val="Don't edit this field"/>
          <w:tag w:val="CitaviPlaceholder#162d8269-9beb-48bd-bdc2-1d320fa910a6"/>
          <w:id w:val="1297410118"/>
          <w:placeholder>
            <w:docPart w:val="DefaultPlaceholder_-1854013440"/>
          </w:placeholder>
        </w:sdtPr>
        <w:sdtContent>
          <w:r w:rsidR="00CF407D">
            <w:fldChar w:fldCharType="begin"/>
          </w:r>
          <w:r w:rsidR="00B8294D">
            <w:instrText>ADDIN CitaviPlaceholder{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}</w:instrText>
          </w:r>
          <w:r w:rsidR="00CF407D">
            <w:fldChar w:fldCharType="separate"/>
          </w:r>
          <w:r w:rsidR="000E712B">
            <w:t>[22]</w:t>
          </w:r>
          <w:r w:rsidR="00CF407D">
            <w:fldChar w:fldCharType="end"/>
          </w:r>
        </w:sdtContent>
      </w:sdt>
      <w:r w:rsidRPr="00AB4070">
        <w:t xml:space="preserve">. The known geometric configuration of the fiducial markers assists to relate the device’s and MR’s coordinate </w:t>
      </w:r>
      <w:r w:rsidRPr="00AB4070">
        <w:lastRenderedPageBreak/>
        <w:t>systems</w:t>
      </w:r>
      <w:r w:rsidR="001A15F8">
        <w:t xml:space="preserve"> </w:t>
      </w:r>
      <w:sdt>
        <w:sdtPr>
          <w:alias w:val="Don't edit this field"/>
          <w:tag w:val="CitaviPlaceholder#c234cb19-13d1-415f-b4e5-f92a800af8b9"/>
          <w:id w:val="566306280"/>
          <w:placeholder>
            <w:docPart w:val="DefaultPlaceholder_-1854013440"/>
          </w:placeholder>
        </w:sdtPr>
        <w:sdtContent>
          <w:r w:rsidR="001A15F8">
            <w:fldChar w:fldCharType="begin"/>
          </w:r>
          <w:r w:rsidR="00B8294D">
            <w:instrText>ADDIN CitaviPlaceholder{eyIkaWQiOiIxIiwiRW50cmllcyI6W3siJGlkIjoiMiIsIklkIjoiODlmZmFjNTktNzg4Mi00NDM1LWI1ZGQtZDVjZmJiNjM2OWI5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xNl0ifV19LCJUYWciOiJDaXRhdmlQbGFjZWhvbGRlciNjMjM0Y2IxOS0xM2QxLTQxNWYtYjRlNS1mOTJhODAwYWY4YjkiLCJUZXh0IjoiWzE2XSIsIldBSVZlcnNpb24iOiI2LjEuMC4wIn0=}</w:instrText>
          </w:r>
          <w:r w:rsidR="001A15F8">
            <w:fldChar w:fldCharType="separate"/>
          </w:r>
          <w:r w:rsidR="000E712B">
            <w:t>[16]</w:t>
          </w:r>
          <w:r w:rsidR="001A15F8">
            <w:fldChar w:fldCharType="end"/>
          </w:r>
        </w:sdtContent>
      </w:sdt>
      <w:r w:rsidRPr="00AB4070">
        <w:t xml:space="preserve">. </w:t>
      </w:r>
      <w:r w:rsidRPr="00AB4070">
        <w:rPr>
          <w:rFonts w:cstheme="minorHAnsi"/>
        </w:rPr>
        <w:t>The</w:t>
      </w:r>
      <w:r w:rsidR="00424BAA">
        <w:rPr>
          <w:rFonts w:cstheme="minorHAnsi"/>
        </w:rPr>
        <w:t xml:space="preserve"> main</w:t>
      </w:r>
      <w:r w:rsidRPr="00AB4070">
        <w:rPr>
          <w:rFonts w:cstheme="minorHAnsi"/>
        </w:rPr>
        <w:t xml:space="preserve"> </w:t>
      </w:r>
      <w:r w:rsidR="008D2B6A">
        <w:rPr>
          <w:rFonts w:cstheme="minorHAnsi"/>
        </w:rPr>
        <w:t>advantage</w:t>
      </w:r>
      <w:r w:rsidRPr="00AB4070">
        <w:rPr>
          <w:rFonts w:cstheme="minorHAnsi"/>
        </w:rPr>
        <w:t xml:space="preserve"> </w:t>
      </w:r>
      <w:r w:rsidR="00424BAA">
        <w:rPr>
          <w:rFonts w:cstheme="minorHAnsi"/>
        </w:rPr>
        <w:t>in this</w:t>
      </w:r>
      <w:r w:rsidR="008D2B6A">
        <w:rPr>
          <w:rFonts w:cstheme="minorHAnsi"/>
        </w:rPr>
        <w:t xml:space="preserve"> approach is </w:t>
      </w:r>
      <w:r w:rsidR="002A7917">
        <w:rPr>
          <w:rFonts w:cstheme="minorHAnsi"/>
        </w:rPr>
        <w:t xml:space="preserve">the </w:t>
      </w:r>
      <w:r w:rsidR="00211D78">
        <w:rPr>
          <w:rFonts w:cstheme="minorHAnsi"/>
        </w:rPr>
        <w:t>simple</w:t>
      </w:r>
      <w:r w:rsidR="00CF1A63">
        <w:rPr>
          <w:rFonts w:cstheme="minorHAnsi"/>
        </w:rPr>
        <w:t>r</w:t>
      </w:r>
      <w:r w:rsidR="008D2B6A">
        <w:rPr>
          <w:rFonts w:cstheme="minorHAnsi"/>
        </w:rPr>
        <w:t xml:space="preserve"> calibration method</w:t>
      </w:r>
      <w:r w:rsidR="002A7917">
        <w:rPr>
          <w:rFonts w:cstheme="minorHAnsi"/>
        </w:rPr>
        <w:t xml:space="preserve"> of the markers inside the MRI </w:t>
      </w:r>
      <w:r w:rsidR="00EB4D19">
        <w:rPr>
          <w:rFonts w:cstheme="minorHAnsi"/>
        </w:rPr>
        <w:t xml:space="preserve">coordinate system, </w:t>
      </w:r>
      <w:r w:rsidR="002A7917">
        <w:rPr>
          <w:rFonts w:cstheme="minorHAnsi"/>
        </w:rPr>
        <w:t>because</w:t>
      </w:r>
      <w:r w:rsidRPr="00AB4070">
        <w:rPr>
          <w:rFonts w:cstheme="minorHAnsi"/>
        </w:rPr>
        <w:t xml:space="preserve"> both the interventional device and the patient’s anatomy </w:t>
      </w:r>
      <w:r w:rsidR="00211D78">
        <w:rPr>
          <w:rFonts w:cstheme="minorHAnsi"/>
        </w:rPr>
        <w:t>can be</w:t>
      </w:r>
      <w:r w:rsidRPr="00AB4070">
        <w:rPr>
          <w:rFonts w:cstheme="minorHAnsi"/>
        </w:rPr>
        <w:t xml:space="preserve"> observed in the same image space</w:t>
      </w:r>
      <w:r w:rsidR="002A7917">
        <w:rPr>
          <w:rFonts w:cstheme="minorHAnsi"/>
        </w:rPr>
        <w:t>.</w:t>
      </w:r>
      <w:r w:rsidR="003A4C01">
        <w:rPr>
          <w:rFonts w:cstheme="minorHAnsi"/>
        </w:rPr>
        <w:t xml:space="preserve"> H</w:t>
      </w:r>
      <w:r w:rsidR="003A4C01" w:rsidRPr="00AB4070">
        <w:rPr>
          <w:rFonts w:cstheme="minorHAnsi"/>
        </w:rPr>
        <w:t xml:space="preserve">owever, a compromise between </w:t>
      </w:r>
      <w:r w:rsidR="003A4C01">
        <w:rPr>
          <w:rFonts w:cstheme="minorHAnsi"/>
        </w:rPr>
        <w:t>the acquisition time</w:t>
      </w:r>
      <w:r w:rsidR="003A4C01" w:rsidRPr="00AB4070">
        <w:rPr>
          <w:rFonts w:cstheme="minorHAnsi"/>
        </w:rPr>
        <w:t xml:space="preserve"> and</w:t>
      </w:r>
      <w:r w:rsidR="00976852">
        <w:rPr>
          <w:rFonts w:cstheme="minorHAnsi"/>
        </w:rPr>
        <w:t xml:space="preserve"> the</w:t>
      </w:r>
      <w:r w:rsidR="003A4C01" w:rsidRPr="00AB4070">
        <w:rPr>
          <w:rFonts w:cstheme="minorHAnsi"/>
        </w:rPr>
        <w:t xml:space="preserve"> </w:t>
      </w:r>
      <w:r w:rsidR="003A4C01">
        <w:rPr>
          <w:rFonts w:cstheme="minorHAnsi"/>
        </w:rPr>
        <w:t xml:space="preserve">image resolution </w:t>
      </w:r>
      <w:r w:rsidR="00791492">
        <w:rPr>
          <w:rFonts w:cstheme="minorHAnsi"/>
        </w:rPr>
        <w:t>has to be considered</w:t>
      </w:r>
      <w:r w:rsidR="003A4C01">
        <w:rPr>
          <w:rFonts w:cstheme="minorHAnsi"/>
        </w:rPr>
        <w:t xml:space="preserve"> for an accurate and reliable</w:t>
      </w:r>
      <w:r w:rsidR="00E90EB8">
        <w:rPr>
          <w:rFonts w:cstheme="minorHAnsi"/>
        </w:rPr>
        <w:t xml:space="preserve"> marker</w:t>
      </w:r>
      <w:r w:rsidR="003A4C01" w:rsidRPr="00AB4070">
        <w:rPr>
          <w:rFonts w:cstheme="minorHAnsi"/>
        </w:rPr>
        <w:t xml:space="preserve"> localization</w:t>
      </w:r>
      <w:sdt>
        <w:sdtPr>
          <w:rPr>
            <w:rFonts w:cstheme="minorHAnsi"/>
          </w:rPr>
          <w:alias w:val="Don't edit this field"/>
          <w:tag w:val="CitaviPlaceholder#94d496ed-37b5-405d-8a2a-8e59a3d4c006"/>
          <w:id w:val="-1889566585"/>
          <w:placeholder>
            <w:docPart w:val="DefaultPlaceholder_-1854013440"/>
          </w:placeholder>
        </w:sdtPr>
        <w:sdtContent>
          <w:r w:rsidR="001A15F8">
            <w:rPr>
              <w:rFonts w:cstheme="minorHAnsi"/>
            </w:rPr>
            <w:fldChar w:fldCharType="begin"/>
          </w:r>
          <w:r w:rsidR="00991A57">
            <w:rPr>
              <w:rFonts w:cstheme="minorHAnsi"/>
            </w:rPr>
            <w:instrText>ADDIN CitaviPlaceholder{eyIkaWQiOiIxIiwiRW50cmllcyI6W3siJGlkIjoiMiIsIklkIjoiOWFlYzhhYTYtYjRjMy00OTA1LWE1YzMtNjM3MTkwZGY1M2Ji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OTRkNDk2ZWQtMzdiNS00MDVkLThhMmEtOGU1OWEzZDRjMDA2IiwiVGV4dCI6IlsyM10iLCJXQUlWZXJzaW9uIjoiNi4xLjAuMCJ9}</w:instrText>
          </w:r>
          <w:r w:rsidR="001A15F8">
            <w:rPr>
              <w:rFonts w:cstheme="minorHAnsi"/>
            </w:rPr>
            <w:fldChar w:fldCharType="separate"/>
          </w:r>
          <w:r w:rsidR="000E712B">
            <w:rPr>
              <w:rFonts w:cstheme="minorHAnsi"/>
            </w:rPr>
            <w:t>[23]</w:t>
          </w:r>
          <w:r w:rsidR="001A15F8">
            <w:rPr>
              <w:rFonts w:cstheme="minorHAnsi"/>
            </w:rPr>
            <w:fldChar w:fldCharType="end"/>
          </w:r>
        </w:sdtContent>
      </w:sdt>
      <w:r w:rsidR="005C290D">
        <w:rPr>
          <w:rFonts w:cstheme="minorHAnsi"/>
        </w:rPr>
        <w:t>.</w:t>
      </w:r>
      <w:r w:rsidR="00052F6B">
        <w:rPr>
          <w:rFonts w:cstheme="minorHAnsi"/>
        </w:rPr>
        <w:t xml:space="preserve"> </w:t>
      </w:r>
    </w:p>
    <w:p w:rsidR="00587DB5" w:rsidRDefault="00052F6B" w:rsidP="002D0447">
      <w:r>
        <w:rPr>
          <w:rFonts w:cstheme="minorHAnsi"/>
        </w:rPr>
        <w:t xml:space="preserve">Z-frame marker is </w:t>
      </w:r>
      <w:r>
        <w:t>o</w:t>
      </w:r>
      <w:r w:rsidR="00EF1901">
        <w:t>ne of the well-known</w:t>
      </w:r>
      <w:r w:rsidR="00294E31">
        <w:t xml:space="preserve"> </w:t>
      </w:r>
      <w:r>
        <w:t>passive</w:t>
      </w:r>
      <w:r w:rsidR="00EF1901">
        <w:t xml:space="preserve"> </w:t>
      </w:r>
      <w:r>
        <w:t>marker</w:t>
      </w:r>
      <w:r w:rsidR="00F635AD">
        <w:t xml:space="preserve"> for</w:t>
      </w:r>
      <w:r w:rsidR="00BB3A91">
        <w:t xml:space="preserve"> device and instrument</w:t>
      </w:r>
      <w:r w:rsidR="00F635AD">
        <w:t xml:space="preserve"> tracking and registration in interventional MRI</w:t>
      </w:r>
      <w:r w:rsidR="00815400">
        <w:t>.</w:t>
      </w:r>
      <w:r w:rsidR="00F06FC9">
        <w:t xml:space="preserve"> </w:t>
      </w:r>
      <w:r w:rsidR="00815400">
        <w:t>T</w:t>
      </w:r>
      <w:r w:rsidR="00F635AD">
        <w:t>he main principals of this marker will be</w:t>
      </w:r>
      <w:r>
        <w:t xml:space="preserve"> </w:t>
      </w:r>
      <w:r w:rsidR="009B7938">
        <w:t>discussed</w:t>
      </w:r>
      <w:r w:rsidR="00F06FC9">
        <w:t xml:space="preserve"> in section 2.3. </w:t>
      </w:r>
    </w:p>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2D0447" w:rsidRPr="00587DB5" w:rsidRDefault="002D0447" w:rsidP="002D0447"/>
    <w:p w:rsidR="00014CA9" w:rsidRPr="006E1272" w:rsidRDefault="00014CA9" w:rsidP="00886BE1">
      <w:pPr>
        <w:pStyle w:val="Heading2"/>
      </w:pPr>
      <w:bookmarkStart w:id="34" w:name="_Toc525469997"/>
      <w:r w:rsidRPr="006E1272">
        <w:lastRenderedPageBreak/>
        <w:t>Principal of</w:t>
      </w:r>
      <w:r w:rsidR="00C056E6">
        <w:t xml:space="preserve"> the</w:t>
      </w:r>
      <w:r w:rsidRPr="006E1272">
        <w:t xml:space="preserve"> Z-frame marker</w:t>
      </w:r>
      <w:bookmarkEnd w:id="34"/>
    </w:p>
    <w:p w:rsidR="004E103D" w:rsidRDefault="00384C18" w:rsidP="00C056E6">
      <w:r w:rsidRPr="002A5F20">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There are four vertical tunnels in every edge of the body and three 45° diagonal tunnels connecting all four vertical tunnels in three side faces of the body. Once the marker is measured in the MRI</w:t>
      </w:r>
      <w:r w:rsidR="00C056E6">
        <w:t>,</w:t>
      </w:r>
      <w:r w:rsidRPr="002A5F20">
        <w:t xml:space="preserve"> the tunnel structures are visible in a 2D-image plane as a very distinct pattern of se</w:t>
      </w:r>
      <w:r w:rsidR="00B86F77">
        <w:t xml:space="preserve">ven circular areas, </w:t>
      </w:r>
      <w:r w:rsidR="004F1C97">
        <w:t>as it is illustrated in Figure 2.7</w:t>
      </w:r>
      <w:r w:rsidRPr="002A5F20">
        <w:t xml:space="preserve">. </w:t>
      </w:r>
    </w:p>
    <w:p w:rsidR="00384C18" w:rsidRDefault="00384C18" w:rsidP="00D31B09"/>
    <w:p w:rsidR="004965FA" w:rsidRDefault="00626170" w:rsidP="00D31B09">
      <w:r>
        <w:rPr>
          <w:noProof/>
        </w:rPr>
        <mc:AlternateContent>
          <mc:Choice Requires="wps">
            <w:drawing>
              <wp:anchor distT="0" distB="0" distL="114300" distR="114300" simplePos="0" relativeHeight="251853312" behindDoc="0" locked="0" layoutInCell="1" allowOverlap="1" wp14:anchorId="1FE57677" wp14:editId="40FE7432">
                <wp:simplePos x="0" y="0"/>
                <wp:positionH relativeFrom="column">
                  <wp:posOffset>4060658</wp:posOffset>
                </wp:positionH>
                <wp:positionV relativeFrom="paragraph">
                  <wp:posOffset>2596815</wp:posOffset>
                </wp:positionV>
                <wp:extent cx="473075" cy="300990"/>
                <wp:effectExtent l="0" t="0" r="3175" b="3810"/>
                <wp:wrapNone/>
                <wp:docPr id="1073741906" name="Text Box 107374190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626170">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E57677" id="Text Box 1073741906" o:spid="_x0000_s1046" type="#_x0000_t202" style="position:absolute;left:0;text-align:left;margin-left:319.75pt;margin-top:204.45pt;width:37.25pt;height:23.7pt;z-index:251853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" fillcolor="white [3201]" stroked="f" strokeweight=".5pt">
                <v:textbox>
                  <w:txbxContent>
                    <w:p w:rsidR="00205D39" w:rsidRPr="00130FAF" w:rsidRDefault="00205D39" w:rsidP="00626170">
                      <w:pPr>
                        <w:jc w:val="center"/>
                      </w:pPr>
                      <w:r>
                        <w:t>(b)</w:t>
                      </w:r>
                    </w:p>
                  </w:txbxContent>
                </v:textbox>
              </v:shape>
            </w:pict>
          </mc:Fallback>
        </mc:AlternateContent>
      </w:r>
      <w:r>
        <w:rPr>
          <w:noProof/>
        </w:rPr>
        <mc:AlternateContent>
          <mc:Choice Requires="wps">
            <w:drawing>
              <wp:anchor distT="0" distB="0" distL="114300" distR="114300" simplePos="0" relativeHeight="251851264" behindDoc="0" locked="0" layoutInCell="1" allowOverlap="1" wp14:anchorId="7CBC6825" wp14:editId="62F4464E">
                <wp:simplePos x="0" y="0"/>
                <wp:positionH relativeFrom="column">
                  <wp:posOffset>1132205</wp:posOffset>
                </wp:positionH>
                <wp:positionV relativeFrom="paragraph">
                  <wp:posOffset>2602391</wp:posOffset>
                </wp:positionV>
                <wp:extent cx="473075" cy="300990"/>
                <wp:effectExtent l="0" t="0" r="3175" b="3810"/>
                <wp:wrapNone/>
                <wp:docPr id="1073741900" name="Text Box 107374190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626170">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BC6825" id="Text Box 1073741900" o:spid="_x0000_s1047" type="#_x0000_t202" style="position:absolute;left:0;text-align:left;margin-left:89.15pt;margin-top:204.9pt;width:37.25pt;height:23.7pt;z-index:251851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S3LSQ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" fillcolor="white [3201]" stroked="f" strokeweight=".5pt">
                <v:textbox>
                  <w:txbxContent>
                    <w:p w:rsidR="00205D39" w:rsidRPr="00130FAF" w:rsidRDefault="00205D39" w:rsidP="00626170">
                      <w:pPr>
                        <w:jc w:val="center"/>
                      </w:pPr>
                      <w:r>
                        <w:t>(</w:t>
                      </w:r>
                      <w:r w:rsidRPr="00130FAF">
                        <w:t>a</w:t>
                      </w:r>
                      <w:r>
                        <w:t>)</w:t>
                      </w:r>
                    </w:p>
                  </w:txbxContent>
                </v:textbox>
              </v:shape>
            </w:pict>
          </mc:Fallback>
        </mc:AlternateContent>
      </w:r>
      <w:r w:rsidR="00384C18" w:rsidRPr="007D2803">
        <w:rPr>
          <w:noProof/>
        </w:rPr>
        <w:drawing>
          <wp:inline distT="0" distB="0" distL="0" distR="0" wp14:anchorId="503A09B5" wp14:editId="5D9349C1">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626170" w:rsidRDefault="00626170" w:rsidP="00251888">
      <w:pPr>
        <w:pStyle w:val="Caption"/>
      </w:pPr>
      <w:bookmarkStart w:id="35" w:name="_Toc523735288"/>
    </w:p>
    <w:p w:rsidR="00384C18" w:rsidRPr="004965FA" w:rsidRDefault="004965FA" w:rsidP="009D2FDA">
      <w:pPr>
        <w:pStyle w:val="Caption"/>
        <w:spacing w:after="120"/>
      </w:pPr>
      <w:bookmarkStart w:id="36" w:name="_Toc525469931"/>
      <w:r w:rsidRPr="004965FA">
        <w:t xml:space="preserve">Figure </w:t>
      </w:r>
      <w:r w:rsidR="00462132">
        <w:fldChar w:fldCharType="begin"/>
      </w:r>
      <w:r w:rsidR="00462132">
        <w:instrText xml:space="preserve"> STYLEREF 1 \s </w:instrText>
      </w:r>
      <w:r w:rsidR="00462132">
        <w:fldChar w:fldCharType="separate"/>
      </w:r>
      <w:r w:rsidR="00462132">
        <w:rPr>
          <w:cs/>
        </w:rPr>
        <w:t>‎</w:t>
      </w:r>
      <w:r w:rsidR="00462132">
        <w:t>2</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7</w:t>
      </w:r>
      <w:r w:rsidR="00462132">
        <w:fldChar w:fldCharType="end"/>
      </w:r>
      <w:r w:rsidRPr="004965FA">
        <w:t>:</w:t>
      </w:r>
      <w:r w:rsidR="00EF2992">
        <w:t xml:space="preserve"> (a)</w:t>
      </w:r>
      <w:r w:rsidRPr="004965FA">
        <w:t xml:space="preserve"> Design principle of the Z-</w:t>
      </w:r>
      <w:r w:rsidR="00105B04">
        <w:t>frame m</w:t>
      </w:r>
      <w:r w:rsidRPr="004965FA">
        <w:t>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w:t>
      </w:r>
      <w:r w:rsidR="00EF2992">
        <w:t>(b)</w:t>
      </w:r>
      <w:r w:rsidRPr="004965FA">
        <w:t xml:space="preserve"> The Z-</w:t>
      </w:r>
      <w:r w:rsidR="00105B04">
        <w:t xml:space="preserve">frame </w:t>
      </w:r>
      <w:r w:rsidRPr="004965FA">
        <w:t xml:space="preserve">in a 2D-MR-image with view in +Z-direction and with all calculated center points of the circular areas </w:t>
      </w:r>
      <w:sdt>
        <w:sdtPr>
          <w:alias w:val="Don't edit this field"/>
          <w:tag w:val="CitaviPlaceholder#05999d24-27c2-4bb9-8320-1ac9b9ee7b28"/>
          <w:id w:val="1547183917"/>
          <w:placeholder>
            <w:docPart w:val="DefaultPlaceholder_-1854013440"/>
          </w:placeholder>
        </w:sdtPr>
        <w:sdtContent>
          <w:r w:rsidR="003518DB">
            <w:fldChar w:fldCharType="begin"/>
          </w:r>
          <w:r w:rsidR="00B8294D">
            <w:instrText>ADDIN CitaviPlaceholder{eyIkaWQiOiIxIiwiRW50cmllcyI6W3siJGlkIjoiMiIsIklkIjoiYzMzNDQ4NGQtMmM0NS00M2RmLTk0N2EtM2RhZTIxN2YxZTgx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xNl0ifV19LCJUYWciOiJDaXRhdmlQbGFjZWhvbGRlciMwNTk5OWQyNC0yN2MyLTRiYjktODMyMC0xYWM5YjllZTdiMjgiLCJUZXh0IjoiWzE2XSIsIldBSVZlcnNpb24iOiI2LjEuMC4wIn0=}</w:instrText>
          </w:r>
          <w:r w:rsidR="003518DB">
            <w:fldChar w:fldCharType="separate"/>
          </w:r>
          <w:r w:rsidR="000E712B">
            <w:t>[16]</w:t>
          </w:r>
          <w:r w:rsidR="003518DB">
            <w:fldChar w:fldCharType="end"/>
          </w:r>
        </w:sdtContent>
      </w:sdt>
      <w:r w:rsidRPr="004965FA">
        <w:t>.</w:t>
      </w:r>
      <w:bookmarkEnd w:id="35"/>
      <w:bookmarkEnd w:id="36"/>
    </w:p>
    <w:p w:rsidR="004E103D" w:rsidRDefault="004965FA" w:rsidP="00ED2081">
      <w:r w:rsidRPr="00C40C69">
        <w:t xml:space="preserve"> </w:t>
      </w:r>
    </w:p>
    <w:p w:rsidR="00384C18" w:rsidRDefault="00384C18" w:rsidP="00CC5DF5">
      <w:r w:rsidRPr="002A5F20">
        <w:lastRenderedPageBreak/>
        <w:t>With the measurement of all distances between the circular areas, the marker alignment can be fully calculated in six degrees of freedom (6-DOF) in reference to the image plane alignment in the MR-image</w:t>
      </w:r>
      <w:r w:rsidR="00C20B94">
        <w:t xml:space="preserve"> </w:t>
      </w:r>
      <w:sdt>
        <w:sdtPr>
          <w:alias w:val="Don’t edit this field."/>
          <w:tag w:val="CitaviPlaceholder#071d3c1d-c0a3-46ce-b3c7-87afe2c0f473"/>
          <w:id w:val="-1344779166"/>
          <w:placeholder>
            <w:docPart w:val="DefaultPlaceholder_-1854013440"/>
          </w:placeholder>
        </w:sdtPr>
        <w:sdtContent>
          <w:r w:rsidR="00C20B94">
            <w:fldChar w:fldCharType="begin"/>
          </w:r>
          <w:r w:rsidR="00B8294D">
            <w:instrText>ADDIN CitaviPlaceholder{eyIkaWQiOiIxIiwiRW50cmllcyI6W3siJGlkIjoiMiIsIklkIjoiYzg5OTRmYjktYmZhOC00YzI4LWFjZWQtM2FhZGQ2ZjBhYjc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MVQxODowNjozMyIsIlByb2plY3QiOnsiJHJlZiI6IjUifX0sIlVzZU51bWJlcmluZ1R5cGVPZlBhcmVudERvY3VtZW50IjpmYWxzZX0seyIkaWQiOiIyMSIsIklkIjoiNWVjYmYyZDctZWEwYS00YzNmLTkxNDgtY2M2OTc4OTFjN2ZhIiwiUmFuZ2VTdGFydCI6MiwiUmFuZ2VMZW5ndGgiOjM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xVDE4OjA2OjMzIiwiUHJvamVjdCI6eyIkcmVmIjoiNSJ9fSwiVXNlTnVtYmVyaW5nVHlwZU9mUGFyZW50RG9jdW1lbnQiOmZhbHNlfSx7IiRpZCI6IjI1IiwiSWQiOiJjMDljNWEyNy04MTBhLTRkYTAtYWI4Zi00NzViOTRmMzBhOTUiLCJSYW5nZVN0YXJ0Ijo1LCJSYW5nZUxlbmd0aCI6NCwiUmVmZXJlbmNlSWQiOiIyMDg4MTYxZC1jYmY2LTRkMjMtOGI5Yy1hYmQ2NzhmNWMzZTkiLCJSZWZlcmVuY2UiOnsiJGlkIjoiMjYiLCJBYnN0cmFjdENvbXBsZXhpdHkiOjAsIkFic3RyYWN0U291cmNlVGV4dEZvcm1hdCI6MCwiQXV0aG9ycyI6W3siJGlkIjoiMjc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C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jk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wIiwiQXR0YWNobWVudEZvbGRlcldhc0luRmFsbGJhY2tNb2RlIjpmYWxzZSwiTGlua2VkUmVzb3VyY2VTdGF0dXMiOjgsIk9yaWdpbmFsU3RyaW5nIjoiQ2VwZWssIENocm9uaWsgZXQgYWwgMjAxMyAtIEVycm9ycyBpbiBEZXZpY2UgTG9jYWxpemF0aW9uLmpwZyIsIkxpbmtlZFJlc291cmNlVHlwZSI6MSwiVXJpU3RyaW5nIjoiQ2VwZWssIENocm9uaWsgZXQgYWwgMjAxMyAtIEVycm9ycyBpbiBEZXZpY2UgTG9jYWxpemF0aW9uLmpwZyIsIlByb3BlcnRpZXMiOnt9fSwiRG9pIjoiMTAuMTAwNy85NzgtMy02NDItNDA4MTEtM180NC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zMyIsIkFic3RyYWN0Q29tcGxleGl0eSI6MCwiQWJzdHJhY3RTb3VyY2VUZXh0Rm9ybWF0IjowLCJBdXRob3JzIjpbXSwiQ2l0YXRpb25LZXlVcGRhdGVUeXBlIjowLCJDb2xsYWJvcmF0b3JzIjpbXSwiRG9pIjoiMTAuMTAwNy85NzgtMy02NDItNDA4MTEtMyIsIkVkaXRvcnMiOlt7IiRpZCI6IjM0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zU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zNi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zNy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zOC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M5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Qw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NDE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NDI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0My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0NC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NDU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NDY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NDc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Q4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0OS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Uw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Ux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1Mi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Uz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NTQiLCJBZGRyZXNzIjp7IiRpZCI6IjU1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1N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U3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ktMjFUMTg6MDY6MzM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}</w:instrText>
          </w:r>
          <w:r w:rsidR="00C20B94">
            <w:fldChar w:fldCharType="separate"/>
          </w:r>
          <w:r w:rsidR="000E712B">
            <w:t>[8, 9, 24, 25]</w:t>
          </w:r>
          <w:r w:rsidR="00C20B94">
            <w:fldChar w:fldCharType="end"/>
          </w:r>
        </w:sdtContent>
      </w:sdt>
      <w:r>
        <w:t xml:space="preserve">. </w:t>
      </w:r>
      <w:r w:rsidRPr="002A5F20">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005C0CF4">
        <w:t xml:space="preserve"> the Z-frame </w:t>
      </w:r>
      <w:r w:rsidRPr="002A5F20">
        <w:t>marker can be fabricated out of seven plastic capsules, which are filled with MRI-visible liquid (e.g. gadolinium: Gd, MR-SPOT® 121, Beekley Corp., Gd-capsule length: 32.0 mm, inner diameter: 6.2 mm) and that are placed inside the internal, z-shaped tunnel</w:t>
      </w:r>
      <w:r w:rsidR="00A87375">
        <w:t xml:space="preserve"> structures of the solid body, which is shown in</w:t>
      </w:r>
      <w:r w:rsidRPr="002A5F20">
        <w:t xml:space="preserve"> Figure </w:t>
      </w:r>
      <w:r w:rsidR="00A87375">
        <w:t>2.8</w:t>
      </w:r>
      <w:r w:rsidRPr="002A5F20">
        <w:t xml:space="preserve"> </w:t>
      </w:r>
      <w:r w:rsidR="00A87375">
        <w:t>(a</w:t>
      </w:r>
      <w:r w:rsidR="00102821">
        <w:t>) and (</w:t>
      </w:r>
      <w:r w:rsidR="00A92B5A">
        <w:t>b</w:t>
      </w:r>
      <w:r w:rsidR="00A87375">
        <w:t>)</w:t>
      </w:r>
      <w:r w:rsidRPr="002A5F20">
        <w:t>. Another method that has been applied for the Z-</w:t>
      </w:r>
      <w:r w:rsidR="00CC5DF5">
        <w:t>frame</w:t>
      </w:r>
      <w:r w:rsidRPr="002A5F20">
        <w:t xml:space="preserve"> fabrication is the direct filling of a solid body with</w:t>
      </w:r>
      <w:r w:rsidR="002D5B36">
        <w:t xml:space="preserve"> the</w:t>
      </w:r>
      <w:r w:rsidRPr="002A5F20">
        <w:t xml:space="preserve"> internal Z-shaped tunnel structures. This is made by one bore-hole which needs to be sealed up after filling, see Figure </w:t>
      </w:r>
      <w:r w:rsidR="00A92B5A">
        <w:t>2.8(c)</w:t>
      </w:r>
      <w:r w:rsidRPr="002A5F20">
        <w:t xml:space="preserve">. That method owns the disadvantages for a complex and expensive fabrication process and a high risk for leakages. </w:t>
      </w:r>
    </w:p>
    <w:p w:rsidR="00384C18" w:rsidRDefault="00887824" w:rsidP="00D31B09">
      <w:r>
        <w:rPr>
          <w:noProof/>
        </w:rPr>
        <w:drawing>
          <wp:anchor distT="0" distB="0" distL="114300" distR="114300" simplePos="0" relativeHeight="251573760" behindDoc="0" locked="0" layoutInCell="1" allowOverlap="1" wp14:anchorId="76816B9E" wp14:editId="5E0A8BED">
            <wp:simplePos x="0" y="0"/>
            <wp:positionH relativeFrom="column">
              <wp:posOffset>1583690</wp:posOffset>
            </wp:positionH>
            <wp:positionV relativeFrom="paragraph">
              <wp:posOffset>495300</wp:posOffset>
            </wp:positionV>
            <wp:extent cx="1780540" cy="1725295"/>
            <wp:effectExtent l="0" t="0" r="0" b="8255"/>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27" cstate="print">
                      <a:extLst/>
                    </a:blip>
                    <a:stretch>
                      <a:fillRect/>
                    </a:stretch>
                  </pic:blipFill>
                  <pic:spPr>
                    <a:xfrm flipH="1">
                      <a:off x="0" y="0"/>
                      <a:ext cx="1780540" cy="172529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6C4117">
        <w:rPr>
          <w:noProof/>
        </w:rPr>
        <w:drawing>
          <wp:anchor distT="0" distB="0" distL="114300" distR="114300" simplePos="0" relativeHeight="251575808" behindDoc="0" locked="0" layoutInCell="1" allowOverlap="1" wp14:anchorId="55A6E2EE" wp14:editId="7E5CAA83">
            <wp:simplePos x="0" y="0"/>
            <wp:positionH relativeFrom="column">
              <wp:posOffset>3877310</wp:posOffset>
            </wp:positionH>
            <wp:positionV relativeFrom="paragraph">
              <wp:posOffset>512445</wp:posOffset>
            </wp:positionV>
            <wp:extent cx="1807210" cy="1645920"/>
            <wp:effectExtent l="0" t="0" r="254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lum bright="20000"/>
                    </a:blip>
                    <a:srcRect l="2797" t="7623" r="60271" b="3442"/>
                    <a:stretch>
                      <a:fillRect/>
                    </a:stretch>
                  </pic:blipFill>
                  <pic:spPr bwMode="auto">
                    <a:xfrm>
                      <a:off x="0" y="0"/>
                      <a:ext cx="1807210" cy="16459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6C4117">
        <w:rPr>
          <w:noProof/>
        </w:rPr>
        <mc:AlternateContent>
          <mc:Choice Requires="wps">
            <w:drawing>
              <wp:anchor distT="0" distB="0" distL="114300" distR="114300" simplePos="0" relativeHeight="251855360" behindDoc="0" locked="0" layoutInCell="1" allowOverlap="1" wp14:anchorId="44064C91" wp14:editId="40B41C96">
                <wp:simplePos x="0" y="0"/>
                <wp:positionH relativeFrom="column">
                  <wp:posOffset>466829</wp:posOffset>
                </wp:positionH>
                <wp:positionV relativeFrom="paragraph">
                  <wp:posOffset>2239101</wp:posOffset>
                </wp:positionV>
                <wp:extent cx="473075" cy="300990"/>
                <wp:effectExtent l="0" t="0" r="3175" b="3810"/>
                <wp:wrapNone/>
                <wp:docPr id="1073741916" name="Text Box 107374191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A92B5A">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064C91" id="Text Box 1073741916" o:spid="_x0000_s1048" type="#_x0000_t202" style="position:absolute;left:0;text-align:left;margin-left:36.75pt;margin-top:176.3pt;width:37.25pt;height:23.7pt;z-index:251855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" fillcolor="white [3201]" stroked="f" strokeweight=".5pt">
                <v:textbox>
                  <w:txbxContent>
                    <w:p w:rsidR="00205D39" w:rsidRPr="00130FAF" w:rsidRDefault="00205D39" w:rsidP="00A92B5A">
                      <w:pPr>
                        <w:jc w:val="center"/>
                      </w:pPr>
                      <w:r>
                        <w:t>(</w:t>
                      </w:r>
                      <w:r w:rsidRPr="00130FAF">
                        <w:t>a</w:t>
                      </w:r>
                      <w:r>
                        <w:t>)</w:t>
                      </w:r>
                    </w:p>
                  </w:txbxContent>
                </v:textbox>
              </v:shape>
            </w:pict>
          </mc:Fallback>
        </mc:AlternateContent>
      </w:r>
      <w:r w:rsidR="006C4117">
        <w:rPr>
          <w:noProof/>
        </w:rPr>
        <w:drawing>
          <wp:anchor distT="0" distB="0" distL="114300" distR="114300" simplePos="0" relativeHeight="251574784" behindDoc="0" locked="0" layoutInCell="1" allowOverlap="1" wp14:anchorId="58B96C06" wp14:editId="5C721199">
            <wp:simplePos x="0" y="0"/>
            <wp:positionH relativeFrom="column">
              <wp:posOffset>-116840</wp:posOffset>
            </wp:positionH>
            <wp:positionV relativeFrom="paragraph">
              <wp:posOffset>933450</wp:posOffset>
            </wp:positionV>
            <wp:extent cx="1645920" cy="822960"/>
            <wp:effectExtent l="0" t="7620" r="3810" b="3810"/>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29" cstate="print">
                      <a:extLst/>
                    </a:blip>
                    <a:stretch>
                      <a:fillRect/>
                    </a:stretch>
                  </pic:blipFill>
                  <pic:spPr>
                    <a:xfrm rot="16200000">
                      <a:off x="0" y="0"/>
                      <a:ext cx="1645920" cy="82296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B21100">
        <w:rPr>
          <w:noProof/>
        </w:rPr>
        <mc:AlternateContent>
          <mc:Choice Requires="wps">
            <w:drawing>
              <wp:anchor distT="0" distB="0" distL="114300" distR="114300" simplePos="0" relativeHeight="251735552" behindDoc="0" locked="0" layoutInCell="1" allowOverlap="1" wp14:anchorId="1F19F83F" wp14:editId="42553E50">
                <wp:simplePos x="0" y="0"/>
                <wp:positionH relativeFrom="margin">
                  <wp:posOffset>24765</wp:posOffset>
                </wp:positionH>
                <wp:positionV relativeFrom="paragraph">
                  <wp:posOffset>2432685</wp:posOffset>
                </wp:positionV>
                <wp:extent cx="5868035" cy="635"/>
                <wp:effectExtent l="0" t="0" r="0" b="7620"/>
                <wp:wrapTopAndBottom/>
                <wp:docPr id="46" name="Text Box 46"/>
                <wp:cNvGraphicFramePr/>
                <a:graphic xmlns:a="http://schemas.openxmlformats.org/drawingml/2006/main">
                  <a:graphicData uri="http://schemas.microsoft.com/office/word/2010/wordprocessingShape">
                    <wps:wsp>
                      <wps:cNvSpPr txBox="1"/>
                      <wps:spPr>
                        <a:xfrm>
                          <a:off x="0" y="0"/>
                          <a:ext cx="5868035" cy="635"/>
                        </a:xfrm>
                        <a:prstGeom prst="rect">
                          <a:avLst/>
                        </a:prstGeom>
                        <a:solidFill>
                          <a:prstClr val="white"/>
                        </a:solidFill>
                        <a:ln>
                          <a:noFill/>
                        </a:ln>
                      </wps:spPr>
                      <wps:txbx>
                        <w:txbxContent>
                          <w:p w:rsidR="00205D39" w:rsidRDefault="00205D39" w:rsidP="00251888">
                            <w:pPr>
                              <w:pStyle w:val="Caption"/>
                            </w:pPr>
                            <w:bookmarkStart w:id="37" w:name="_Toc523735289"/>
                          </w:p>
                          <w:p w:rsidR="00205D39" w:rsidRPr="00C63DE1" w:rsidRDefault="00205D39" w:rsidP="000E712B">
                            <w:pPr>
                              <w:pStyle w:val="Caption"/>
                            </w:pPr>
                            <w:bookmarkStart w:id="38" w:name="_Toc524625266"/>
                            <w:bookmarkStart w:id="39" w:name="_Toc525469932"/>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8</w:t>
                            </w:r>
                            <w:r>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37"/>
                            <w:bookmarkEnd w:id="38"/>
                            <w:r>
                              <w:t xml:space="preserve"> </w:t>
                            </w:r>
                            <w:sdt>
                              <w:sdtPr>
                                <w:alias w:val="Don't edit this field"/>
                                <w:tag w:val="CitaviPlaceholder#f4c366cc-454d-4135-ad53-c4021e1b0514"/>
                                <w:id w:val="985515329"/>
                              </w:sdt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w:t>
                            </w:r>
                            <w:bookmarkEnd w:id="3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F19F83F" id="Text Box 46" o:spid="_x0000_s1049" type="#_x0000_t202" style="position:absolute;left:0;text-align:left;margin-left:1.95pt;margin-top:191.55pt;width:462.05pt;height:.05pt;z-index:25173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" stroked="f">
                <v:textbox style="mso-fit-shape-to-text:t" inset="0,0,0,0">
                  <w:txbxContent>
                    <w:p w:rsidR="00205D39" w:rsidRDefault="00205D39" w:rsidP="00251888">
                      <w:pPr>
                        <w:pStyle w:val="Caption"/>
                      </w:pPr>
                      <w:bookmarkStart w:id="40" w:name="_Toc523735289"/>
                    </w:p>
                    <w:p w:rsidR="00205D39" w:rsidRPr="00C63DE1" w:rsidRDefault="00205D39" w:rsidP="000E712B">
                      <w:pPr>
                        <w:pStyle w:val="Caption"/>
                      </w:pPr>
                      <w:bookmarkStart w:id="41" w:name="_Toc524625266"/>
                      <w:bookmarkStart w:id="42" w:name="_Toc525469932"/>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8</w:t>
                      </w:r>
                      <w:r>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40"/>
                      <w:bookmarkEnd w:id="41"/>
                      <w:r>
                        <w:t xml:space="preserve"> </w:t>
                      </w:r>
                      <w:sdt>
                        <w:sdtPr>
                          <w:alias w:val="Don't edit this field"/>
                          <w:tag w:val="CitaviPlaceholder#f4c366cc-454d-4135-ad53-c4021e1b0514"/>
                          <w:id w:val="985515329"/>
                        </w:sdt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w:t>
                      </w:r>
                      <w:bookmarkEnd w:id="42"/>
                      <w:r>
                        <w:t xml:space="preserve"> </w:t>
                      </w:r>
                    </w:p>
                  </w:txbxContent>
                </v:textbox>
                <w10:wrap type="topAndBottom" anchorx="margin"/>
              </v:shape>
            </w:pict>
          </mc:Fallback>
        </mc:AlternateContent>
      </w:r>
      <w:r w:rsidR="00384C18">
        <w:tab/>
      </w:r>
    </w:p>
    <w:p w:rsidR="00587DB5" w:rsidRDefault="00952B5F" w:rsidP="00D31B09">
      <w:pPr>
        <w:rPr>
          <w:lang w:eastAsia="de-DE"/>
        </w:rPr>
      </w:pPr>
      <w:r>
        <w:rPr>
          <w:noProof/>
        </w:rPr>
        <mc:AlternateContent>
          <mc:Choice Requires="wps">
            <w:drawing>
              <wp:anchor distT="0" distB="0" distL="114300" distR="114300" simplePos="0" relativeHeight="251857408" behindDoc="0" locked="0" layoutInCell="1" allowOverlap="1" wp14:anchorId="5B444A18" wp14:editId="65DB5C0C">
                <wp:simplePos x="0" y="0"/>
                <wp:positionH relativeFrom="column">
                  <wp:posOffset>2390664</wp:posOffset>
                </wp:positionH>
                <wp:positionV relativeFrom="paragraph">
                  <wp:posOffset>1884491</wp:posOffset>
                </wp:positionV>
                <wp:extent cx="473075" cy="300990"/>
                <wp:effectExtent l="0" t="0" r="3175" b="3810"/>
                <wp:wrapNone/>
                <wp:docPr id="1073741922" name="Text Box 10737419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C005D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444A18" id="Text Box 1073741922" o:spid="_x0000_s1050" type="#_x0000_t202" style="position:absolute;left:0;text-align:left;margin-left:188.25pt;margin-top:148.4pt;width:37.25pt;height:23.7pt;z-index:251857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DqG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" fillcolor="white [3201]" stroked="f" strokeweight=".5pt">
                <v:textbox>
                  <w:txbxContent>
                    <w:p w:rsidR="00205D39" w:rsidRPr="00130FAF" w:rsidRDefault="00205D39" w:rsidP="00C005DD">
                      <w:pPr>
                        <w:jc w:val="center"/>
                      </w:pPr>
                      <w:r>
                        <w:t>(b)</w:t>
                      </w:r>
                    </w:p>
                  </w:txbxContent>
                </v:textbox>
              </v:shape>
            </w:pict>
          </mc:Fallback>
        </mc:AlternateContent>
      </w:r>
      <w:r>
        <w:rPr>
          <w:noProof/>
        </w:rPr>
        <mc:AlternateContent>
          <mc:Choice Requires="wps">
            <w:drawing>
              <wp:anchor distT="0" distB="0" distL="114300" distR="114300" simplePos="0" relativeHeight="251859456" behindDoc="0" locked="0" layoutInCell="1" allowOverlap="1" wp14:anchorId="2B6736B1" wp14:editId="31A9E138">
                <wp:simplePos x="0" y="0"/>
                <wp:positionH relativeFrom="column">
                  <wp:posOffset>4613142</wp:posOffset>
                </wp:positionH>
                <wp:positionV relativeFrom="paragraph">
                  <wp:posOffset>1910080</wp:posOffset>
                </wp:positionV>
                <wp:extent cx="473075" cy="300990"/>
                <wp:effectExtent l="0" t="0" r="3175" b="3810"/>
                <wp:wrapNone/>
                <wp:docPr id="1073741924" name="Text Box 107374192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C005D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6736B1" id="Text Box 1073741924" o:spid="_x0000_s1051" type="#_x0000_t202" style="position:absolute;left:0;text-align:left;margin-left:363.25pt;margin-top:150.4pt;width:37.25pt;height:23.7pt;z-index:251859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eiTQ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" fillcolor="white [3201]" stroked="f" strokeweight=".5pt">
                <v:textbox>
                  <w:txbxContent>
                    <w:p w:rsidR="00205D39" w:rsidRPr="00130FAF" w:rsidRDefault="00205D39" w:rsidP="00C005DD">
                      <w:pPr>
                        <w:jc w:val="center"/>
                      </w:pPr>
                      <w:r>
                        <w:t>(c)</w:t>
                      </w:r>
                    </w:p>
                  </w:txbxContent>
                </v:textbox>
              </v:shape>
            </w:pict>
          </mc:Fallback>
        </mc:AlternateContent>
      </w:r>
    </w:p>
    <w:p w:rsidR="00537596" w:rsidRDefault="00537596" w:rsidP="000E712B"/>
    <w:p w:rsidR="00384C18" w:rsidRPr="002A5F20" w:rsidRDefault="00384C18" w:rsidP="000E712B">
      <w:pPr>
        <w:rPr>
          <w:bCs/>
        </w:rPr>
      </w:pPr>
      <w:r>
        <w:t>The mentioned</w:t>
      </w:r>
      <w:r w:rsidRPr="002A5F20">
        <w:t xml:space="preserve"> method has the disadvantage</w:t>
      </w:r>
      <w:r w:rsidR="006B4CF7">
        <w:t xml:space="preserve"> </w:t>
      </w:r>
      <w:r w:rsidRPr="002A5F20">
        <w:t xml:space="preserve">that the plastic wall of the capsule, which is located between the body´s wall and the beginning of the MRI-visible liquid, can affect the </w:t>
      </w:r>
      <w:r w:rsidRPr="002A5F20">
        <w:lastRenderedPageBreak/>
        <w:t>precision of the marker detection negatively by shifting the center points of each tunnel due to geometric irregularities</w:t>
      </w:r>
      <w:r w:rsidR="00283175">
        <w:t xml:space="preserve"> (Figure 2.9(a</w:t>
      </w:r>
      <w:r w:rsidR="002D5B36">
        <w:t>) and (</w:t>
      </w:r>
      <w:r w:rsidR="00283175">
        <w:t>b))</w:t>
      </w:r>
      <w:r w:rsidRPr="002A5F20">
        <w:t>. Another issue that affects the marker precision in this design can be caused by the potential of certain artifacts.</w:t>
      </w:r>
      <w:r w:rsidR="0042792F">
        <w:t xml:space="preserve"> As it is discussed in section </w:t>
      </w:r>
      <w:r w:rsidR="00890090">
        <w:t>2.1, i</w:t>
      </w:r>
      <w:r w:rsidRPr="002A5F20">
        <w:t>f the chemical shift artifact of a liquid marker 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w:t>
      </w:r>
      <w:r w:rsidR="007D42FA">
        <w:t>f the precision of the marker</w:t>
      </w:r>
      <w:r w:rsidR="00283175">
        <w:t xml:space="preserve"> (Figure 2.9 (b))</w:t>
      </w:r>
      <w:r w:rsidR="00C95580">
        <w:t xml:space="preserve"> </w:t>
      </w:r>
      <w:sdt>
        <w:sdtPr>
          <w:alias w:val="Don’t edit this field."/>
          <w:tag w:val="CitaviPlaceholder#744ea475-a009-4bb0-87a7-cb62c9afdaa6"/>
          <w:id w:val="-1714410784"/>
          <w:placeholder>
            <w:docPart w:val="DefaultPlaceholder_-1854013440"/>
          </w:placeholder>
        </w:sdtPr>
        <w:sdtContent>
          <w:r w:rsidR="00C95580">
            <w:fldChar w:fldCharType="begin"/>
          </w:r>
          <w:r w:rsidR="00B8294D">
            <w:instrText>ADDIN CitaviPlaceholder{eyIkaWQiOiIxIiwiRW50cmllcyI6W3siJGlkIjoiMiIsIklkIjoiMTkyZWRhN2QtZTA2NS00ODkwLWJlM2QtMTQzNTA1YTE3NzEy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IxVDE4OjA2OjMzIiwiUHJvamVjdCI6eyIkcmVmIjoiNSJ9fSwiVXNlTnVtYmVyaW5nVHlwZU9mUGFyZW50RG9jdW1lbnQiOmZhbHNlfV0sIkZvcm1hdHRlZFRleHQiOnsiJGlkIjoiNyIsIkNvdW50IjoxLCJUZXh0VW5pdHMiOlt7IiRpZCI6IjgiLCJGb250U3R5bGUiOnsiJGlkIjoiOSIsIk5ldXRyYWwiOnRydWV9LCJSZWFkaW5nT3JkZXIiOjEsIlRleHQiOiJbMjZdIn1dfSwiVGFnIjoiQ2l0YXZpUGxhY2Vob2xkZXIjNzQ0ZWE0NzUtYTAwOS00YmIwLTg3YTctY2I2MmM5YWZkYWE2IiwiVGV4dCI6IlsyNl0iLCJXQUlWZXJzaW9uIjoiNi4xLjAuMCJ9}</w:instrText>
          </w:r>
          <w:r w:rsidR="00C95580">
            <w:fldChar w:fldCharType="separate"/>
          </w:r>
          <w:r w:rsidR="000E712B">
            <w:t>[26]</w:t>
          </w:r>
          <w:r w:rsidR="00C95580">
            <w:fldChar w:fldCharType="end"/>
          </w:r>
        </w:sdtContent>
      </w:sdt>
      <w:r w:rsidRPr="002A5F20">
        <w:t>.</w:t>
      </w:r>
    </w:p>
    <w:p w:rsidR="00384C18" w:rsidRDefault="00384C18" w:rsidP="00D31B09"/>
    <w:p w:rsidR="00F37617" w:rsidRDefault="00C26273" w:rsidP="00D31B09">
      <w:r>
        <w:rPr>
          <w:noProof/>
        </w:rPr>
        <w:drawing>
          <wp:anchor distT="0" distB="0" distL="114300" distR="114300" simplePos="0" relativeHeight="251577856" behindDoc="0" locked="0" layoutInCell="1" allowOverlap="1" wp14:anchorId="5D31EEAB" wp14:editId="5F9E0158">
            <wp:simplePos x="0" y="0"/>
            <wp:positionH relativeFrom="column">
              <wp:posOffset>4237052</wp:posOffset>
            </wp:positionH>
            <wp:positionV relativeFrom="paragraph">
              <wp:posOffset>96359</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76832" behindDoc="0" locked="0" layoutInCell="1" allowOverlap="1" wp14:anchorId="4BA66409" wp14:editId="495889A8">
            <wp:simplePos x="0" y="0"/>
            <wp:positionH relativeFrom="column">
              <wp:posOffset>988837</wp:posOffset>
            </wp:positionH>
            <wp:positionV relativeFrom="paragraph">
              <wp:posOffset>10160</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1"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r w:rsidR="008D6F40">
        <w:rPr>
          <w:noProof/>
        </w:rPr>
        <w:drawing>
          <wp:anchor distT="0" distB="0" distL="114300" distR="114300" simplePos="0" relativeHeight="251578880" behindDoc="0" locked="0" layoutInCell="1" allowOverlap="1" wp14:anchorId="64A5CA72" wp14:editId="47545E24">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p>
    <w:p w:rsidR="00F37617" w:rsidRDefault="008D6F40" w:rsidP="00D31B09">
      <w:r>
        <w:rPr>
          <w:noProof/>
        </w:rPr>
        <w:drawing>
          <wp:anchor distT="0" distB="0" distL="114300" distR="114300" simplePos="0" relativeHeight="251579904" behindDoc="0" locked="0" layoutInCell="1" allowOverlap="1" wp14:anchorId="0AAC660B" wp14:editId="12D37B1B">
            <wp:simplePos x="0" y="0"/>
            <wp:positionH relativeFrom="column">
              <wp:posOffset>-123159</wp:posOffset>
            </wp:positionH>
            <wp:positionV relativeFrom="paragraph">
              <wp:posOffset>83683</wp:posOffset>
            </wp:positionV>
            <wp:extent cx="1439616" cy="564282"/>
            <wp:effectExtent l="0" t="317" r="7937" b="7938"/>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33" cstate="print">
                      <a:extLst>
                        <a:ext uri="{28A0092B-C50C-407E-A947-70E740481C1C}">
                          <a14:useLocalDpi xmlns:a14="http://schemas.microsoft.com/office/drawing/2010/main" val="0"/>
                        </a:ext>
                      </a:extLst>
                    </a:blip>
                    <a:srcRect l="28406" t="39172" r="31174" b="27360"/>
                    <a:stretch/>
                  </pic:blipFill>
                  <pic:spPr>
                    <a:xfrm rot="16200000">
                      <a:off x="0" y="0"/>
                      <a:ext cx="1441653" cy="565081"/>
                    </a:xfrm>
                    <a:prstGeom prst="rect">
                      <a:avLst/>
                    </a:prstGeom>
                  </pic:spPr>
                </pic:pic>
              </a:graphicData>
            </a:graphic>
            <wp14:sizeRelH relativeFrom="margin">
              <wp14:pctWidth>0</wp14:pctWidth>
            </wp14:sizeRelH>
            <wp14:sizeRelV relativeFrom="margin">
              <wp14:pctHeight>0</wp14:pctHeight>
            </wp14:sizeRelV>
          </wp:anchor>
        </w:drawing>
      </w:r>
    </w:p>
    <w:p w:rsidR="00F37617" w:rsidRDefault="00F37617" w:rsidP="00D31B09"/>
    <w:p w:rsidR="00F37617" w:rsidRDefault="00F37617" w:rsidP="00D31B09"/>
    <w:p w:rsidR="00F37617" w:rsidRDefault="002256F9" w:rsidP="00D31B09">
      <w:r>
        <w:rPr>
          <w:noProof/>
        </w:rPr>
        <mc:AlternateContent>
          <mc:Choice Requires="wps">
            <w:drawing>
              <wp:anchor distT="0" distB="0" distL="114300" distR="114300" simplePos="0" relativeHeight="251865600" behindDoc="0" locked="0" layoutInCell="1" allowOverlap="1" wp14:anchorId="56267CBF" wp14:editId="1D8C7F3C">
                <wp:simplePos x="0" y="0"/>
                <wp:positionH relativeFrom="column">
                  <wp:posOffset>4885899</wp:posOffset>
                </wp:positionH>
                <wp:positionV relativeFrom="paragraph">
                  <wp:posOffset>101724</wp:posOffset>
                </wp:positionV>
                <wp:extent cx="473075" cy="300990"/>
                <wp:effectExtent l="0" t="0" r="3175" b="3810"/>
                <wp:wrapNone/>
                <wp:docPr id="1073741927" name="Text Box 10737419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2256F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267CBF" id="Text Box 1073741927" o:spid="_x0000_s1052" type="#_x0000_t202" style="position:absolute;left:0;text-align:left;margin-left:384.7pt;margin-top:8pt;width:37.25pt;height:23.7pt;z-index:251865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" fillcolor="white [3201]" stroked="f" strokeweight=".5pt">
                <v:textbox>
                  <w:txbxContent>
                    <w:p w:rsidR="00205D39" w:rsidRPr="00130FAF" w:rsidRDefault="00205D39" w:rsidP="002256F9">
                      <w:pPr>
                        <w:jc w:val="center"/>
                      </w:pPr>
                      <w:r>
                        <w:t>(c)</w:t>
                      </w:r>
                    </w:p>
                  </w:txbxContent>
                </v:textbox>
              </v:shape>
            </w:pict>
          </mc:Fallback>
        </mc:AlternateContent>
      </w:r>
      <w:r>
        <w:rPr>
          <w:noProof/>
        </w:rPr>
        <mc:AlternateContent>
          <mc:Choice Requires="wps">
            <w:drawing>
              <wp:anchor distT="0" distB="0" distL="114300" distR="114300" simplePos="0" relativeHeight="251863552" behindDoc="0" locked="0" layoutInCell="1" allowOverlap="1" wp14:anchorId="31F9DE17" wp14:editId="59C9E229">
                <wp:simplePos x="0" y="0"/>
                <wp:positionH relativeFrom="column">
                  <wp:posOffset>3295934</wp:posOffset>
                </wp:positionH>
                <wp:positionV relativeFrom="paragraph">
                  <wp:posOffset>81251</wp:posOffset>
                </wp:positionV>
                <wp:extent cx="473075" cy="300990"/>
                <wp:effectExtent l="0" t="0" r="3175" b="3810"/>
                <wp:wrapNone/>
                <wp:docPr id="1073741926" name="Text Box 107374192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2256F9">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F9DE17" id="Text Box 1073741926" o:spid="_x0000_s1053" type="#_x0000_t202" style="position:absolute;left:0;text-align:left;margin-left:259.5pt;margin-top:6.4pt;width:37.25pt;height:23.7pt;z-index:251863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lE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" fillcolor="white [3201]" stroked="f" strokeweight=".5pt">
                <v:textbox>
                  <w:txbxContent>
                    <w:p w:rsidR="00205D39" w:rsidRPr="00130FAF" w:rsidRDefault="00205D39" w:rsidP="002256F9">
                      <w:pPr>
                        <w:jc w:val="center"/>
                      </w:pPr>
                      <w:r>
                        <w:t>(b)</w:t>
                      </w:r>
                    </w:p>
                  </w:txbxContent>
                </v:textbox>
              </v:shape>
            </w:pict>
          </mc:Fallback>
        </mc:AlternateContent>
      </w:r>
      <w:r>
        <w:rPr>
          <w:noProof/>
        </w:rPr>
        <mc:AlternateContent>
          <mc:Choice Requires="wps">
            <w:drawing>
              <wp:anchor distT="0" distB="0" distL="114300" distR="114300" simplePos="0" relativeHeight="251861504" behindDoc="0" locked="0" layoutInCell="1" allowOverlap="1" wp14:anchorId="30F61583" wp14:editId="6BA41B87">
                <wp:simplePos x="0" y="0"/>
                <wp:positionH relativeFrom="column">
                  <wp:posOffset>962167</wp:posOffset>
                </wp:positionH>
                <wp:positionV relativeFrom="paragraph">
                  <wp:posOffset>33485</wp:posOffset>
                </wp:positionV>
                <wp:extent cx="473075" cy="300990"/>
                <wp:effectExtent l="0" t="0" r="3175" b="3810"/>
                <wp:wrapNone/>
                <wp:docPr id="1073741925" name="Text Box 107374192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2256F9">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F61583" id="Text Box 1073741925" o:spid="_x0000_s1054" type="#_x0000_t202" style="position:absolute;left:0;text-align:left;margin-left:75.75pt;margin-top:2.65pt;width:37.25pt;height:23.7pt;z-index:251861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agTA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" fillcolor="white [3201]" stroked="f" strokeweight=".5pt">
                <v:textbox>
                  <w:txbxContent>
                    <w:p w:rsidR="00205D39" w:rsidRPr="00130FAF" w:rsidRDefault="00205D39" w:rsidP="002256F9">
                      <w:pPr>
                        <w:jc w:val="center"/>
                      </w:pPr>
                      <w:r>
                        <w:t>(</w:t>
                      </w:r>
                      <w:r w:rsidRPr="00130FAF">
                        <w:t>a</w:t>
                      </w:r>
                      <w:r>
                        <w:t>)</w:t>
                      </w:r>
                    </w:p>
                  </w:txbxContent>
                </v:textbox>
              </v:shape>
            </w:pict>
          </mc:Fallback>
        </mc:AlternateContent>
      </w:r>
    </w:p>
    <w:p w:rsidR="00F37617" w:rsidRDefault="00DD6BB9" w:rsidP="00D31B09">
      <w:r>
        <w:rPr>
          <w:noProof/>
        </w:rPr>
        <mc:AlternateContent>
          <mc:Choice Requires="wps">
            <w:drawing>
              <wp:anchor distT="0" distB="0" distL="114300" distR="114300" simplePos="0" relativeHeight="251736576" behindDoc="0" locked="0" layoutInCell="1" allowOverlap="1" wp14:anchorId="11C0FB30" wp14:editId="33711EB4">
                <wp:simplePos x="0" y="0"/>
                <wp:positionH relativeFrom="column">
                  <wp:posOffset>273132</wp:posOffset>
                </wp:positionH>
                <wp:positionV relativeFrom="paragraph">
                  <wp:posOffset>101295</wp:posOffset>
                </wp:positionV>
                <wp:extent cx="5579110" cy="914400"/>
                <wp:effectExtent l="0" t="0" r="2540" b="0"/>
                <wp:wrapNone/>
                <wp:docPr id="52" name="Text Box 52"/>
                <wp:cNvGraphicFramePr/>
                <a:graphic xmlns:a="http://schemas.openxmlformats.org/drawingml/2006/main">
                  <a:graphicData uri="http://schemas.microsoft.com/office/word/2010/wordprocessingShape">
                    <wps:wsp>
                      <wps:cNvSpPr txBox="1"/>
                      <wps:spPr>
                        <a:xfrm>
                          <a:off x="0" y="0"/>
                          <a:ext cx="5579110" cy="914400"/>
                        </a:xfrm>
                        <a:prstGeom prst="rect">
                          <a:avLst/>
                        </a:prstGeom>
                        <a:solidFill>
                          <a:prstClr val="white"/>
                        </a:solidFill>
                        <a:ln>
                          <a:noFill/>
                        </a:ln>
                      </wps:spPr>
                      <wps:txbx>
                        <w:txbxContent>
                          <w:p w:rsidR="00205D39" w:rsidRPr="008404D9" w:rsidRDefault="00205D39" w:rsidP="00251888">
                            <w:pPr>
                              <w:pStyle w:val="Caption"/>
                            </w:pPr>
                            <w:bookmarkStart w:id="43" w:name="_Toc523735290"/>
                            <w:bookmarkStart w:id="44" w:name="_Toc524625267"/>
                            <w:bookmarkStart w:id="45" w:name="_Toc525469933"/>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9</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3"/>
                            <w:bookmarkEnd w:id="44"/>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C0FB30" id="Text Box 52" o:spid="_x0000_s1055" type="#_x0000_t202" style="position:absolute;left:0;text-align:left;margin-left:21.5pt;margin-top:8pt;width:439.3pt;height:1in;z-index:251736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" stroked="f">
                <v:textbox inset="0,0,0,0">
                  <w:txbxContent>
                    <w:p w:rsidR="00205D39" w:rsidRPr="008404D9" w:rsidRDefault="00205D39" w:rsidP="00251888">
                      <w:pPr>
                        <w:pStyle w:val="Caption"/>
                      </w:pPr>
                      <w:bookmarkStart w:id="46" w:name="_Toc523735290"/>
                      <w:bookmarkStart w:id="47" w:name="_Toc524625267"/>
                      <w:bookmarkStart w:id="48" w:name="_Toc525469933"/>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9</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6"/>
                      <w:bookmarkEnd w:id="47"/>
                      <w:bookmarkEnd w:id="48"/>
                    </w:p>
                  </w:txbxContent>
                </v:textbox>
              </v:shape>
            </w:pict>
          </mc:Fallback>
        </mc:AlternateContent>
      </w:r>
    </w:p>
    <w:p w:rsidR="00384C18" w:rsidRPr="008D6AB0" w:rsidRDefault="00384C18" w:rsidP="00251888">
      <w:pPr>
        <w:pStyle w:val="Caption"/>
      </w:pPr>
      <w:r w:rsidRPr="00557639">
        <mc:AlternateContent>
          <mc:Choice Requires="wpg">
            <w:drawing>
              <wp:anchor distT="0" distB="0" distL="114300" distR="114300" simplePos="0" relativeHeight="251580928" behindDoc="0" locked="0" layoutInCell="1" allowOverlap="1" wp14:anchorId="15B3B70F" wp14:editId="2A8281DC">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3CD81372" id="Group 1073741842" o:spid="_x0000_s1026" style="position:absolute;margin-left:985.45pt;margin-top:25.65pt;width:220.75pt;height:215.45pt;z-index:251580928;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DD6BB9" w:rsidRDefault="00DD6BB9" w:rsidP="00D31B09"/>
    <w:p w:rsidR="002D0447" w:rsidRDefault="002D0447" w:rsidP="00CA6BF5"/>
    <w:p w:rsidR="00192556" w:rsidRDefault="00384C18" w:rsidP="001D14C2">
      <w:r>
        <w:t xml:space="preserve">In this project, a new concept </w:t>
      </w:r>
      <w:r w:rsidRPr="002A5F20">
        <w:t>for a fiducial marker</w:t>
      </w:r>
      <w:r>
        <w:t xml:space="preserve"> is </w:t>
      </w:r>
      <w:r w:rsidR="00D64012">
        <w:t>implemented</w:t>
      </w:r>
      <w:r w:rsidRPr="002A5F20">
        <w:t xml:space="preserve"> that is fully additively manufactured (commonly known as rapid-prototyping = RP</w:t>
      </w:r>
      <w:r>
        <w:t>) with only one polymer material</w:t>
      </w:r>
      <w:r w:rsidRPr="002A5F20">
        <w:t>. This one material is used for the fabrication of the solid Z-</w:t>
      </w:r>
      <w:r w:rsidR="00DD209B">
        <w:t>frame</w:t>
      </w:r>
      <w:r w:rsidRPr="002A5F20">
        <w:t xml:space="preserve"> body and the internal marker liquid by using the method of stere</w:t>
      </w:r>
      <w:r w:rsidR="00CA6BF5">
        <w:t>olithography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 xml:space="preserve">layer with the laser beam hardening the model volume. The principle of the SLA-method allows the enclosure of defined geometrical structures filled with unhardened liquid resin. These structures are created inside the solid model body </w:t>
      </w:r>
      <w:r w:rsidRPr="002A5F20">
        <w:lastRenderedPageBreak/>
        <w:t>without any openings to the outside. For this reason, only the structure surrounding the desired marker-geometry is hardened by the laser. The marker-geometry itself remains a liquid</w:t>
      </w:r>
      <w:r w:rsidR="00CA6BF5">
        <w:t xml:space="preserve"> </w:t>
      </w:r>
      <w:sdt>
        <w:sdtPr>
          <w:alias w:val="Don’t edit this field."/>
          <w:tag w:val="CitaviPlaceholder#6d0da8b8-5f48-463d-97dd-554450bb93b4"/>
          <w:id w:val="341521284"/>
          <w:placeholder>
            <w:docPart w:val="DefaultPlaceholder_-1854013440"/>
          </w:placeholder>
        </w:sdtPr>
        <w:sdtContent>
          <w:r w:rsidR="00CA6BF5">
            <w:fldChar w:fldCharType="begin"/>
          </w:r>
          <w:r w:rsidR="00B8294D">
            <w:instrText>ADDIN CitaviPlaceholder{eyIkaWQiOiIxIiwiRW50cmllcyI6W3siJGlkIjoiMiIsIklkIjoiMDE1ZWMxMzctNjI5Mi00ZWExLWFkNmEtMTgwZmNiMmNkYzg1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IxVDE4OjA2OjMzIiwiUHJvamVjdCI6eyIkcmVmIjoiNSJ9fSwiVXNlTnVtYmVyaW5nVHlwZU9mUGFyZW50RG9jdW1lbnQiOmZhbHNlfV0sIkZvcm1hdHRlZFRleHQiOnsiJGlkIjoiNyIsIkNvdW50IjoxLCJUZXh0VW5pdHMiOlt7IiRpZCI6IjgiLCJGb250U3R5bGUiOnsiJGlkIjoiOSIsIk5ldXRyYWwiOnRydWV9LCJSZWFkaW5nT3JkZXIiOjEsIlRleHQiOiJbMjZdIn1dfSwiVGFnIjoiQ2l0YXZpUGxhY2Vob2xkZXIjNmQwZGE4YjgtNWY0OC00NjNkLTk3ZGQtNTU0NDUwYmI5M2I0IiwiVGV4dCI6IlsyNl0iLCJXQUlWZXJzaW9uIjoiNi4xLjAuMCJ9}</w:instrText>
          </w:r>
          <w:r w:rsidR="00CA6BF5">
            <w:fldChar w:fldCharType="separate"/>
          </w:r>
          <w:r w:rsidR="000E712B">
            <w:t>[26]</w:t>
          </w:r>
          <w:r w:rsidR="00CA6BF5">
            <w:fldChar w:fldCharType="end"/>
          </w:r>
        </w:sdtContent>
      </w:sdt>
      <w:r w:rsidRPr="002A5F20">
        <w:t>. Since it is made entirely from polymeric material, this marker is passive and totally MRI-safe.</w:t>
      </w:r>
      <w:r w:rsidR="00D64012">
        <w:t xml:space="preserve"> The</w:t>
      </w:r>
      <w:r w:rsidR="00046793">
        <w:t xml:space="preserve"> novel</w:t>
      </w:r>
      <w:r w:rsidR="00D64012">
        <w:t xml:space="preserve"> physical and chemical characteristics of th</w:t>
      </w:r>
      <w:r w:rsidR="001D14C2">
        <w:t>is</w:t>
      </w:r>
      <w:r w:rsidR="00D64012">
        <w:t xml:space="preserve"> additively manufactured marker</w:t>
      </w:r>
      <w:r w:rsidR="001D14C2">
        <w:t xml:space="preserve"> </w:t>
      </w:r>
      <w:r w:rsidR="00D64012">
        <w:t xml:space="preserve">are detailed </w:t>
      </w:r>
      <w:r w:rsidR="008F7F9A">
        <w:t xml:space="preserve">in </w:t>
      </w:r>
      <w:r w:rsidR="00401A74">
        <w:t>Section 3.1 and 3.2</w:t>
      </w:r>
      <w:r w:rsidR="00D64012">
        <w:t>.</w:t>
      </w:r>
    </w:p>
    <w:p w:rsidR="004E5970" w:rsidRPr="00FD101F" w:rsidRDefault="004E5970" w:rsidP="0058451B">
      <w:pPr>
        <w:pStyle w:val="Heading1"/>
        <w:numPr>
          <w:ilvl w:val="0"/>
          <w:numId w:val="0"/>
        </w:numPr>
        <w:rPr>
          <w:lang w:val="en-US"/>
        </w:rPr>
        <w:sectPr w:rsidR="004E5970" w:rsidRPr="00FD101F" w:rsidSect="00914A0A">
          <w:headerReference w:type="default" r:id="rId34"/>
          <w:headerReference w:type="first" r:id="rId35"/>
          <w:footerReference w:type="first" r:id="rId36"/>
          <w:pgSz w:w="11906" w:h="16838" w:code="9"/>
          <w:pgMar w:top="2160" w:right="1440" w:bottom="1440" w:left="1440" w:header="1152" w:footer="720" w:gutter="0"/>
          <w:cols w:space="720"/>
          <w:titlePg/>
          <w:docGrid w:linePitch="360"/>
        </w:sectPr>
      </w:pPr>
      <w:bookmarkStart w:id="49" w:name="_Ref521070685"/>
    </w:p>
    <w:p w:rsidR="00627537" w:rsidRDefault="00347F08" w:rsidP="0058451B">
      <w:pPr>
        <w:pStyle w:val="Heading1"/>
      </w:pPr>
      <w:bookmarkStart w:id="50" w:name="_Ref524601382"/>
      <w:bookmarkStart w:id="51" w:name="_Toc525469998"/>
      <w:r w:rsidRPr="0088075A">
        <w:lastRenderedPageBreak/>
        <w:t>Methodology</w:t>
      </w:r>
      <w:bookmarkEnd w:id="49"/>
      <w:bookmarkEnd w:id="50"/>
      <w:bookmarkEnd w:id="51"/>
    </w:p>
    <w:p w:rsidR="00E47ACB" w:rsidRPr="00754DCA" w:rsidRDefault="00E47ACB" w:rsidP="00886BE1">
      <w:pPr>
        <w:pStyle w:val="Heading2"/>
      </w:pPr>
      <w:bookmarkStart w:id="52" w:name="_Ref525216109"/>
      <w:bookmarkStart w:id="53" w:name="_Toc525469999"/>
      <w:r>
        <w:t>Z-</w:t>
      </w:r>
      <w:r w:rsidRPr="00610B96">
        <w:t>frame</w:t>
      </w:r>
      <w:r w:rsidRPr="004C21C6">
        <w:t xml:space="preserve"> marker characterization</w:t>
      </w:r>
      <w:bookmarkEnd w:id="52"/>
      <w:bookmarkEnd w:id="53"/>
    </w:p>
    <w:p w:rsidR="00E47ACB" w:rsidRPr="00B916FD" w:rsidRDefault="00E47ACB" w:rsidP="002D0447">
      <w:pPr>
        <w:pStyle w:val="Heading3"/>
      </w:pPr>
      <w:bookmarkStart w:id="54" w:name="_Ref523923978"/>
      <w:bookmarkStart w:id="55" w:name="_Toc525470000"/>
      <w:r w:rsidRPr="00B916FD">
        <w:t>Z-frame physical structures</w:t>
      </w:r>
      <w:bookmarkEnd w:id="54"/>
      <w:bookmarkEnd w:id="55"/>
    </w:p>
    <w:p w:rsidR="00E47ACB" w:rsidRPr="001B42C0" w:rsidRDefault="00E47ACB" w:rsidP="00BE528E">
      <w:r>
        <w:t xml:space="preserve">In this project, the new physical feature structures of the Z-frame have been developed which </w:t>
      </w:r>
      <w:r w:rsidR="00FD101F">
        <w:t xml:space="preserve">are intended to </w:t>
      </w:r>
      <w:r>
        <w:t xml:space="preserve">improve the accuracy and speed of the registration procedure in the interventional MRI. </w:t>
      </w:r>
      <w:r w:rsidR="003C5E99">
        <w:fldChar w:fldCharType="begin"/>
      </w:r>
      <w:r w:rsidR="003C5E99">
        <w:instrText xml:space="preserve"> REF _Ref525291238 \h </w:instrText>
      </w:r>
      <w:r w:rsidR="003C5E99">
        <w:fldChar w:fldCharType="separate"/>
      </w:r>
      <w:r w:rsidR="003C5E99">
        <w:t xml:space="preserve">Figure </w:t>
      </w:r>
      <w:r w:rsidR="003C5E99">
        <w:rPr>
          <w:cs/>
        </w:rPr>
        <w:t>‎</w:t>
      </w:r>
      <w:r w:rsidR="003C5E99">
        <w:t>3.1</w:t>
      </w:r>
      <w:r w:rsidR="003C5E99">
        <w:fldChar w:fldCharType="end"/>
      </w:r>
      <w:r w:rsidR="003C5E99">
        <w:t xml:space="preserve"> </w:t>
      </w:r>
      <w:r>
        <w:t>illustrates the two new features: center pointing triangles</w:t>
      </w:r>
      <w:r w:rsidR="0046418F">
        <w:t xml:space="preserve"> </w:t>
      </w:r>
      <w:r>
        <w:t xml:space="preserve">and </w:t>
      </w:r>
      <w:r w:rsidR="0046418F">
        <w:t>the z-axis indication triangle.</w:t>
      </w:r>
      <w:r w:rsidR="003C5E99">
        <w:t xml:space="preserve"> </w:t>
      </w:r>
      <w:r w:rsidR="00332817">
        <w:fldChar w:fldCharType="begin"/>
      </w:r>
      <w:r w:rsidR="00332817">
        <w:instrText xml:space="preserve"> REF _Ref523905599 \h </w:instrText>
      </w:r>
      <w:r w:rsidR="00332817">
        <w:fldChar w:fldCharType="end"/>
      </w:r>
    </w:p>
    <w:p w:rsidR="00E47ACB" w:rsidRPr="00833CF2" w:rsidRDefault="0045009F" w:rsidP="00E47ACB">
      <w:r w:rsidRPr="00DD6BB9">
        <w:rPr>
          <w:noProof/>
        </w:rPr>
        <w:drawing>
          <wp:anchor distT="0" distB="0" distL="114300" distR="114300" simplePos="0" relativeHeight="251871744" behindDoc="0" locked="0" layoutInCell="1" allowOverlap="1" wp14:anchorId="6BBC8C5E" wp14:editId="3B61DBDF">
            <wp:simplePos x="0" y="0"/>
            <wp:positionH relativeFrom="margin">
              <wp:posOffset>1366520</wp:posOffset>
            </wp:positionH>
            <wp:positionV relativeFrom="paragraph">
              <wp:posOffset>283210</wp:posOffset>
            </wp:positionV>
            <wp:extent cx="2828290" cy="2296160"/>
            <wp:effectExtent l="0" t="0" r="0" b="0"/>
            <wp:wrapTopAndBottom/>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37" cstate="print">
                      <a:extLst>
                        <a:ext uri="{BEBA8EAE-BF5A-486C-A8C5-ECC9F3942E4B}">
                          <a14:imgProps xmlns:a14="http://schemas.microsoft.com/office/drawing/2010/main">
                            <a14:imgLayer r:embed="rId38">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828290" cy="2296160"/>
                    </a:xfrm>
                    <a:prstGeom prst="rect">
                      <a:avLst/>
                    </a:prstGeom>
                  </pic:spPr>
                </pic:pic>
              </a:graphicData>
            </a:graphic>
            <wp14:sizeRelH relativeFrom="page">
              <wp14:pctWidth>0</wp14:pctWidth>
            </wp14:sizeRelH>
            <wp14:sizeRelV relativeFrom="page">
              <wp14:pctHeight>0</wp14:pctHeight>
            </wp14:sizeRelV>
          </wp:anchor>
        </w:drawing>
      </w:r>
      <w:r w:rsidR="009F5CA0">
        <w:rPr>
          <w:noProof/>
        </w:rPr>
        <mc:AlternateContent>
          <mc:Choice Requires="wps">
            <w:drawing>
              <wp:anchor distT="0" distB="0" distL="114300" distR="114300" simplePos="0" relativeHeight="251872768" behindDoc="0" locked="0" layoutInCell="1" allowOverlap="1" wp14:anchorId="343CDF3E" wp14:editId="1E4D1036">
                <wp:simplePos x="0" y="0"/>
                <wp:positionH relativeFrom="margin">
                  <wp:align>left</wp:align>
                </wp:positionH>
                <wp:positionV relativeFrom="paragraph">
                  <wp:posOffset>2755265</wp:posOffset>
                </wp:positionV>
                <wp:extent cx="5681345" cy="635"/>
                <wp:effectExtent l="0" t="0" r="0" b="3810"/>
                <wp:wrapTopAndBottom/>
                <wp:docPr id="95" name="Text Box 95"/>
                <wp:cNvGraphicFramePr/>
                <a:graphic xmlns:a="http://schemas.openxmlformats.org/drawingml/2006/main">
                  <a:graphicData uri="http://schemas.microsoft.com/office/word/2010/wordprocessingShape">
                    <wps:wsp>
                      <wps:cNvSpPr txBox="1"/>
                      <wps:spPr>
                        <a:xfrm>
                          <a:off x="0" y="0"/>
                          <a:ext cx="5681345" cy="635"/>
                        </a:xfrm>
                        <a:prstGeom prst="rect">
                          <a:avLst/>
                        </a:prstGeom>
                        <a:solidFill>
                          <a:prstClr val="white"/>
                        </a:solidFill>
                        <a:ln>
                          <a:noFill/>
                        </a:ln>
                      </wps:spPr>
                      <wps:txbx>
                        <w:txbxContent>
                          <w:p w:rsidR="00205D39" w:rsidRPr="003D298B" w:rsidRDefault="00205D39" w:rsidP="0045009F">
                            <w:pPr>
                              <w:pStyle w:val="Caption"/>
                            </w:pPr>
                            <w:bookmarkStart w:id="56" w:name="_Ref525291238"/>
                            <w:bookmarkStart w:id="57" w:name="_Toc523735318"/>
                            <w:bookmarkStart w:id="58" w:name="_Toc524625268"/>
                            <w:bookmarkStart w:id="59" w:name="_Toc52546993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bookmarkEnd w:id="56"/>
                            <w:r>
                              <w:t>: A 3D CAD-view of the Z-frame-marker structures.</w:t>
                            </w:r>
                            <w:bookmarkEnd w:id="57"/>
                            <w:r>
                              <w:t xml:space="preserve"> The center pointing triangles (8 small purple triangles) and the z-axis indication triangle (the green triangle).</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3CDF3E" id="Text Box 95" o:spid="_x0000_s1056" type="#_x0000_t202" style="position:absolute;left:0;text-align:left;margin-left:0;margin-top:216.95pt;width:447.35pt;height:.05pt;z-index:2518727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" stroked="f">
                <v:textbox style="mso-fit-shape-to-text:t" inset="0,0,0,0">
                  <w:txbxContent>
                    <w:p w:rsidR="00205D39" w:rsidRPr="003D298B" w:rsidRDefault="00205D39" w:rsidP="0045009F">
                      <w:pPr>
                        <w:pStyle w:val="Caption"/>
                      </w:pPr>
                      <w:bookmarkStart w:id="60" w:name="_Ref525291238"/>
                      <w:bookmarkStart w:id="61" w:name="_Toc523735318"/>
                      <w:bookmarkStart w:id="62" w:name="_Toc524625268"/>
                      <w:bookmarkStart w:id="63" w:name="_Toc52546993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bookmarkEnd w:id="60"/>
                      <w:r>
                        <w:t>: A 3D CAD-view of the Z-frame-marker structures.</w:t>
                      </w:r>
                      <w:bookmarkEnd w:id="61"/>
                      <w:r>
                        <w:t xml:space="preserve"> The center pointing triangles (8 small purple triangles) and the z-axis indication triangle (the green triangle).</w:t>
                      </w:r>
                      <w:bookmarkEnd w:id="62"/>
                      <w:bookmarkEnd w:id="63"/>
                    </w:p>
                  </w:txbxContent>
                </v:textbox>
                <w10:wrap type="topAndBottom" anchorx="margin"/>
              </v:shape>
            </w:pict>
          </mc:Fallback>
        </mc:AlternateContent>
      </w:r>
    </w:p>
    <w:p w:rsidR="00E47ACB" w:rsidRPr="00DD6BB9" w:rsidRDefault="00E47ACB" w:rsidP="00E47ACB"/>
    <w:p w:rsidR="00E47ACB" w:rsidRPr="006C2F14" w:rsidRDefault="00E47ACB" w:rsidP="00E47ACB">
      <w:pPr>
        <w:pStyle w:val="Heading4"/>
      </w:pPr>
      <w:bookmarkStart w:id="64" w:name="_Toc525470001"/>
      <w:r w:rsidRPr="006C2F14">
        <w:t>Center pointing triangles</w:t>
      </w:r>
      <w:bookmarkEnd w:id="64"/>
    </w:p>
    <w:p w:rsidR="00250670" w:rsidRDefault="00E47ACB" w:rsidP="00954E08">
      <w:r>
        <w:t xml:space="preserve">A successful intervention under MRI depends mostly on an accurate determination of the position of the needle insertion point based on the </w:t>
      </w:r>
      <w:r w:rsidR="008B63DF">
        <w:t xml:space="preserve">desired </w:t>
      </w:r>
      <w:r>
        <w:t xml:space="preserve">target </w:t>
      </w:r>
      <w:r w:rsidR="008B63DF">
        <w:t>area</w:t>
      </w:r>
      <w:r>
        <w:t>. As discussed in the literature survey</w:t>
      </w:r>
      <w:r w:rsidR="001D7584">
        <w:t xml:space="preserve"> (see </w:t>
      </w:r>
      <w:r w:rsidR="00954E08">
        <w:t>S</w:t>
      </w:r>
      <w:r w:rsidR="001D7584">
        <w:t xml:space="preserve">ection </w:t>
      </w:r>
      <w:r w:rsidR="001D7584">
        <w:fldChar w:fldCharType="begin"/>
      </w:r>
      <w:r w:rsidR="001D7584">
        <w:instrText xml:space="preserve"> REF _Ref523906202 \r \h </w:instrText>
      </w:r>
      <w:r w:rsidR="001D7584">
        <w:fldChar w:fldCharType="separate"/>
      </w:r>
      <w:r w:rsidR="00514A12">
        <w:rPr>
          <w:cs/>
        </w:rPr>
        <w:t>‎</w:t>
      </w:r>
      <w:r w:rsidR="00514A12">
        <w:t>2.2</w:t>
      </w:r>
      <w:r w:rsidR="001D7584">
        <w:fldChar w:fldCharType="end"/>
      </w:r>
      <w:r w:rsidR="001D7584">
        <w:t>)</w:t>
      </w:r>
      <w:r>
        <w:t>, generally, the nee</w:t>
      </w:r>
      <w:r w:rsidR="000945CB">
        <w:t xml:space="preserve">dle entry point is indicated </w:t>
      </w:r>
      <w:r>
        <w:t xml:space="preserve">by surgeon </w:t>
      </w:r>
      <w:r>
        <w:lastRenderedPageBreak/>
        <w:t xml:space="preserve">finger in </w:t>
      </w:r>
      <w:r w:rsidR="000E5084">
        <w:t xml:space="preserve">the </w:t>
      </w:r>
      <w:r>
        <w:t>real-time image acquisition. However, the alignment of the image plane based on th</w:t>
      </w:r>
      <w:r w:rsidR="000A314B">
        <w:t xml:space="preserve">is method is time-consuming and cumbersome due to the iterative movements </w:t>
      </w:r>
      <w:r w:rsidR="00250670">
        <w:t>o</w:t>
      </w:r>
      <w:r w:rsidR="000A314B">
        <w:t>f the patient table</w:t>
      </w:r>
      <w:r>
        <w:t xml:space="preserve">. </w:t>
      </w:r>
    </w:p>
    <w:p w:rsidR="00B80661" w:rsidRDefault="00E47ACB" w:rsidP="00B80661">
      <w:r>
        <w:t>In this work, the center pointing triangles allow an accurate alignment of the image planes according to the center of the marker. Figure 3.</w:t>
      </w:r>
      <w:r w:rsidR="00352A5D">
        <w:t>2 (a)</w:t>
      </w:r>
      <w:r>
        <w:t xml:space="preserve"> shows a coronal view of the Z-frame in which the green line is the transversal</w:t>
      </w:r>
      <w:r w:rsidR="00250670">
        <w:t xml:space="preserve"> imaging</w:t>
      </w:r>
      <w:r>
        <w:t xml:space="preserve"> plane and the red line indicates the sagittal</w:t>
      </w:r>
      <w:r w:rsidR="00250670">
        <w:t xml:space="preserve"> imaging</w:t>
      </w:r>
      <w:r>
        <w:t xml:space="preserve"> plane. In order to align the two planes in the center of the Z-</w:t>
      </w:r>
      <w:r w:rsidR="0062026C">
        <w:t>frame</w:t>
      </w:r>
      <w:r>
        <w:t xml:space="preserve"> accurately, the cross-section point of the two planes should be aligned with the four inner triangle shapes.</w:t>
      </w:r>
      <w:r w:rsidR="00D048C9">
        <w:t xml:space="preserve"> </w:t>
      </w:r>
    </w:p>
    <w:p w:rsidR="00E47ACB" w:rsidRDefault="00F27F7D" w:rsidP="00F27F7D">
      <w:r>
        <w:rPr>
          <w:noProof/>
        </w:rPr>
        <w:drawing>
          <wp:anchor distT="0" distB="0" distL="114300" distR="114300" simplePos="0" relativeHeight="251870720" behindDoc="0" locked="0" layoutInCell="1" allowOverlap="1" wp14:anchorId="0D73B46C" wp14:editId="2ADD4DAE">
            <wp:simplePos x="0" y="0"/>
            <wp:positionH relativeFrom="margin">
              <wp:posOffset>1496695</wp:posOffset>
            </wp:positionH>
            <wp:positionV relativeFrom="paragraph">
              <wp:posOffset>2799080</wp:posOffset>
            </wp:positionV>
            <wp:extent cx="1979295" cy="1781175"/>
            <wp:effectExtent l="0" t="0" r="1905" b="9525"/>
            <wp:wrapTopAndBottom/>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0" name="Picture 1073741840"/>
                    <pic:cNvPicPr>
                      <a:picLocks noChangeAspect="1"/>
                    </pic:cNvPicPr>
                  </pic:nvPicPr>
                  <pic:blipFill rotWithShape="1">
                    <a:blip r:embed="rId39" cstate="print">
                      <a:extLst>
                        <a:ext uri="{28A0092B-C50C-407E-A947-70E740481C1C}">
                          <a14:useLocalDpi xmlns:a14="http://schemas.microsoft.com/office/drawing/2010/main" val="0"/>
                        </a:ext>
                      </a:extLst>
                    </a:blip>
                    <a:srcRect l="1198" t="53724" r="62803" b="3542"/>
                    <a:stretch/>
                  </pic:blipFill>
                  <pic:spPr bwMode="auto">
                    <a:xfrm>
                      <a:off x="0" y="0"/>
                      <a:ext cx="1979295" cy="1781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69696" behindDoc="0" locked="0" layoutInCell="1" allowOverlap="1" wp14:anchorId="06F9D9C4" wp14:editId="3A23E79B">
            <wp:simplePos x="0" y="0"/>
            <wp:positionH relativeFrom="column">
              <wp:posOffset>2642235</wp:posOffset>
            </wp:positionH>
            <wp:positionV relativeFrom="paragraph">
              <wp:posOffset>1080770</wp:posOffset>
            </wp:positionV>
            <wp:extent cx="2938780" cy="1665605"/>
            <wp:effectExtent l="0" t="0" r="0" b="0"/>
            <wp:wrapTopAndBottom/>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9" name="Picture 1073741839"/>
                    <pic:cNvPicPr>
                      <a:picLocks noChangeAspect="1"/>
                    </pic:cNvPicPr>
                  </pic:nvPicPr>
                  <pic:blipFill rotWithShape="1">
                    <a:blip r:embed="rId39" cstate="print">
                      <a:extLst>
                        <a:ext uri="{28A0092B-C50C-407E-A947-70E740481C1C}">
                          <a14:useLocalDpi xmlns:a14="http://schemas.microsoft.com/office/drawing/2010/main" val="0"/>
                        </a:ext>
                      </a:extLst>
                    </a:blip>
                    <a:srcRect l="3889" t="9563" r="62937" b="66326"/>
                    <a:stretch/>
                  </pic:blipFill>
                  <pic:spPr bwMode="auto">
                    <a:xfrm>
                      <a:off x="0" y="0"/>
                      <a:ext cx="2938780" cy="16656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68672" behindDoc="0" locked="0" layoutInCell="1" allowOverlap="1" wp14:anchorId="0E78F004" wp14:editId="509C809A">
            <wp:simplePos x="0" y="0"/>
            <wp:positionH relativeFrom="column">
              <wp:posOffset>4445</wp:posOffset>
            </wp:positionH>
            <wp:positionV relativeFrom="paragraph">
              <wp:posOffset>1090930</wp:posOffset>
            </wp:positionV>
            <wp:extent cx="2075815" cy="1647825"/>
            <wp:effectExtent l="0" t="0" r="635" b="9525"/>
            <wp:wrapTopAndBottom/>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8" name="Picture 1073741838"/>
                    <pic:cNvPicPr>
                      <a:picLocks noChangeAspect="1"/>
                    </pic:cNvPicPr>
                  </pic:nvPicPr>
                  <pic:blipFill rotWithShape="1">
                    <a:blip r:embed="rId39" cstate="print">
                      <a:extLst>
                        <a:ext uri="{28A0092B-C50C-407E-A947-70E740481C1C}">
                          <a14:useLocalDpi xmlns:a14="http://schemas.microsoft.com/office/drawing/2010/main" val="0"/>
                        </a:ext>
                      </a:extLst>
                    </a:blip>
                    <a:srcRect l="46752" t="15172" r="28693" b="59950"/>
                    <a:stretch/>
                  </pic:blipFill>
                  <pic:spPr bwMode="auto">
                    <a:xfrm>
                      <a:off x="0" y="0"/>
                      <a:ext cx="2075815" cy="1647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0661">
        <w:t>It has to be mentioned that the center pointing triangles not only indicate the desired alignment of the two perpendicular planes but also of the surgical instrument (e.g. Needle) path</w:t>
      </w:r>
      <w:r w:rsidR="00952CAA">
        <w:t xml:space="preserve"> which</w:t>
      </w:r>
      <w:r w:rsidR="00224257">
        <w:t xml:space="preserve"> enables the </w:t>
      </w:r>
      <w:r w:rsidR="000B42E8">
        <w:t xml:space="preserve">tracking of the needle pathway </w:t>
      </w:r>
      <w:r w:rsidR="00952CAA">
        <w:t xml:space="preserve">during </w:t>
      </w:r>
      <w:r w:rsidR="00954E08">
        <w:t xml:space="preserve">the </w:t>
      </w:r>
      <w:r w:rsidR="00952CAA">
        <w:t>insertion.</w:t>
      </w:r>
    </w:p>
    <w:p w:rsidR="00DF0716" w:rsidRPr="009B3358" w:rsidRDefault="00692CB3" w:rsidP="00F27F7D">
      <w:pPr>
        <w:pStyle w:val="Caption"/>
      </w:pPr>
      <w:bookmarkStart w:id="65" w:name="_Toc523735319"/>
      <w:bookmarkStart w:id="66" w:name="_Toc524625269"/>
      <w:bookmarkStart w:id="67" w:name="_Toc525469935"/>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w:t>
      </w:r>
      <w:r w:rsidR="00462132">
        <w:fldChar w:fldCharType="end"/>
      </w:r>
      <w:r>
        <w:t xml:space="preserve">: (a) A coronal view of the Z-frame representing the sagital and axial imaging planes as projections (turquoise and the red line) close to the center of the Z-frame. (b) </w:t>
      </w:r>
      <w:r w:rsidR="009270C3">
        <w:t>S</w:t>
      </w:r>
      <w:r>
        <w:t xml:space="preserve">agittal view of the Z-frame and a liver biopsy phantom (3D abdominal phantom #057A, CIRS Inc.). (c) </w:t>
      </w:r>
      <w:r w:rsidR="009270C3">
        <w:t>T</w:t>
      </w:r>
      <w:r>
        <w:t>ransversal view of the Z-frame and the liver phantom.</w:t>
      </w:r>
      <w:bookmarkEnd w:id="65"/>
      <w:bookmarkEnd w:id="66"/>
      <w:r w:rsidR="00352A5D">
        <mc:AlternateContent>
          <mc:Choice Requires="wps">
            <w:drawing>
              <wp:anchor distT="0" distB="0" distL="114300" distR="114300" simplePos="0" relativeHeight="251879936" behindDoc="0" locked="0" layoutInCell="1" allowOverlap="1" wp14:anchorId="1EFE61CC" wp14:editId="1FFA9E63">
                <wp:simplePos x="0" y="0"/>
                <wp:positionH relativeFrom="column">
                  <wp:posOffset>2811438</wp:posOffset>
                </wp:positionH>
                <wp:positionV relativeFrom="paragraph">
                  <wp:posOffset>5186348</wp:posOffset>
                </wp:positionV>
                <wp:extent cx="473075" cy="300990"/>
                <wp:effectExtent l="0" t="0" r="3175" b="3810"/>
                <wp:wrapNone/>
                <wp:docPr id="1073741931" name="Text Box 1073741931"/>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352A5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FE61CC" id="Text Box 1073741931" o:spid="_x0000_s1057" type="#_x0000_t202" style="position:absolute;left:0;text-align:left;margin-left:221.35pt;margin-top:408.35pt;width:37.25pt;height:23.7pt;z-index:251879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QfsSQ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" fillcolor="white [3201]" stroked="f" strokeweight=".5pt">
                <v:textbox>
                  <w:txbxContent>
                    <w:p w:rsidR="00205D39" w:rsidRPr="00130FAF" w:rsidRDefault="00205D39" w:rsidP="00352A5D">
                      <w:pPr>
                        <w:jc w:val="center"/>
                      </w:pPr>
                      <w:r>
                        <w:t>(c)</w:t>
                      </w:r>
                    </w:p>
                  </w:txbxContent>
                </v:textbox>
              </v:shape>
            </w:pict>
          </mc:Fallback>
        </mc:AlternateContent>
      </w:r>
      <w:r w:rsidR="00352A5D">
        <mc:AlternateContent>
          <mc:Choice Requires="wps">
            <w:drawing>
              <wp:anchor distT="0" distB="0" distL="114300" distR="114300" simplePos="0" relativeHeight="251877888" behindDoc="0" locked="0" layoutInCell="1" allowOverlap="1" wp14:anchorId="6C9AF62F" wp14:editId="0FE34816">
                <wp:simplePos x="0" y="0"/>
                <wp:positionH relativeFrom="column">
                  <wp:posOffset>4389679</wp:posOffset>
                </wp:positionH>
                <wp:positionV relativeFrom="paragraph">
                  <wp:posOffset>2413682</wp:posOffset>
                </wp:positionV>
                <wp:extent cx="473075" cy="300990"/>
                <wp:effectExtent l="0" t="0" r="3175" b="3810"/>
                <wp:wrapNone/>
                <wp:docPr id="1073741930" name="Text Box 10737419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352A5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9AF62F" id="Text Box 1073741930" o:spid="_x0000_s1058" type="#_x0000_t202" style="position:absolute;left:0;text-align:left;margin-left:345.65pt;margin-top:190.05pt;width:37.25pt;height:23.7pt;z-index:25187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" fillcolor="white [3201]" stroked="f" strokeweight=".5pt">
                <v:textbox>
                  <w:txbxContent>
                    <w:p w:rsidR="00205D39" w:rsidRPr="00130FAF" w:rsidRDefault="00205D39" w:rsidP="00352A5D">
                      <w:pPr>
                        <w:jc w:val="center"/>
                      </w:pPr>
                      <w:r>
                        <w:t>(b)</w:t>
                      </w:r>
                    </w:p>
                  </w:txbxContent>
                </v:textbox>
              </v:shape>
            </w:pict>
          </mc:Fallback>
        </mc:AlternateContent>
      </w:r>
      <w:r w:rsidR="00352A5D">
        <mc:AlternateContent>
          <mc:Choice Requires="wps">
            <w:drawing>
              <wp:anchor distT="0" distB="0" distL="114300" distR="114300" simplePos="0" relativeHeight="251875840" behindDoc="0" locked="0" layoutInCell="1" allowOverlap="1" wp14:anchorId="1D5133C2" wp14:editId="4F3B630E">
                <wp:simplePos x="0" y="0"/>
                <wp:positionH relativeFrom="column">
                  <wp:posOffset>1277745</wp:posOffset>
                </wp:positionH>
                <wp:positionV relativeFrom="paragraph">
                  <wp:posOffset>2395381</wp:posOffset>
                </wp:positionV>
                <wp:extent cx="473075" cy="300990"/>
                <wp:effectExtent l="0" t="0" r="3175" b="3810"/>
                <wp:wrapNone/>
                <wp:docPr id="1073741929" name="Text Box 10737419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352A5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5133C2" id="Text Box 1073741929" o:spid="_x0000_s1059" type="#_x0000_t202" style="position:absolute;left:0;text-align:left;margin-left:100.6pt;margin-top:188.6pt;width:37.25pt;height:23.7pt;z-index:251875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yuRTQ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" fillcolor="white [3201]" stroked="f" strokeweight=".5pt">
                <v:textbox>
                  <w:txbxContent>
                    <w:p w:rsidR="00205D39" w:rsidRPr="00130FAF" w:rsidRDefault="00205D39" w:rsidP="00352A5D">
                      <w:pPr>
                        <w:jc w:val="center"/>
                      </w:pPr>
                      <w:r>
                        <w:t>(</w:t>
                      </w:r>
                      <w:r w:rsidRPr="00130FAF">
                        <w:t>a</w:t>
                      </w:r>
                      <w:r>
                        <w:t>)</w:t>
                      </w:r>
                    </w:p>
                  </w:txbxContent>
                </v:textbox>
              </v:shape>
            </w:pict>
          </mc:Fallback>
        </mc:AlternateContent>
      </w:r>
      <w:r w:rsidR="00E47ACB">
        <mc:AlternateContent>
          <mc:Choice Requires="wps">
            <w:drawing>
              <wp:anchor distT="0" distB="0" distL="114300" distR="114300" simplePos="0" relativeHeight="251873792" behindDoc="0" locked="0" layoutInCell="1" allowOverlap="1" wp14:anchorId="3453F82A" wp14:editId="14642233">
                <wp:simplePos x="0" y="0"/>
                <wp:positionH relativeFrom="column">
                  <wp:posOffset>0</wp:posOffset>
                </wp:positionH>
                <wp:positionV relativeFrom="paragraph">
                  <wp:posOffset>5782945</wp:posOffset>
                </wp:positionV>
                <wp:extent cx="608139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6081395" cy="635"/>
                        </a:xfrm>
                        <a:prstGeom prst="rect">
                          <a:avLst/>
                        </a:prstGeom>
                        <a:solidFill>
                          <a:prstClr val="white"/>
                        </a:solidFill>
                        <a:ln>
                          <a:noFill/>
                        </a:ln>
                      </wps:spPr>
                      <wps:txbx>
                        <w:txbxContent>
                          <w:p w:rsidR="00205D39" w:rsidRPr="007340AF" w:rsidRDefault="00205D39"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53F82A" id="Text Box 110" o:spid="_x0000_s1060" type="#_x0000_t202" style="position:absolute;left:0;text-align:left;margin-left:0;margin-top:455.35pt;width:478.85pt;height:.05pt;z-index:25187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" stroked="f">
                <v:textbox style="mso-fit-shape-to-text:t" inset="0,0,0,0">
                  <w:txbxContent>
                    <w:p w:rsidR="00205D39" w:rsidRPr="007340AF" w:rsidRDefault="00205D39" w:rsidP="00251888">
                      <w:pPr>
                        <w:pStyle w:val="Caption"/>
                      </w:pPr>
                    </w:p>
                  </w:txbxContent>
                </v:textbox>
                <w10:wrap type="topAndBottom"/>
              </v:shape>
            </w:pict>
          </mc:Fallback>
        </mc:AlternateContent>
      </w:r>
      <w:bookmarkEnd w:id="67"/>
    </w:p>
    <w:p w:rsidR="00E47ACB" w:rsidRPr="006C2F14" w:rsidRDefault="00E47ACB" w:rsidP="00E47ACB">
      <w:pPr>
        <w:pStyle w:val="Heading4"/>
      </w:pPr>
      <w:bookmarkStart w:id="68" w:name="_Ref523922273"/>
      <w:bookmarkStart w:id="69" w:name="_Toc525470002"/>
      <w:r w:rsidRPr="006C2F14">
        <w:lastRenderedPageBreak/>
        <w:t>Z-axis indication triangle</w:t>
      </w:r>
      <w:bookmarkEnd w:id="68"/>
      <w:bookmarkEnd w:id="69"/>
    </w:p>
    <w:p w:rsidR="00E47ACB" w:rsidRDefault="00E47ACB" w:rsidP="00AF00D8">
      <w:r w:rsidRPr="008B75D6">
        <w:t>After localization and</w:t>
      </w:r>
      <w:r>
        <w:t xml:space="preserve"> registration of the instrument, an accurate guidance of the instruments is required to reach the target. Consequently, the coordinate system of the Z-</w:t>
      </w:r>
      <w:r w:rsidR="000E473B">
        <w:t>frame</w:t>
      </w:r>
      <w:r>
        <w:t xml:space="preserve"> </w:t>
      </w:r>
      <w:r w:rsidR="009B2681">
        <w:t xml:space="preserve">marker </w:t>
      </w:r>
      <w:r>
        <w:t xml:space="preserve">should be determined in the </w:t>
      </w:r>
      <w:r w:rsidR="00C61876">
        <w:t>imaging</w:t>
      </w:r>
      <w:r>
        <w:t xml:space="preserve"> coordinate system. The correct</w:t>
      </w:r>
      <w:r w:rsidR="003F060B">
        <w:t xml:space="preserve"> orientation</w:t>
      </w:r>
      <w:r w:rsidR="008D278B">
        <w:t xml:space="preserve"> of the</w:t>
      </w:r>
      <w:r>
        <w:t xml:space="preserve"> coordinate</w:t>
      </w:r>
      <w:r w:rsidR="008D278B">
        <w:t xml:space="preserve"> system</w:t>
      </w:r>
      <w:r>
        <w:t xml:space="preserve"> can be detected based on the Z-axis indication triangle position (the green square in </w:t>
      </w:r>
      <w:r w:rsidR="003F756B">
        <w:t>Figure 3.3</w:t>
      </w:r>
      <w:r>
        <w:t xml:space="preserve">). The role of this feature is the determination of the correct rotation direction of the Z-frame </w:t>
      </w:r>
      <w:r w:rsidR="009D6291">
        <w:t xml:space="preserve">marker </w:t>
      </w:r>
      <w:r>
        <w:t xml:space="preserve">which will be discussed in the </w:t>
      </w:r>
      <w:r w:rsidR="00690671">
        <w:t>S</w:t>
      </w:r>
      <w:r>
        <w:t>ection</w:t>
      </w:r>
      <w:r w:rsidR="000A0701">
        <w:t xml:space="preserve"> </w:t>
      </w:r>
      <w:r w:rsidR="000A0701">
        <w:fldChar w:fldCharType="begin"/>
      </w:r>
      <w:r w:rsidR="000A0701">
        <w:instrText xml:space="preserve"> REF _Ref523909263 \n \h </w:instrText>
      </w:r>
      <w:r w:rsidR="000A0701">
        <w:fldChar w:fldCharType="separate"/>
      </w:r>
      <w:r w:rsidR="000A0701">
        <w:rPr>
          <w:cs/>
        </w:rPr>
        <w:t>‎</w:t>
      </w:r>
      <w:r w:rsidR="000A0701">
        <w:t>3.2</w:t>
      </w:r>
      <w:r w:rsidR="000A0701">
        <w:fldChar w:fldCharType="end"/>
      </w:r>
      <w:r w:rsidR="000A0701">
        <w:t xml:space="preserve"> </w:t>
      </w:r>
      <w:r w:rsidR="00690671">
        <w:t xml:space="preserve">. </w:t>
      </w:r>
      <w:r>
        <w:t xml:space="preserve"> </w:t>
      </w:r>
    </w:p>
    <w:p w:rsidR="00AF00D8" w:rsidRDefault="00AF00D8" w:rsidP="00AF00D8"/>
    <w:p w:rsidR="00E47ACB" w:rsidRDefault="0076654D" w:rsidP="00E47ACB">
      <w:pPr>
        <w:keepNext/>
        <w:jc w:val="center"/>
      </w:pPr>
      <w:r>
        <w:rPr>
          <w:noProof/>
        </w:rPr>
        <mc:AlternateContent>
          <mc:Choice Requires="wps">
            <w:drawing>
              <wp:anchor distT="0" distB="0" distL="114300" distR="114300" simplePos="0" relativeHeight="251941376" behindDoc="0" locked="0" layoutInCell="1" allowOverlap="1" wp14:anchorId="6080C82E" wp14:editId="478C7BC1">
                <wp:simplePos x="0" y="0"/>
                <wp:positionH relativeFrom="column">
                  <wp:posOffset>1160673</wp:posOffset>
                </wp:positionH>
                <wp:positionV relativeFrom="paragraph">
                  <wp:posOffset>2938780</wp:posOffset>
                </wp:positionV>
                <wp:extent cx="473075" cy="300990"/>
                <wp:effectExtent l="0" t="0" r="3175" b="3810"/>
                <wp:wrapNone/>
                <wp:docPr id="1073741945" name="Text Box 107374194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EE4A9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80C82E" id="Text Box 1073741945" o:spid="_x0000_s1061" type="#_x0000_t202" style="position:absolute;left:0;text-align:left;margin-left:91.4pt;margin-top:231.4pt;width:37.25pt;height:23.7pt;z-index:251941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" fillcolor="white [3201]" stroked="f" strokeweight=".5pt">
                <v:textbox>
                  <w:txbxContent>
                    <w:p w:rsidR="00205D39" w:rsidRPr="00130FAF" w:rsidRDefault="00205D39" w:rsidP="00EE4A9D">
                      <w:pPr>
                        <w:jc w:val="center"/>
                      </w:pPr>
                      <w:r>
                        <w:t>(</w:t>
                      </w:r>
                      <w:r w:rsidRPr="00130FAF">
                        <w:t>a</w:t>
                      </w:r>
                      <w:r>
                        <w:t>)</w:t>
                      </w:r>
                    </w:p>
                  </w:txbxContent>
                </v:textbox>
              </v:shape>
            </w:pict>
          </mc:Fallback>
        </mc:AlternateContent>
      </w:r>
      <w:r w:rsidR="00A75F6F">
        <w:rPr>
          <w:noProof/>
        </w:rPr>
        <mc:AlternateContent>
          <mc:Choice Requires="wps">
            <w:drawing>
              <wp:anchor distT="0" distB="0" distL="114300" distR="114300" simplePos="0" relativeHeight="251943424" behindDoc="0" locked="0" layoutInCell="1" allowOverlap="1" wp14:anchorId="73747C4B" wp14:editId="56D139A3">
                <wp:simplePos x="0" y="0"/>
                <wp:positionH relativeFrom="column">
                  <wp:posOffset>4273550</wp:posOffset>
                </wp:positionH>
                <wp:positionV relativeFrom="paragraph">
                  <wp:posOffset>2961077</wp:posOffset>
                </wp:positionV>
                <wp:extent cx="473075" cy="300990"/>
                <wp:effectExtent l="0" t="0" r="3175" b="3810"/>
                <wp:wrapNone/>
                <wp:docPr id="1073741947" name="Text Box 107374194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EE4A9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747C4B" id="Text Box 1073741947" o:spid="_x0000_s1062" type="#_x0000_t202" style="position:absolute;left:0;text-align:left;margin-left:336.5pt;margin-top:233.15pt;width:37.25pt;height:23.7pt;z-index:251943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SwETQ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" fillcolor="white [3201]" stroked="f" strokeweight=".5pt">
                <v:textbox>
                  <w:txbxContent>
                    <w:p w:rsidR="00205D39" w:rsidRPr="00130FAF" w:rsidRDefault="00205D39" w:rsidP="00EE4A9D">
                      <w:pPr>
                        <w:jc w:val="center"/>
                      </w:pPr>
                      <w:r>
                        <w:t>(b)</w:t>
                      </w:r>
                    </w:p>
                  </w:txbxContent>
                </v:textbox>
              </v:shape>
            </w:pict>
          </mc:Fallback>
        </mc:AlternateContent>
      </w:r>
      <w:r w:rsidR="00E47ACB">
        <w:rPr>
          <w:noProof/>
        </w:rPr>
        <w:drawing>
          <wp:inline distT="0" distB="0" distL="0" distR="0" wp14:anchorId="339D0DBD" wp14:editId="2B24D83D">
            <wp:extent cx="6126062" cy="2884038"/>
            <wp:effectExtent l="0" t="0" r="8255" b="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40" cstate="print"/>
                    <a:srcRect l="1085" b="16943"/>
                    <a:stretch>
                      <a:fillRect/>
                    </a:stretch>
                  </pic:blipFill>
                  <pic:spPr>
                    <a:xfrm>
                      <a:off x="0" y="0"/>
                      <a:ext cx="6201919" cy="2919750"/>
                    </a:xfrm>
                    <a:prstGeom prst="rect">
                      <a:avLst/>
                    </a:prstGeom>
                  </pic:spPr>
                </pic:pic>
              </a:graphicData>
            </a:graphic>
          </wp:inline>
        </w:drawing>
      </w:r>
    </w:p>
    <w:p w:rsidR="00EE4A9D" w:rsidRDefault="00EE4A9D" w:rsidP="00251888">
      <w:pPr>
        <w:pStyle w:val="Caption"/>
      </w:pPr>
      <w:bookmarkStart w:id="70" w:name="_Toc523735320"/>
    </w:p>
    <w:p w:rsidR="00E47ACB" w:rsidRDefault="00E47ACB" w:rsidP="00251888">
      <w:pPr>
        <w:pStyle w:val="Caption"/>
      </w:pPr>
      <w:bookmarkStart w:id="71" w:name="_Toc525469936"/>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w:t>
      </w:r>
      <w:r w:rsidR="00462132">
        <w:fldChar w:fldCharType="end"/>
      </w:r>
      <w:r>
        <w:t>: The</w:t>
      </w:r>
      <w:r w:rsidR="0001087A">
        <w:t xml:space="preserve"> CAD view of the</w:t>
      </w:r>
      <w:r>
        <w:t xml:space="preserve"> Z-frame marker with Z-axis indication tiangle (green square in</w:t>
      </w:r>
      <w:r w:rsidR="0072725D">
        <w:t xml:space="preserve"> the</w:t>
      </w:r>
      <w:r>
        <w:t xml:space="preserve"> 2D view).</w:t>
      </w:r>
      <w:bookmarkEnd w:id="70"/>
      <w:r>
        <w:t xml:space="preserve"> </w:t>
      </w:r>
      <w:r w:rsidR="008A28C0">
        <w:t>(a)</w:t>
      </w:r>
      <w:r w:rsidR="0001087A">
        <w:t xml:space="preserve"> Top view of the marker with z=+10 mm (</w:t>
      </w:r>
      <w:r w:rsidR="003C72DA">
        <w:t>the indication triangel (</w:t>
      </w:r>
      <w:r w:rsidR="0001087A">
        <w:t>the green square</w:t>
      </w:r>
      <w:r w:rsidR="003C72DA">
        <w:t>)</w:t>
      </w:r>
      <w:r w:rsidR="0001087A">
        <w:t xml:space="preserve"> is in the right side of the marker). (b) Bottom view of the marker with z=-10 mm</w:t>
      </w:r>
      <w:r w:rsidR="00E0111B">
        <w:t xml:space="preserve"> </w:t>
      </w:r>
      <w:r w:rsidR="003C72DA">
        <w:t xml:space="preserve">(the indication triangel (the green square) </w:t>
      </w:r>
      <w:r w:rsidR="00E0111B">
        <w:t>is in the left side of the marker)</w:t>
      </w:r>
      <w:r w:rsidR="0001087A">
        <w:t>.</w:t>
      </w:r>
      <w:bookmarkEnd w:id="71"/>
    </w:p>
    <w:p w:rsidR="00E47ACB" w:rsidRDefault="00E47ACB" w:rsidP="00E47ACB"/>
    <w:p w:rsidR="00E47ACB" w:rsidRDefault="00E47ACB" w:rsidP="00E47ACB"/>
    <w:p w:rsidR="00DF0716" w:rsidRDefault="00DF0716" w:rsidP="00E47ACB"/>
    <w:p w:rsidR="00E47ACB" w:rsidRDefault="00E47ACB" w:rsidP="007001DE">
      <w:pPr>
        <w:pStyle w:val="Heading4"/>
      </w:pPr>
      <w:bookmarkStart w:id="72" w:name="_Toc525470003"/>
      <w:r>
        <w:lastRenderedPageBreak/>
        <w:t>Square-shaped internal tunnel structure</w:t>
      </w:r>
      <w:bookmarkEnd w:id="72"/>
    </w:p>
    <w:p w:rsidR="00DF0716" w:rsidRDefault="00E47ACB" w:rsidP="00D85369">
      <w:r>
        <w:t>The automated alignment detection algorithm</w:t>
      </w:r>
      <w:r w:rsidR="00BA6E83">
        <w:t xml:space="preserve"> (section</w:t>
      </w:r>
      <w:r w:rsidR="00BA6E83">
        <w:fldChar w:fldCharType="begin"/>
      </w:r>
      <w:r w:rsidR="00BA6E83">
        <w:instrText xml:space="preserve"> REF _Ref523909263 \r \h </w:instrText>
      </w:r>
      <w:r w:rsidR="00BA6E83">
        <w:fldChar w:fldCharType="separate"/>
      </w:r>
      <w:r w:rsidR="00514A12">
        <w:rPr>
          <w:cs/>
        </w:rPr>
        <w:t>‎</w:t>
      </w:r>
      <w:r w:rsidR="00514A12">
        <w:t>3.2</w:t>
      </w:r>
      <w:r w:rsidR="00BA6E83">
        <w:fldChar w:fldCharType="end"/>
      </w:r>
      <w:r w:rsidR="00BA6E83">
        <w:t>)</w:t>
      </w:r>
      <w:r>
        <w:t xml:space="preserve"> depends on the accuracy of the detected centroids of the fiducial markers. However, the coordinates of the fiducial markers may not be accurately estimated due to the suboptimal</w:t>
      </w:r>
      <w:r w:rsidR="00F009C9">
        <w:t xml:space="preserve"> imaging techniques. The square</w:t>
      </w:r>
      <w:r>
        <w:t xml:space="preserve"> shape</w:t>
      </w:r>
      <w:r w:rsidR="00F009C9">
        <w:t>d</w:t>
      </w:r>
      <w:r>
        <w:t xml:space="preserve"> tunnels</w:t>
      </w:r>
      <w:r w:rsidR="003F756B">
        <w:t xml:space="preserve"> (Figure 3.4)</w:t>
      </w:r>
      <w:r>
        <w:t xml:space="preserve"> provide the ability to estimate the pixel distortion at the edges which is easier for the retrieval of the related signals</w:t>
      </w:r>
      <w:r w:rsidR="00DC03F3">
        <w:t>.</w:t>
      </w:r>
      <w:r>
        <w:t xml:space="preserve"> </w:t>
      </w:r>
      <w:r w:rsidR="00DC03F3">
        <w:t>According to the</w:t>
      </w:r>
      <w:r w:rsidR="00863E2C">
        <w:t xml:space="preserve"> proposed</w:t>
      </w:r>
      <w:r w:rsidR="00DC03F3">
        <w:t xml:space="preserve"> method</w:t>
      </w:r>
      <w:r w:rsidR="0024407C">
        <w:t xml:space="preserve"> in</w:t>
      </w:r>
      <w:r w:rsidR="00D85369">
        <w:t xml:space="preserve"> the</w:t>
      </w:r>
      <w:r w:rsidR="0024407C">
        <w:t xml:space="preserve"> </w:t>
      </w:r>
      <w:r w:rsidR="00D85369">
        <w:t>s</w:t>
      </w:r>
      <w:r w:rsidR="0024407C">
        <w:t xml:space="preserve">ection </w:t>
      </w:r>
      <w:r w:rsidR="0024407C">
        <w:fldChar w:fldCharType="begin"/>
      </w:r>
      <w:r w:rsidR="0024407C">
        <w:instrText xml:space="preserve"> REF _Ref523909263 \r \h </w:instrText>
      </w:r>
      <w:r w:rsidR="0024407C">
        <w:fldChar w:fldCharType="separate"/>
      </w:r>
      <w:r w:rsidR="0024407C">
        <w:rPr>
          <w:cs/>
        </w:rPr>
        <w:t>‎</w:t>
      </w:r>
      <w:r w:rsidR="0024407C">
        <w:t>3.2</w:t>
      </w:r>
      <w:r w:rsidR="0024407C">
        <w:fldChar w:fldCharType="end"/>
      </w:r>
      <w:r w:rsidR="00D85369">
        <w:t xml:space="preserve"> which</w:t>
      </w:r>
      <w:r w:rsidR="00336B0C">
        <w:t xml:space="preserve"> </w:t>
      </w:r>
      <w:r w:rsidR="00863E2C">
        <w:t>identification of the cen</w:t>
      </w:r>
      <w:r w:rsidR="00D85369">
        <w:t>ter points in</w:t>
      </w:r>
      <w:r w:rsidR="00863E2C">
        <w:t xml:space="preserve"> </w:t>
      </w:r>
      <w:r w:rsidR="00D85369">
        <w:t>each</w:t>
      </w:r>
      <w:r w:rsidR="00863E2C">
        <w:t xml:space="preserve"> fiducial marker</w:t>
      </w:r>
      <w:r w:rsidR="00D85369">
        <w:t xml:space="preserve"> is</w:t>
      </w:r>
      <w:r w:rsidR="005E38DA">
        <w:t xml:space="preserve"> </w:t>
      </w:r>
      <w:r w:rsidR="00863E2C">
        <w:t xml:space="preserve">based on </w:t>
      </w:r>
      <w:r w:rsidR="00D85369">
        <w:t xml:space="preserve">its </w:t>
      </w:r>
      <w:r w:rsidR="00336B0C">
        <w:t>pixel volume</w:t>
      </w:r>
      <w:r w:rsidR="00863E2C">
        <w:t>s</w:t>
      </w:r>
      <w:r w:rsidR="00C348AD">
        <w:t>,</w:t>
      </w:r>
      <w:r w:rsidR="00717A85">
        <w:t xml:space="preserve"> the signal retrieval </w:t>
      </w:r>
      <w:r w:rsidR="00863E2C">
        <w:t xml:space="preserve">at the edges </w:t>
      </w:r>
      <w:r w:rsidR="005C4D60">
        <w:t>help</w:t>
      </w:r>
      <w:r w:rsidR="005E38DA">
        <w:t>s</w:t>
      </w:r>
      <w:r w:rsidR="005C4D60">
        <w:t xml:space="preserve"> an</w:t>
      </w:r>
      <w:r w:rsidR="00717A85">
        <w:t xml:space="preserve"> </w:t>
      </w:r>
      <w:r>
        <w:t xml:space="preserve">accurate </w:t>
      </w:r>
      <w:r w:rsidR="00863E2C">
        <w:t>calculation</w:t>
      </w:r>
      <w:r>
        <w:t xml:space="preserve"> of the centroids coordinate system</w:t>
      </w:r>
      <w:r w:rsidR="00BD73D8">
        <w:t>s</w:t>
      </w:r>
      <w:r>
        <w:t>.</w:t>
      </w:r>
      <w:r w:rsidR="00BA6E83">
        <w:t xml:space="preserve"> </w:t>
      </w:r>
    </w:p>
    <w:p w:rsidR="00AF00D8" w:rsidRDefault="00AF00D8" w:rsidP="00AF00D8"/>
    <w:p w:rsidR="00DF0716" w:rsidRDefault="00DF0716" w:rsidP="008220F7"/>
    <w:p w:rsidR="00E47ACB" w:rsidRDefault="00AF00D8" w:rsidP="00022BE3">
      <w:pPr>
        <w:keepNext/>
        <w:jc w:val="center"/>
      </w:pPr>
      <w:r>
        <w:rPr>
          <w:noProof/>
        </w:rPr>
        <mc:AlternateContent>
          <mc:Choice Requires="wps">
            <w:drawing>
              <wp:anchor distT="0" distB="0" distL="114300" distR="114300" simplePos="0" relativeHeight="251947520" behindDoc="0" locked="0" layoutInCell="1" allowOverlap="1" wp14:anchorId="3F886810" wp14:editId="6F0D07B9">
                <wp:simplePos x="0" y="0"/>
                <wp:positionH relativeFrom="column">
                  <wp:posOffset>4125187</wp:posOffset>
                </wp:positionH>
                <wp:positionV relativeFrom="paragraph">
                  <wp:posOffset>2720556</wp:posOffset>
                </wp:positionV>
                <wp:extent cx="473075" cy="300990"/>
                <wp:effectExtent l="0" t="0" r="3175" b="3810"/>
                <wp:wrapNone/>
                <wp:docPr id="1073741959" name="Text Box 107374195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B8306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886810" id="Text Box 1073741959" o:spid="_x0000_s1063" type="#_x0000_t202" style="position:absolute;left:0;text-align:left;margin-left:324.8pt;margin-top:214.2pt;width:37.25pt;height:23.7pt;z-index:251947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" fillcolor="white [3201]" stroked="f" strokeweight=".5pt">
                <v:textbox>
                  <w:txbxContent>
                    <w:p w:rsidR="00205D39" w:rsidRPr="00130FAF" w:rsidRDefault="00205D39" w:rsidP="00B8306B">
                      <w:pPr>
                        <w:jc w:val="center"/>
                      </w:pPr>
                      <w:r>
                        <w:t>(b)</w:t>
                      </w:r>
                    </w:p>
                  </w:txbxContent>
                </v:textbox>
              </v:shape>
            </w:pict>
          </mc:Fallback>
        </mc:AlternateContent>
      </w:r>
      <w:r>
        <w:rPr>
          <w:noProof/>
        </w:rPr>
        <mc:AlternateContent>
          <mc:Choice Requires="wps">
            <w:drawing>
              <wp:anchor distT="0" distB="0" distL="114300" distR="114300" simplePos="0" relativeHeight="251945472" behindDoc="0" locked="0" layoutInCell="1" allowOverlap="1" wp14:anchorId="61EE4335" wp14:editId="0C9543F7">
                <wp:simplePos x="0" y="0"/>
                <wp:positionH relativeFrom="column">
                  <wp:posOffset>1043041</wp:posOffset>
                </wp:positionH>
                <wp:positionV relativeFrom="paragraph">
                  <wp:posOffset>2747645</wp:posOffset>
                </wp:positionV>
                <wp:extent cx="473075" cy="300990"/>
                <wp:effectExtent l="0" t="0" r="3175" b="3810"/>
                <wp:wrapNone/>
                <wp:docPr id="1073741958" name="Text Box 107374195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205D39" w:rsidRPr="00130FAF" w:rsidRDefault="00205D39" w:rsidP="00B8306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EE4335" id="Text Box 1073741958" o:spid="_x0000_s1064" type="#_x0000_t202" style="position:absolute;left:0;text-align:left;margin-left:82.15pt;margin-top:216.35pt;width:37.25pt;height:23.7pt;z-index:25194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7C8TA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" fillcolor="white [3201]" stroked="f" strokeweight=".5pt">
                <v:textbox>
                  <w:txbxContent>
                    <w:p w:rsidR="00205D39" w:rsidRPr="00130FAF" w:rsidRDefault="00205D39" w:rsidP="00B8306B">
                      <w:pPr>
                        <w:jc w:val="center"/>
                      </w:pPr>
                      <w:r>
                        <w:t>(</w:t>
                      </w:r>
                      <w:r w:rsidRPr="00130FAF">
                        <w:t>a</w:t>
                      </w:r>
                      <w:r>
                        <w:t>)</w:t>
                      </w:r>
                    </w:p>
                  </w:txbxContent>
                </v:textbox>
              </v:shape>
            </w:pict>
          </mc:Fallback>
        </mc:AlternateContent>
      </w:r>
      <w:r>
        <w:rPr>
          <w:noProof/>
        </w:rPr>
        <w:drawing>
          <wp:anchor distT="0" distB="0" distL="114300" distR="114300" simplePos="0" relativeHeight="251939328" behindDoc="0" locked="0" layoutInCell="1" allowOverlap="1" wp14:anchorId="555D09EF" wp14:editId="6D53004B">
            <wp:simplePos x="0" y="0"/>
            <wp:positionH relativeFrom="column">
              <wp:posOffset>71072</wp:posOffset>
            </wp:positionH>
            <wp:positionV relativeFrom="paragraph">
              <wp:posOffset>7308</wp:posOffset>
            </wp:positionV>
            <wp:extent cx="2658128" cy="2651760"/>
            <wp:effectExtent l="3175"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1.PNG"/>
                    <pic:cNvPicPr/>
                  </pic:nvPicPr>
                  <pic:blipFill rotWithShape="1">
                    <a:blip r:embed="rId41">
                      <a:extLst>
                        <a:ext uri="{28A0092B-C50C-407E-A947-70E740481C1C}">
                          <a14:useLocalDpi xmlns:a14="http://schemas.microsoft.com/office/drawing/2010/main" val="0"/>
                        </a:ext>
                      </a:extLst>
                    </a:blip>
                    <a:srcRect l="39272" t="29449" r="2214"/>
                    <a:stretch/>
                  </pic:blipFill>
                  <pic:spPr bwMode="auto">
                    <a:xfrm rot="5400000">
                      <a:off x="0" y="0"/>
                      <a:ext cx="2658128" cy="2651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BE3">
        <w:rPr>
          <w:noProof/>
        </w:rPr>
        <w:drawing>
          <wp:inline distT="0" distB="0" distL="0" distR="0" wp14:anchorId="243F41B9" wp14:editId="29C90F14">
            <wp:extent cx="2652037" cy="2560320"/>
            <wp:effectExtent l="7620" t="0" r="3810" b="381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shot_20180807_160125.jpg"/>
                    <pic:cNvPicPr/>
                  </pic:nvPicPr>
                  <pic:blipFill rotWithShape="1">
                    <a:blip r:embed="rId42">
                      <a:extLst>
                        <a:ext uri="{28A0092B-C50C-407E-A947-70E740481C1C}">
                          <a14:useLocalDpi xmlns:a14="http://schemas.microsoft.com/office/drawing/2010/main" val="0"/>
                        </a:ext>
                      </a:extLst>
                    </a:blip>
                    <a:srcRect l="24072" t="28081" r="45495" b="34458"/>
                    <a:stretch/>
                  </pic:blipFill>
                  <pic:spPr bwMode="auto">
                    <a:xfrm rot="5400000">
                      <a:off x="0" y="0"/>
                      <a:ext cx="2652037" cy="2560320"/>
                    </a:xfrm>
                    <a:prstGeom prst="rect">
                      <a:avLst/>
                    </a:prstGeom>
                    <a:ln>
                      <a:noFill/>
                    </a:ln>
                    <a:extLst>
                      <a:ext uri="{53640926-AAD7-44D8-BBD7-CCE9431645EC}">
                        <a14:shadowObscured xmlns:a14="http://schemas.microsoft.com/office/drawing/2010/main"/>
                      </a:ext>
                    </a:extLst>
                  </pic:spPr>
                </pic:pic>
              </a:graphicData>
            </a:graphic>
          </wp:inline>
        </w:drawing>
      </w:r>
      <w:r w:rsidR="00CC018C">
        <w:br w:type="textWrapping" w:clear="all"/>
      </w:r>
    </w:p>
    <w:p w:rsidR="00AF00D8" w:rsidRDefault="00AF00D8" w:rsidP="00022BE3">
      <w:pPr>
        <w:keepNext/>
        <w:jc w:val="center"/>
      </w:pPr>
    </w:p>
    <w:p w:rsidR="00E47ACB" w:rsidRDefault="00E47ACB" w:rsidP="00251888">
      <w:pPr>
        <w:pStyle w:val="Caption"/>
      </w:pPr>
      <w:bookmarkStart w:id="73" w:name="_Toc523735321"/>
      <w:bookmarkStart w:id="74" w:name="_Toc525469937"/>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4</w:t>
      </w:r>
      <w:r w:rsidR="00462132">
        <w:fldChar w:fldCharType="end"/>
      </w:r>
      <w:r>
        <w:t xml:space="preserve">: </w:t>
      </w:r>
      <w:r w:rsidR="00C97DDD">
        <w:t xml:space="preserve">(a) </w:t>
      </w:r>
      <w:r>
        <w:t>2D-CAD view of the Z-frame marker with square-shaped tunnel.</w:t>
      </w:r>
      <w:bookmarkEnd w:id="73"/>
      <w:r w:rsidR="00C97DDD">
        <w:t xml:space="preserve"> (b) 2D-captured-MRI image </w:t>
      </w:r>
      <w:r w:rsidR="007001DE">
        <w:t>of the Z-frame marker with square-shaped tunnel</w:t>
      </w:r>
      <w:r w:rsidR="00436837">
        <w:t>.</w:t>
      </w:r>
      <w:r w:rsidR="00101C09">
        <w:t xml:space="preserve"> </w:t>
      </w:r>
      <w:r w:rsidR="00131D80">
        <w:t xml:space="preserve">The </w:t>
      </w:r>
      <w:r w:rsidR="001F070D">
        <w:t xml:space="preserve">pixels </w:t>
      </w:r>
      <w:r w:rsidR="00762857">
        <w:t>at</w:t>
      </w:r>
      <w:r w:rsidR="001F070D">
        <w:t xml:space="preserve"> the </w:t>
      </w:r>
      <w:r w:rsidR="00131D80">
        <w:t xml:space="preserve">edges of the fiducials in the left side of the marker </w:t>
      </w:r>
      <w:r w:rsidR="001F070D">
        <w:t>are</w:t>
      </w:r>
      <w:r w:rsidR="00131D80">
        <w:t xml:space="preserve"> distorted by nois; howevere the known size the square</w:t>
      </w:r>
      <w:r w:rsidR="00762857">
        <w:t>s</w:t>
      </w:r>
      <w:r w:rsidR="00131D80">
        <w:t xml:space="preserve"> help retrival of the pixels.</w:t>
      </w:r>
      <w:bookmarkEnd w:id="74"/>
    </w:p>
    <w:p w:rsidR="00E47ACB" w:rsidRDefault="00E47ACB" w:rsidP="00E47ACB"/>
    <w:p w:rsidR="00E47ACB" w:rsidRPr="00014CA9" w:rsidRDefault="00E47ACB" w:rsidP="002D0447">
      <w:pPr>
        <w:pStyle w:val="Heading3"/>
      </w:pPr>
      <w:bookmarkStart w:id="75" w:name="_Ref523923801"/>
      <w:bookmarkStart w:id="76" w:name="_Toc525470004"/>
      <w:r>
        <w:lastRenderedPageBreak/>
        <w:t>Z-frame marker s</w:t>
      </w:r>
      <w:r w:rsidRPr="00014CA9">
        <w:t>pectroscopy</w:t>
      </w:r>
      <w:bookmarkEnd w:id="75"/>
      <w:bookmarkEnd w:id="76"/>
    </w:p>
    <w:p w:rsidR="00E47ACB" w:rsidRPr="004329F7" w:rsidRDefault="005B12CC" w:rsidP="00E47ACB">
      <w:pPr>
        <w:rPr>
          <w:rFonts w:eastAsia="Arial" w:cs="Arial"/>
        </w:rPr>
      </w:pPr>
      <w:r>
        <w:t>For MRI</w:t>
      </w:r>
      <w:r w:rsidR="00E47ACB" w:rsidRPr="004329F7">
        <w:t xml:space="preserve">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E47ACB" w:rsidRPr="004329F7" w:rsidRDefault="00E47ACB" w:rsidP="00E47ACB">
      <w:pPr>
        <w:rPr>
          <w:rFonts w:eastAsia="Arial" w:cs="Arial"/>
        </w:rPr>
      </w:pPr>
      <w:r w:rsidRPr="004329F7">
        <w:t>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w:t>
      </w:r>
      <w:r>
        <w:t xml:space="preserve">ven by these relaxation times </w:t>
      </w:r>
      <w:sdt>
        <w:sdtPr>
          <w:alias w:val="Don't edit this field"/>
          <w:tag w:val="CitaviPlaceholder#ab61c9a8-aadd-4729-a1f3-5430d7ab7f3d"/>
          <w:id w:val="-1515147948"/>
          <w:placeholder>
            <w:docPart w:val="FF8A500FE12D4CB896A9622EFE4B6B7B"/>
          </w:placeholder>
        </w:sdtPr>
        <w:sdtContent>
          <w:r>
            <w:fldChar w:fldCharType="begin"/>
          </w:r>
          <w:r w:rsidR="00B8294D">
            <w:instrText>ADDIN CitaviPlaceholder{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}</w:instrText>
          </w:r>
          <w:r>
            <w:fldChar w:fldCharType="separate"/>
          </w:r>
          <w:r w:rsidR="000E712B">
            <w:t>[27]</w:t>
          </w:r>
          <w:r>
            <w:fldChar w:fldCharType="end"/>
          </w:r>
        </w:sdtContent>
      </w:sdt>
      <w:r w:rsidRPr="004329F7">
        <w:t xml:space="preserve">. Therefore, the visibility of the liquid resin within the marker depends on the used imaging protocol and relaxation properties of the resin. </w:t>
      </w:r>
    </w:p>
    <w:p w:rsidR="00E47ACB" w:rsidRPr="004329F7" w:rsidRDefault="00E47ACB" w:rsidP="00E47ACB">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stereolithography process.</w:t>
      </w:r>
    </w:p>
    <w:p w:rsidR="00E47ACB" w:rsidRPr="0056081D" w:rsidRDefault="00E47ACB" w:rsidP="00E47ACB">
      <w:pPr>
        <w:pStyle w:val="Heading4"/>
      </w:pPr>
      <w:bookmarkStart w:id="77" w:name="_Toc525470005"/>
      <w:r>
        <w:t>Determination of the resin relaxation times</w:t>
      </w:r>
      <w:bookmarkEnd w:id="77"/>
    </w:p>
    <w:p w:rsidR="00E47ACB" w:rsidRPr="004329F7" w:rsidRDefault="00E47ACB" w:rsidP="00E47ACB">
      <w:pPr>
        <w:rPr>
          <w:rFonts w:eastAsia="Arial" w:cs="Arial"/>
        </w:rPr>
      </w:pPr>
      <w:r w:rsidRPr="004329F7">
        <w:t xml:space="preserve">T1 and T2 relaxation times </w:t>
      </w:r>
      <w:r>
        <w:t>are</w:t>
      </w:r>
      <w:r w:rsidRPr="004329F7">
        <w:t xml:space="preserve"> experimentally determined for the initially selected stereolithography resins: VisiJet SL Tough, VisiJet SL Clear both from 3D Systems, Inc., and Formlabs FLGPWH03 from Formlabs Inc. Each of the three resins </w:t>
      </w:r>
      <w:r>
        <w:t>have been</w:t>
      </w:r>
      <w:r w:rsidRPr="004329F7">
        <w:t xml:space="preserve"> stored in separate containers before placing them inside a transmit–receive birdcage head coil of a 3T Skyra MRI system (Siemens Healthineers, Germany). </w:t>
      </w:r>
    </w:p>
    <w:p w:rsidR="00E47ACB" w:rsidRPr="004329F7" w:rsidRDefault="00E47ACB" w:rsidP="0059509F">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ms and 2,000 ms). For the T2 estimation the echo time (TE) of the SE </w:t>
      </w:r>
      <w:r>
        <w:t>is</w:t>
      </w:r>
      <w:r w:rsidRPr="004329F7">
        <w:t xml:space="preserve"> varied accordingly (five different TEs between 5.5 ms and 200 ms),</w:t>
      </w:r>
      <w:r w:rsidR="003D48A2">
        <w:t xml:space="preserve"> </w:t>
      </w:r>
      <w:r w:rsidR="0059509F">
        <w:fldChar w:fldCharType="begin"/>
      </w:r>
      <w:r w:rsidR="0059509F">
        <w:instrText xml:space="preserve"> REF _Ref523747815 \h </w:instrText>
      </w:r>
      <w:r w:rsidR="0059509F">
        <w:fldChar w:fldCharType="separate"/>
      </w:r>
      <w:r w:rsidR="00514A12">
        <w:t xml:space="preserve">Figure </w:t>
      </w:r>
      <w:r w:rsidR="00514A12">
        <w:rPr>
          <w:noProof/>
          <w:cs/>
        </w:rPr>
        <w:t>‎</w:t>
      </w:r>
      <w:r w:rsidR="00514A12">
        <w:rPr>
          <w:noProof/>
        </w:rPr>
        <w:t>3</w:t>
      </w:r>
      <w:r w:rsidR="00514A12">
        <w:t>.</w:t>
      </w:r>
      <w:r w:rsidR="00514A12">
        <w:rPr>
          <w:noProof/>
        </w:rPr>
        <w:t>5</w:t>
      </w:r>
      <w:r w:rsidR="0059509F">
        <w:fldChar w:fldCharType="end"/>
      </w:r>
      <w:r w:rsidR="0059509F">
        <w:t>.</w:t>
      </w:r>
      <w:r w:rsidRPr="004329F7">
        <w:t xml:space="preserve"> </w:t>
      </w:r>
    </w:p>
    <w:p w:rsidR="00E47ACB" w:rsidRPr="004329F7" w:rsidRDefault="00E47ACB" w:rsidP="00F5237C">
      <w:pPr>
        <w:rPr>
          <w:rFonts w:eastAsia="Arial" w:cs="Arial"/>
        </w:rPr>
      </w:pPr>
      <w:r w:rsidRPr="004329F7">
        <w:lastRenderedPageBreak/>
        <w:t xml:space="preserve">Relaxation times </w:t>
      </w:r>
      <w:r>
        <w:t>are</w:t>
      </w:r>
      <w:r w:rsidRPr="004329F7">
        <w:t xml:space="preserve"> then calculated for each resin within automatically computed region of interests (based on image thresholding). For each voxel within the region of int</w:t>
      </w:r>
      <w:r>
        <w:t>erest a mono 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001A4475">
        <w:t xml:space="preserve"> used</w:t>
      </w:r>
      <w:r w:rsidR="00F5237C">
        <w:t xml:space="preserve"> </w:t>
      </w:r>
      <w:sdt>
        <w:sdtPr>
          <w:alias w:val="Don't edit this field"/>
          <w:tag w:val="CitaviPlaceholder#ae8dea0f-2185-45e3-afa7-07b0c79abfc4"/>
          <w:id w:val="-470447279"/>
          <w:placeholder>
            <w:docPart w:val="DefaultPlaceholder_-1854013440"/>
          </w:placeholder>
        </w:sdtPr>
        <w:sdtContent>
          <w:r w:rsidR="00F5237C">
            <w:fldChar w:fldCharType="begin"/>
          </w:r>
          <w:r w:rsidR="00B8294D">
            <w:instrText>ADDIN CitaviPlaceholder{eyIkaWQiOiIxIiwiRW50cmllcyI6W3siJGlkIjoiMiIsIklkIjoiYWVhMjVhZWUtMzhiNS00OTRhLTk3N2UtYWUxOGU3NTJlZjcy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I4XSJ9XX0sIlRhZyI6IkNpdGF2aVBsYWNlaG9sZGVyI2FlOGRlYTBmLTIxODUtNDVlMy1hZmE3LTA3YjBjNzlhYmZjNCIsIlRleHQiOiJbMjhdIiwiV0FJVmVyc2lvbiI6IjYuMS4wLjAifQ==}</w:instrText>
          </w:r>
          <w:r w:rsidR="00F5237C">
            <w:fldChar w:fldCharType="separate"/>
          </w:r>
          <w:r w:rsidR="000E712B">
            <w:t>[28]</w:t>
          </w:r>
          <w:r w:rsidR="00F5237C">
            <w:fldChar w:fldCharType="end"/>
          </w:r>
        </w:sdtContent>
      </w:sdt>
      <w:r w:rsidRPr="004329F7">
        <w:t>:</w:t>
      </w:r>
    </w:p>
    <w:p w:rsidR="00E47ACB" w:rsidRDefault="00E47ACB" w:rsidP="006D2BA1">
      <w:pPr>
        <w:pStyle w:val="Caption"/>
        <w:ind w:left="2880" w:firstLine="720"/>
        <w:rPr>
          <w:rFonts w:eastAsia="Arial" w:cs="Arial"/>
        </w:rPr>
      </w:pPr>
      <m:oMath>
        <m:r>
          <w:rPr>
            <w:rFonts w:ascii="Cambria Math" w:hAnsi="Cambria Math"/>
          </w:rPr>
          <m:t>S</m:t>
        </m:r>
        <m:d>
          <m:dPr>
            <m:ctrlPr>
              <w:rPr>
                <w:rFonts w:ascii="Cambria Math" w:hAnsi="Cambria Math"/>
              </w:rPr>
            </m:ctrlPr>
          </m:dPr>
          <m:e>
            <m:r>
              <w:rPr>
                <w:rFonts w:ascii="Cambria Math" w:hAnsi="Cambria Math"/>
              </w:rPr>
              <m:t>TI</m:t>
            </m:r>
          </m:e>
        </m:d>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1-2</m:t>
        </m:r>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1</m:t>
                </m:r>
              </m:den>
            </m:f>
          </m:sup>
        </m:sSup>
        <m:r>
          <w:rPr>
            <w:rFonts w:ascii="Cambria Math" w:hAnsi="Cambria Math"/>
          </w:rPr>
          <m:t>)</m:t>
        </m:r>
      </m:oMath>
      <w:r w:rsidR="006D2BA1">
        <w:rPr>
          <w:rFonts w:eastAsia="Arial" w:cs="Arial"/>
        </w:rPr>
        <w:tab/>
      </w:r>
      <w:r w:rsidR="006D2BA1">
        <w:rPr>
          <w:rFonts w:eastAsia="Arial" w:cs="Arial"/>
        </w:rPr>
        <w:tab/>
      </w:r>
      <w:r w:rsidR="006D2BA1">
        <w:rPr>
          <w:rFonts w:eastAsia="Arial" w:cs="Arial"/>
        </w:rPr>
        <w:tab/>
        <w:t>(</w:t>
      </w:r>
      <w:r w:rsidR="004B2E70">
        <w:rPr>
          <w:rFonts w:eastAsia="Arial" w:cs="Arial"/>
        </w:rPr>
        <w:fldChar w:fldCharType="begin"/>
      </w:r>
      <w:r w:rsidR="004B2E70">
        <w:rPr>
          <w:rFonts w:eastAsia="Arial" w:cs="Arial"/>
        </w:rPr>
        <w:instrText xml:space="preserve"> STYLEREF 1 \s </w:instrText>
      </w:r>
      <w:r w:rsidR="004B2E70">
        <w:rPr>
          <w:rFonts w:eastAsia="Arial" w:cs="Arial"/>
        </w:rPr>
        <w:fldChar w:fldCharType="separate"/>
      </w:r>
      <w:r w:rsidR="004B2E70">
        <w:rPr>
          <w:rFonts w:eastAsia="Arial" w:cs="Arial"/>
          <w:cs/>
        </w:rPr>
        <w:t>‎</w:t>
      </w:r>
      <w:r w:rsidR="004B2E70">
        <w:rPr>
          <w:rFonts w:eastAsia="Arial" w:cs="Arial"/>
        </w:rPr>
        <w:t>3</w:t>
      </w:r>
      <w:r w:rsidR="004B2E70">
        <w:rPr>
          <w:rFonts w:eastAsia="Arial" w:cs="Arial"/>
        </w:rPr>
        <w:fldChar w:fldCharType="end"/>
      </w:r>
      <w:r w:rsidR="004B2E70">
        <w:rPr>
          <w:rFonts w:eastAsia="Arial" w:cs="Arial"/>
        </w:rPr>
        <w:t>.</w:t>
      </w:r>
      <w:r w:rsidR="004B2E70">
        <w:rPr>
          <w:rFonts w:eastAsia="Arial" w:cs="Arial"/>
        </w:rPr>
        <w:fldChar w:fldCharType="begin"/>
      </w:r>
      <w:r w:rsidR="004B2E70">
        <w:rPr>
          <w:rFonts w:eastAsia="Arial" w:cs="Arial"/>
        </w:rPr>
        <w:instrText xml:space="preserve"> SEQ Equation \* ARABIC \s 1 </w:instrText>
      </w:r>
      <w:r w:rsidR="004B2E70">
        <w:rPr>
          <w:rFonts w:eastAsia="Arial" w:cs="Arial"/>
        </w:rPr>
        <w:fldChar w:fldCharType="separate"/>
      </w:r>
      <w:r w:rsidR="004B2E70">
        <w:rPr>
          <w:rFonts w:eastAsia="Arial" w:cs="Arial"/>
        </w:rPr>
        <w:t>1</w:t>
      </w:r>
      <w:r w:rsidR="004B2E70">
        <w:rPr>
          <w:rFonts w:eastAsia="Arial" w:cs="Arial"/>
        </w:rPr>
        <w:fldChar w:fldCharType="end"/>
      </w:r>
      <w:r w:rsidR="006D2BA1">
        <w:rPr>
          <w:rFonts w:eastAsia="Arial" w:cs="Arial"/>
        </w:rPr>
        <w:t>)</w:t>
      </w:r>
    </w:p>
    <w:p w:rsidR="006D2BA1" w:rsidRPr="006D2BA1" w:rsidRDefault="006D2BA1" w:rsidP="006D2BA1"/>
    <w:p w:rsidR="00E47ACB" w:rsidRPr="004329F7" w:rsidRDefault="00E47ACB" w:rsidP="00F5237C">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001A4475">
        <w:t xml:space="preserve"> used</w:t>
      </w:r>
      <w:r w:rsidR="00F5237C">
        <w:t xml:space="preserve"> </w:t>
      </w:r>
      <w:sdt>
        <w:sdtPr>
          <w:alias w:val="Don't edit this field"/>
          <w:tag w:val="CitaviPlaceholder#90cf697f-e230-45bc-ac4e-7f0abc9c1cbd"/>
          <w:id w:val="-1422639256"/>
          <w:placeholder>
            <w:docPart w:val="DefaultPlaceholder_-1854013440"/>
          </w:placeholder>
        </w:sdtPr>
        <w:sdtContent>
          <w:r w:rsidR="00F5237C">
            <w:fldChar w:fldCharType="begin"/>
          </w:r>
          <w:r w:rsidR="00B8294D">
            <w:instrText>ADDIN CitaviPlaceholder{eyIkaWQiOiIxIiwiRW50cmllcyI6W3siJGlkIjoiMiIsIklkIjoiNDY0ZmY5NzYtMDE2NC00NTU2LThiZjQtMmMwMTQ3M2JkZWQ0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I4XSJ9XX0sIlRhZyI6IkNpdGF2aVBsYWNlaG9sZGVyIzkwY2Y2OTdmLWUyMzAtNDViYy1hYzRlLTdmMGFiYzljMWNiZCIsIlRleHQiOiJbMjhdIiwiV0FJVmVyc2lvbiI6IjYuMS4wLjAifQ==}</w:instrText>
          </w:r>
          <w:r w:rsidR="00F5237C">
            <w:fldChar w:fldCharType="separate"/>
          </w:r>
          <w:r w:rsidR="000E712B">
            <w:t>[28]</w:t>
          </w:r>
          <w:r w:rsidR="00F5237C">
            <w:fldChar w:fldCharType="end"/>
          </w:r>
        </w:sdtContent>
      </w:sdt>
      <w:r w:rsidRPr="004329F7">
        <w:t>:</w:t>
      </w:r>
    </w:p>
    <w:p w:rsidR="00E47ACB" w:rsidRPr="006D2BA1" w:rsidRDefault="00E47ACB" w:rsidP="006D2BA1">
      <w:pPr>
        <w:pStyle w:val="Caption"/>
        <w:ind w:left="3600"/>
        <w:rPr>
          <w:rFonts w:eastAsia="Arial" w:cs="Arial"/>
        </w:rPr>
      </w:pPr>
      <m:oMath>
        <m:r>
          <w:rPr>
            <w:rFonts w:ascii="Cambria Math" w:hAnsi="Cambria Math"/>
          </w:rPr>
          <m:t>S</m:t>
        </m:r>
        <m:d>
          <m:dPr>
            <m:ctrlPr>
              <w:rPr>
                <w:rFonts w:ascii="Cambria Math" w:hAnsi="Cambria Math"/>
              </w:rPr>
            </m:ctrlPr>
          </m:dPr>
          <m:e>
            <m:r>
              <w:rPr>
                <w:rFonts w:ascii="Cambria Math" w:hAnsi="Cambria Math"/>
              </w:rPr>
              <m:t>TE</m:t>
            </m:r>
          </m:e>
        </m:d>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0</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E</m:t>
                </m:r>
              </m:num>
              <m:den>
                <m:r>
                  <w:rPr>
                    <w:rFonts w:ascii="Cambria Math" w:hAnsi="Cambria Math"/>
                  </w:rPr>
                  <m:t>T2</m:t>
                </m:r>
              </m:den>
            </m:f>
          </m:sup>
        </m:sSup>
      </m:oMath>
      <w:r w:rsidR="006D2BA1">
        <w:rPr>
          <w:rFonts w:eastAsia="Arial" w:cs="Arial"/>
        </w:rPr>
        <w:tab/>
      </w:r>
      <w:r w:rsidR="006D2BA1">
        <w:rPr>
          <w:rFonts w:eastAsia="Arial" w:cs="Arial"/>
        </w:rPr>
        <w:tab/>
      </w:r>
      <w:r w:rsidR="006D2BA1">
        <w:rPr>
          <w:rFonts w:eastAsia="Arial" w:cs="Arial"/>
        </w:rPr>
        <w:tab/>
      </w:r>
      <w:r w:rsidR="006D2BA1">
        <w:rPr>
          <w:rFonts w:eastAsia="Arial" w:cs="Arial"/>
        </w:rPr>
        <w:tab/>
        <w:t>(</w:t>
      </w:r>
      <w:r w:rsidR="004B2E70">
        <w:rPr>
          <w:rFonts w:eastAsia="Arial" w:cs="Arial"/>
        </w:rPr>
        <w:fldChar w:fldCharType="begin"/>
      </w:r>
      <w:r w:rsidR="004B2E70">
        <w:rPr>
          <w:rFonts w:eastAsia="Arial" w:cs="Arial"/>
        </w:rPr>
        <w:instrText xml:space="preserve"> STYLEREF 1 \s </w:instrText>
      </w:r>
      <w:r w:rsidR="004B2E70">
        <w:rPr>
          <w:rFonts w:eastAsia="Arial" w:cs="Arial"/>
        </w:rPr>
        <w:fldChar w:fldCharType="separate"/>
      </w:r>
      <w:r w:rsidR="004B2E70">
        <w:rPr>
          <w:rFonts w:eastAsia="Arial" w:cs="Arial"/>
          <w:cs/>
        </w:rPr>
        <w:t>‎</w:t>
      </w:r>
      <w:r w:rsidR="004B2E70">
        <w:rPr>
          <w:rFonts w:eastAsia="Arial" w:cs="Arial"/>
        </w:rPr>
        <w:t>3</w:t>
      </w:r>
      <w:r w:rsidR="004B2E70">
        <w:rPr>
          <w:rFonts w:eastAsia="Arial" w:cs="Arial"/>
        </w:rPr>
        <w:fldChar w:fldCharType="end"/>
      </w:r>
      <w:r w:rsidR="004B2E70">
        <w:rPr>
          <w:rFonts w:eastAsia="Arial" w:cs="Arial"/>
        </w:rPr>
        <w:t>.</w:t>
      </w:r>
      <w:r w:rsidR="004B2E70">
        <w:rPr>
          <w:rFonts w:eastAsia="Arial" w:cs="Arial"/>
        </w:rPr>
        <w:fldChar w:fldCharType="begin"/>
      </w:r>
      <w:r w:rsidR="004B2E70">
        <w:rPr>
          <w:rFonts w:eastAsia="Arial" w:cs="Arial"/>
        </w:rPr>
        <w:instrText xml:space="preserve"> SEQ Equation \* ARABIC \s 1 </w:instrText>
      </w:r>
      <w:r w:rsidR="004B2E70">
        <w:rPr>
          <w:rFonts w:eastAsia="Arial" w:cs="Arial"/>
        </w:rPr>
        <w:fldChar w:fldCharType="separate"/>
      </w:r>
      <w:r w:rsidR="004B2E70">
        <w:rPr>
          <w:rFonts w:eastAsia="Arial" w:cs="Arial"/>
        </w:rPr>
        <w:t>2</w:t>
      </w:r>
      <w:r w:rsidR="004B2E70">
        <w:rPr>
          <w:rFonts w:eastAsia="Arial" w:cs="Arial"/>
        </w:rPr>
        <w:fldChar w:fldCharType="end"/>
      </w:r>
      <w:r w:rsidR="006D2BA1">
        <w:rPr>
          <w:rFonts w:eastAsia="Arial" w:cs="Arial"/>
        </w:rPr>
        <w:t>)</w:t>
      </w:r>
    </w:p>
    <w:p w:rsidR="006D2BA1" w:rsidRPr="004329F7" w:rsidRDefault="006D2BA1" w:rsidP="00E47ACB">
      <w:pPr>
        <w:rPr>
          <w:rFonts w:eastAsia="Arial" w:cs="Arial"/>
        </w:rPr>
      </w:pPr>
    </w:p>
    <w:p w:rsidR="00E47ACB" w:rsidRPr="004329F7" w:rsidRDefault="00E47ACB" w:rsidP="00E47ACB">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r>
        <w:t>nsitivities.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E47ACB" w:rsidRPr="004329F7" w:rsidRDefault="00E47ACB" w:rsidP="00E47ACB">
      <w:r>
        <w:t>All processing is</w:t>
      </w:r>
      <w:r w:rsidRPr="004329F7">
        <w:t xml:space="preserve"> done in MATLAB 2015b (MathWorks, USA).</w:t>
      </w:r>
    </w:p>
    <w:p w:rsidR="00E47ACB" w:rsidRPr="004329F7" w:rsidRDefault="00E47ACB" w:rsidP="00E47ACB"/>
    <w:p w:rsidR="00E47ACB" w:rsidRDefault="00E47ACB" w:rsidP="006D4F66">
      <w:pPr>
        <w:jc w:val="center"/>
      </w:pPr>
      <w:r w:rsidRPr="00AA7790">
        <w:rPr>
          <w:noProof/>
        </w:rPr>
        <w:drawing>
          <wp:inline distT="0" distB="0" distL="0" distR="0" wp14:anchorId="215446F0" wp14:editId="39322268">
            <wp:extent cx="5487035" cy="2378431"/>
            <wp:effectExtent l="0" t="0" r="0" b="317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cstate="print"/>
                    <a:srcRect t="3659"/>
                    <a:stretch/>
                  </pic:blipFill>
                  <pic:spPr bwMode="auto">
                    <a:xfrm>
                      <a:off x="0" y="0"/>
                      <a:ext cx="5487342" cy="2378564"/>
                    </a:xfrm>
                    <a:prstGeom prst="rect">
                      <a:avLst/>
                    </a:prstGeom>
                    <a:ln>
                      <a:noFill/>
                    </a:ln>
                    <a:extLst>
                      <a:ext uri="{53640926-AAD7-44D8-BBD7-CCE9431645EC}">
                        <a14:shadowObscured xmlns:a14="http://schemas.microsoft.com/office/drawing/2010/main"/>
                      </a:ext>
                    </a:extLst>
                  </pic:spPr>
                </pic:pic>
              </a:graphicData>
            </a:graphic>
          </wp:inline>
        </w:drawing>
      </w:r>
    </w:p>
    <w:p w:rsidR="00E47ACB" w:rsidRPr="00D16CD3" w:rsidRDefault="00E47ACB" w:rsidP="000F7DD6">
      <w:pPr>
        <w:pStyle w:val="Caption"/>
      </w:pPr>
      <w:bookmarkStart w:id="78" w:name="_Ref523747815"/>
      <w:bookmarkStart w:id="79" w:name="_Toc523735322"/>
      <w:bookmarkStart w:id="80" w:name="_Toc525469938"/>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5</w:t>
      </w:r>
      <w:r w:rsidR="00462132">
        <w:fldChar w:fldCharType="end"/>
      </w:r>
      <w:bookmarkEnd w:id="78"/>
      <w:r>
        <w:t xml:space="preserve">: </w:t>
      </w:r>
      <w:r w:rsidRPr="00AA7790">
        <w:t>Measured image slice of the three cylindrical resin containers (left: VisiJet SL Tough, middle: VisiJet SL Clear, right: Formlabs FLGPWH03)</w:t>
      </w:r>
      <w:bookmarkEnd w:id="79"/>
      <w:r w:rsidR="00265544">
        <w:t>.</w:t>
      </w:r>
      <w:bookmarkEnd w:id="80"/>
    </w:p>
    <w:p w:rsidR="00E47ACB" w:rsidRPr="00032B83" w:rsidRDefault="00E47ACB" w:rsidP="00FC2116">
      <w:pPr>
        <w:pStyle w:val="Heading4"/>
      </w:pPr>
      <w:bookmarkStart w:id="81" w:name="_Toc522897940"/>
      <w:bookmarkStart w:id="82" w:name="_Toc525470006"/>
      <w:r>
        <w:lastRenderedPageBreak/>
        <w:t>Experimental r</w:t>
      </w:r>
      <w:r w:rsidRPr="00032B83">
        <w:t>esults</w:t>
      </w:r>
      <w:bookmarkEnd w:id="81"/>
      <w:bookmarkEnd w:id="82"/>
    </w:p>
    <w:p w:rsidR="00E47ACB" w:rsidRPr="004329F7" w:rsidRDefault="00E47ACB" w:rsidP="00EF6EEB">
      <w:pPr>
        <w:rPr>
          <w:rFonts w:eastAsia="Arial" w:cs="Arial"/>
        </w:rPr>
      </w:pPr>
      <w:r w:rsidRPr="004329F7">
        <w:t>The T1 and T2 relaxation times (</w:t>
      </w:r>
      <w:r w:rsidR="00312408">
        <w:fldChar w:fldCharType="begin"/>
      </w:r>
      <w:r w:rsidR="00312408">
        <w:instrText xml:space="preserve"> REF _Ref523748357 \h </w:instrText>
      </w:r>
      <w:r w:rsidR="00312408">
        <w:fldChar w:fldCharType="separate"/>
      </w:r>
      <w:r w:rsidR="00514A12">
        <w:t xml:space="preserve">Table </w:t>
      </w:r>
      <w:r w:rsidR="00514A12">
        <w:rPr>
          <w:noProof/>
          <w:cs/>
        </w:rPr>
        <w:t>‎</w:t>
      </w:r>
      <w:r w:rsidR="00514A12">
        <w:rPr>
          <w:noProof/>
        </w:rPr>
        <w:t>3</w:t>
      </w:r>
      <w:r w:rsidR="00514A12">
        <w:t>.</w:t>
      </w:r>
      <w:r w:rsidR="00514A12">
        <w:rPr>
          <w:noProof/>
        </w:rPr>
        <w:t>1</w:t>
      </w:r>
      <w:r w:rsidR="00312408">
        <w:fldChar w:fldCharType="end"/>
      </w:r>
      <w:r>
        <w:t>) of the tested resins are</w:t>
      </w:r>
      <w:r w:rsidRPr="004329F7">
        <w:t xml:space="preserve"> calculated based on the experimental results. </w:t>
      </w:r>
      <w:r w:rsidR="00EF6EEB">
        <w:fldChar w:fldCharType="begin"/>
      </w:r>
      <w:r w:rsidR="00EF6EEB">
        <w:instrText xml:space="preserve"> REF _Ref523748665 \h </w:instrText>
      </w:r>
      <w:r w:rsidR="00EF6EEB">
        <w:fldChar w:fldCharType="separate"/>
      </w:r>
      <w:r w:rsidR="00514A12">
        <w:t xml:space="preserve">Figure </w:t>
      </w:r>
      <w:r w:rsidR="00514A12">
        <w:rPr>
          <w:noProof/>
          <w:cs/>
        </w:rPr>
        <w:t>‎</w:t>
      </w:r>
      <w:r w:rsidR="00514A12">
        <w:rPr>
          <w:noProof/>
        </w:rPr>
        <w:t>3</w:t>
      </w:r>
      <w:r w:rsidR="00514A12">
        <w:t>.</w:t>
      </w:r>
      <w:r w:rsidR="00514A12">
        <w:rPr>
          <w:noProof/>
        </w:rPr>
        <w:t>6</w:t>
      </w:r>
      <w:r w:rsidR="00EF6EEB">
        <w:fldChar w:fldCharType="end"/>
      </w:r>
      <w:r w:rsidR="00EF6EEB">
        <w:t xml:space="preserve"> </w:t>
      </w:r>
      <w:r w:rsidRPr="004329F7">
        <w:t>shows the mean fitted relaxation time compared to the measured signal. The overall goodn</w:t>
      </w:r>
      <w:r>
        <w:t>ess of fit for all estimates is</w:t>
      </w:r>
      <w:r w:rsidRPr="004329F7">
        <w:t xml:space="preserve"> high (R²&gt;0.99). </w:t>
      </w:r>
    </w:p>
    <w:p w:rsidR="00E47ACB" w:rsidRPr="004329F7" w:rsidRDefault="00E47ACB" w:rsidP="00E47ACB">
      <w:pPr>
        <w:rPr>
          <w:rFonts w:eastAsia="Arial" w:cs="Arial"/>
        </w:rPr>
      </w:pPr>
      <w:r w:rsidRPr="004329F7">
        <w:t>T1 estimates for all resins differed among ea</w:t>
      </w:r>
      <w:r>
        <w:t>ch other by up to 9.97 % and has</w:t>
      </w:r>
      <w:r w:rsidRPr="004329F7">
        <w:t xml:space="preserve"> an average T1 relaxation time of 164.4 ms, which is considerably shorter than human tissue such as subcutaneous fat (382 ms), liver (809 ms), or the med</w:t>
      </w:r>
      <w:r>
        <w:t xml:space="preserve">ulla of the kidney (1,545 ms) </w:t>
      </w:r>
      <w:sdt>
        <w:sdtPr>
          <w:alias w:val="Don't edit this field"/>
          <w:tag w:val="CitaviPlaceholder#f0772993-0329-4fbf-a599-861a9eaa71ee"/>
          <w:id w:val="-314947656"/>
          <w:placeholder>
            <w:docPart w:val="FF8A500FE12D4CB896A9622EFE4B6B7B"/>
          </w:placeholder>
        </w:sdtPr>
        <w:sdtContent>
          <w:r>
            <w:fldChar w:fldCharType="begin"/>
          </w:r>
          <w:r w:rsidR="00B8294D">
            <w:instrText>ADDIN CitaviPlaceholder{eyIkaWQiOiIxIiwiRW50cmllcyI6W3siJGlkIjoiMiIsIklkIjoiNzMxZWI0ZjgtYWY0Ny00MDFmLWJmMWUtYjIyYzNjODdlNGVm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xVDE4OjA2OjMzIiwiUHJvamVjdCI6eyIkcmVmIjoiNSJ9fSwiVXNlTnVtYmVyaW5nVHlwZU9mUGFyZW50RG9jdW1lbnQiOmZhbHNlfV0sIkZvcm1hdHRlZFRleHQiOnsiJGlkIjoiMTUiLCJDb3VudCI6MSwiVGV4dFVuaXRzIjpbeyIkaWQiOiIxNiIsIkZvbnRTdHlsZSI6eyIkaWQiOiIxNyIsIk5ldXRyYWwiOnRydWV9LCJSZWFkaW5nT3JkZXIiOjEsIlRleHQiOiJbMjldIn1dfSwiVGFnIjoiQ2l0YXZpUGxhY2Vob2xkZXIjZjA3NzI5OTMtMDMyOS00ZmJmLWE1OTktODYxYTllYWE3MWVlIiwiVGV4dCI6IlsyOV0iLCJXQUlWZXJzaW9uIjoiNi4xLjAuMCJ9}</w:instrText>
          </w:r>
          <w:r>
            <w:fldChar w:fldCharType="separate"/>
          </w:r>
          <w:r w:rsidR="000E712B">
            <w:t>[29]</w:t>
          </w:r>
          <w:r>
            <w:fldChar w:fldCharType="end"/>
          </w:r>
        </w:sdtContent>
      </w:sdt>
      <w:r w:rsidRPr="004329F7">
        <w:t xml:space="preserve">. </w:t>
      </w:r>
    </w:p>
    <w:p w:rsidR="00E47ACB" w:rsidRDefault="00E47ACB" w:rsidP="00E47ACB">
      <w:r w:rsidRPr="004329F7">
        <w:t>T2 estimates for all resins differed among each other by up to 10.74 % and had an average T2 relaxation time of 22.3 ms, which is shorter than human tissue such as subcutaneous fat (68 ms), liver (34 ms), or the m</w:t>
      </w:r>
      <w:r>
        <w:t xml:space="preserve">edulla of the kidney (81 ms) </w:t>
      </w:r>
      <w:sdt>
        <w:sdtPr>
          <w:alias w:val="Don't edit this field"/>
          <w:tag w:val="CitaviPlaceholder#ec958c43-490e-474f-9dd8-dad88e5f3ea5"/>
          <w:id w:val="-515383830"/>
          <w:placeholder>
            <w:docPart w:val="FF8A500FE12D4CB896A9622EFE4B6B7B"/>
          </w:placeholder>
        </w:sdtPr>
        <w:sdtContent>
          <w:r>
            <w:fldChar w:fldCharType="begin"/>
          </w:r>
          <w:r w:rsidR="00B8294D">
            <w:instrText>ADDIN CitaviPlaceholder{eyIkaWQiOiIxIiwiRW50cmllcyI6W3siJGlkIjoiMiIsIklkIjoiOTZjMjY2YmEtYzhiYS00ZGRjLTg0MWMtNzZjYjg1ZGUzZjkw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xVDE4OjA2OjMzIiwiUHJvamVjdCI6eyIkcmVmIjoiNSJ9fSwiVXNlTnVtYmVyaW5nVHlwZU9mUGFyZW50RG9jdW1lbnQiOmZhbHNlfV0sIkZvcm1hdHRlZFRleHQiOnsiJGlkIjoiMTUiLCJDb3VudCI6MSwiVGV4dFVuaXRzIjpbeyIkaWQiOiIxNiIsIkZvbnRTdHlsZSI6eyIkaWQiOiIxNyIsIk5ldXRyYWwiOnRydWV9LCJSZWFkaW5nT3JkZXIiOjEsIlRleHQiOiJbMjldIn1dfSwiVGFnIjoiQ2l0YXZpUGxhY2Vob2xkZXIjZWM5NThjNDMtNDkwZS00NzRmLTlkZDgtZGFkODhlNWYzZWE1IiwiVGV4dCI6IlsyOV0iLCJXQUlWZXJzaW9uIjoiNi4xLjAuMCJ9}</w:instrText>
          </w:r>
          <w:r>
            <w:fldChar w:fldCharType="separate"/>
          </w:r>
          <w:r w:rsidR="000E712B">
            <w:t>[29]</w:t>
          </w:r>
          <w:r>
            <w:fldChar w:fldCharType="end"/>
          </w:r>
        </w:sdtContent>
      </w:sdt>
      <w:r w:rsidRPr="004329F7">
        <w:t xml:space="preserve">. </w:t>
      </w:r>
    </w:p>
    <w:p w:rsidR="00840C53" w:rsidRPr="006649DC" w:rsidRDefault="00840C53" w:rsidP="00E47ACB">
      <w:pPr>
        <w:rPr>
          <w:rFonts w:eastAsia="Arial" w:cs="Arial"/>
        </w:rPr>
      </w:pPr>
    </w:p>
    <w:tbl>
      <w:tblPr>
        <w:tblStyle w:val="TableGrid"/>
        <w:tblW w:w="9051" w:type="dxa"/>
        <w:tblLayout w:type="fixed"/>
        <w:tblLook w:val="04A0" w:firstRow="1" w:lastRow="0" w:firstColumn="1" w:lastColumn="0" w:noHBand="0" w:noVBand="1"/>
      </w:tblPr>
      <w:tblGrid>
        <w:gridCol w:w="2925"/>
        <w:gridCol w:w="3063"/>
        <w:gridCol w:w="3063"/>
      </w:tblGrid>
      <w:tr w:rsidR="00E47ACB" w:rsidRPr="00AA7790" w:rsidTr="00D17FF8">
        <w:trPr>
          <w:trHeight w:val="285"/>
        </w:trPr>
        <w:tc>
          <w:tcPr>
            <w:tcW w:w="2925" w:type="dxa"/>
          </w:tcPr>
          <w:p w:rsidR="00E47ACB" w:rsidRPr="00AA7790" w:rsidRDefault="00E47ACB" w:rsidP="00010EE9">
            <w:r w:rsidRPr="00AA7790">
              <w:t>Resin</w:t>
            </w:r>
          </w:p>
        </w:tc>
        <w:tc>
          <w:tcPr>
            <w:tcW w:w="3063" w:type="dxa"/>
          </w:tcPr>
          <w:p w:rsidR="00E47ACB" w:rsidRPr="00AA7790" w:rsidRDefault="00E47ACB" w:rsidP="00010EE9">
            <w:r w:rsidRPr="00AA7790">
              <w:t>T1 Relaxation Time</w:t>
            </w:r>
            <w:r w:rsidR="0062642D">
              <w:t xml:space="preserve"> </w:t>
            </w:r>
            <w:r w:rsidRPr="00AA7790">
              <w:t>[ms]</w:t>
            </w:r>
          </w:p>
        </w:tc>
        <w:tc>
          <w:tcPr>
            <w:tcW w:w="3063" w:type="dxa"/>
          </w:tcPr>
          <w:p w:rsidR="00E47ACB" w:rsidRPr="00AA7790" w:rsidRDefault="00E47ACB" w:rsidP="00010EE9">
            <w:r w:rsidRPr="00AA7790">
              <w:t>T2 Relaxation Time [ms]</w:t>
            </w:r>
          </w:p>
        </w:tc>
      </w:tr>
      <w:tr w:rsidR="00E47ACB" w:rsidRPr="00AA7790" w:rsidTr="00D17FF8">
        <w:trPr>
          <w:trHeight w:val="288"/>
        </w:trPr>
        <w:tc>
          <w:tcPr>
            <w:tcW w:w="2925" w:type="dxa"/>
          </w:tcPr>
          <w:p w:rsidR="00E47ACB" w:rsidRPr="00AA7790" w:rsidRDefault="00E47ACB" w:rsidP="00010EE9">
            <w:r w:rsidRPr="00AA7790">
              <w:t>VisiJet SL Tough</w:t>
            </w:r>
          </w:p>
        </w:tc>
        <w:tc>
          <w:tcPr>
            <w:tcW w:w="3063" w:type="dxa"/>
          </w:tcPr>
          <w:p w:rsidR="00E47ACB" w:rsidRPr="00AA7790" w:rsidRDefault="00E47ACB" w:rsidP="00010EE9">
            <w:r w:rsidRPr="00AA7790">
              <w:t xml:space="preserve">156.7 </w:t>
            </w:r>
            <w:r w:rsidRPr="00AA7790">
              <w:rPr>
                <w:rFonts w:cs="Arial"/>
              </w:rPr>
              <w:t xml:space="preserve">± </w:t>
            </w:r>
            <w:r w:rsidRPr="00AA7790">
              <w:t>2.9</w:t>
            </w:r>
          </w:p>
        </w:tc>
        <w:tc>
          <w:tcPr>
            <w:tcW w:w="3063" w:type="dxa"/>
          </w:tcPr>
          <w:p w:rsidR="00E47ACB" w:rsidRPr="00AA7790" w:rsidRDefault="00E47ACB" w:rsidP="00010EE9">
            <w:r w:rsidRPr="00AA7790">
              <w:t xml:space="preserve">23.2 </w:t>
            </w:r>
            <w:r w:rsidRPr="00AA7790">
              <w:rPr>
                <w:rFonts w:cs="Arial"/>
              </w:rPr>
              <w:t>± 0.8</w:t>
            </w:r>
          </w:p>
        </w:tc>
      </w:tr>
      <w:tr w:rsidR="00E47ACB" w:rsidRPr="00AA7790" w:rsidTr="00D17FF8">
        <w:trPr>
          <w:trHeight w:val="288"/>
        </w:trPr>
        <w:tc>
          <w:tcPr>
            <w:tcW w:w="2925" w:type="dxa"/>
          </w:tcPr>
          <w:p w:rsidR="00E47ACB" w:rsidRPr="00AA7790" w:rsidRDefault="00E47ACB" w:rsidP="00010EE9">
            <w:r w:rsidRPr="00AA7790">
              <w:t>VisiJet SL Clear</w:t>
            </w:r>
          </w:p>
        </w:tc>
        <w:tc>
          <w:tcPr>
            <w:tcW w:w="3063" w:type="dxa"/>
          </w:tcPr>
          <w:p w:rsidR="00E47ACB" w:rsidRPr="00AA7790" w:rsidRDefault="00E47ACB" w:rsidP="00010EE9">
            <w:r w:rsidRPr="00AA7790">
              <w:t xml:space="preserve">174.0 </w:t>
            </w:r>
            <w:r w:rsidRPr="00AA7790">
              <w:rPr>
                <w:rFonts w:cs="Arial"/>
              </w:rPr>
              <w:t>± 16.7</w:t>
            </w:r>
          </w:p>
        </w:tc>
        <w:tc>
          <w:tcPr>
            <w:tcW w:w="3063" w:type="dxa"/>
          </w:tcPr>
          <w:p w:rsidR="00E47ACB" w:rsidRPr="00AA7790" w:rsidRDefault="00E47ACB" w:rsidP="00010EE9">
            <w:r w:rsidRPr="00AA7790">
              <w:t xml:space="preserve">20.7 </w:t>
            </w:r>
            <w:r w:rsidRPr="00AA7790">
              <w:rPr>
                <w:rFonts w:cs="Arial"/>
              </w:rPr>
              <w:t>± 1.0</w:t>
            </w:r>
          </w:p>
        </w:tc>
      </w:tr>
      <w:tr w:rsidR="00E47ACB" w:rsidRPr="00AA7790" w:rsidTr="00D17FF8">
        <w:trPr>
          <w:trHeight w:val="288"/>
        </w:trPr>
        <w:tc>
          <w:tcPr>
            <w:tcW w:w="2925" w:type="dxa"/>
          </w:tcPr>
          <w:p w:rsidR="00E47ACB" w:rsidRPr="00AA7790" w:rsidRDefault="00E47ACB" w:rsidP="00010EE9">
            <w:r w:rsidRPr="00AA7790">
              <w:t>Formlabs FLGPWH03</w:t>
            </w:r>
          </w:p>
        </w:tc>
        <w:tc>
          <w:tcPr>
            <w:tcW w:w="3063" w:type="dxa"/>
          </w:tcPr>
          <w:p w:rsidR="00E47ACB" w:rsidRPr="00AA7790" w:rsidRDefault="00E47ACB" w:rsidP="00010EE9">
            <w:r w:rsidRPr="00AA7790">
              <w:t xml:space="preserve">162.6 </w:t>
            </w:r>
            <w:r w:rsidRPr="00AA7790">
              <w:rPr>
                <w:rFonts w:cs="Arial"/>
              </w:rPr>
              <w:t>± 3.6</w:t>
            </w:r>
          </w:p>
        </w:tc>
        <w:tc>
          <w:tcPr>
            <w:tcW w:w="3063" w:type="dxa"/>
          </w:tcPr>
          <w:p w:rsidR="00E47ACB" w:rsidRPr="00AA7790" w:rsidRDefault="00E47ACB" w:rsidP="00010EE9">
            <w:r w:rsidRPr="00AA7790">
              <w:t xml:space="preserve">22.9 </w:t>
            </w:r>
            <w:r w:rsidRPr="00AA7790">
              <w:rPr>
                <w:rFonts w:cs="Arial"/>
              </w:rPr>
              <w:t>± 1.2</w:t>
            </w:r>
          </w:p>
        </w:tc>
      </w:tr>
    </w:tbl>
    <w:p w:rsidR="008D7440" w:rsidRDefault="008D7440" w:rsidP="00251888">
      <w:pPr>
        <w:pStyle w:val="Caption"/>
      </w:pPr>
      <w:bookmarkStart w:id="83" w:name="_Ref523748357"/>
      <w:bookmarkStart w:id="84" w:name="_Toc524625070"/>
    </w:p>
    <w:p w:rsidR="003B659A" w:rsidRDefault="003B659A" w:rsidP="00251888">
      <w:pPr>
        <w:pStyle w:val="Caption"/>
      </w:pPr>
      <w:r>
        <w:t xml:space="preserve">Table </w:t>
      </w:r>
      <w:r w:rsidR="00BD5F89">
        <w:fldChar w:fldCharType="begin"/>
      </w:r>
      <w:r w:rsidR="00BD5F89">
        <w:instrText xml:space="preserve"> STYLEREF 1 \s </w:instrText>
      </w:r>
      <w:r w:rsidR="00BD5F89">
        <w:fldChar w:fldCharType="separate"/>
      </w:r>
      <w:r w:rsidR="00514A12">
        <w:rPr>
          <w:cs/>
        </w:rPr>
        <w:t>‎</w:t>
      </w:r>
      <w:r w:rsidR="00514A12">
        <w:t>3</w:t>
      </w:r>
      <w:r w:rsidR="00BD5F89">
        <w:fldChar w:fldCharType="end"/>
      </w:r>
      <w:r w:rsidR="00BD5F89">
        <w:t>.</w:t>
      </w:r>
      <w:r w:rsidR="00BD5F89">
        <w:fldChar w:fldCharType="begin"/>
      </w:r>
      <w:r w:rsidR="00BD5F89">
        <w:instrText xml:space="preserve"> SEQ Table \* ARABIC \s 1 </w:instrText>
      </w:r>
      <w:r w:rsidR="00BD5F89">
        <w:fldChar w:fldCharType="separate"/>
      </w:r>
      <w:r w:rsidR="00514A12">
        <w:t>1</w:t>
      </w:r>
      <w:r w:rsidR="00BD5F89">
        <w:fldChar w:fldCharType="end"/>
      </w:r>
      <w:bookmarkEnd w:id="83"/>
      <w:r>
        <w:t xml:space="preserve">: </w:t>
      </w:r>
      <w:r w:rsidRPr="00AA7790">
        <w:t xml:space="preserve">: Estimated mean </w:t>
      </w:r>
      <w:r w:rsidRPr="00AA7790">
        <w:rPr>
          <w:rFonts w:cs="Arial"/>
        </w:rPr>
        <w:t xml:space="preserve">± standard deviation </w:t>
      </w:r>
      <w:r w:rsidRPr="00AA7790">
        <w:t>T1 and T2 relaxation times for three different resins</w:t>
      </w:r>
      <w:bookmarkEnd w:id="84"/>
      <w:r w:rsidR="00203EFE">
        <w:t>.</w:t>
      </w:r>
    </w:p>
    <w:p w:rsidR="0062642D" w:rsidRPr="0062642D" w:rsidRDefault="0062642D" w:rsidP="0062642D"/>
    <w:p w:rsidR="0062642D" w:rsidRPr="0056081D" w:rsidRDefault="0062642D" w:rsidP="0062642D">
      <w:pPr>
        <w:pStyle w:val="Heading4"/>
      </w:pPr>
      <w:bookmarkStart w:id="85" w:name="_Toc525470007"/>
      <w:r>
        <w:t>Future work</w:t>
      </w:r>
      <w:bookmarkEnd w:id="85"/>
    </w:p>
    <w:p w:rsidR="0062642D" w:rsidRPr="004329F7" w:rsidRDefault="0062642D" w:rsidP="0062642D">
      <w:r>
        <w:t>This study determines</w:t>
      </w:r>
      <w:r w:rsidRPr="004329F7">
        <w:t xml:space="preserve"> the MRI T1 and T2 relaxation times for resins used to serve as MRI marker material for the first time. In the future, these results will enable to predict the marker visibility before scanning. Thus, for a given scenario in interventional MRI application (</w:t>
      </w:r>
      <w:r>
        <w:t xml:space="preserve">e.g. liver biopsy) the optimal </w:t>
      </w:r>
      <w:r w:rsidRPr="004329F7">
        <w:t>marker can be fa</w:t>
      </w:r>
      <w:r>
        <w:t>bricated with the optimal resin</w:t>
      </w:r>
      <w:r w:rsidRPr="004329F7">
        <w:t xml:space="preserve">. However, relaxation times for more resins should be estimated in the future as the measured resins do not vary considerably among each other, limiting the potential for personalizing interventional </w:t>
      </w:r>
      <w:r w:rsidRPr="004329F7">
        <w:lastRenderedPageBreak/>
        <w:t>applications through T1 and T2 relaxation time matching. Furthermore, extending the signal equation and MR measurement to account for system imperfections (e.g. imperfect inversion pulses, or transmit and receive inhomogeneities) might improve the estimates.</w:t>
      </w:r>
      <w:r>
        <w:t xml:space="preserve"> </w:t>
      </w:r>
    </w:p>
    <w:p w:rsidR="007D02A4" w:rsidRDefault="007D02A4" w:rsidP="00251888">
      <w:pPr>
        <w:pStyle w:val="Caption"/>
      </w:pPr>
    </w:p>
    <w:p w:rsidR="00E47ACB" w:rsidRPr="00AA7790" w:rsidRDefault="00E47ACB" w:rsidP="00E47ACB"/>
    <w:p w:rsidR="00E47ACB" w:rsidRDefault="00E47ACB" w:rsidP="00E47ACB">
      <w:r w:rsidRPr="00AA7790">
        <w:rPr>
          <w:noProof/>
        </w:rPr>
        <w:drawing>
          <wp:inline distT="0" distB="0" distL="0" distR="0" wp14:anchorId="535EB29E" wp14:editId="72F73222">
            <wp:extent cx="5818022" cy="5149970"/>
            <wp:effectExtent l="0" t="0" r="0" b="0"/>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5819460" cy="5151243"/>
                    </a:xfrm>
                    <a:prstGeom prst="rect">
                      <a:avLst/>
                    </a:prstGeom>
                  </pic:spPr>
                </pic:pic>
              </a:graphicData>
            </a:graphic>
          </wp:inline>
        </w:drawing>
      </w:r>
    </w:p>
    <w:p w:rsidR="007C725F" w:rsidRDefault="007C725F" w:rsidP="00251888">
      <w:pPr>
        <w:pStyle w:val="Caption"/>
      </w:pPr>
      <w:bookmarkStart w:id="86" w:name="_Toc523735323"/>
    </w:p>
    <w:p w:rsidR="00E47ACB" w:rsidRPr="00AA7790" w:rsidRDefault="00E47ACB" w:rsidP="00914E0B">
      <w:pPr>
        <w:pStyle w:val="Caption"/>
      </w:pPr>
      <w:bookmarkStart w:id="87" w:name="_Ref523748665"/>
      <w:bookmarkStart w:id="88" w:name="_Toc525469939"/>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6</w:t>
      </w:r>
      <w:r w:rsidR="00462132">
        <w:fldChar w:fldCharType="end"/>
      </w:r>
      <w:bookmarkEnd w:id="87"/>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w:t>
      </w:r>
      <w:r w:rsidR="00D64423">
        <w:t>3.</w:t>
      </w:r>
      <w:r w:rsidRPr="00AA7790">
        <w:t>1) the estimated relaxation curve is overlaid.</w:t>
      </w:r>
      <w:bookmarkEnd w:id="86"/>
      <w:bookmarkEnd w:id="88"/>
    </w:p>
    <w:p w:rsidR="00E47ACB" w:rsidRPr="00E47ACB" w:rsidRDefault="00E47ACB" w:rsidP="00E47ACB"/>
    <w:p w:rsidR="00627537" w:rsidRDefault="00627537" w:rsidP="00886BE1">
      <w:pPr>
        <w:pStyle w:val="Heading2"/>
      </w:pPr>
      <w:bookmarkStart w:id="89" w:name="_Ref523909263"/>
      <w:bookmarkStart w:id="90" w:name="_Ref523925353"/>
      <w:bookmarkStart w:id="91" w:name="_Toc525470008"/>
      <w:r>
        <w:lastRenderedPageBreak/>
        <w:t xml:space="preserve">Alignment </w:t>
      </w:r>
      <w:r w:rsidRPr="004C21C6">
        <w:t>detection</w:t>
      </w:r>
      <w:r>
        <w:t xml:space="preserve"> algorithm</w:t>
      </w:r>
      <w:bookmarkEnd w:id="89"/>
      <w:bookmarkEnd w:id="90"/>
      <w:bookmarkEnd w:id="91"/>
    </w:p>
    <w:p w:rsidR="0028233D" w:rsidRDefault="00F10741" w:rsidP="0028233D">
      <w:r>
        <w:t>The implemented</w:t>
      </w:r>
      <w:r w:rsidR="006F7B5F">
        <w:t xml:space="preserve"> </w:t>
      </w:r>
      <w:r w:rsidR="00EF097B">
        <w:t>algorithm for</w:t>
      </w:r>
      <w:r>
        <w:t xml:space="preserve"> </w:t>
      </w:r>
      <w:r w:rsidR="00CA7F24">
        <w:t xml:space="preserve">the </w:t>
      </w:r>
      <w:r w:rsidR="00B76397">
        <w:t xml:space="preserve">automated </w:t>
      </w:r>
      <w:r w:rsidR="0020248B">
        <w:t>alignment detection</w:t>
      </w:r>
      <w:r>
        <w:t xml:space="preserve"> </w:t>
      </w:r>
      <w:r w:rsidR="00763C66">
        <w:t>of the Z-</w:t>
      </w:r>
      <w:r w:rsidR="001E2168">
        <w:t>frame</w:t>
      </w:r>
      <w:r w:rsidR="00CA7F24">
        <w:t xml:space="preserve"> marker</w:t>
      </w:r>
      <w:r w:rsidR="00EF097B">
        <w:t xml:space="preserve"> </w:t>
      </w:r>
      <w:r w:rsidR="00861186">
        <w:t>consists of two main</w:t>
      </w:r>
      <w:r>
        <w:t xml:space="preserve"> </w:t>
      </w:r>
      <w:r w:rsidR="0062253B">
        <w:t>steps</w:t>
      </w:r>
      <w:r w:rsidR="00EE339D">
        <w:t xml:space="preserve">. </w:t>
      </w:r>
      <w:r w:rsidR="004A3E84">
        <w:t>At first</w:t>
      </w:r>
      <w:r w:rsidR="00FA0FE9">
        <w:t>,</w:t>
      </w:r>
      <w:r w:rsidR="00EE339D">
        <w:t xml:space="preserve"> </w:t>
      </w:r>
      <w:r w:rsidR="000B7EB2">
        <w:t>the Z-</w:t>
      </w:r>
      <w:r w:rsidR="00085651">
        <w:t xml:space="preserve"> frame</w:t>
      </w:r>
      <w:r w:rsidR="00197F42">
        <w:t xml:space="preserve"> structures</w:t>
      </w:r>
      <w:r w:rsidR="00F31873">
        <w:t xml:space="preserve"> are extracted from the </w:t>
      </w:r>
      <w:r w:rsidR="00085651">
        <w:t>captured-MR-</w:t>
      </w:r>
      <w:r w:rsidR="00F31873">
        <w:t>images</w:t>
      </w:r>
      <w:r w:rsidR="00085651">
        <w:t xml:space="preserve">, then </w:t>
      </w:r>
      <w:r w:rsidR="00197F42">
        <w:t>the cent</w:t>
      </w:r>
      <w:r w:rsidR="00085651">
        <w:t>er point</w:t>
      </w:r>
      <w:r w:rsidR="00197F42">
        <w:t xml:space="preserve"> of </w:t>
      </w:r>
      <w:r w:rsidR="00861186">
        <w:t>each</w:t>
      </w:r>
      <w:r w:rsidR="004A3E84">
        <w:t xml:space="preserve"> </w:t>
      </w:r>
      <w:r w:rsidR="00861186">
        <w:t>fiducial is</w:t>
      </w:r>
      <w:r w:rsidR="00F31873">
        <w:t xml:space="preserve"> </w:t>
      </w:r>
      <w:r w:rsidR="00085651">
        <w:t>computed</w:t>
      </w:r>
      <w:r w:rsidR="00197F42">
        <w:t xml:space="preserve">. </w:t>
      </w:r>
      <w:r w:rsidR="00EE339D">
        <w:t xml:space="preserve"> </w:t>
      </w:r>
      <w:r w:rsidR="00B76397">
        <w:t xml:space="preserve">This stage is </w:t>
      </w:r>
      <w:r w:rsidR="00F84A5F">
        <w:t>presented</w:t>
      </w:r>
      <w:r w:rsidR="008C188B">
        <w:t xml:space="preserve"> in section</w:t>
      </w:r>
      <w:r w:rsidR="00DE4676">
        <w:t xml:space="preserve"> </w:t>
      </w:r>
      <w:r w:rsidR="00DE4676">
        <w:fldChar w:fldCharType="begin"/>
      </w:r>
      <w:r w:rsidR="00DE4676">
        <w:instrText xml:space="preserve"> REF _Ref525318992 \n \h </w:instrText>
      </w:r>
      <w:r w:rsidR="00DE4676">
        <w:fldChar w:fldCharType="separate"/>
      </w:r>
      <w:r w:rsidR="00DE4676">
        <w:rPr>
          <w:cs/>
        </w:rPr>
        <w:t>‎</w:t>
      </w:r>
      <w:r w:rsidR="00DE4676">
        <w:t>3.2.2</w:t>
      </w:r>
      <w:r w:rsidR="00DE4676">
        <w:fldChar w:fldCharType="end"/>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315D53">
        <w:t xml:space="preserve"> the</w:t>
      </w:r>
      <w:r w:rsidR="0020248B">
        <w:t xml:space="preserve"> localization and registration </w:t>
      </w:r>
      <w:r w:rsidR="00763C66">
        <w:t>of the Z-</w:t>
      </w:r>
      <w:r w:rsidR="00C62583">
        <w:t xml:space="preserve">frame </w:t>
      </w:r>
      <w:r w:rsidR="00763C66">
        <w:t>marker in</w:t>
      </w:r>
      <w:r w:rsidR="009A10DD">
        <w:t xml:space="preserve"> the</w:t>
      </w:r>
      <w:r w:rsidR="00763C66">
        <w:t xml:space="preserve"> </w:t>
      </w:r>
      <w:r w:rsidR="00D8069B">
        <w:t>MRI coordinate syst</w:t>
      </w:r>
      <w:r w:rsidR="00763C66">
        <w:t>em</w:t>
      </w:r>
      <w:r w:rsidR="00C86630">
        <w:t xml:space="preserve"> that is discussed in section</w:t>
      </w:r>
      <w:r w:rsidR="009A10DD">
        <w:t xml:space="preserve"> </w:t>
      </w:r>
      <w:r w:rsidR="009A10DD">
        <w:fldChar w:fldCharType="begin"/>
      </w:r>
      <w:r w:rsidR="009A10DD">
        <w:instrText xml:space="preserve"> REF _Ref525319058 \n \h </w:instrText>
      </w:r>
      <w:r w:rsidR="009A10DD">
        <w:fldChar w:fldCharType="separate"/>
      </w:r>
      <w:r w:rsidR="009A10DD">
        <w:rPr>
          <w:cs/>
        </w:rPr>
        <w:t>‎</w:t>
      </w:r>
      <w:r w:rsidR="009A10DD">
        <w:t>3.2.3</w:t>
      </w:r>
      <w:r w:rsidR="009A10DD">
        <w:fldChar w:fldCharType="end"/>
      </w:r>
      <w:r w:rsidR="00C6226F">
        <w:t>.</w:t>
      </w:r>
      <w:r w:rsidR="007E6686">
        <w:t xml:space="preserve"> </w:t>
      </w:r>
      <w:r w:rsidR="009A10DD">
        <w:t>A</w:t>
      </w:r>
      <w:r w:rsidR="0065705D">
        <w:t xml:space="preserve">ll the processing </w:t>
      </w:r>
      <w:r w:rsidR="003662BD">
        <w:t>methods</w:t>
      </w:r>
      <w:r w:rsidR="0065705D">
        <w:t xml:space="preserve"> </w:t>
      </w:r>
      <w:r w:rsidR="00E55961">
        <w:t xml:space="preserve">in this chapter </w:t>
      </w:r>
      <w:r w:rsidR="00A53CD5">
        <w:t>are implemented</w:t>
      </w:r>
      <w:r w:rsidR="0025760E">
        <w:t xml:space="preserve"> in Matlab R2017a</w:t>
      </w:r>
      <w:r w:rsidR="002C6955">
        <w:t xml:space="preserve"> and R2018a</w:t>
      </w:r>
      <w:r w:rsidR="00E8358E">
        <w:t>.</w:t>
      </w:r>
      <w:r w:rsidR="00A52A4F">
        <w:t xml:space="preserve"> </w:t>
      </w:r>
      <w:r w:rsidR="00E9418C">
        <w:t>Figures 3.7 and 3.8 show t</w:t>
      </w:r>
      <w:r w:rsidR="00182B41">
        <w:t>he</w:t>
      </w:r>
      <w:r w:rsidR="00B418F0">
        <w:t xml:space="preserve"> general</w:t>
      </w:r>
      <w:r w:rsidR="00182B41">
        <w:t xml:space="preserve"> system configuratio</w:t>
      </w:r>
      <w:r w:rsidR="00E9418C">
        <w:t>n and</w:t>
      </w:r>
      <w:r w:rsidR="009A10DD">
        <w:t xml:space="preserve"> flowchart of the </w:t>
      </w:r>
      <w:r w:rsidR="00E9418C">
        <w:t>procedures</w:t>
      </w:r>
      <w:r w:rsidR="00182B41">
        <w:t>.</w:t>
      </w:r>
    </w:p>
    <w:p w:rsidR="005A3FBE" w:rsidRDefault="0028233D" w:rsidP="0099528B">
      <w:r w:rsidRPr="004F7E7B">
        <w:rPr>
          <w:noProof/>
        </w:rPr>
        <mc:AlternateContent>
          <mc:Choice Requires="wps">
            <w:drawing>
              <wp:anchor distT="0" distB="0" distL="114300" distR="114300" simplePos="0" relativeHeight="251581952" behindDoc="0" locked="0" layoutInCell="1" allowOverlap="1" wp14:anchorId="104B4149" wp14:editId="3214359B">
                <wp:simplePos x="0" y="0"/>
                <wp:positionH relativeFrom="margin">
                  <wp:posOffset>-2540</wp:posOffset>
                </wp:positionH>
                <wp:positionV relativeFrom="paragraph">
                  <wp:posOffset>272556</wp:posOffset>
                </wp:positionV>
                <wp:extent cx="5717349" cy="903111"/>
                <wp:effectExtent l="0" t="0" r="17145" b="11430"/>
                <wp:wrapNone/>
                <wp:docPr id="115" name="Rectangle 44"/>
                <wp:cNvGraphicFramePr/>
                <a:graphic xmlns:a="http://schemas.openxmlformats.org/drawingml/2006/main">
                  <a:graphicData uri="http://schemas.microsoft.com/office/word/2010/wordprocessingShape">
                    <wps:wsp>
                      <wps:cNvSpPr/>
                      <wps:spPr>
                        <a:xfrm>
                          <a:off x="0" y="0"/>
                          <a:ext cx="5717349" cy="903111"/>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17158309" id="Rectangle 44" o:spid="_x0000_s1026" style="position:absolute;margin-left:-.2pt;margin-top:21.45pt;width:450.2pt;height:71.1pt;z-index:251581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CE33DB" w:rsidP="00D31B09">
      <w:r>
        <w:rPr>
          <w:noProof/>
        </w:rPr>
        <mc:AlternateContent>
          <mc:Choice Requires="wps">
            <w:drawing>
              <wp:anchor distT="0" distB="0" distL="114300" distR="114300" simplePos="0" relativeHeight="251590144" behindDoc="0" locked="0" layoutInCell="1" allowOverlap="1" wp14:anchorId="4C595BF7" wp14:editId="1B29F8B6">
                <wp:simplePos x="0" y="0"/>
                <wp:positionH relativeFrom="column">
                  <wp:posOffset>711341</wp:posOffset>
                </wp:positionH>
                <wp:positionV relativeFrom="paragraph">
                  <wp:posOffset>2667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AA6563" w:rsidRDefault="00205D39" w:rsidP="00983E2E">
                            <w:pPr>
                              <w:jc w:val="center"/>
                              <w:rPr>
                                <w:b/>
                                <w:bCs/>
                                <w:color w:val="000000" w:themeColor="text1"/>
                                <w:sz w:val="28"/>
                                <w:szCs w:val="28"/>
                              </w:rPr>
                            </w:pPr>
                            <w:r w:rsidRPr="00AA6563">
                              <w:rPr>
                                <w:b/>
                                <w:bCs/>
                                <w:color w:val="000000" w:themeColor="text1"/>
                                <w:sz w:val="28"/>
                                <w:szCs w:val="28"/>
                              </w:rPr>
                              <w:t>Robotic</w:t>
                            </w:r>
                            <w:r>
                              <w:rPr>
                                <w:b/>
                                <w:bCs/>
                                <w:color w:val="000000" w:themeColor="text1"/>
                                <w:sz w:val="28"/>
                                <w:szCs w:val="28"/>
                              </w:rPr>
                              <w:t>/mechanical</w:t>
                            </w:r>
                            <w:r w:rsidRPr="00AA6563">
                              <w:rPr>
                                <w:b/>
                                <w:bCs/>
                                <w:color w:val="000000" w:themeColor="text1"/>
                                <w:sz w:val="28"/>
                                <w:szCs w:val="28"/>
                              </w:rPr>
                              <w:t xml:space="preserve"> Device &amp;</w:t>
                            </w:r>
                            <w:r>
                              <w:rPr>
                                <w:b/>
                                <w:bCs/>
                                <w:color w:val="000000" w:themeColor="text1"/>
                                <w:sz w:val="28"/>
                                <w:szCs w:val="28"/>
                              </w:rPr>
                              <w:t xml:space="preserve"> </w:t>
                            </w:r>
                            <w:r w:rsidRPr="00AA6563">
                              <w:rPr>
                                <w:b/>
                                <w:bCs/>
                                <w:color w:val="000000" w:themeColor="text1"/>
                                <w:sz w:val="28"/>
                                <w:szCs w:val="28"/>
                              </w:rPr>
                              <w:t>Z-fr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595BF7" id="Rectangle 133" o:spid="_x0000_s1065" style="position:absolute;left:0;text-align:left;margin-left:56pt;margin-top:2.1pt;width:148.2pt;height:50.8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" fillcolor="#c9c9c9 [1942]" strokecolor="#1f4d78 [1604]" strokeweight="1pt">
                <v:textbox>
                  <w:txbxContent>
                    <w:p w:rsidR="00205D39" w:rsidRPr="00AA6563" w:rsidRDefault="00205D39" w:rsidP="00983E2E">
                      <w:pPr>
                        <w:jc w:val="center"/>
                        <w:rPr>
                          <w:b/>
                          <w:bCs/>
                          <w:color w:val="000000" w:themeColor="text1"/>
                          <w:sz w:val="28"/>
                          <w:szCs w:val="28"/>
                        </w:rPr>
                      </w:pPr>
                      <w:r w:rsidRPr="00AA6563">
                        <w:rPr>
                          <w:b/>
                          <w:bCs/>
                          <w:color w:val="000000" w:themeColor="text1"/>
                          <w:sz w:val="28"/>
                          <w:szCs w:val="28"/>
                        </w:rPr>
                        <w:t>Robotic</w:t>
                      </w:r>
                      <w:r>
                        <w:rPr>
                          <w:b/>
                          <w:bCs/>
                          <w:color w:val="000000" w:themeColor="text1"/>
                          <w:sz w:val="28"/>
                          <w:szCs w:val="28"/>
                        </w:rPr>
                        <w:t>/mechanical</w:t>
                      </w:r>
                      <w:r w:rsidRPr="00AA6563">
                        <w:rPr>
                          <w:b/>
                          <w:bCs/>
                          <w:color w:val="000000" w:themeColor="text1"/>
                          <w:sz w:val="28"/>
                          <w:szCs w:val="28"/>
                        </w:rPr>
                        <w:t xml:space="preserve"> Device &amp;</w:t>
                      </w:r>
                      <w:r>
                        <w:rPr>
                          <w:b/>
                          <w:bCs/>
                          <w:color w:val="000000" w:themeColor="text1"/>
                          <w:sz w:val="28"/>
                          <w:szCs w:val="28"/>
                        </w:rPr>
                        <w:t xml:space="preserve"> </w:t>
                      </w:r>
                      <w:r w:rsidRPr="00AA6563">
                        <w:rPr>
                          <w:b/>
                          <w:bCs/>
                          <w:color w:val="000000" w:themeColor="text1"/>
                          <w:sz w:val="28"/>
                          <w:szCs w:val="28"/>
                        </w:rPr>
                        <w:t>Z-frame</w:t>
                      </w:r>
                    </w:p>
                  </w:txbxContent>
                </v:textbox>
              </v:rect>
            </w:pict>
          </mc:Fallback>
        </mc:AlternateContent>
      </w:r>
      <w:r w:rsidR="004254A7">
        <w:rPr>
          <w:noProof/>
        </w:rPr>
        <mc:AlternateContent>
          <mc:Choice Requires="wps">
            <w:drawing>
              <wp:anchor distT="0" distB="0" distL="114300" distR="114300" simplePos="0" relativeHeight="251584000" behindDoc="0" locked="0" layoutInCell="1" allowOverlap="1" wp14:anchorId="343719C3" wp14:editId="40E417CB">
                <wp:simplePos x="0" y="0"/>
                <wp:positionH relativeFrom="column">
                  <wp:posOffset>3502025</wp:posOffset>
                </wp:positionH>
                <wp:positionV relativeFrom="paragraph">
                  <wp:posOffset>26176</wp:posOffset>
                </wp:positionV>
                <wp:extent cx="1883410" cy="645160"/>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410" cy="645160"/>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AA6563" w:rsidRDefault="00205D39" w:rsidP="00F6238C">
                            <w:pPr>
                              <w:spacing w:after="0"/>
                              <w:jc w:val="center"/>
                              <w:rPr>
                                <w:b/>
                                <w:bCs/>
                                <w:color w:val="000000" w:themeColor="text1"/>
                                <w:sz w:val="28"/>
                                <w:szCs w:val="28"/>
                              </w:rPr>
                            </w:pPr>
                            <w:r w:rsidRPr="00AA6563">
                              <w:rPr>
                                <w:b/>
                                <w:bCs/>
                                <w:color w:val="000000" w:themeColor="text1"/>
                                <w:sz w:val="28"/>
                                <w:szCs w:val="28"/>
                              </w:rPr>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3719C3" id="Rectangle 127" o:spid="_x0000_s1066" style="position:absolute;left:0;text-align:left;margin-left:275.75pt;margin-top:2.05pt;width:148.3pt;height:50.8pt;z-index:2515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" fillcolor="#c5e0b3 [1305]" strokecolor="#1f4d78 [1604]" strokeweight="1pt">
                <v:textbox>
                  <w:txbxContent>
                    <w:p w:rsidR="00205D39" w:rsidRPr="00AA6563" w:rsidRDefault="00205D39" w:rsidP="00F6238C">
                      <w:pPr>
                        <w:spacing w:after="0"/>
                        <w:jc w:val="center"/>
                        <w:rPr>
                          <w:b/>
                          <w:bCs/>
                          <w:color w:val="000000" w:themeColor="text1"/>
                          <w:sz w:val="28"/>
                          <w:szCs w:val="28"/>
                        </w:rPr>
                      </w:pPr>
                      <w:r w:rsidRPr="00AA6563">
                        <w:rPr>
                          <w:b/>
                          <w:bCs/>
                          <w:color w:val="000000" w:themeColor="text1"/>
                          <w:sz w:val="28"/>
                          <w:szCs w:val="28"/>
                        </w:rPr>
                        <w:t>MRI Scanner</w:t>
                      </w:r>
                    </w:p>
                  </w:txbxContent>
                </v:textbox>
              </v:rect>
            </w:pict>
          </mc:Fallback>
        </mc:AlternateContent>
      </w:r>
      <w:r w:rsidR="000C6AEB">
        <w:rPr>
          <w:noProof/>
        </w:rPr>
        <mc:AlternateContent>
          <mc:Choice Requires="wps">
            <w:drawing>
              <wp:anchor distT="0" distB="0" distL="114300" distR="114300" simplePos="0" relativeHeight="251591168" behindDoc="0" locked="0" layoutInCell="1" allowOverlap="1" wp14:anchorId="0971AB4E" wp14:editId="68C579AB">
                <wp:simplePos x="0" y="0"/>
                <wp:positionH relativeFrom="margin">
                  <wp:posOffset>-36122</wp:posOffset>
                </wp:positionH>
                <wp:positionV relativeFrom="paragraph">
                  <wp:posOffset>87700</wp:posOffset>
                </wp:positionV>
                <wp:extent cx="725732" cy="564764"/>
                <wp:effectExtent l="4127" t="0" r="2858" b="2857"/>
                <wp:wrapNone/>
                <wp:docPr id="135" name="Text Box 135"/>
                <wp:cNvGraphicFramePr/>
                <a:graphic xmlns:a="http://schemas.openxmlformats.org/drawingml/2006/main">
                  <a:graphicData uri="http://schemas.microsoft.com/office/word/2010/wordprocessingShape">
                    <wps:wsp>
                      <wps:cNvSpPr txBox="1"/>
                      <wps:spPr>
                        <a:xfrm rot="16200000">
                          <a:off x="0" y="0"/>
                          <a:ext cx="725732" cy="564764"/>
                        </a:xfrm>
                        <a:prstGeom prst="rect">
                          <a:avLst/>
                        </a:prstGeom>
                        <a:solidFill>
                          <a:schemeClr val="bg1">
                            <a:lumMod val="95000"/>
                          </a:schemeClr>
                        </a:solidFill>
                        <a:ln w="6350">
                          <a:noFill/>
                        </a:ln>
                      </wps:spPr>
                      <wps:txbx>
                        <w:txbxContent>
                          <w:p w:rsidR="00205D39" w:rsidRPr="000C6AEB" w:rsidRDefault="00205D39" w:rsidP="00542E12">
                            <w:pPr>
                              <w:spacing w:line="240" w:lineRule="auto"/>
                              <w:jc w:val="center"/>
                              <w:rPr>
                                <w:b/>
                                <w:bCs/>
                              </w:rPr>
                            </w:pPr>
                            <w:r w:rsidRPr="000C6AEB">
                              <w:rPr>
                                <w:b/>
                                <w:bCs/>
                              </w:rPr>
                              <w:t>Scanner</w:t>
                            </w:r>
                          </w:p>
                          <w:p w:rsidR="00205D39" w:rsidRPr="000C6AEB" w:rsidRDefault="00205D39" w:rsidP="00542E12">
                            <w:pPr>
                              <w:spacing w:line="240" w:lineRule="auto"/>
                              <w:jc w:val="center"/>
                              <w:rPr>
                                <w:b/>
                                <w:bCs/>
                              </w:rPr>
                            </w:pPr>
                            <w:r w:rsidRPr="000C6AEB">
                              <w:rPr>
                                <w:b/>
                                <w:bCs/>
                              </w:rPr>
                              <w:t xml:space="preserve">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71AB4E" id="Text Box 135" o:spid="_x0000_s1067" type="#_x0000_t202" style="position:absolute;left:0;text-align:left;margin-left:-2.85pt;margin-top:6.9pt;width:57.15pt;height:44.45pt;rotation:-90;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" fillcolor="#f2f2f2 [3052]" stroked="f" strokeweight=".5pt">
                <v:textbox>
                  <w:txbxContent>
                    <w:p w:rsidR="00205D39" w:rsidRPr="000C6AEB" w:rsidRDefault="00205D39" w:rsidP="00542E12">
                      <w:pPr>
                        <w:spacing w:line="240" w:lineRule="auto"/>
                        <w:jc w:val="center"/>
                        <w:rPr>
                          <w:b/>
                          <w:bCs/>
                        </w:rPr>
                      </w:pPr>
                      <w:r w:rsidRPr="000C6AEB">
                        <w:rPr>
                          <w:b/>
                          <w:bCs/>
                        </w:rPr>
                        <w:t>Scanner</w:t>
                      </w:r>
                    </w:p>
                    <w:p w:rsidR="00205D39" w:rsidRPr="000C6AEB" w:rsidRDefault="00205D39" w:rsidP="00542E12">
                      <w:pPr>
                        <w:spacing w:line="240" w:lineRule="auto"/>
                        <w:jc w:val="center"/>
                        <w:rPr>
                          <w:b/>
                          <w:bCs/>
                        </w:rPr>
                      </w:pPr>
                      <w:r w:rsidRPr="000C6AEB">
                        <w:rPr>
                          <w:b/>
                          <w:bCs/>
                        </w:rPr>
                        <w:t xml:space="preserve"> Room</w:t>
                      </w:r>
                    </w:p>
                  </w:txbxContent>
                </v:textbox>
                <w10:wrap anchorx="margin"/>
              </v:shape>
            </w:pict>
          </mc:Fallback>
        </mc:AlternateContent>
      </w:r>
    </w:p>
    <w:p w:rsidR="005A3FBE" w:rsidRDefault="00CE33DB" w:rsidP="00D31B09">
      <w:r>
        <w:rPr>
          <w:noProof/>
        </w:rPr>
        <mc:AlternateContent>
          <mc:Choice Requires="wps">
            <w:drawing>
              <wp:anchor distT="0" distB="0" distL="114300" distR="114300" simplePos="0" relativeHeight="251599360" behindDoc="0" locked="0" layoutInCell="1" allowOverlap="1" wp14:anchorId="7AD98702" wp14:editId="061D5B87">
                <wp:simplePos x="0" y="0"/>
                <wp:positionH relativeFrom="column">
                  <wp:posOffset>1898791</wp:posOffset>
                </wp:positionH>
                <wp:positionV relativeFrom="paragraph">
                  <wp:posOffset>385445</wp:posOffset>
                </wp:positionV>
                <wp:extent cx="274320" cy="182880"/>
                <wp:effectExtent l="26670" t="11430" r="38100" b="19050"/>
                <wp:wrapNone/>
                <wp:docPr id="146" name="Left Arrow 146"/>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414133"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46" o:spid="_x0000_s1026" type="#_x0000_t66" style="position:absolute;margin-left:149.5pt;margin-top:30.35pt;width:21.6pt;height:14.4pt;rotation:9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" adj="7200" fillcolor="#5b9bd5 [3204]" strokecolor="#1f4d78 [1604]" strokeweight="1pt"/>
            </w:pict>
          </mc:Fallback>
        </mc:AlternateContent>
      </w:r>
      <w:r>
        <w:rPr>
          <w:noProof/>
        </w:rPr>
        <mc:AlternateContent>
          <mc:Choice Requires="wps">
            <w:drawing>
              <wp:anchor distT="0" distB="0" distL="114300" distR="114300" simplePos="0" relativeHeight="251600384" behindDoc="0" locked="0" layoutInCell="1" allowOverlap="1" wp14:anchorId="2F4D1100" wp14:editId="3A92075D">
                <wp:simplePos x="0" y="0"/>
                <wp:positionH relativeFrom="column">
                  <wp:posOffset>1139331</wp:posOffset>
                </wp:positionH>
                <wp:positionV relativeFrom="paragraph">
                  <wp:posOffset>381635</wp:posOffset>
                </wp:positionV>
                <wp:extent cx="274320" cy="182880"/>
                <wp:effectExtent l="26670" t="0" r="38100" b="38100"/>
                <wp:wrapNone/>
                <wp:docPr id="148" name="Left Arrow 148"/>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1F691" id="Left Arrow 148" o:spid="_x0000_s1026" type="#_x0000_t66" style="position:absolute;margin-left:89.7pt;margin-top:30.05pt;width:21.6pt;height:14.4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" adj="7200" fillcolor="#5b9bd5 [3204]" strokecolor="#1f4d78 [1604]" strokeweight="1pt"/>
            </w:pict>
          </mc:Fallback>
        </mc:AlternateContent>
      </w:r>
      <w:r w:rsidR="004254A7">
        <w:rPr>
          <w:noProof/>
        </w:rPr>
        <mc:AlternateContent>
          <mc:Choice Requires="wps">
            <w:drawing>
              <wp:anchor distT="0" distB="0" distL="114300" distR="114300" simplePos="0" relativeHeight="251968000" behindDoc="0" locked="0" layoutInCell="1" allowOverlap="1" wp14:anchorId="0F3156E0" wp14:editId="72DE8BEA">
                <wp:simplePos x="0" y="0"/>
                <wp:positionH relativeFrom="column">
                  <wp:posOffset>4647424</wp:posOffset>
                </wp:positionH>
                <wp:positionV relativeFrom="paragraph">
                  <wp:posOffset>371475</wp:posOffset>
                </wp:positionV>
                <wp:extent cx="274320" cy="182880"/>
                <wp:effectExtent l="26670" t="11430" r="38100" b="19050"/>
                <wp:wrapNone/>
                <wp:docPr id="1073741974" name="Left Arrow 1073741974"/>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ED250" id="Left Arrow 1073741974" o:spid="_x0000_s1026" type="#_x0000_t66" style="position:absolute;margin-left:365.95pt;margin-top:29.25pt;width:21.6pt;height:14.4pt;rotation:90;z-index:25196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" adj="7200" fillcolor="#5b9bd5 [3204]" strokecolor="#1f4d78 [1604]" strokeweight="1pt"/>
            </w:pict>
          </mc:Fallback>
        </mc:AlternateContent>
      </w:r>
      <w:r w:rsidR="004254A7">
        <w:rPr>
          <w:noProof/>
        </w:rPr>
        <mc:AlternateContent>
          <mc:Choice Requires="wps">
            <w:drawing>
              <wp:anchor distT="0" distB="0" distL="114300" distR="114300" simplePos="0" relativeHeight="251965952" behindDoc="0" locked="0" layoutInCell="1" allowOverlap="1" wp14:anchorId="5EAA8738" wp14:editId="4F1248E2">
                <wp:simplePos x="0" y="0"/>
                <wp:positionH relativeFrom="column">
                  <wp:posOffset>3944620</wp:posOffset>
                </wp:positionH>
                <wp:positionV relativeFrom="paragraph">
                  <wp:posOffset>381000</wp:posOffset>
                </wp:positionV>
                <wp:extent cx="274320" cy="182880"/>
                <wp:effectExtent l="26670" t="0" r="38100" b="38100"/>
                <wp:wrapNone/>
                <wp:docPr id="53" name="Left Arrow 53"/>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E7509" id="Left Arrow 53" o:spid="_x0000_s1026" type="#_x0000_t66" style="position:absolute;margin-left:310.6pt;margin-top:30pt;width:21.6pt;height:14.4pt;rotation:-90;z-index:25196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" adj="7200" fillcolor="#5b9bd5 [3204]" strokecolor="#1f4d78 [1604]" strokeweight="1pt"/>
            </w:pict>
          </mc:Fallback>
        </mc:AlternateContent>
      </w:r>
    </w:p>
    <w:p w:rsidR="00D17CF0" w:rsidRDefault="00CE33DB" w:rsidP="00D31B09">
      <w:r>
        <w:rPr>
          <w:noProof/>
        </w:rPr>
        <mc:AlternateContent>
          <mc:Choice Requires="wps">
            <w:drawing>
              <wp:anchor distT="0" distB="0" distL="114300" distR="114300" simplePos="0" relativeHeight="251589120" behindDoc="0" locked="0" layoutInCell="1" allowOverlap="1" wp14:anchorId="0B82E244" wp14:editId="372F0E37">
                <wp:simplePos x="0" y="0"/>
                <wp:positionH relativeFrom="margin">
                  <wp:posOffset>696101</wp:posOffset>
                </wp:positionH>
                <wp:positionV relativeFrom="paragraph">
                  <wp:posOffset>288925</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AA6563" w:rsidRDefault="00205D39" w:rsidP="00983E2E">
                            <w:pPr>
                              <w:spacing w:before="240"/>
                              <w:jc w:val="center"/>
                              <w:rPr>
                                <w:b/>
                                <w:bCs/>
                                <w:color w:val="000000" w:themeColor="text1"/>
                                <w:sz w:val="28"/>
                                <w:szCs w:val="28"/>
                              </w:rPr>
                            </w:pPr>
                            <w:r w:rsidRPr="00AA6563">
                              <w:rPr>
                                <w:b/>
                                <w:bCs/>
                                <w:color w:val="000000" w:themeColor="text1"/>
                                <w:sz w:val="28"/>
                                <w:szCs w:val="28"/>
                              </w:rP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82E244" id="Rectangle 132" o:spid="_x0000_s1068" style="position:absolute;left:0;text-align:left;margin-left:54.8pt;margin-top:22.75pt;width:148.3pt;height:51.1pt;z-index:25158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" fillcolor="#f7caac [1301]" strokecolor="#1f4d78 [1604]" strokeweight="1pt">
                <v:textbox>
                  <w:txbxContent>
                    <w:p w:rsidR="00205D39" w:rsidRPr="00AA6563" w:rsidRDefault="00205D39" w:rsidP="00983E2E">
                      <w:pPr>
                        <w:spacing w:before="240"/>
                        <w:jc w:val="center"/>
                        <w:rPr>
                          <w:b/>
                          <w:bCs/>
                          <w:color w:val="000000" w:themeColor="text1"/>
                          <w:sz w:val="28"/>
                          <w:szCs w:val="28"/>
                        </w:rPr>
                      </w:pPr>
                      <w:r w:rsidRPr="00AA6563">
                        <w:rPr>
                          <w:b/>
                          <w:bCs/>
                          <w:color w:val="000000" w:themeColor="text1"/>
                          <w:sz w:val="28"/>
                          <w:szCs w:val="28"/>
                        </w:rPr>
                        <w:t>Robot Controller</w:t>
                      </w:r>
                    </w:p>
                  </w:txbxContent>
                </v:textbox>
                <w10:wrap anchorx="margin"/>
              </v:rect>
            </w:pict>
          </mc:Fallback>
        </mc:AlternateContent>
      </w:r>
      <w:r w:rsidR="004254A7" w:rsidRPr="004F7E7B">
        <w:rPr>
          <w:noProof/>
        </w:rPr>
        <mc:AlternateContent>
          <mc:Choice Requires="wps">
            <w:drawing>
              <wp:anchor distT="0" distB="0" distL="114300" distR="114300" simplePos="0" relativeHeight="251582976" behindDoc="0" locked="0" layoutInCell="1" allowOverlap="1" wp14:anchorId="234120B6" wp14:editId="14909999">
                <wp:simplePos x="0" y="0"/>
                <wp:positionH relativeFrom="margin">
                  <wp:posOffset>-2540</wp:posOffset>
                </wp:positionH>
                <wp:positionV relativeFrom="paragraph">
                  <wp:posOffset>133350</wp:posOffset>
                </wp:positionV>
                <wp:extent cx="5716905" cy="2468880"/>
                <wp:effectExtent l="0" t="0" r="17145" b="26670"/>
                <wp:wrapNone/>
                <wp:docPr id="117" name="Rectangle 44"/>
                <wp:cNvGraphicFramePr/>
                <a:graphic xmlns:a="http://schemas.openxmlformats.org/drawingml/2006/main">
                  <a:graphicData uri="http://schemas.microsoft.com/office/word/2010/wordprocessingShape">
                    <wps:wsp>
                      <wps:cNvSpPr/>
                      <wps:spPr>
                        <a:xfrm>
                          <a:off x="0" y="0"/>
                          <a:ext cx="5716905" cy="2468880"/>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621CCEA9" id="Rectangle 44" o:spid="_x0000_s1026" style="position:absolute;margin-left:-.2pt;margin-top:10.5pt;width:450.15pt;height:194.4pt;z-index:251582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" fillcolor="#f2f2f2 [3052]" strokecolor="black [3200]" strokeweight="1pt">
                <v:stroke dashstyle="longDash"/>
                <v:textbox inset="4pt,4pt,4pt,4pt"/>
                <w10:wrap anchorx="margin"/>
              </v:rect>
            </w:pict>
          </mc:Fallback>
        </mc:AlternateContent>
      </w:r>
      <w:r w:rsidR="004254A7">
        <w:rPr>
          <w:noProof/>
        </w:rPr>
        <mc:AlternateContent>
          <mc:Choice Requires="wps">
            <w:drawing>
              <wp:anchor distT="0" distB="0" distL="114300" distR="114300" simplePos="0" relativeHeight="251586048" behindDoc="0" locked="0" layoutInCell="1" allowOverlap="1" wp14:anchorId="0A612DE5" wp14:editId="4D2A5D38">
                <wp:simplePos x="0" y="0"/>
                <wp:positionH relativeFrom="margin">
                  <wp:posOffset>3503930</wp:posOffset>
                </wp:positionH>
                <wp:positionV relativeFrom="paragraph">
                  <wp:posOffset>255058</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AA6563" w:rsidRDefault="00205D39" w:rsidP="00F6238C">
                            <w:pPr>
                              <w:spacing w:after="0"/>
                              <w:jc w:val="center"/>
                              <w:rPr>
                                <w:b/>
                                <w:bCs/>
                                <w:color w:val="000000" w:themeColor="text1"/>
                                <w:sz w:val="28"/>
                                <w:szCs w:val="28"/>
                              </w:rPr>
                            </w:pPr>
                            <w:r w:rsidRPr="00AA6563">
                              <w:rPr>
                                <w:b/>
                                <w:bCs/>
                                <w:color w:val="000000" w:themeColor="text1"/>
                                <w:sz w:val="28"/>
                                <w:szCs w:val="28"/>
                              </w:rP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612DE5" id="Rectangle 129" o:spid="_x0000_s1069" style="position:absolute;left:0;text-align:left;margin-left:275.9pt;margin-top:20.1pt;width:148.3pt;height:51.1pt;z-index:251586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" fillcolor="#c45911 [2405]" strokecolor="#1f4d78 [1604]" strokeweight="1pt">
                <v:textbox>
                  <w:txbxContent>
                    <w:p w:rsidR="00205D39" w:rsidRPr="00AA6563" w:rsidRDefault="00205D39" w:rsidP="00F6238C">
                      <w:pPr>
                        <w:spacing w:after="0"/>
                        <w:jc w:val="center"/>
                        <w:rPr>
                          <w:b/>
                          <w:bCs/>
                          <w:color w:val="000000" w:themeColor="text1"/>
                          <w:sz w:val="28"/>
                          <w:szCs w:val="28"/>
                        </w:rPr>
                      </w:pPr>
                      <w:r w:rsidRPr="00AA6563">
                        <w:rPr>
                          <w:b/>
                          <w:bCs/>
                          <w:color w:val="000000" w:themeColor="text1"/>
                          <w:sz w:val="28"/>
                          <w:szCs w:val="28"/>
                        </w:rPr>
                        <w:t>MRI Hardware</w:t>
                      </w:r>
                    </w:p>
                  </w:txbxContent>
                </v:textbox>
                <w10:wrap anchorx="margin"/>
              </v:rect>
            </w:pict>
          </mc:Fallback>
        </mc:AlternateContent>
      </w:r>
    </w:p>
    <w:p w:rsidR="00D17CF0" w:rsidRPr="003854EA" w:rsidRDefault="00D17CF0" w:rsidP="00D31B09">
      <w:pPr>
        <w:rPr>
          <w:b/>
          <w:bCs/>
        </w:rPr>
      </w:pPr>
    </w:p>
    <w:p w:rsidR="00D17CF0" w:rsidRDefault="0091472C" w:rsidP="00D31B09">
      <w:r>
        <w:rPr>
          <w:noProof/>
        </w:rPr>
        <mc:AlternateContent>
          <mc:Choice Requires="wps">
            <w:drawing>
              <wp:anchor distT="0" distB="0" distL="114300" distR="114300" simplePos="0" relativeHeight="251974144" behindDoc="0" locked="0" layoutInCell="1" allowOverlap="1" wp14:anchorId="6D46FB91" wp14:editId="572DDBCA">
                <wp:simplePos x="0" y="0"/>
                <wp:positionH relativeFrom="column">
                  <wp:posOffset>4718050</wp:posOffset>
                </wp:positionH>
                <wp:positionV relativeFrom="paragraph">
                  <wp:posOffset>107174</wp:posOffset>
                </wp:positionV>
                <wp:extent cx="91440" cy="182880"/>
                <wp:effectExtent l="30480" t="26670" r="15240" b="15240"/>
                <wp:wrapNone/>
                <wp:docPr id="1073741978" name="Left Arrow 1073741978"/>
                <wp:cNvGraphicFramePr/>
                <a:graphic xmlns:a="http://schemas.openxmlformats.org/drawingml/2006/main">
                  <a:graphicData uri="http://schemas.microsoft.com/office/word/2010/wordprocessingShape">
                    <wps:wsp>
                      <wps:cNvSpPr/>
                      <wps:spPr>
                        <a:xfrm rot="54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ABB2E" id="Left Arrow 1073741978" o:spid="_x0000_s1026" type="#_x0000_t66" style="position:absolute;margin-left:371.5pt;margin-top:8.45pt;width:7.2pt;height:14.4pt;rotation:90;z-index:25197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" adj="10800" fillcolor="#5b9bd5 [3204]" strokecolor="#1f4d78 [1604]" strokeweight="1pt"/>
            </w:pict>
          </mc:Fallback>
        </mc:AlternateContent>
      </w:r>
      <w:r>
        <w:rPr>
          <w:noProof/>
        </w:rPr>
        <mc:AlternateContent>
          <mc:Choice Requires="wps">
            <w:drawing>
              <wp:anchor distT="0" distB="0" distL="114300" distR="114300" simplePos="0" relativeHeight="251970048" behindDoc="0" locked="0" layoutInCell="1" allowOverlap="1" wp14:anchorId="1555C6CD" wp14:editId="16B867F6">
                <wp:simplePos x="0" y="0"/>
                <wp:positionH relativeFrom="column">
                  <wp:posOffset>3998736</wp:posOffset>
                </wp:positionH>
                <wp:positionV relativeFrom="paragraph">
                  <wp:posOffset>116627</wp:posOffset>
                </wp:positionV>
                <wp:extent cx="91440" cy="182880"/>
                <wp:effectExtent l="30480" t="7620" r="15240" b="34290"/>
                <wp:wrapNone/>
                <wp:docPr id="1073741976" name="Left Arrow 1073741976"/>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E0A0A" id="Left Arrow 1073741976" o:spid="_x0000_s1026" type="#_x0000_t66" style="position:absolute;margin-left:314.85pt;margin-top:9.2pt;width:7.2pt;height:14.4pt;rotation:-90;z-index:25197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hFnhg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5024" behindDoc="0" locked="0" layoutInCell="1" allowOverlap="1" wp14:anchorId="3B7918C4" wp14:editId="2FB7ED39">
                <wp:simplePos x="0" y="0"/>
                <wp:positionH relativeFrom="column">
                  <wp:posOffset>3484880</wp:posOffset>
                </wp:positionH>
                <wp:positionV relativeFrom="paragraph">
                  <wp:posOffset>279541</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AA6563" w:rsidRDefault="00205D39" w:rsidP="00F6238C">
                            <w:pPr>
                              <w:spacing w:after="0"/>
                              <w:jc w:val="center"/>
                              <w:rPr>
                                <w:b/>
                                <w:bCs/>
                                <w:color w:val="000000" w:themeColor="text1"/>
                                <w:sz w:val="28"/>
                                <w:szCs w:val="28"/>
                              </w:rPr>
                            </w:pPr>
                            <w:r w:rsidRPr="00AA6563">
                              <w:rPr>
                                <w:b/>
                                <w:bCs/>
                                <w:color w:val="000000" w:themeColor="text1"/>
                                <w:sz w:val="28"/>
                                <w:szCs w:val="28"/>
                              </w:rP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7918C4" id="Rectangle 128" o:spid="_x0000_s1070" style="position:absolute;left:0;text-align:left;margin-left:274.4pt;margin-top:22pt;width:148.3pt;height:51.1pt;z-index:2515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" fillcolor="#e2e64a" strokecolor="#1f4d78 [1604]" strokeweight="1pt">
                <v:textbox>
                  <w:txbxContent>
                    <w:p w:rsidR="00205D39" w:rsidRPr="00AA6563" w:rsidRDefault="00205D39" w:rsidP="00F6238C">
                      <w:pPr>
                        <w:spacing w:after="0"/>
                        <w:jc w:val="center"/>
                        <w:rPr>
                          <w:b/>
                          <w:bCs/>
                          <w:color w:val="000000" w:themeColor="text1"/>
                          <w:sz w:val="28"/>
                          <w:szCs w:val="28"/>
                        </w:rPr>
                      </w:pPr>
                      <w:r w:rsidRPr="00AA6563">
                        <w:rPr>
                          <w:b/>
                          <w:bCs/>
                          <w:color w:val="000000" w:themeColor="text1"/>
                          <w:sz w:val="28"/>
                          <w:szCs w:val="28"/>
                        </w:rPr>
                        <w:t>MRI Host Workstation</w:t>
                      </w:r>
                    </w:p>
                  </w:txbxContent>
                </v:textbox>
              </v:rect>
            </w:pict>
          </mc:Fallback>
        </mc:AlternateContent>
      </w:r>
    </w:p>
    <w:p w:rsidR="00D17CF0" w:rsidRDefault="00CE33DB" w:rsidP="00D31B09">
      <w:r>
        <w:rPr>
          <w:noProof/>
        </w:rPr>
        <mc:AlternateContent>
          <mc:Choice Requires="wps">
            <w:drawing>
              <wp:anchor distT="0" distB="0" distL="114300" distR="114300" simplePos="0" relativeHeight="251597312" behindDoc="0" locked="0" layoutInCell="1" allowOverlap="1" wp14:anchorId="3E146B44" wp14:editId="3063D517">
                <wp:simplePos x="0" y="0"/>
                <wp:positionH relativeFrom="column">
                  <wp:posOffset>1647966</wp:posOffset>
                </wp:positionH>
                <wp:positionV relativeFrom="paragraph">
                  <wp:posOffset>135255</wp:posOffset>
                </wp:positionV>
                <wp:extent cx="731520" cy="182880"/>
                <wp:effectExtent l="7620" t="11430" r="19050" b="19050"/>
                <wp:wrapNone/>
                <wp:docPr id="144" name="Left Arrow 144"/>
                <wp:cNvGraphicFramePr/>
                <a:graphic xmlns:a="http://schemas.openxmlformats.org/drawingml/2006/main">
                  <a:graphicData uri="http://schemas.microsoft.com/office/word/2010/wordprocessingShape">
                    <wps:wsp>
                      <wps:cNvSpPr/>
                      <wps:spPr>
                        <a:xfrm rot="54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2C3440" id="Left Arrow 144" o:spid="_x0000_s1026" type="#_x0000_t66" style="position:absolute;margin-left:129.75pt;margin-top:10.65pt;width:57.6pt;height:14.4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" adj="2700" fillcolor="#5b9bd5 [3204]" strokecolor="#1f4d78 [1604]" strokeweight="1pt"/>
            </w:pict>
          </mc:Fallback>
        </mc:AlternateContent>
      </w:r>
      <w:r>
        <w:rPr>
          <w:noProof/>
        </w:rPr>
        <mc:AlternateContent>
          <mc:Choice Requires="wps">
            <w:drawing>
              <wp:anchor distT="0" distB="0" distL="114300" distR="114300" simplePos="0" relativeHeight="251598336" behindDoc="0" locked="0" layoutInCell="1" allowOverlap="1" wp14:anchorId="00F28E7A" wp14:editId="74509DDB">
                <wp:simplePos x="0" y="0"/>
                <wp:positionH relativeFrom="column">
                  <wp:posOffset>903111</wp:posOffset>
                </wp:positionH>
                <wp:positionV relativeFrom="paragraph">
                  <wp:posOffset>129540</wp:posOffset>
                </wp:positionV>
                <wp:extent cx="731520" cy="182880"/>
                <wp:effectExtent l="7620" t="0" r="19050" b="38100"/>
                <wp:wrapNone/>
                <wp:docPr id="145" name="Left Arrow 145"/>
                <wp:cNvGraphicFramePr/>
                <a:graphic xmlns:a="http://schemas.openxmlformats.org/drawingml/2006/main">
                  <a:graphicData uri="http://schemas.microsoft.com/office/word/2010/wordprocessingShape">
                    <wps:wsp>
                      <wps:cNvSpPr/>
                      <wps:spPr>
                        <a:xfrm rot="162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F906D" id="Left Arrow 145" o:spid="_x0000_s1026" type="#_x0000_t66" style="position:absolute;margin-left:71.1pt;margin-top:10.2pt;width:57.6pt;height:14.4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" adj="2700" fillcolor="#5b9bd5 [3204]" strokecolor="#1f4d78 [1604]" strokeweight="1pt"/>
            </w:pict>
          </mc:Fallback>
        </mc:AlternateContent>
      </w:r>
      <w:r w:rsidR="0091472C">
        <w:rPr>
          <w:noProof/>
        </w:rPr>
        <mc:AlternateContent>
          <mc:Choice Requires="wps">
            <w:drawing>
              <wp:anchor distT="0" distB="0" distL="114300" distR="114300" simplePos="0" relativeHeight="251593216" behindDoc="0" locked="0" layoutInCell="1" allowOverlap="1" wp14:anchorId="53C4DBF6" wp14:editId="4237460E">
                <wp:simplePos x="0" y="0"/>
                <wp:positionH relativeFrom="column">
                  <wp:posOffset>6417522</wp:posOffset>
                </wp:positionH>
                <wp:positionV relativeFrom="paragraph">
                  <wp:posOffset>260844</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CA8C4" id="Left Arrow 137" o:spid="_x0000_s1026" type="#_x0000_t66" style="position:absolute;margin-left:505.3pt;margin-top:20.55pt;width:72.7pt;height:21.6pt;rotation:-90;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" adj="3209" fillcolor="#5b9bd5 [3204]" strokecolor="#1f4d78 [1604]" strokeweight="1pt"/>
            </w:pict>
          </mc:Fallback>
        </mc:AlternateContent>
      </w:r>
      <w:r w:rsidR="000C6AEB">
        <w:rPr>
          <w:noProof/>
        </w:rPr>
        <mc:AlternateContent>
          <mc:Choice Requires="wps">
            <w:drawing>
              <wp:anchor distT="0" distB="0" distL="114300" distR="114300" simplePos="0" relativeHeight="251592192" behindDoc="0" locked="0" layoutInCell="1" allowOverlap="1" wp14:anchorId="5D87712F" wp14:editId="300DF9B5">
                <wp:simplePos x="0" y="0"/>
                <wp:positionH relativeFrom="column">
                  <wp:posOffset>-681673</wp:posOffset>
                </wp:positionH>
                <wp:positionV relativeFrom="paragraph">
                  <wp:posOffset>216218</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205D39" w:rsidRPr="000C6AEB" w:rsidRDefault="00205D39" w:rsidP="004D67D3">
                            <w:pPr>
                              <w:jc w:val="center"/>
                              <w:rPr>
                                <w:b/>
                                <w:bCs/>
                              </w:rPr>
                            </w:pPr>
                            <w:r w:rsidRPr="000C6AEB">
                              <w:rPr>
                                <w:b/>
                                <w:bCs/>
                              </w:rP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87712F" id="Text Box 136" o:spid="_x0000_s1071" type="#_x0000_t202" style="position:absolute;left:0;text-align:left;margin-left:-53.7pt;margin-top:17.05pt;width:153.85pt;height:28.25pt;rotation:-90;z-index:251592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" fillcolor="#f2f2f2 [3052]" stroked="f" strokeweight=".5pt">
                <v:textbox>
                  <w:txbxContent>
                    <w:p w:rsidR="00205D39" w:rsidRPr="000C6AEB" w:rsidRDefault="00205D39" w:rsidP="004D67D3">
                      <w:pPr>
                        <w:jc w:val="center"/>
                        <w:rPr>
                          <w:b/>
                          <w:bCs/>
                        </w:rPr>
                      </w:pPr>
                      <w:r w:rsidRPr="000C6AEB">
                        <w:rPr>
                          <w:b/>
                          <w:bCs/>
                        </w:rPr>
                        <w:t>Control Room</w:t>
                      </w:r>
                    </w:p>
                  </w:txbxContent>
                </v:textbox>
              </v:shape>
            </w:pict>
          </mc:Fallback>
        </mc:AlternateContent>
      </w:r>
    </w:p>
    <w:p w:rsidR="00D17CF0" w:rsidRDefault="0091472C" w:rsidP="00D31B09">
      <w:r>
        <w:rPr>
          <w:noProof/>
        </w:rPr>
        <mc:AlternateContent>
          <mc:Choice Requires="wps">
            <w:drawing>
              <wp:anchor distT="0" distB="0" distL="114300" distR="114300" simplePos="0" relativeHeight="251972096" behindDoc="0" locked="0" layoutInCell="1" allowOverlap="1" wp14:anchorId="2331623B" wp14:editId="3892443B">
                <wp:simplePos x="0" y="0"/>
                <wp:positionH relativeFrom="column">
                  <wp:posOffset>4416425</wp:posOffset>
                </wp:positionH>
                <wp:positionV relativeFrom="paragraph">
                  <wp:posOffset>137301</wp:posOffset>
                </wp:positionV>
                <wp:extent cx="91440" cy="182880"/>
                <wp:effectExtent l="30480" t="7620" r="15240" b="34290"/>
                <wp:wrapNone/>
                <wp:docPr id="1073741977" name="Left Arrow 1073741977"/>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D54C6" id="Left Arrow 1073741977" o:spid="_x0000_s1026" type="#_x0000_t66" style="position:absolute;margin-left:347.75pt;margin-top:10.8pt;width:7.2pt;height:14.4pt;rotation:-90;z-index:25197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FE0hQ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8096" behindDoc="0" locked="0" layoutInCell="1" allowOverlap="1" wp14:anchorId="5E505A42" wp14:editId="4BA3731D">
                <wp:simplePos x="0" y="0"/>
                <wp:positionH relativeFrom="margin">
                  <wp:posOffset>674511</wp:posOffset>
                </wp:positionH>
                <wp:positionV relativeFrom="paragraph">
                  <wp:posOffset>291465</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AA6563" w:rsidRDefault="00205D39" w:rsidP="00B93EA5">
                            <w:pPr>
                              <w:jc w:val="center"/>
                              <w:rPr>
                                <w:b/>
                                <w:bCs/>
                                <w:color w:val="000000" w:themeColor="text1"/>
                                <w:sz w:val="28"/>
                                <w:szCs w:val="28"/>
                              </w:rPr>
                            </w:pPr>
                            <w:r w:rsidRPr="00AA6563">
                              <w:rPr>
                                <w:b/>
                                <w:bCs/>
                                <w:color w:val="000000" w:themeColor="text1"/>
                                <w:sz w:val="28"/>
                                <w:szCs w:val="28"/>
                              </w:rP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505A42" id="Rectangle 131" o:spid="_x0000_s1072" style="position:absolute;left:0;text-align:left;margin-left:53.1pt;margin-top:22.95pt;width:148.3pt;height:51.1pt;z-index:25158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" fillcolor="#17aab9" strokecolor="#1f4d78 [1604]" strokeweight="1pt">
                <v:textbox>
                  <w:txbxContent>
                    <w:p w:rsidR="00205D39" w:rsidRPr="00AA6563" w:rsidRDefault="00205D39" w:rsidP="00B93EA5">
                      <w:pPr>
                        <w:jc w:val="center"/>
                        <w:rPr>
                          <w:b/>
                          <w:bCs/>
                          <w:color w:val="000000" w:themeColor="text1"/>
                          <w:sz w:val="28"/>
                          <w:szCs w:val="28"/>
                        </w:rPr>
                      </w:pPr>
                      <w:r w:rsidRPr="00AA6563">
                        <w:rPr>
                          <w:b/>
                          <w:bCs/>
                          <w:color w:val="000000" w:themeColor="text1"/>
                          <w:sz w:val="28"/>
                          <w:szCs w:val="28"/>
                        </w:rPr>
                        <w:t>Navigation Workstation</w:t>
                      </w:r>
                    </w:p>
                  </w:txbxContent>
                </v:textbox>
                <w10:wrap anchorx="margin"/>
              </v:rect>
            </w:pict>
          </mc:Fallback>
        </mc:AlternateContent>
      </w:r>
      <w:r w:rsidR="004254A7">
        <w:rPr>
          <w:noProof/>
        </w:rPr>
        <mc:AlternateContent>
          <mc:Choice Requires="wps">
            <w:drawing>
              <wp:anchor distT="0" distB="0" distL="114300" distR="114300" simplePos="0" relativeHeight="251587072" behindDoc="0" locked="0" layoutInCell="1" allowOverlap="1" wp14:anchorId="5883F0E8" wp14:editId="58BDD829">
                <wp:simplePos x="0" y="0"/>
                <wp:positionH relativeFrom="margin">
                  <wp:posOffset>3526790</wp:posOffset>
                </wp:positionH>
                <wp:positionV relativeFrom="paragraph">
                  <wp:posOffset>298591</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AA6563" w:rsidRDefault="00205D39" w:rsidP="00F6238C">
                            <w:pPr>
                              <w:spacing w:after="0"/>
                              <w:jc w:val="center"/>
                              <w:rPr>
                                <w:b/>
                                <w:bCs/>
                                <w:color w:val="000000" w:themeColor="text1"/>
                                <w:sz w:val="28"/>
                                <w:szCs w:val="28"/>
                              </w:rPr>
                            </w:pPr>
                            <w:r w:rsidRPr="00AA6563">
                              <w:rPr>
                                <w:b/>
                                <w:bCs/>
                                <w:color w:val="000000" w:themeColor="text1"/>
                                <w:sz w:val="28"/>
                                <w:szCs w:val="28"/>
                              </w:rP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83F0E8" id="Rectangle 130" o:spid="_x0000_s1073" style="position:absolute;left:0;text-align:left;margin-left:277.7pt;margin-top:23.5pt;width:148.3pt;height:51.1pt;z-index:251587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" fillcolor="#d55bcf" strokecolor="#1f4d78 [1604]" strokeweight="1pt">
                <v:textbox>
                  <w:txbxContent>
                    <w:p w:rsidR="00205D39" w:rsidRPr="00AA6563" w:rsidRDefault="00205D39" w:rsidP="00F6238C">
                      <w:pPr>
                        <w:spacing w:after="0"/>
                        <w:jc w:val="center"/>
                        <w:rPr>
                          <w:b/>
                          <w:bCs/>
                          <w:color w:val="000000" w:themeColor="text1"/>
                          <w:sz w:val="28"/>
                          <w:szCs w:val="28"/>
                        </w:rPr>
                      </w:pPr>
                      <w:r w:rsidRPr="00AA6563">
                        <w:rPr>
                          <w:b/>
                          <w:bCs/>
                          <w:color w:val="000000" w:themeColor="text1"/>
                          <w:sz w:val="28"/>
                          <w:szCs w:val="28"/>
                        </w:rPr>
                        <w:t>Capture Device</w:t>
                      </w:r>
                    </w:p>
                  </w:txbxContent>
                </v:textbox>
                <w10:wrap anchorx="margin"/>
              </v:rect>
            </w:pict>
          </mc:Fallback>
        </mc:AlternateContent>
      </w:r>
    </w:p>
    <w:p w:rsidR="00D17CF0" w:rsidRDefault="004254A7" w:rsidP="00D31B09">
      <w:r>
        <w:rPr>
          <w:noProof/>
        </w:rPr>
        <mc:AlternateContent>
          <mc:Choice Requires="wps">
            <w:drawing>
              <wp:anchor distT="0" distB="0" distL="114300" distR="114300" simplePos="0" relativeHeight="251602432" behindDoc="0" locked="0" layoutInCell="1" allowOverlap="1" wp14:anchorId="061A7B9C" wp14:editId="4104B390">
                <wp:simplePos x="0" y="0"/>
                <wp:positionH relativeFrom="column">
                  <wp:posOffset>2567164</wp:posOffset>
                </wp:positionH>
                <wp:positionV relativeFrom="paragraph">
                  <wp:posOffset>14986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75374" id="Left Arrow 150" o:spid="_x0000_s1026" type="#_x0000_t66" style="position:absolute;margin-left:202.15pt;margin-top:11.8pt;width:1in;height:21.6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" adj="3240" fillcolor="#5b9bd5 [3204]" strokecolor="#1f4d78 [1604]" strokeweight="1pt"/>
            </w:pict>
          </mc:Fallback>
        </mc:AlternateContent>
      </w:r>
    </w:p>
    <w:p w:rsidR="00F52970" w:rsidRPr="001D66C4" w:rsidRDefault="00F52970" w:rsidP="001D66C4"/>
    <w:p w:rsidR="005E73E1" w:rsidRDefault="00B93EA5" w:rsidP="00D31B09">
      <w:pPr>
        <w:rPr>
          <w:b/>
          <w:bCs/>
        </w:rPr>
      </w:pPr>
      <w:r>
        <w:rPr>
          <w:noProof/>
        </w:rPr>
        <mc:AlternateContent>
          <mc:Choice Requires="wps">
            <w:drawing>
              <wp:anchor distT="0" distB="0" distL="114300" distR="114300" simplePos="0" relativeHeight="251758080" behindDoc="0" locked="0" layoutInCell="1" allowOverlap="1" wp14:anchorId="6C697560" wp14:editId="24C8CA74">
                <wp:simplePos x="0" y="0"/>
                <wp:positionH relativeFrom="margin">
                  <wp:align>right</wp:align>
                </wp:positionH>
                <wp:positionV relativeFrom="paragraph">
                  <wp:posOffset>232833</wp:posOffset>
                </wp:positionV>
                <wp:extent cx="5716905" cy="1490134"/>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16905" cy="1490134"/>
                        </a:xfrm>
                        <a:prstGeom prst="rect">
                          <a:avLst/>
                        </a:prstGeom>
                        <a:solidFill>
                          <a:prstClr val="white"/>
                        </a:solidFill>
                        <a:ln>
                          <a:noFill/>
                        </a:ln>
                      </wps:spPr>
                      <wps:txbx>
                        <w:txbxContent>
                          <w:p w:rsidR="00205D39" w:rsidRDefault="00205D39" w:rsidP="008147EE">
                            <w:pPr>
                              <w:pStyle w:val="Caption"/>
                            </w:pPr>
                            <w:bookmarkStart w:id="92" w:name="_Toc523735291"/>
                            <w:bookmarkStart w:id="93" w:name="_Toc524625274"/>
                            <w:bookmarkStart w:id="94" w:name="_Toc52546994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data flow during  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bookmarkEnd w:id="92"/>
                            <w:bookmarkEnd w:id="93"/>
                            <w:bookmarkEnd w:id="94"/>
                            <w:r>
                              <w:t xml:space="preserve"> </w:t>
                            </w:r>
                          </w:p>
                          <w:p w:rsidR="00205D39" w:rsidRPr="00711EE7" w:rsidRDefault="00205D39"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697560" id="Text Box 18" o:spid="_x0000_s1074" type="#_x0000_t202" style="position:absolute;left:0;text-align:left;margin-left:398.95pt;margin-top:18.35pt;width:450.15pt;height:117.35pt;z-index:2517580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" stroked="f">
                <v:textbox inset="0,0,0,0">
                  <w:txbxContent>
                    <w:p w:rsidR="00205D39" w:rsidRDefault="00205D39" w:rsidP="008147EE">
                      <w:pPr>
                        <w:pStyle w:val="Caption"/>
                      </w:pPr>
                      <w:bookmarkStart w:id="95" w:name="_Toc523735291"/>
                      <w:bookmarkStart w:id="96" w:name="_Toc524625274"/>
                      <w:bookmarkStart w:id="97" w:name="_Toc52546994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data flow during  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bookmarkEnd w:id="95"/>
                      <w:bookmarkEnd w:id="96"/>
                      <w:bookmarkEnd w:id="97"/>
                      <w:r>
                        <w:t xml:space="preserve"> </w:t>
                      </w:r>
                    </w:p>
                    <w:p w:rsidR="00205D39" w:rsidRPr="00711EE7" w:rsidRDefault="00205D39" w:rsidP="00251888">
                      <w:pPr>
                        <w:pStyle w:val="Caption"/>
                      </w:pPr>
                    </w:p>
                  </w:txbxContent>
                </v:textbox>
                <w10:wrap anchorx="margin"/>
              </v:shape>
            </w:pict>
          </mc:Fallback>
        </mc:AlternateContent>
      </w:r>
    </w:p>
    <w:p w:rsidR="005E73E1" w:rsidRDefault="005E73E1" w:rsidP="00D31B09">
      <w:pPr>
        <w:rPr>
          <w:b/>
          <w:bCs/>
        </w:rPr>
      </w:pPr>
    </w:p>
    <w:p w:rsidR="00CE3056" w:rsidRDefault="00CE3056" w:rsidP="00D31B09"/>
    <w:p w:rsidR="00CE3056" w:rsidRDefault="00CE3056" w:rsidP="00D31B09"/>
    <w:p w:rsidR="00CE3056" w:rsidRDefault="00CE3056" w:rsidP="00D31B09"/>
    <w:p w:rsidR="005E73E1" w:rsidRDefault="005E73E1" w:rsidP="00D31B09"/>
    <w:p w:rsidR="00CE3056" w:rsidRDefault="0039406B" w:rsidP="00D31B09">
      <w:r>
        <w:rPr>
          <w:noProof/>
        </w:rPr>
        <mc:AlternateContent>
          <mc:Choice Requires="wps">
            <w:drawing>
              <wp:anchor distT="0" distB="0" distL="114300" distR="114300" simplePos="0" relativeHeight="251618816" behindDoc="0" locked="0" layoutInCell="1" allowOverlap="1" wp14:anchorId="460B913E" wp14:editId="44CFCDD7">
                <wp:simplePos x="0" y="0"/>
                <wp:positionH relativeFrom="margin">
                  <wp:posOffset>56444</wp:posOffset>
                </wp:positionH>
                <wp:positionV relativeFrom="paragraph">
                  <wp:posOffset>313902</wp:posOffset>
                </wp:positionV>
                <wp:extent cx="5589917" cy="6287699"/>
                <wp:effectExtent l="0" t="0" r="10795" b="18415"/>
                <wp:wrapNone/>
                <wp:docPr id="175" name="Rectangle 175"/>
                <wp:cNvGraphicFramePr/>
                <a:graphic xmlns:a="http://schemas.openxmlformats.org/drawingml/2006/main">
                  <a:graphicData uri="http://schemas.microsoft.com/office/word/2010/wordprocessingShape">
                    <wps:wsp>
                      <wps:cNvSpPr/>
                      <wps:spPr>
                        <a:xfrm>
                          <a:off x="0" y="0"/>
                          <a:ext cx="5589917" cy="6287699"/>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BE97C1" id="Rectangle 175" o:spid="_x0000_s1026" style="position:absolute;margin-left:4.45pt;margin-top:24.7pt;width:440.15pt;height:495.1pt;z-index:251618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" fillcolor="#17aab9" strokecolor="#1f4d78 [1604]" strokeweight="1pt">
                <w10:wrap anchorx="margin"/>
              </v:rect>
            </w:pict>
          </mc:Fallback>
        </mc:AlternateContent>
      </w:r>
    </w:p>
    <w:p w:rsidR="00CE3056" w:rsidRDefault="005E102F" w:rsidP="00D31B09">
      <w:r>
        <w:rPr>
          <w:noProof/>
        </w:rPr>
        <mc:AlternateContent>
          <mc:Choice Requires="wps">
            <w:drawing>
              <wp:anchor distT="0" distB="0" distL="114300" distR="114300" simplePos="0" relativeHeight="251625984" behindDoc="0" locked="0" layoutInCell="1" allowOverlap="1" wp14:anchorId="73189488" wp14:editId="11072709">
                <wp:simplePos x="0" y="0"/>
                <wp:positionH relativeFrom="margin">
                  <wp:posOffset>2889956</wp:posOffset>
                </wp:positionH>
                <wp:positionV relativeFrom="paragraph">
                  <wp:posOffset>34502</wp:posOffset>
                </wp:positionV>
                <wp:extent cx="2663825" cy="6084711"/>
                <wp:effectExtent l="0" t="0" r="22225" b="11430"/>
                <wp:wrapNone/>
                <wp:docPr id="182" name="Rectangle 182"/>
                <wp:cNvGraphicFramePr/>
                <a:graphic xmlns:a="http://schemas.openxmlformats.org/drawingml/2006/main">
                  <a:graphicData uri="http://schemas.microsoft.com/office/word/2010/wordprocessingShape">
                    <wps:wsp>
                      <wps:cNvSpPr/>
                      <wps:spPr>
                        <a:xfrm>
                          <a:off x="0" y="0"/>
                          <a:ext cx="2663825" cy="6084711"/>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1A2A9E" w:rsidRDefault="00205D39" w:rsidP="00DA44AD">
                            <w:pPr>
                              <w:jc w:val="center"/>
                              <w:rPr>
                                <w:b/>
                                <w:bCs/>
                                <w:color w:val="000000" w:themeColor="text1"/>
                                <w:sz w:val="28"/>
                                <w:szCs w:val="28"/>
                              </w:rPr>
                            </w:pPr>
                            <w:r w:rsidRPr="001A2A9E">
                              <w:rPr>
                                <w:b/>
                                <w:bCs/>
                                <w:color w:val="000000" w:themeColor="text1"/>
                                <w:sz w:val="28"/>
                                <w:szCs w:val="28"/>
                              </w:rPr>
                              <w:t>Localization and                      Registration</w:t>
                            </w:r>
                          </w:p>
                          <w:p w:rsidR="00205D39" w:rsidRPr="00DA44AD" w:rsidRDefault="00205D39" w:rsidP="00DA44AD">
                            <w:pPr>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189488" id="Rectangle 182" o:spid="_x0000_s1075" style="position:absolute;left:0;text-align:left;margin-left:227.55pt;margin-top:2.7pt;width:209.75pt;height:479.1pt;z-index:25162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" fillcolor="#cff" strokecolor="#1f4d78 [1604]" strokeweight="1pt">
                <v:textbox>
                  <w:txbxContent>
                    <w:p w:rsidR="00205D39" w:rsidRPr="001A2A9E" w:rsidRDefault="00205D39" w:rsidP="00DA44AD">
                      <w:pPr>
                        <w:jc w:val="center"/>
                        <w:rPr>
                          <w:b/>
                          <w:bCs/>
                          <w:color w:val="000000" w:themeColor="text1"/>
                          <w:sz w:val="28"/>
                          <w:szCs w:val="28"/>
                        </w:rPr>
                      </w:pPr>
                      <w:r w:rsidRPr="001A2A9E">
                        <w:rPr>
                          <w:b/>
                          <w:bCs/>
                          <w:color w:val="000000" w:themeColor="text1"/>
                          <w:sz w:val="28"/>
                          <w:szCs w:val="28"/>
                        </w:rPr>
                        <w:t>Localization and                      Registration</w:t>
                      </w:r>
                    </w:p>
                    <w:p w:rsidR="00205D39" w:rsidRPr="00DA44AD" w:rsidRDefault="00205D39" w:rsidP="00DA44AD">
                      <w:pPr>
                        <w:jc w:val="center"/>
                        <w:rPr>
                          <w:color w:val="000000" w:themeColor="text1"/>
                        </w:rPr>
                      </w:pPr>
                    </w:p>
                  </w:txbxContent>
                </v:textbox>
                <w10:wrap anchorx="margin"/>
              </v:rect>
            </w:pict>
          </mc:Fallback>
        </mc:AlternateContent>
      </w:r>
      <w:r>
        <w:rPr>
          <w:noProof/>
        </w:rPr>
        <mc:AlternateContent>
          <mc:Choice Requires="wps">
            <w:drawing>
              <wp:anchor distT="0" distB="0" distL="114300" distR="114300" simplePos="0" relativeHeight="251619840" behindDoc="0" locked="0" layoutInCell="1" allowOverlap="1" wp14:anchorId="5A714109" wp14:editId="45D8DC06">
                <wp:simplePos x="0" y="0"/>
                <wp:positionH relativeFrom="margin">
                  <wp:posOffset>124178</wp:posOffset>
                </wp:positionH>
                <wp:positionV relativeFrom="paragraph">
                  <wp:posOffset>34502</wp:posOffset>
                </wp:positionV>
                <wp:extent cx="2663825" cy="6096000"/>
                <wp:effectExtent l="0" t="0" r="22225" b="19050"/>
                <wp:wrapNone/>
                <wp:docPr id="176" name="Rectangle 176"/>
                <wp:cNvGraphicFramePr/>
                <a:graphic xmlns:a="http://schemas.openxmlformats.org/drawingml/2006/main">
                  <a:graphicData uri="http://schemas.microsoft.com/office/word/2010/wordprocessingShape">
                    <wps:wsp>
                      <wps:cNvSpPr/>
                      <wps:spPr>
                        <a:xfrm>
                          <a:off x="0" y="0"/>
                          <a:ext cx="2663825" cy="609600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1A2A9E" w:rsidRDefault="00205D39" w:rsidP="00DA44AD">
                            <w:pPr>
                              <w:jc w:val="center"/>
                              <w:rPr>
                                <w:b/>
                                <w:bCs/>
                                <w:color w:val="000000" w:themeColor="text1"/>
                                <w:sz w:val="28"/>
                                <w:szCs w:val="28"/>
                              </w:rPr>
                            </w:pPr>
                            <w:r w:rsidRPr="001A2A9E">
                              <w:rPr>
                                <w:b/>
                                <w:bCs/>
                                <w:color w:val="000000" w:themeColor="text1"/>
                                <w:sz w:val="28"/>
                                <w:szCs w:val="28"/>
                              </w:rP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714109" id="Rectangle 176" o:spid="_x0000_s1076" style="position:absolute;left:0;text-align:left;margin-left:9.8pt;margin-top:2.7pt;width:209.75pt;height:480pt;z-index:25161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" fillcolor="#deeaf6 [660]" strokecolor="#1f4d78 [1604]" strokeweight="1pt">
                <v:textbox>
                  <w:txbxContent>
                    <w:p w:rsidR="00205D39" w:rsidRPr="001A2A9E" w:rsidRDefault="00205D39" w:rsidP="00DA44AD">
                      <w:pPr>
                        <w:jc w:val="center"/>
                        <w:rPr>
                          <w:b/>
                          <w:bCs/>
                          <w:color w:val="000000" w:themeColor="text1"/>
                          <w:sz w:val="28"/>
                          <w:szCs w:val="28"/>
                        </w:rPr>
                      </w:pPr>
                      <w:r w:rsidRPr="001A2A9E">
                        <w:rPr>
                          <w:b/>
                          <w:bCs/>
                          <w:color w:val="000000" w:themeColor="text1"/>
                          <w:sz w:val="28"/>
                          <w:szCs w:val="28"/>
                        </w:rPr>
                        <w:t>Image Segmentation and                     pre-processing</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27008" behindDoc="0" locked="0" layoutInCell="1" allowOverlap="1" wp14:anchorId="2B7D9F48" wp14:editId="0D54637A">
                <wp:simplePos x="0" y="0"/>
                <wp:positionH relativeFrom="column">
                  <wp:posOffset>3347049</wp:posOffset>
                </wp:positionH>
                <wp:positionV relativeFrom="paragraph">
                  <wp:posOffset>90411</wp:posOffset>
                </wp:positionV>
                <wp:extent cx="1812925" cy="664234"/>
                <wp:effectExtent l="0" t="0" r="15875" b="21590"/>
                <wp:wrapNone/>
                <wp:docPr id="183" name="Rectangle 183"/>
                <wp:cNvGraphicFramePr/>
                <a:graphic xmlns:a="http://schemas.openxmlformats.org/drawingml/2006/main">
                  <a:graphicData uri="http://schemas.microsoft.com/office/word/2010/wordprocessingShape">
                    <wps:wsp>
                      <wps:cNvSpPr/>
                      <wps:spPr>
                        <a:xfrm>
                          <a:off x="0" y="0"/>
                          <a:ext cx="1812925" cy="664234"/>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1A2A9E" w:rsidRDefault="00205D39" w:rsidP="001A2A9E">
                            <w:pPr>
                              <w:jc w:val="center"/>
                              <w:rPr>
                                <w:b/>
                                <w:bCs/>
                                <w:color w:val="000000" w:themeColor="text1"/>
                                <w:sz w:val="28"/>
                                <w:szCs w:val="28"/>
                              </w:rPr>
                            </w:pPr>
                            <w:r w:rsidRPr="001A2A9E">
                              <w:rPr>
                                <w:b/>
                                <w:bCs/>
                                <w:color w:val="000000" w:themeColor="text1"/>
                                <w:sz w:val="28"/>
                                <w:szCs w:val="28"/>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B7D9F48" id="Rectangle 183" o:spid="_x0000_s1077" style="position:absolute;left:0;text-align:left;margin-left:263.55pt;margin-top:7.1pt;width:142.75pt;height:52.3pt;z-index:251627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" fillcolor="#bdd6ee [1300]" strokecolor="#1f4d78 [1604]" strokeweight="1pt">
                <v:textbox>
                  <w:txbxContent>
                    <w:p w:rsidR="00205D39" w:rsidRPr="001A2A9E" w:rsidRDefault="00205D39" w:rsidP="001A2A9E">
                      <w:pPr>
                        <w:jc w:val="center"/>
                        <w:rPr>
                          <w:b/>
                          <w:bCs/>
                          <w:color w:val="000000" w:themeColor="text1"/>
                          <w:sz w:val="28"/>
                          <w:szCs w:val="28"/>
                        </w:rPr>
                      </w:pPr>
                      <w:r w:rsidRPr="001A2A9E">
                        <w:rPr>
                          <w:b/>
                          <w:bCs/>
                          <w:color w:val="000000" w:themeColor="text1"/>
                          <w:sz w:val="28"/>
                          <w:szCs w:val="28"/>
                        </w:rPr>
                        <w:t>Fiducial Center Detection</w:t>
                      </w:r>
                    </w:p>
                  </w:txbxContent>
                </v:textbox>
              </v:rect>
            </w:pict>
          </mc:Fallback>
        </mc:AlternateContent>
      </w:r>
      <w:r>
        <w:rPr>
          <w:noProof/>
        </w:rPr>
        <mc:AlternateContent>
          <mc:Choice Requires="wps">
            <w:drawing>
              <wp:anchor distT="0" distB="0" distL="114300" distR="114300" simplePos="0" relativeHeight="251620864" behindDoc="0" locked="0" layoutInCell="1" allowOverlap="1" wp14:anchorId="7978FC62" wp14:editId="31773D3B">
                <wp:simplePos x="0" y="0"/>
                <wp:positionH relativeFrom="column">
                  <wp:posOffset>560705</wp:posOffset>
                </wp:positionH>
                <wp:positionV relativeFrom="paragraph">
                  <wp:posOffset>101600</wp:posOffset>
                </wp:positionV>
                <wp:extent cx="1812925" cy="667512"/>
                <wp:effectExtent l="0" t="0" r="15875" b="18415"/>
                <wp:wrapNone/>
                <wp:docPr id="177" name="Rectangle 17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2B386F" w:rsidRDefault="00205D39" w:rsidP="00EF3497">
                            <w:pPr>
                              <w:spacing w:after="0"/>
                              <w:jc w:val="center"/>
                              <w:rPr>
                                <w:b/>
                                <w:bCs/>
                                <w:color w:val="000000" w:themeColor="text1"/>
                                <w:sz w:val="28"/>
                                <w:szCs w:val="28"/>
                              </w:rPr>
                            </w:pPr>
                            <w:r w:rsidRPr="002B386F">
                              <w:rPr>
                                <w:b/>
                                <w:bCs/>
                                <w:color w:val="000000" w:themeColor="text1"/>
                                <w:sz w:val="28"/>
                                <w:szCs w:val="28"/>
                              </w:rPr>
                              <w:t>Z-</w:t>
                            </w:r>
                            <w:r>
                              <w:rPr>
                                <w:b/>
                                <w:bCs/>
                                <w:color w:val="000000" w:themeColor="text1"/>
                                <w:sz w:val="28"/>
                                <w:szCs w:val="28"/>
                              </w:rPr>
                              <w:t>frame</w:t>
                            </w:r>
                            <w:r w:rsidRPr="002B386F">
                              <w:rPr>
                                <w:b/>
                                <w:bCs/>
                                <w:color w:val="000000" w:themeColor="text1"/>
                                <w:sz w:val="28"/>
                                <w:szCs w:val="28"/>
                              </w:rPr>
                              <w:t xml:space="preserv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978FC62" id="Rectangle 177" o:spid="_x0000_s1078" style="position:absolute;left:0;text-align:left;margin-left:44.15pt;margin-top:8pt;width:142.75pt;height:52.55pt;z-index:251620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" fillcolor="#bdd6ee [1300]" strokecolor="#1f4d78 [1604]" strokeweight="1pt">
                <v:textbox>
                  <w:txbxContent>
                    <w:p w:rsidR="00205D39" w:rsidRPr="002B386F" w:rsidRDefault="00205D39" w:rsidP="00EF3497">
                      <w:pPr>
                        <w:spacing w:after="0"/>
                        <w:jc w:val="center"/>
                        <w:rPr>
                          <w:b/>
                          <w:bCs/>
                          <w:color w:val="000000" w:themeColor="text1"/>
                          <w:sz w:val="28"/>
                          <w:szCs w:val="28"/>
                        </w:rPr>
                      </w:pPr>
                      <w:r w:rsidRPr="002B386F">
                        <w:rPr>
                          <w:b/>
                          <w:bCs/>
                          <w:color w:val="000000" w:themeColor="text1"/>
                          <w:sz w:val="28"/>
                          <w:szCs w:val="28"/>
                        </w:rPr>
                        <w:t>Z-</w:t>
                      </w:r>
                      <w:r>
                        <w:rPr>
                          <w:b/>
                          <w:bCs/>
                          <w:color w:val="000000" w:themeColor="text1"/>
                          <w:sz w:val="28"/>
                          <w:szCs w:val="28"/>
                        </w:rPr>
                        <w:t>frame</w:t>
                      </w:r>
                      <w:r w:rsidRPr="002B386F">
                        <w:rPr>
                          <w:b/>
                          <w:bCs/>
                          <w:color w:val="000000" w:themeColor="text1"/>
                          <w:sz w:val="28"/>
                          <w:szCs w:val="28"/>
                        </w:rPr>
                        <w:t xml:space="preserve"> Detection</w:t>
                      </w:r>
                    </w:p>
                  </w:txbxContent>
                </v:textbox>
              </v:rect>
            </w:pict>
          </mc:Fallback>
        </mc:AlternateContent>
      </w:r>
    </w:p>
    <w:p w:rsidR="00CE3056" w:rsidRDefault="00CE3056" w:rsidP="00D31B09"/>
    <w:p w:rsidR="00CE3056" w:rsidRPr="00BB3CBE" w:rsidRDefault="004300E6" w:rsidP="00D31B09">
      <w:r>
        <w:rPr>
          <w:noProof/>
        </w:rPr>
        <mc:AlternateContent>
          <mc:Choice Requires="wps">
            <w:drawing>
              <wp:anchor distT="0" distB="0" distL="114300" distR="114300" simplePos="0" relativeHeight="251982336" behindDoc="0" locked="0" layoutInCell="1" allowOverlap="1" wp14:anchorId="4674BD33" wp14:editId="078B3349">
                <wp:simplePos x="0" y="0"/>
                <wp:positionH relativeFrom="column">
                  <wp:posOffset>4114730</wp:posOffset>
                </wp:positionH>
                <wp:positionV relativeFrom="paragraph">
                  <wp:posOffset>41205</wp:posOffset>
                </wp:positionV>
                <wp:extent cx="182880" cy="411480"/>
                <wp:effectExtent l="19050" t="0" r="26670" b="45720"/>
                <wp:wrapNone/>
                <wp:docPr id="1073741982" name="Down Arrow 1073741982"/>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D31E7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73741982" o:spid="_x0000_s1026" type="#_x0000_t67" style="position:absolute;margin-left:324pt;margin-top:3.25pt;width:14.4pt;height:32.4pt;z-index:25198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" adj="16800" fillcolor="#5b9bd5 [3204]" strokecolor="#1f4d78 [1604]" strokeweight="1pt"/>
            </w:pict>
          </mc:Fallback>
        </mc:AlternateContent>
      </w:r>
      <w:r w:rsidR="005B366A">
        <w:rPr>
          <w:noProof/>
        </w:rPr>
        <mc:AlternateContent>
          <mc:Choice Requires="wps">
            <w:drawing>
              <wp:anchor distT="0" distB="0" distL="114300" distR="114300" simplePos="0" relativeHeight="251880960" behindDoc="0" locked="0" layoutInCell="1" allowOverlap="1" wp14:anchorId="023B1E43" wp14:editId="3104A04C">
                <wp:simplePos x="0" y="0"/>
                <wp:positionH relativeFrom="column">
                  <wp:posOffset>1363980</wp:posOffset>
                </wp:positionH>
                <wp:positionV relativeFrom="paragraph">
                  <wp:posOffset>38594</wp:posOffset>
                </wp:positionV>
                <wp:extent cx="182880" cy="411480"/>
                <wp:effectExtent l="19050" t="0" r="26670" b="45720"/>
                <wp:wrapNone/>
                <wp:docPr id="1073741932" name="Down Arrow 1073741932"/>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042B5D" id="Down Arrow 1073741932" o:spid="_x0000_s1026" type="#_x0000_t67" style="position:absolute;margin-left:107.4pt;margin-top:3.05pt;width:14.4pt;height:32.4pt;z-index:25188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" adj="16800"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28032" behindDoc="0" locked="0" layoutInCell="1" allowOverlap="1" wp14:anchorId="198640AE" wp14:editId="4E6C1F1D">
                <wp:simplePos x="0" y="0"/>
                <wp:positionH relativeFrom="column">
                  <wp:posOffset>3326765</wp:posOffset>
                </wp:positionH>
                <wp:positionV relativeFrom="paragraph">
                  <wp:posOffset>86360</wp:posOffset>
                </wp:positionV>
                <wp:extent cx="1812925" cy="667512"/>
                <wp:effectExtent l="0" t="0" r="15875" b="18415"/>
                <wp:wrapNone/>
                <wp:docPr id="185" name="Rectangle 185"/>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1A2A9E" w:rsidRDefault="00205D39" w:rsidP="00DA44AD">
                            <w:pPr>
                              <w:jc w:val="center"/>
                              <w:rPr>
                                <w:b/>
                                <w:bCs/>
                                <w:color w:val="000000" w:themeColor="text1"/>
                                <w:sz w:val="28"/>
                                <w:szCs w:val="28"/>
                              </w:rPr>
                            </w:pPr>
                            <w:r w:rsidRPr="001A2A9E">
                              <w:rPr>
                                <w:b/>
                                <w:bCs/>
                                <w:color w:val="000000" w:themeColor="text1"/>
                                <w:sz w:val="28"/>
                                <w:szCs w:val="28"/>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98640AE" id="Rectangle 185" o:spid="_x0000_s1079" style="position:absolute;left:0;text-align:left;margin-left:261.95pt;margin-top:6.8pt;width:142.75pt;height:52.55pt;z-index:251628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" fillcolor="#bdd6ee [1300]" strokecolor="#1f4d78 [1604]" strokeweight="1pt">
                <v:textbox>
                  <w:txbxContent>
                    <w:p w:rsidR="00205D39" w:rsidRPr="001A2A9E" w:rsidRDefault="00205D39" w:rsidP="00DA44AD">
                      <w:pPr>
                        <w:jc w:val="center"/>
                        <w:rPr>
                          <w:b/>
                          <w:bCs/>
                          <w:color w:val="000000" w:themeColor="text1"/>
                          <w:sz w:val="28"/>
                          <w:szCs w:val="28"/>
                        </w:rPr>
                      </w:pPr>
                      <w:r w:rsidRPr="001A2A9E">
                        <w:rPr>
                          <w:b/>
                          <w:bCs/>
                          <w:color w:val="000000" w:themeColor="text1"/>
                          <w:sz w:val="28"/>
                          <w:szCs w:val="28"/>
                        </w:rPr>
                        <w:t>Image Rotation Estimation</w:t>
                      </w:r>
                    </w:p>
                  </w:txbxContent>
                </v:textbox>
              </v:rect>
            </w:pict>
          </mc:Fallback>
        </mc:AlternateContent>
      </w:r>
      <w:r w:rsidR="00F96A85">
        <w:rPr>
          <w:noProof/>
        </w:rPr>
        <mc:AlternateContent>
          <mc:Choice Requires="wps">
            <w:drawing>
              <wp:anchor distT="0" distB="0" distL="114300" distR="114300" simplePos="0" relativeHeight="251621888" behindDoc="0" locked="0" layoutInCell="1" allowOverlap="1" wp14:anchorId="24F27573" wp14:editId="0490956C">
                <wp:simplePos x="0" y="0"/>
                <wp:positionH relativeFrom="margin">
                  <wp:posOffset>545465</wp:posOffset>
                </wp:positionH>
                <wp:positionV relativeFrom="paragraph">
                  <wp:posOffset>70485</wp:posOffset>
                </wp:positionV>
                <wp:extent cx="1812925" cy="667512"/>
                <wp:effectExtent l="0" t="0" r="15875" b="18415"/>
                <wp:wrapNone/>
                <wp:docPr id="178" name="Rectangle 178"/>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2B386F" w:rsidRDefault="00205D39" w:rsidP="00EF3497">
                            <w:pPr>
                              <w:spacing w:after="0"/>
                              <w:jc w:val="center"/>
                              <w:rPr>
                                <w:b/>
                                <w:bCs/>
                                <w:color w:val="000000" w:themeColor="text1"/>
                                <w:sz w:val="28"/>
                                <w:szCs w:val="28"/>
                              </w:rPr>
                            </w:pPr>
                            <w:r w:rsidRPr="002B386F">
                              <w:rPr>
                                <w:b/>
                                <w:bCs/>
                                <w:color w:val="000000" w:themeColor="text1"/>
                                <w:sz w:val="28"/>
                                <w:szCs w:val="28"/>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F27573" id="Rectangle 178" o:spid="_x0000_s1080" style="position:absolute;left:0;text-align:left;margin-left:42.95pt;margin-top:5.55pt;width:142.75pt;height:52.55pt;z-index:251621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" fillcolor="#bdd6ee [1300]" strokecolor="#1f4d78 [1604]" strokeweight="1pt">
                <v:textbox>
                  <w:txbxContent>
                    <w:p w:rsidR="00205D39" w:rsidRPr="002B386F" w:rsidRDefault="00205D39" w:rsidP="00EF3497">
                      <w:pPr>
                        <w:spacing w:after="0"/>
                        <w:jc w:val="center"/>
                        <w:rPr>
                          <w:b/>
                          <w:bCs/>
                          <w:color w:val="000000" w:themeColor="text1"/>
                          <w:sz w:val="28"/>
                          <w:szCs w:val="28"/>
                        </w:rPr>
                      </w:pPr>
                      <w:r w:rsidRPr="002B386F">
                        <w:rPr>
                          <w:b/>
                          <w:bCs/>
                          <w:color w:val="000000" w:themeColor="text1"/>
                          <w:sz w:val="28"/>
                          <w:szCs w:val="28"/>
                        </w:rPr>
                        <w:t>Image Noise Removal</w:t>
                      </w:r>
                    </w:p>
                  </w:txbxContent>
                </v:textbox>
                <w10:wrap anchorx="margin"/>
              </v:rect>
            </w:pict>
          </mc:Fallback>
        </mc:AlternateContent>
      </w:r>
    </w:p>
    <w:p w:rsidR="00CE3056" w:rsidRDefault="00CE3056" w:rsidP="00D31B09"/>
    <w:p w:rsidR="00CE3056" w:rsidRDefault="004300E6" w:rsidP="00D31B09">
      <w:r>
        <w:rPr>
          <w:noProof/>
        </w:rPr>
        <mc:AlternateContent>
          <mc:Choice Requires="wps">
            <w:drawing>
              <wp:anchor distT="0" distB="0" distL="114300" distR="114300" simplePos="0" relativeHeight="251988480" behindDoc="0" locked="0" layoutInCell="1" allowOverlap="1" wp14:anchorId="39C0FF24" wp14:editId="3C08D6AE">
                <wp:simplePos x="0" y="0"/>
                <wp:positionH relativeFrom="column">
                  <wp:posOffset>4057932</wp:posOffset>
                </wp:positionH>
                <wp:positionV relativeFrom="paragraph">
                  <wp:posOffset>16934</wp:posOffset>
                </wp:positionV>
                <wp:extent cx="182880" cy="411480"/>
                <wp:effectExtent l="19050" t="0" r="26670" b="45720"/>
                <wp:wrapNone/>
                <wp:docPr id="1073741985" name="Down Arrow 1073741985"/>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6D6C6" id="Down Arrow 1073741985" o:spid="_x0000_s1026" type="#_x0000_t67" style="position:absolute;margin-left:319.5pt;margin-top:1.35pt;width:14.4pt;height:32.4pt;z-index:25198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" adj="16800" fillcolor="#5b9bd5 [3204]" strokecolor="#1f4d78 [1604]" strokeweight="1pt"/>
            </w:pict>
          </mc:Fallback>
        </mc:AlternateContent>
      </w:r>
      <w:r w:rsidR="005B366A">
        <w:rPr>
          <w:noProof/>
        </w:rPr>
        <mc:AlternateContent>
          <mc:Choice Requires="wps">
            <w:drawing>
              <wp:anchor distT="0" distB="0" distL="114300" distR="114300" simplePos="0" relativeHeight="251980288" behindDoc="0" locked="0" layoutInCell="1" allowOverlap="1" wp14:anchorId="3A209971" wp14:editId="0FAB61CA">
                <wp:simplePos x="0" y="0"/>
                <wp:positionH relativeFrom="column">
                  <wp:posOffset>1381760</wp:posOffset>
                </wp:positionH>
                <wp:positionV relativeFrom="paragraph">
                  <wp:posOffset>10795</wp:posOffset>
                </wp:positionV>
                <wp:extent cx="182880" cy="411480"/>
                <wp:effectExtent l="19050" t="0" r="26670" b="45720"/>
                <wp:wrapNone/>
                <wp:docPr id="1073741981" name="Down Arrow 1073741981"/>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15D18" id="Down Arrow 1073741981" o:spid="_x0000_s1026" type="#_x0000_t67" style="position:absolute;margin-left:108.8pt;margin-top:.85pt;width:14.4pt;height:32.4pt;z-index:25198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" adj="16800"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29056" behindDoc="0" locked="0" layoutInCell="1" allowOverlap="1" wp14:anchorId="3CD33EC7" wp14:editId="0F1C1B35">
                <wp:simplePos x="0" y="0"/>
                <wp:positionH relativeFrom="column">
                  <wp:posOffset>3316605</wp:posOffset>
                </wp:positionH>
                <wp:positionV relativeFrom="paragraph">
                  <wp:posOffset>66675</wp:posOffset>
                </wp:positionV>
                <wp:extent cx="1812925" cy="667512"/>
                <wp:effectExtent l="0" t="0" r="15875" b="18415"/>
                <wp:wrapNone/>
                <wp:docPr id="186" name="Rectangle 186"/>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1A2A9E" w:rsidRDefault="00205D39" w:rsidP="00DA44AD">
                            <w:pPr>
                              <w:jc w:val="center"/>
                              <w:rPr>
                                <w:b/>
                                <w:bCs/>
                                <w:color w:val="000000" w:themeColor="text1"/>
                                <w:sz w:val="28"/>
                                <w:szCs w:val="28"/>
                              </w:rPr>
                            </w:pPr>
                            <w:r w:rsidRPr="001A2A9E">
                              <w:rPr>
                                <w:b/>
                                <w:bCs/>
                                <w:color w:val="000000" w:themeColor="text1"/>
                                <w:sz w:val="28"/>
                                <w:szCs w:val="28"/>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CD33EC7" id="Rectangle 186" o:spid="_x0000_s1081" style="position:absolute;left:0;text-align:left;margin-left:261.15pt;margin-top:5.25pt;width:142.75pt;height:52.55pt;z-index:25162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" fillcolor="#bdd6ee [1300]" strokecolor="#1f4d78 [1604]" strokeweight="1pt">
                <v:textbox>
                  <w:txbxContent>
                    <w:p w:rsidR="00205D39" w:rsidRPr="001A2A9E" w:rsidRDefault="00205D39" w:rsidP="00DA44AD">
                      <w:pPr>
                        <w:jc w:val="center"/>
                        <w:rPr>
                          <w:b/>
                          <w:bCs/>
                          <w:color w:val="000000" w:themeColor="text1"/>
                          <w:sz w:val="28"/>
                          <w:szCs w:val="28"/>
                        </w:rPr>
                      </w:pPr>
                      <w:r w:rsidRPr="001A2A9E">
                        <w:rPr>
                          <w:b/>
                          <w:bCs/>
                          <w:color w:val="000000" w:themeColor="text1"/>
                          <w:sz w:val="28"/>
                          <w:szCs w:val="28"/>
                        </w:rPr>
                        <w:t>Distance Calculation and Calibration</w:t>
                      </w:r>
                    </w:p>
                  </w:txbxContent>
                </v:textbox>
              </v:rect>
            </w:pict>
          </mc:Fallback>
        </mc:AlternateContent>
      </w:r>
      <w:r w:rsidR="00F96A85">
        <w:rPr>
          <w:noProof/>
        </w:rPr>
        <mc:AlternateContent>
          <mc:Choice Requires="wps">
            <w:drawing>
              <wp:anchor distT="0" distB="0" distL="114300" distR="114300" simplePos="0" relativeHeight="251623936" behindDoc="0" locked="0" layoutInCell="1" allowOverlap="1" wp14:anchorId="444C7B99" wp14:editId="452E7107">
                <wp:simplePos x="0" y="0"/>
                <wp:positionH relativeFrom="column">
                  <wp:posOffset>548005</wp:posOffset>
                </wp:positionH>
                <wp:positionV relativeFrom="paragraph">
                  <wp:posOffset>34290</wp:posOffset>
                </wp:positionV>
                <wp:extent cx="1812925" cy="667512"/>
                <wp:effectExtent l="0" t="0" r="15875" b="18415"/>
                <wp:wrapNone/>
                <wp:docPr id="180" name="Rectangle 180"/>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2B386F" w:rsidRDefault="00205D39" w:rsidP="00EF3497">
                            <w:pPr>
                              <w:spacing w:after="0"/>
                              <w:jc w:val="center"/>
                              <w:rPr>
                                <w:b/>
                                <w:bCs/>
                                <w:color w:val="000000" w:themeColor="text1"/>
                                <w:sz w:val="28"/>
                                <w:szCs w:val="28"/>
                              </w:rPr>
                            </w:pPr>
                            <w:r w:rsidRPr="002B386F">
                              <w:rPr>
                                <w:b/>
                                <w:bCs/>
                                <w:color w:val="000000" w:themeColor="text1"/>
                                <w:sz w:val="28"/>
                                <w:szCs w:val="28"/>
                              </w:rP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4C7B99" id="Rectangle 180" o:spid="_x0000_s1082" style="position:absolute;left:0;text-align:left;margin-left:43.15pt;margin-top:2.7pt;width:142.75pt;height:52.55pt;z-index:25162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" fillcolor="#bdd6ee [1300]" strokecolor="#1f4d78 [1604]" strokeweight="1pt">
                <v:textbox>
                  <w:txbxContent>
                    <w:p w:rsidR="00205D39" w:rsidRPr="002B386F" w:rsidRDefault="00205D39" w:rsidP="00EF3497">
                      <w:pPr>
                        <w:spacing w:after="0"/>
                        <w:jc w:val="center"/>
                        <w:rPr>
                          <w:b/>
                          <w:bCs/>
                          <w:color w:val="000000" w:themeColor="text1"/>
                          <w:sz w:val="28"/>
                          <w:szCs w:val="28"/>
                        </w:rPr>
                      </w:pPr>
                      <w:r w:rsidRPr="002B386F">
                        <w:rPr>
                          <w:b/>
                          <w:bCs/>
                          <w:color w:val="000000" w:themeColor="text1"/>
                          <w:sz w:val="28"/>
                          <w:szCs w:val="28"/>
                        </w:rPr>
                        <w:t>Image Binarization</w:t>
                      </w:r>
                    </w:p>
                  </w:txbxContent>
                </v:textbox>
              </v:rect>
            </w:pict>
          </mc:Fallback>
        </mc:AlternateContent>
      </w:r>
    </w:p>
    <w:p w:rsidR="00CE3056" w:rsidRDefault="005B366A" w:rsidP="00D31B09">
      <w:r>
        <w:rPr>
          <w:noProof/>
        </w:rPr>
        <mc:AlternateContent>
          <mc:Choice Requires="wps">
            <w:drawing>
              <wp:anchor distT="0" distB="0" distL="114300" distR="114300" simplePos="0" relativeHeight="251978240" behindDoc="0" locked="0" layoutInCell="1" allowOverlap="1" wp14:anchorId="21B2E838" wp14:editId="67837B8A">
                <wp:simplePos x="0" y="0"/>
                <wp:positionH relativeFrom="column">
                  <wp:posOffset>1403844</wp:posOffset>
                </wp:positionH>
                <wp:positionV relativeFrom="paragraph">
                  <wp:posOffset>367030</wp:posOffset>
                </wp:positionV>
                <wp:extent cx="182880" cy="411480"/>
                <wp:effectExtent l="19050" t="0" r="26670" b="45720"/>
                <wp:wrapNone/>
                <wp:docPr id="1073741980" name="Down Arrow 1073741980"/>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FFAED" id="Down Arrow 1073741980" o:spid="_x0000_s1026" type="#_x0000_t67" style="position:absolute;margin-left:110.55pt;margin-top:28.9pt;width:14.4pt;height:32.4pt;z-index:25197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" adj="16800" fillcolor="#5b9bd5 [3204]" strokecolor="#1f4d78 [1604]" strokeweight="1pt"/>
            </w:pict>
          </mc:Fallback>
        </mc:AlternateContent>
      </w:r>
    </w:p>
    <w:p w:rsidR="00CE3056" w:rsidRDefault="004300E6" w:rsidP="00D31B09">
      <w:r>
        <w:rPr>
          <w:noProof/>
        </w:rPr>
        <mc:AlternateContent>
          <mc:Choice Requires="wps">
            <w:drawing>
              <wp:anchor distT="0" distB="0" distL="114300" distR="114300" simplePos="0" relativeHeight="251986432" behindDoc="0" locked="0" layoutInCell="1" allowOverlap="1" wp14:anchorId="3A275D1C" wp14:editId="132BDE4E">
                <wp:simplePos x="0" y="0"/>
                <wp:positionH relativeFrom="column">
                  <wp:posOffset>4057650</wp:posOffset>
                </wp:positionH>
                <wp:positionV relativeFrom="paragraph">
                  <wp:posOffset>10301</wp:posOffset>
                </wp:positionV>
                <wp:extent cx="182880" cy="393192"/>
                <wp:effectExtent l="19050" t="0" r="45720" b="45085"/>
                <wp:wrapNone/>
                <wp:docPr id="1073741984" name="Down Arrow 1073741984"/>
                <wp:cNvGraphicFramePr/>
                <a:graphic xmlns:a="http://schemas.openxmlformats.org/drawingml/2006/main">
                  <a:graphicData uri="http://schemas.microsoft.com/office/word/2010/wordprocessingShape">
                    <wps:wsp>
                      <wps:cNvSpPr/>
                      <wps:spPr>
                        <a:xfrm>
                          <a:off x="0" y="0"/>
                          <a:ext cx="182880" cy="39319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00AC9F" id="Down Arrow 1073741984" o:spid="_x0000_s1026" type="#_x0000_t67" style="position:absolute;margin-left:319.5pt;margin-top:.8pt;width:14.4pt;height:30.95pt;z-index:25198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" adj="16577"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0080" behindDoc="0" locked="0" layoutInCell="1" allowOverlap="1" wp14:anchorId="14FC15BA" wp14:editId="25DA4DAC">
                <wp:simplePos x="0" y="0"/>
                <wp:positionH relativeFrom="column">
                  <wp:posOffset>3296285</wp:posOffset>
                </wp:positionH>
                <wp:positionV relativeFrom="paragraph">
                  <wp:posOffset>49530</wp:posOffset>
                </wp:positionV>
                <wp:extent cx="1812925" cy="667512"/>
                <wp:effectExtent l="0" t="0" r="15875" b="18415"/>
                <wp:wrapNone/>
                <wp:docPr id="187" name="Rectangle 18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1A2A9E" w:rsidRDefault="00205D39" w:rsidP="00DA44AD">
                            <w:pPr>
                              <w:jc w:val="center"/>
                              <w:rPr>
                                <w:b/>
                                <w:bCs/>
                                <w:color w:val="000000" w:themeColor="text1"/>
                                <w:sz w:val="28"/>
                                <w:szCs w:val="28"/>
                              </w:rPr>
                            </w:pPr>
                            <w:r w:rsidRPr="001A2A9E">
                              <w:rPr>
                                <w:b/>
                                <w:bCs/>
                                <w:color w:val="000000" w:themeColor="text1"/>
                                <w:sz w:val="28"/>
                                <w:szCs w:val="28"/>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4FC15BA" id="Rectangle 187" o:spid="_x0000_s1083" style="position:absolute;left:0;text-align:left;margin-left:259.55pt;margin-top:3.9pt;width:142.75pt;height:52.55pt;z-index:25163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" fillcolor="#bdd6ee [1300]" strokecolor="#1f4d78 [1604]" strokeweight="1pt">
                <v:textbox>
                  <w:txbxContent>
                    <w:p w:rsidR="00205D39" w:rsidRPr="001A2A9E" w:rsidRDefault="00205D39" w:rsidP="00DA44AD">
                      <w:pPr>
                        <w:jc w:val="center"/>
                        <w:rPr>
                          <w:b/>
                          <w:bCs/>
                          <w:color w:val="000000" w:themeColor="text1"/>
                          <w:sz w:val="28"/>
                          <w:szCs w:val="28"/>
                        </w:rPr>
                      </w:pPr>
                      <w:r w:rsidRPr="001A2A9E">
                        <w:rPr>
                          <w:b/>
                          <w:bCs/>
                          <w:color w:val="000000" w:themeColor="text1"/>
                          <w:sz w:val="28"/>
                          <w:szCs w:val="28"/>
                        </w:rPr>
                        <w:t>Marker Alignment Calculation</w:t>
                      </w:r>
                    </w:p>
                  </w:txbxContent>
                </v:textbox>
              </v:rect>
            </w:pict>
          </mc:Fallback>
        </mc:AlternateContent>
      </w:r>
      <w:r w:rsidR="004A1219">
        <w:rPr>
          <w:noProof/>
        </w:rPr>
        <mc:AlternateContent>
          <mc:Choice Requires="wps">
            <w:drawing>
              <wp:anchor distT="0" distB="0" distL="114300" distR="114300" simplePos="0" relativeHeight="251622912" behindDoc="0" locked="0" layoutInCell="1" allowOverlap="1" wp14:anchorId="42E295CD" wp14:editId="0999BCE8">
                <wp:simplePos x="0" y="0"/>
                <wp:positionH relativeFrom="column">
                  <wp:posOffset>556895</wp:posOffset>
                </wp:positionH>
                <wp:positionV relativeFrom="paragraph">
                  <wp:posOffset>23495</wp:posOffset>
                </wp:positionV>
                <wp:extent cx="1812925" cy="667512"/>
                <wp:effectExtent l="0" t="0" r="15875" b="18415"/>
                <wp:wrapNone/>
                <wp:docPr id="179" name="Rectangle 179"/>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2B386F" w:rsidRDefault="00205D39" w:rsidP="00DA44AD">
                            <w:pPr>
                              <w:jc w:val="center"/>
                              <w:rPr>
                                <w:b/>
                                <w:bCs/>
                                <w:color w:val="000000" w:themeColor="text1"/>
                                <w:sz w:val="28"/>
                                <w:szCs w:val="28"/>
                              </w:rPr>
                            </w:pPr>
                            <w:r w:rsidRPr="002B386F">
                              <w:rPr>
                                <w:b/>
                                <w:bCs/>
                                <w:color w:val="000000" w:themeColor="text1"/>
                                <w:sz w:val="28"/>
                                <w:szCs w:val="28"/>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2E295CD" id="Rectangle 179" o:spid="_x0000_s1084" style="position:absolute;left:0;text-align:left;margin-left:43.85pt;margin-top:1.85pt;width:142.75pt;height:52.55pt;z-index:25162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" fillcolor="#bdd6ee [1300]" strokecolor="#1f4d78 [1604]" strokeweight="1pt">
                <v:textbox>
                  <w:txbxContent>
                    <w:p w:rsidR="00205D39" w:rsidRPr="002B386F" w:rsidRDefault="00205D39" w:rsidP="00DA44AD">
                      <w:pPr>
                        <w:jc w:val="center"/>
                        <w:rPr>
                          <w:b/>
                          <w:bCs/>
                          <w:color w:val="000000" w:themeColor="text1"/>
                          <w:sz w:val="28"/>
                          <w:szCs w:val="28"/>
                        </w:rPr>
                      </w:pPr>
                      <w:r w:rsidRPr="002B386F">
                        <w:rPr>
                          <w:b/>
                          <w:bCs/>
                          <w:color w:val="000000" w:themeColor="text1"/>
                          <w:sz w:val="28"/>
                          <w:szCs w:val="28"/>
                        </w:rPr>
                        <w:t>Contrast Enhancement</w:t>
                      </w:r>
                    </w:p>
                  </w:txbxContent>
                </v:textbox>
              </v:rect>
            </w:pict>
          </mc:Fallback>
        </mc:AlternateContent>
      </w:r>
    </w:p>
    <w:p w:rsidR="00CE3056" w:rsidRDefault="004300E6" w:rsidP="00D31B09">
      <w:r>
        <w:rPr>
          <w:noProof/>
        </w:rPr>
        <mc:AlternateContent>
          <mc:Choice Requires="wps">
            <w:drawing>
              <wp:anchor distT="0" distB="0" distL="114300" distR="114300" simplePos="0" relativeHeight="251984384" behindDoc="0" locked="0" layoutInCell="1" allowOverlap="1" wp14:anchorId="69F0C52E" wp14:editId="54C958B1">
                <wp:simplePos x="0" y="0"/>
                <wp:positionH relativeFrom="column">
                  <wp:posOffset>4057650</wp:posOffset>
                </wp:positionH>
                <wp:positionV relativeFrom="paragraph">
                  <wp:posOffset>366254</wp:posOffset>
                </wp:positionV>
                <wp:extent cx="182880" cy="393192"/>
                <wp:effectExtent l="19050" t="0" r="45720" b="45085"/>
                <wp:wrapNone/>
                <wp:docPr id="1073741983" name="Down Arrow 1073741983"/>
                <wp:cNvGraphicFramePr/>
                <a:graphic xmlns:a="http://schemas.openxmlformats.org/drawingml/2006/main">
                  <a:graphicData uri="http://schemas.microsoft.com/office/word/2010/wordprocessingShape">
                    <wps:wsp>
                      <wps:cNvSpPr/>
                      <wps:spPr>
                        <a:xfrm>
                          <a:off x="0" y="0"/>
                          <a:ext cx="182880" cy="39319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3CAACA" id="Down Arrow 1073741983" o:spid="_x0000_s1026" type="#_x0000_t67" style="position:absolute;margin-left:319.5pt;margin-top:28.85pt;width:14.4pt;height:30.95pt;z-index:25198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" adj="16577" fillcolor="#5b9bd5 [3204]" strokecolor="#1f4d78 [1604]" strokeweight="1pt"/>
            </w:pict>
          </mc:Fallback>
        </mc:AlternateContent>
      </w:r>
      <w:r w:rsidR="005B366A">
        <w:rPr>
          <w:noProof/>
        </w:rPr>
        <mc:AlternateContent>
          <mc:Choice Requires="wps">
            <w:drawing>
              <wp:anchor distT="0" distB="0" distL="114300" distR="114300" simplePos="0" relativeHeight="251976192" behindDoc="0" locked="0" layoutInCell="1" allowOverlap="1" wp14:anchorId="4B5C561E" wp14:editId="3060923E">
                <wp:simplePos x="0" y="0"/>
                <wp:positionH relativeFrom="column">
                  <wp:posOffset>1348246</wp:posOffset>
                </wp:positionH>
                <wp:positionV relativeFrom="paragraph">
                  <wp:posOffset>347980</wp:posOffset>
                </wp:positionV>
                <wp:extent cx="182880" cy="411480"/>
                <wp:effectExtent l="19050" t="0" r="26670" b="45720"/>
                <wp:wrapNone/>
                <wp:docPr id="1073741979" name="Down Arrow 1073741979"/>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583820" id="Down Arrow 1073741979" o:spid="_x0000_s1026" type="#_x0000_t67" style="position:absolute;margin-left:106.15pt;margin-top:27.4pt;width:14.4pt;height:32.4pt;z-index:25197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" adj="16800" fillcolor="#5b9bd5 [3204]" strokecolor="#1f4d78 [1604]" strokeweight="1pt"/>
            </w:pict>
          </mc:Fallback>
        </mc:AlternateContent>
      </w:r>
    </w:p>
    <w:p w:rsidR="00CE3056" w:rsidRDefault="00CE3056" w:rsidP="00D31B09"/>
    <w:p w:rsidR="00CE3056" w:rsidRDefault="00717B8A" w:rsidP="00D31B09">
      <w:r>
        <w:rPr>
          <w:noProof/>
        </w:rPr>
        <mc:AlternateContent>
          <mc:Choice Requires="wps">
            <w:drawing>
              <wp:anchor distT="0" distB="0" distL="114300" distR="114300" simplePos="0" relativeHeight="251989504" behindDoc="0" locked="0" layoutInCell="1" allowOverlap="1" wp14:anchorId="03D72A18" wp14:editId="70769ED3">
                <wp:simplePos x="0" y="0"/>
                <wp:positionH relativeFrom="column">
                  <wp:posOffset>2417022</wp:posOffset>
                </wp:positionH>
                <wp:positionV relativeFrom="paragraph">
                  <wp:posOffset>236361</wp:posOffset>
                </wp:positionV>
                <wp:extent cx="365760" cy="182880"/>
                <wp:effectExtent l="0" t="19050" r="34290" b="45720"/>
                <wp:wrapNone/>
                <wp:docPr id="1073741987" name="Right Arrow 1073741987"/>
                <wp:cNvGraphicFramePr/>
                <a:graphic xmlns:a="http://schemas.openxmlformats.org/drawingml/2006/main">
                  <a:graphicData uri="http://schemas.microsoft.com/office/word/2010/wordprocessingShape">
                    <wps:wsp>
                      <wps:cNvSpPr/>
                      <wps:spPr>
                        <a:xfrm>
                          <a:off x="0" y="0"/>
                          <a:ext cx="365760" cy="18288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AD26A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73741987" o:spid="_x0000_s1026" type="#_x0000_t13" style="position:absolute;margin-left:190.3pt;margin-top:18.6pt;width:28.8pt;height:14.4pt;z-index:25198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" fillcolor="#5b9bd5 [3204]" strokecolor="#1f4d78 [1604]" strokeweight="1pt"/>
            </w:pict>
          </mc:Fallback>
        </mc:AlternateContent>
      </w:r>
      <w:r w:rsidR="00DA44AD">
        <w:rPr>
          <w:noProof/>
        </w:rPr>
        <mc:AlternateContent>
          <mc:Choice Requires="wps">
            <w:drawing>
              <wp:anchor distT="0" distB="0" distL="114300" distR="114300" simplePos="0" relativeHeight="251631104" behindDoc="0" locked="0" layoutInCell="1" allowOverlap="1" wp14:anchorId="11B80921" wp14:editId="5C42EFDC">
                <wp:simplePos x="0" y="0"/>
                <wp:positionH relativeFrom="column">
                  <wp:posOffset>3318510</wp:posOffset>
                </wp:positionH>
                <wp:positionV relativeFrom="paragraph">
                  <wp:posOffset>11430</wp:posOffset>
                </wp:positionV>
                <wp:extent cx="1812925" cy="667512"/>
                <wp:effectExtent l="0" t="0" r="15875" b="18415"/>
                <wp:wrapNone/>
                <wp:docPr id="188" name="Rectangle 188"/>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1A2A9E" w:rsidRDefault="00205D39" w:rsidP="00DA44AD">
                            <w:pPr>
                              <w:jc w:val="center"/>
                              <w:rPr>
                                <w:b/>
                                <w:bCs/>
                                <w:color w:val="000000" w:themeColor="text1"/>
                                <w:sz w:val="28"/>
                                <w:szCs w:val="28"/>
                              </w:rPr>
                            </w:pPr>
                            <w:r w:rsidRPr="001A2A9E">
                              <w:rPr>
                                <w:b/>
                                <w:bCs/>
                                <w:color w:val="000000" w:themeColor="text1"/>
                                <w:sz w:val="28"/>
                                <w:szCs w:val="28"/>
                              </w:rPr>
                              <w:t>Paralleliz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1B80921" id="Rectangle 188" o:spid="_x0000_s1085" style="position:absolute;left:0;text-align:left;margin-left:261.3pt;margin-top:.9pt;width:142.75pt;height:52.55pt;z-index:251631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" fillcolor="#bdd6ee [1300]" strokecolor="#1f4d78 [1604]" strokeweight="1pt">
                <v:textbox>
                  <w:txbxContent>
                    <w:p w:rsidR="00205D39" w:rsidRPr="001A2A9E" w:rsidRDefault="00205D39" w:rsidP="00DA44AD">
                      <w:pPr>
                        <w:jc w:val="center"/>
                        <w:rPr>
                          <w:b/>
                          <w:bCs/>
                          <w:color w:val="000000" w:themeColor="text1"/>
                          <w:sz w:val="28"/>
                          <w:szCs w:val="28"/>
                        </w:rPr>
                      </w:pPr>
                      <w:r w:rsidRPr="001A2A9E">
                        <w:rPr>
                          <w:b/>
                          <w:bCs/>
                          <w:color w:val="000000" w:themeColor="text1"/>
                          <w:sz w:val="28"/>
                          <w:szCs w:val="28"/>
                        </w:rPr>
                        <w:t>Parallelization Estimation</w:t>
                      </w:r>
                    </w:p>
                  </w:txbxContent>
                </v:textbox>
              </v:rect>
            </w:pict>
          </mc:Fallback>
        </mc:AlternateContent>
      </w:r>
      <w:r w:rsidR="00DA44AD">
        <w:rPr>
          <w:noProof/>
        </w:rPr>
        <mc:AlternateContent>
          <mc:Choice Requires="wps">
            <w:drawing>
              <wp:anchor distT="0" distB="0" distL="114300" distR="114300" simplePos="0" relativeHeight="251624960" behindDoc="0" locked="0" layoutInCell="1" allowOverlap="1" wp14:anchorId="0EF89F98" wp14:editId="730F476F">
                <wp:simplePos x="0" y="0"/>
                <wp:positionH relativeFrom="column">
                  <wp:posOffset>568960</wp:posOffset>
                </wp:positionH>
                <wp:positionV relativeFrom="paragraph">
                  <wp:posOffset>5080</wp:posOffset>
                </wp:positionV>
                <wp:extent cx="1813035" cy="667512"/>
                <wp:effectExtent l="0" t="0" r="15875" b="18415"/>
                <wp:wrapNone/>
                <wp:docPr id="181" name="Rectangle 181"/>
                <wp:cNvGraphicFramePr/>
                <a:graphic xmlns:a="http://schemas.openxmlformats.org/drawingml/2006/main">
                  <a:graphicData uri="http://schemas.microsoft.com/office/word/2010/wordprocessingShape">
                    <wps:wsp>
                      <wps:cNvSpPr/>
                      <wps:spPr>
                        <a:xfrm>
                          <a:off x="0" y="0"/>
                          <a:ext cx="181303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2B386F" w:rsidRDefault="00205D39" w:rsidP="00EF3497">
                            <w:pPr>
                              <w:spacing w:after="0"/>
                              <w:jc w:val="center"/>
                              <w:rPr>
                                <w:b/>
                                <w:bCs/>
                                <w:color w:val="000000" w:themeColor="text1"/>
                                <w:sz w:val="28"/>
                                <w:szCs w:val="28"/>
                              </w:rPr>
                            </w:pPr>
                            <w:r w:rsidRPr="002B386F">
                              <w:rPr>
                                <w:b/>
                                <w:bCs/>
                                <w:color w:val="000000" w:themeColor="text1"/>
                                <w:sz w:val="28"/>
                                <w:szCs w:val="28"/>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EF89F98" id="Rectangle 181" o:spid="_x0000_s1086" style="position:absolute;left:0;text-align:left;margin-left:44.8pt;margin-top:.4pt;width:142.75pt;height:52.55pt;z-index:251624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" fillcolor="#bdd6ee [1300]" strokecolor="#1f4d78 [1604]" strokeweight="1pt">
                <v:textbox>
                  <w:txbxContent>
                    <w:p w:rsidR="00205D39" w:rsidRPr="002B386F" w:rsidRDefault="00205D39" w:rsidP="00EF3497">
                      <w:pPr>
                        <w:spacing w:after="0"/>
                        <w:jc w:val="center"/>
                        <w:rPr>
                          <w:b/>
                          <w:bCs/>
                          <w:color w:val="000000" w:themeColor="text1"/>
                          <w:sz w:val="28"/>
                          <w:szCs w:val="28"/>
                        </w:rPr>
                      </w:pPr>
                      <w:r w:rsidRPr="002B386F">
                        <w:rPr>
                          <w:b/>
                          <w:bCs/>
                          <w:color w:val="000000" w:themeColor="text1"/>
                          <w:sz w:val="28"/>
                          <w:szCs w:val="28"/>
                        </w:rPr>
                        <w:t>Binary Masking</w:t>
                      </w:r>
                    </w:p>
                  </w:txbxContent>
                </v:textbox>
              </v:rect>
            </w:pict>
          </mc:Fallback>
        </mc:AlternateContent>
      </w:r>
    </w:p>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760128" behindDoc="0" locked="0" layoutInCell="1" allowOverlap="1" wp14:anchorId="2C345686" wp14:editId="6EE82D6A">
                <wp:simplePos x="0" y="0"/>
                <wp:positionH relativeFrom="column">
                  <wp:posOffset>-33982</wp:posOffset>
                </wp:positionH>
                <wp:positionV relativeFrom="paragraph">
                  <wp:posOffset>156073</wp:posOffset>
                </wp:positionV>
                <wp:extent cx="572262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205D39" w:rsidRPr="00007156" w:rsidRDefault="00205D39" w:rsidP="00007D29">
                            <w:pPr>
                              <w:pStyle w:val="Caption"/>
                            </w:pPr>
                            <w:bookmarkStart w:id="98" w:name="_Toc523735292"/>
                            <w:bookmarkStart w:id="99" w:name="_Toc524625275"/>
                            <w:bookmarkStart w:id="100" w:name="_Toc52546994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xml:space="preserve">: The flowchart of the two main stages of the automatic alignment detection </w:t>
                            </w:r>
                            <w:bookmarkEnd w:id="98"/>
                            <w:bookmarkEnd w:id="99"/>
                            <w:r>
                              <w:t>algorithm. This represents the procedures in each stage.</w:t>
                            </w:r>
                            <w:bookmarkEnd w:id="100"/>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45686" id="Text Box 21" o:spid="_x0000_s1087" type="#_x0000_t202" style="position:absolute;left:0;text-align:left;margin-left:-2.7pt;margin-top:12.3pt;width:450.6pt;height:.05pt;z-index:251760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" stroked="f">
                <v:textbox style="mso-fit-shape-to-text:t" inset="0,0,0,0">
                  <w:txbxContent>
                    <w:p w:rsidR="00205D39" w:rsidRPr="00007156" w:rsidRDefault="00205D39" w:rsidP="00007D29">
                      <w:pPr>
                        <w:pStyle w:val="Caption"/>
                      </w:pPr>
                      <w:bookmarkStart w:id="101" w:name="_Toc523735292"/>
                      <w:bookmarkStart w:id="102" w:name="_Toc524625275"/>
                      <w:bookmarkStart w:id="103" w:name="_Toc52546994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xml:space="preserve">: The flowchart of the two main stages of the automatic alignment detection </w:t>
                      </w:r>
                      <w:bookmarkEnd w:id="101"/>
                      <w:bookmarkEnd w:id="102"/>
                      <w:r>
                        <w:t>algorithm. This represents the procedures in each stage.</w:t>
                      </w:r>
                      <w:bookmarkEnd w:id="103"/>
                      <w:r>
                        <w:t xml:space="preserve">  </w:t>
                      </w:r>
                    </w:p>
                  </w:txbxContent>
                </v:textbox>
              </v:shape>
            </w:pict>
          </mc:Fallback>
        </mc:AlternateContent>
      </w:r>
    </w:p>
    <w:p w:rsidR="00C4796F" w:rsidRDefault="00C4796F" w:rsidP="00D31B09"/>
    <w:p w:rsidR="00071740" w:rsidRDefault="00071740" w:rsidP="00D31B09"/>
    <w:p w:rsidR="00F42168" w:rsidRPr="00D17CF0" w:rsidRDefault="008F2F6D" w:rsidP="002D0447">
      <w:pPr>
        <w:pStyle w:val="Heading3"/>
      </w:pPr>
      <w:bookmarkStart w:id="104" w:name="_Ref521070693"/>
      <w:bookmarkStart w:id="105" w:name="_Toc525470009"/>
      <w:r w:rsidRPr="00D17CF0">
        <w:lastRenderedPageBreak/>
        <w:t>Data acquisition</w:t>
      </w:r>
      <w:bookmarkEnd w:id="104"/>
      <w:bookmarkEnd w:id="105"/>
      <w:r w:rsidR="00945BAA" w:rsidRPr="00D17CF0">
        <w:t xml:space="preserve"> </w:t>
      </w:r>
    </w:p>
    <w:p w:rsidR="00391B3B" w:rsidRDefault="00F42168" w:rsidP="00267E01">
      <w:r>
        <w:t xml:space="preserve">In this project a </w:t>
      </w:r>
      <w:r w:rsidR="00A31CE0">
        <w:t xml:space="preserve">new image </w:t>
      </w:r>
      <w:r w:rsidR="00DF56C9">
        <w:t>acquisition</w:t>
      </w:r>
      <w:r w:rsidR="00A31CE0">
        <w:t xml:space="preserve"> setup is proposed to facilitate the registration</w:t>
      </w:r>
      <w:r w:rsidR="00291360">
        <w:t xml:space="preserve"> and tracking</w:t>
      </w:r>
      <w:r w:rsidR="00A31CE0">
        <w:t xml:space="preserve"> process in a </w:t>
      </w:r>
      <w:r w:rsidR="00136AC1">
        <w:t xml:space="preserve">nearly </w:t>
      </w:r>
      <w:r w:rsidR="00A31CE0">
        <w:t>real-time workflow</w:t>
      </w:r>
      <w:r w:rsidR="008631E9" w:rsidRPr="00815D5A">
        <w:t xml:space="preserve"> by eliminating</w:t>
      </w:r>
      <w:r w:rsidR="00900DC1">
        <w:t xml:space="preserve"> the need for an</w:t>
      </w:r>
      <w:r w:rsidR="00161A96">
        <w:t xml:space="preserve"> additional</w:t>
      </w:r>
      <w:r w:rsidR="00900DC1">
        <w:t xml:space="preserve"> interface which</w:t>
      </w:r>
      <w:r w:rsidR="009B7263" w:rsidRPr="00815D5A">
        <w:t xml:space="preserve"> connect the </w:t>
      </w:r>
      <w:r w:rsidR="001151B8">
        <w:t>MRI</w:t>
      </w:r>
      <w:r w:rsidR="008631E9" w:rsidRPr="00815D5A">
        <w:t xml:space="preserve"> scanner</w:t>
      </w:r>
      <w:r w:rsidR="004F5203">
        <w:t>,</w:t>
      </w:r>
      <w:r w:rsidR="00900DC1">
        <w:t xml:space="preserve"> the navigation workstation</w:t>
      </w:r>
      <w:r w:rsidR="00AF738D">
        <w:t xml:space="preserve"> and the robotic controller</w:t>
      </w:r>
      <w:r w:rsidR="009B7263" w:rsidRPr="00815D5A">
        <w:t>.</w:t>
      </w:r>
      <w:r w:rsidR="001151B8">
        <w:t xml:space="preserve"> </w:t>
      </w:r>
      <w:r w:rsidR="00B6640B">
        <w:t>The setup of th</w:t>
      </w:r>
      <w:r w:rsidR="00710BC3">
        <w:t xml:space="preserve">e </w:t>
      </w:r>
      <w:r w:rsidR="001151B8">
        <w:t>proposed</w:t>
      </w:r>
      <w:r w:rsidR="008212D5">
        <w:t xml:space="preserve"> approach</w:t>
      </w:r>
      <w:r w:rsidR="00710BC3">
        <w:t xml:space="preserve"> is shown in Figure 3</w:t>
      </w:r>
      <w:r w:rsidR="00B6640B">
        <w:t>.</w:t>
      </w:r>
      <w:r w:rsidR="00010EE9">
        <w:t>9</w:t>
      </w:r>
      <w:r w:rsidR="00B67D67">
        <w:t>, where a</w:t>
      </w:r>
      <w:r w:rsidR="003E2243">
        <w:t xml:space="preserve"> capture device</w:t>
      </w:r>
      <w:r w:rsidR="00890525">
        <w:t xml:space="preserve"> (Hauppauge- HD PVR 2</w:t>
      </w:r>
      <w:r w:rsidR="00DF56C9">
        <w:t>)</w:t>
      </w:r>
      <w:r w:rsidR="003E2243">
        <w:t xml:space="preserve"> is </w:t>
      </w:r>
      <w:r w:rsidR="00267E01">
        <w:t>employed</w:t>
      </w:r>
      <w:r w:rsidR="007726CA">
        <w:t xml:space="preserve"> in a loop</w:t>
      </w:r>
      <w:r w:rsidR="003E2243">
        <w:t xml:space="preserve"> between</w:t>
      </w:r>
      <w:r w:rsidR="00267E01">
        <w:t xml:space="preserve"> the</w:t>
      </w:r>
      <w:r w:rsidR="003E2243">
        <w:t xml:space="preserve"> MRI monitor and</w:t>
      </w:r>
      <w:r w:rsidR="002240A0">
        <w:t xml:space="preserve"> the processing</w:t>
      </w:r>
      <w:r w:rsidR="003E2243">
        <w:t xml:space="preserve"> laptop</w:t>
      </w:r>
      <w:r w:rsidR="00B67D67">
        <w:t>. T</w:t>
      </w:r>
      <w:r w:rsidR="002240A0">
        <w:t>herefore, each data on the monitor screen</w:t>
      </w:r>
      <w:r w:rsidR="00DF56C9">
        <w:t xml:space="preserve"> is shown</w:t>
      </w:r>
      <w:r w:rsidR="00694980">
        <w:t xml:space="preserve"> and saved</w:t>
      </w:r>
      <w:r w:rsidR="00DF56C9">
        <w:t xml:space="preserve"> on</w:t>
      </w:r>
      <w:r w:rsidR="00594351">
        <w:t xml:space="preserve"> the </w:t>
      </w:r>
      <w:r w:rsidR="00B67D67">
        <w:t xml:space="preserve">processing </w:t>
      </w:r>
      <w:r w:rsidR="00594351">
        <w:t>laptop</w:t>
      </w:r>
      <w:r w:rsidR="002240A0">
        <w:t>.</w:t>
      </w:r>
    </w:p>
    <w:p w:rsidR="00622A90" w:rsidRDefault="00622A90" w:rsidP="00D31B09"/>
    <w:p w:rsidR="00291360" w:rsidRDefault="001151B8" w:rsidP="003719FC">
      <w:pPr>
        <w:keepNext/>
        <w:jc w:val="center"/>
      </w:pPr>
      <w:r>
        <w:rPr>
          <w:noProof/>
        </w:rPr>
        <mc:AlternateContent>
          <mc:Choice Requires="wps">
            <w:drawing>
              <wp:anchor distT="0" distB="0" distL="114300" distR="114300" simplePos="0" relativeHeight="251604480" behindDoc="0" locked="0" layoutInCell="1" allowOverlap="1" wp14:anchorId="5C233A6F" wp14:editId="4E85A923">
                <wp:simplePos x="0" y="0"/>
                <wp:positionH relativeFrom="column">
                  <wp:posOffset>718467</wp:posOffset>
                </wp:positionH>
                <wp:positionV relativeFrom="paragraph">
                  <wp:posOffset>2812839</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3E7CF6F" id="_x0000_t32" coordsize="21600,21600" o:spt="32" o:oned="t" path="m,l21600,21600e" filled="f">
                <v:path arrowok="t" fillok="f" o:connecttype="none"/>
                <o:lock v:ext="edit" shapetype="t"/>
              </v:shapetype>
              <v:shape id="Straight Arrow Connector 157" o:spid="_x0000_s1026" type="#_x0000_t32" style="position:absolute;margin-left:56.55pt;margin-top:221.5pt;width:22.5pt;height:7.5pt;flip:x;z-index:251604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" strokecolor="white [3212]" strokeweight=".5pt">
                <v:stroke endarrow="block" joinstyle="miter"/>
              </v:shape>
            </w:pict>
          </mc:Fallback>
        </mc:AlternateContent>
      </w:r>
      <w:r>
        <w:rPr>
          <w:noProof/>
        </w:rPr>
        <mc:AlternateContent>
          <mc:Choice Requires="wps">
            <w:drawing>
              <wp:anchor distT="0" distB="0" distL="114300" distR="114300" simplePos="0" relativeHeight="251603456" behindDoc="0" locked="0" layoutInCell="1" allowOverlap="1" wp14:anchorId="78B6845F" wp14:editId="0D01167E">
                <wp:simplePos x="0" y="0"/>
                <wp:positionH relativeFrom="column">
                  <wp:posOffset>191347</wp:posOffset>
                </wp:positionH>
                <wp:positionV relativeFrom="paragraph">
                  <wp:posOffset>2972858</wp:posOffset>
                </wp:positionV>
                <wp:extent cx="698904" cy="454288"/>
                <wp:effectExtent l="0" t="0" r="25400" b="22225"/>
                <wp:wrapNone/>
                <wp:docPr id="156" name="Text Box 156"/>
                <wp:cNvGraphicFramePr/>
                <a:graphic xmlns:a="http://schemas.openxmlformats.org/drawingml/2006/main">
                  <a:graphicData uri="http://schemas.microsoft.com/office/word/2010/wordprocessingShape">
                    <wps:wsp>
                      <wps:cNvSpPr txBox="1"/>
                      <wps:spPr>
                        <a:xfrm>
                          <a:off x="0" y="0"/>
                          <a:ext cx="698904" cy="454288"/>
                        </a:xfrm>
                        <a:prstGeom prst="rect">
                          <a:avLst/>
                        </a:prstGeom>
                        <a:solidFill>
                          <a:schemeClr val="bg1"/>
                        </a:solidFill>
                        <a:ln w="6350">
                          <a:solidFill>
                            <a:schemeClr val="tx1"/>
                          </a:solidFill>
                        </a:ln>
                      </wps:spPr>
                      <wps:txbx>
                        <w:txbxContent>
                          <w:p w:rsidR="00205D39" w:rsidRPr="00767F8C" w:rsidRDefault="00205D39" w:rsidP="003719FC">
                            <w:pPr>
                              <w:spacing w:line="240" w:lineRule="auto"/>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B6845F" id="Text Box 156" o:spid="_x0000_s1088" type="#_x0000_t202" style="position:absolute;left:0;text-align:left;margin-left:15.05pt;margin-top:234.1pt;width:55.05pt;height:35.7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" fillcolor="white [3212]" strokecolor="black [3213]" strokeweight=".5pt">
                <v:textbox>
                  <w:txbxContent>
                    <w:p w:rsidR="00205D39" w:rsidRPr="00767F8C" w:rsidRDefault="00205D39" w:rsidP="003719FC">
                      <w:pPr>
                        <w:spacing w:line="240" w:lineRule="auto"/>
                      </w:pPr>
                      <w:r w:rsidRPr="00767F8C">
                        <w:t>Capture Device</w:t>
                      </w:r>
                    </w:p>
                  </w:txbxContent>
                </v:textbox>
              </v:shape>
            </w:pict>
          </mc:Fallback>
        </mc:AlternateContent>
      </w:r>
      <w:r>
        <w:rPr>
          <w:noProof/>
        </w:rPr>
        <mc:AlternateContent>
          <mc:Choice Requires="wps">
            <w:drawing>
              <wp:anchor distT="0" distB="0" distL="114300" distR="114300" simplePos="0" relativeHeight="251609600" behindDoc="0" locked="0" layoutInCell="1" allowOverlap="1" wp14:anchorId="7DC89B7D" wp14:editId="140201B3">
                <wp:simplePos x="0" y="0"/>
                <wp:positionH relativeFrom="column">
                  <wp:posOffset>3245485</wp:posOffset>
                </wp:positionH>
                <wp:positionV relativeFrom="paragraph">
                  <wp:posOffset>2958677</wp:posOffset>
                </wp:positionV>
                <wp:extent cx="857250" cy="471760"/>
                <wp:effectExtent l="0" t="0" r="19050" b="24130"/>
                <wp:wrapNone/>
                <wp:docPr id="162" name="Text Box 162"/>
                <wp:cNvGraphicFramePr/>
                <a:graphic xmlns:a="http://schemas.openxmlformats.org/drawingml/2006/main">
                  <a:graphicData uri="http://schemas.microsoft.com/office/word/2010/wordprocessingShape">
                    <wps:wsp>
                      <wps:cNvSpPr txBox="1"/>
                      <wps:spPr>
                        <a:xfrm>
                          <a:off x="0" y="0"/>
                          <a:ext cx="857250" cy="471760"/>
                        </a:xfrm>
                        <a:prstGeom prst="rect">
                          <a:avLst/>
                        </a:prstGeom>
                        <a:solidFill>
                          <a:schemeClr val="bg1"/>
                        </a:solidFill>
                        <a:ln w="6350">
                          <a:solidFill>
                            <a:schemeClr val="tx1"/>
                          </a:solidFill>
                        </a:ln>
                      </wps:spPr>
                      <wps:txbx>
                        <w:txbxContent>
                          <w:p w:rsidR="00205D39" w:rsidRPr="00767F8C" w:rsidRDefault="00205D39" w:rsidP="003719FC">
                            <w:pPr>
                              <w:spacing w:line="240" w:lineRule="auto"/>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C89B7D" id="Text Box 162" o:spid="_x0000_s1089" type="#_x0000_t202" style="position:absolute;left:0;text-align:left;margin-left:255.55pt;margin-top:232.95pt;width:67.5pt;height:37.1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" fillcolor="white [3212]" strokecolor="black [3213]" strokeweight=".5pt">
                <v:textbox>
                  <w:txbxContent>
                    <w:p w:rsidR="00205D39" w:rsidRPr="00767F8C" w:rsidRDefault="00205D39" w:rsidP="003719FC">
                      <w:pPr>
                        <w:spacing w:line="240" w:lineRule="auto"/>
                      </w:pPr>
                      <w:r>
                        <w:t>AV Converters</w:t>
                      </w:r>
                    </w:p>
                  </w:txbxContent>
                </v:textbox>
              </v:shape>
            </w:pict>
          </mc:Fallback>
        </mc:AlternateContent>
      </w:r>
      <w:r>
        <w:rPr>
          <w:noProof/>
        </w:rPr>
        <mc:AlternateContent>
          <mc:Choice Requires="wps">
            <w:drawing>
              <wp:anchor distT="0" distB="0" distL="114300" distR="114300" simplePos="0" relativeHeight="251610624" behindDoc="0" locked="0" layoutInCell="1" allowOverlap="1" wp14:anchorId="2C07EA19" wp14:editId="46AC9228">
                <wp:simplePos x="0" y="0"/>
                <wp:positionH relativeFrom="margin">
                  <wp:posOffset>2902021</wp:posOffset>
                </wp:positionH>
                <wp:positionV relativeFrom="paragraph">
                  <wp:posOffset>2891578</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213526" id="Straight Arrow Connector 163" o:spid="_x0000_s1026" type="#_x0000_t32" style="position:absolute;margin-left:228.5pt;margin-top:227.7pt;width:21.75pt;height:15pt;z-index:251610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" strokecolor="white [3212]" strokeweight=".5pt">
                <v:stroke endarrow="block" joinstyle="miter"/>
                <w10:wrap anchorx="margin"/>
              </v:shape>
            </w:pict>
          </mc:Fallback>
        </mc:AlternateContent>
      </w:r>
      <w:r w:rsidR="003719FC">
        <w:rPr>
          <w:noProof/>
        </w:rPr>
        <mc:AlternateContent>
          <mc:Choice Requires="wps">
            <w:drawing>
              <wp:anchor distT="0" distB="0" distL="114300" distR="114300" simplePos="0" relativeHeight="251605504" behindDoc="0" locked="0" layoutInCell="1" allowOverlap="1" wp14:anchorId="656FD089" wp14:editId="0DA006F7">
                <wp:simplePos x="0" y="0"/>
                <wp:positionH relativeFrom="column">
                  <wp:posOffset>559124</wp:posOffset>
                </wp:positionH>
                <wp:positionV relativeFrom="paragraph">
                  <wp:posOffset>38136</wp:posOffset>
                </wp:positionV>
                <wp:extent cx="695325" cy="460113"/>
                <wp:effectExtent l="0" t="0" r="28575" b="16510"/>
                <wp:wrapNone/>
                <wp:docPr id="158" name="Text Box 158"/>
                <wp:cNvGraphicFramePr/>
                <a:graphic xmlns:a="http://schemas.openxmlformats.org/drawingml/2006/main">
                  <a:graphicData uri="http://schemas.microsoft.com/office/word/2010/wordprocessingShape">
                    <wps:wsp>
                      <wps:cNvSpPr txBox="1"/>
                      <wps:spPr>
                        <a:xfrm>
                          <a:off x="0" y="0"/>
                          <a:ext cx="695325" cy="460113"/>
                        </a:xfrm>
                        <a:prstGeom prst="rect">
                          <a:avLst/>
                        </a:prstGeom>
                        <a:solidFill>
                          <a:schemeClr val="bg1"/>
                        </a:solidFill>
                        <a:ln w="6350">
                          <a:solidFill>
                            <a:schemeClr val="tx1"/>
                          </a:solidFill>
                        </a:ln>
                      </wps:spPr>
                      <wps:txbx>
                        <w:txbxContent>
                          <w:p w:rsidR="00205D39" w:rsidRPr="00767F8C" w:rsidRDefault="00205D39" w:rsidP="003719FC">
                            <w:pPr>
                              <w:spacing w:line="240" w:lineRule="auto"/>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6FD089" id="Text Box 158" o:spid="_x0000_s1090" type="#_x0000_t202" style="position:absolute;left:0;text-align:left;margin-left:44.05pt;margin-top:3pt;width:54.75pt;height:36.2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" fillcolor="white [3212]" strokecolor="black [3213]" strokeweight=".5pt">
                <v:textbox>
                  <w:txbxContent>
                    <w:p w:rsidR="00205D39" w:rsidRPr="00767F8C" w:rsidRDefault="00205D39" w:rsidP="003719FC">
                      <w:pPr>
                        <w:spacing w:line="240" w:lineRule="auto"/>
                      </w:pPr>
                      <w:r>
                        <w:t>MRI Monitor</w:t>
                      </w:r>
                    </w:p>
                  </w:txbxContent>
                </v:textbox>
              </v:shape>
            </w:pict>
          </mc:Fallback>
        </mc:AlternateContent>
      </w:r>
      <w:r w:rsidR="006B66DE">
        <w:rPr>
          <w:noProof/>
        </w:rPr>
        <mc:AlternateContent>
          <mc:Choice Requires="wps">
            <w:drawing>
              <wp:anchor distT="0" distB="0" distL="114300" distR="114300" simplePos="0" relativeHeight="251611648" behindDoc="0" locked="0" layoutInCell="1" allowOverlap="1" wp14:anchorId="4F37FA7C" wp14:editId="31914F33">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7AF7D1" id="Straight Arrow Connector 164" o:spid="_x0000_s1026" type="#_x0000_t32" style="position:absolute;margin-left:201.75pt;margin-top:202.6pt;width:43.5pt;height:9.75pt;flip:y;z-index:251611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08576" behindDoc="0" locked="0" layoutInCell="1" allowOverlap="1" wp14:anchorId="2E981D70" wp14:editId="1CAE1739">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100E4A" id="Straight Arrow Connector 161" o:spid="_x0000_s1026" type="#_x0000_t32" style="position:absolute;margin-left:100.45pt;margin-top:24.1pt;width:44.25pt;height:0;flip:x;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07552" behindDoc="0" locked="0" layoutInCell="1" allowOverlap="1" wp14:anchorId="5DBDAEC3" wp14:editId="50E64C80">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EBDDE6" id="Straight Arrow Connector 160" o:spid="_x0000_s1026" type="#_x0000_t32" style="position:absolute;margin-left:358.5pt;margin-top:54.85pt;width:26.25pt;height:23.25pt;flip:x;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06528" behindDoc="0" locked="0" layoutInCell="1" allowOverlap="1" wp14:anchorId="2E11A64A" wp14:editId="76252BE9">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205D39" w:rsidRPr="00767F8C" w:rsidRDefault="00205D39" w:rsidP="003719FC">
                            <w:pPr>
                              <w:spacing w:line="240" w:lineRule="auto"/>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11A64A" id="Text Box 159" o:spid="_x0000_s1091" type="#_x0000_t202" style="position:absolute;left:0;text-align:left;margin-left:337.5pt;margin-top:12.1pt;width:68.25pt;height:39.7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Og8YApOAgAArAQAAA4AAAAAAAAAAAAAAAAALgIAAGRycy9lMm9Eb2MueG1sUEsBAi0AFAAGAAgA&#10;AAAhAKCyFbreAAAACgEAAA8AAAAAAAAAAAAAAAAAqAQAAGRycy9kb3ducmV2LnhtbFBLBQYAAAAA&#10;BAAEAPMAAACzBQAAAAA=&#10;" fillcolor="white [3212]" strokecolor="black [3213]" strokeweight=".5pt">
                <v:textbox>
                  <w:txbxContent>
                    <w:p w:rsidR="00205D39" w:rsidRPr="00767F8C" w:rsidRDefault="00205D39" w:rsidP="003719FC">
                      <w:pPr>
                        <w:spacing w:line="240" w:lineRule="auto"/>
                      </w:pPr>
                      <w:r>
                        <w:t>Processing-Laptop</w:t>
                      </w:r>
                    </w:p>
                  </w:txbxContent>
                </v:textbox>
              </v:shape>
            </w:pict>
          </mc:Fallback>
        </mc:AlternateContent>
      </w:r>
      <w:r w:rsidR="006D5E34" w:rsidRPr="006D5E34">
        <w:rPr>
          <w:noProof/>
        </w:rPr>
        <w:drawing>
          <wp:inline distT="0" distB="0" distL="0" distR="0" wp14:anchorId="0B129158" wp14:editId="625E8EA5">
            <wp:extent cx="5694330" cy="3476978"/>
            <wp:effectExtent l="0" t="0" r="1905" b="952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45">
                      <a:extLst>
                        <a:ext uri="{28A0092B-C50C-407E-A947-70E740481C1C}">
                          <a14:useLocalDpi xmlns:a14="http://schemas.microsoft.com/office/drawing/2010/main" val="0"/>
                        </a:ext>
                      </a:extLst>
                    </a:blip>
                    <a:srcRect l="8645" t="17288" r="13241" b="19116"/>
                    <a:stretch/>
                  </pic:blipFill>
                  <pic:spPr bwMode="auto">
                    <a:xfrm>
                      <a:off x="0" y="0"/>
                      <a:ext cx="5698263" cy="3479379"/>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291360" w:rsidP="00251888">
      <w:pPr>
        <w:pStyle w:val="Caption"/>
      </w:pPr>
      <w:bookmarkStart w:id="106" w:name="_Toc523735293"/>
      <w:bookmarkStart w:id="107" w:name="_Toc525469942"/>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9</w:t>
      </w:r>
      <w:r w:rsidR="00462132">
        <w:fldChar w:fldCharType="end"/>
      </w:r>
      <w:r>
        <w:t>: Setup configuration of the image acquisition procedure</w:t>
      </w:r>
      <w:r w:rsidR="00DB4F1F">
        <w:t xml:space="preserve"> in</w:t>
      </w:r>
      <w:r w:rsidR="00FF691F">
        <w:t xml:space="preserve"> the </w:t>
      </w:r>
      <w:r w:rsidR="00DB4F1F">
        <w:t>MRI control room</w:t>
      </w:r>
      <w:r>
        <w:t>.</w:t>
      </w:r>
      <w:bookmarkEnd w:id="106"/>
      <w:bookmarkEnd w:id="107"/>
    </w:p>
    <w:p w:rsidR="00A4502D" w:rsidRDefault="00A4502D" w:rsidP="00D31B09"/>
    <w:p w:rsidR="00557F66" w:rsidRDefault="002240A0" w:rsidP="00557F66">
      <w:r>
        <w:t xml:space="preserve"> </w:t>
      </w:r>
      <w:r w:rsidR="004D5E28">
        <w:t xml:space="preserve">In addition, decoding of </w:t>
      </w:r>
      <w:r w:rsidR="00DF56C9">
        <w:t xml:space="preserve">the </w:t>
      </w:r>
      <w:r w:rsidR="004B20E7">
        <w:t>protected patient imaging data</w:t>
      </w:r>
      <w:r w:rsidR="004D5E28">
        <w:t xml:space="preserve"> is needed to ada</w:t>
      </w:r>
      <w:r w:rsidR="00A31CE0">
        <w:t xml:space="preserve">pt </w:t>
      </w:r>
      <w:r w:rsidR="00FF691F">
        <w:t>the setup flexibly</w:t>
      </w:r>
      <w:r w:rsidR="004D5E28">
        <w:t xml:space="preserve"> in different MRI-systems</w:t>
      </w:r>
      <w:r w:rsidR="00A31CE0">
        <w:t>.</w:t>
      </w:r>
      <w:r w:rsidR="000C5208">
        <w:t xml:space="preserve"> Accordingly,</w:t>
      </w:r>
      <w:r w:rsidR="00605D13">
        <w:t xml:space="preserve"> two converters are </w:t>
      </w:r>
      <w:r w:rsidR="00B1269E">
        <w:t>used</w:t>
      </w:r>
      <w:r w:rsidR="006C6376">
        <w:t xml:space="preserve"> to decode</w:t>
      </w:r>
      <w:r w:rsidR="00605D13">
        <w:t xml:space="preserve"> the</w:t>
      </w:r>
      <w:r w:rsidR="00C935DB">
        <w:t xml:space="preserve"> MRI</w:t>
      </w:r>
      <w:r w:rsidR="00605D13">
        <w:t xml:space="preserve"> </w:t>
      </w:r>
      <w:r w:rsidR="00605D13">
        <w:lastRenderedPageBreak/>
        <w:t>data</w:t>
      </w:r>
      <w:r w:rsidR="00C935DB">
        <w:t xml:space="preserve"> which pass though capture device</w:t>
      </w:r>
      <w:r w:rsidR="00123313">
        <w:t>.</w:t>
      </w:r>
      <w:r w:rsidR="0027007F">
        <w:t xml:space="preserve"> </w:t>
      </w:r>
      <w:r w:rsidR="00873729">
        <w:t>However,</w:t>
      </w:r>
      <w:r w:rsidR="0027007F">
        <w:t xml:space="preserve"> the </w:t>
      </w:r>
      <w:r w:rsidR="004E1EA9">
        <w:t xml:space="preserve">use of </w:t>
      </w:r>
      <w:r w:rsidR="00557F66">
        <w:t xml:space="preserve">the </w:t>
      </w:r>
      <w:r w:rsidR="00B1269E">
        <w:t>converters</w:t>
      </w:r>
      <w:r w:rsidR="0027007F">
        <w:t xml:space="preserve"> </w:t>
      </w:r>
      <w:r w:rsidR="004B20E7">
        <w:t>affects</w:t>
      </w:r>
      <w:r w:rsidR="0027007F">
        <w:t xml:space="preserve"> the quality and resolution of the decoded image</w:t>
      </w:r>
      <w:r w:rsidR="00961BBC">
        <w:t>s</w:t>
      </w:r>
      <w:r w:rsidR="004B20E7">
        <w:t xml:space="preserve"> negatively. </w:t>
      </w:r>
    </w:p>
    <w:p w:rsidR="005958F7" w:rsidRDefault="00557F66" w:rsidP="00343C7D">
      <w:r>
        <w:t>T</w:t>
      </w:r>
      <w:r w:rsidR="00CD4456">
        <w:t>wo</w:t>
      </w:r>
      <w:r w:rsidR="003023B9">
        <w:t xml:space="preserve"> different</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B69AA">
        <w:t xml:space="preserve">in this work </w:t>
      </w:r>
      <w:r w:rsidR="008305ED">
        <w:t>to verify</w:t>
      </w:r>
      <w:r w:rsidR="00CD4456">
        <w:t xml:space="preserve"> their applicability </w:t>
      </w:r>
      <w:r w:rsidR="00A4502D">
        <w:t>in the</w:t>
      </w:r>
      <w:r w:rsidR="00C15D26">
        <w:t xml:space="preserve"> proposed</w:t>
      </w:r>
      <w:r w:rsidR="00A4502D">
        <w:t xml:space="preserve"> </w:t>
      </w:r>
      <w:r w:rsidR="008305ED">
        <w:t>setup</w:t>
      </w:r>
      <w:r w:rsidR="00961BBC">
        <w:t>.</w:t>
      </w:r>
      <w:r w:rsidR="00DA478B">
        <w:t xml:space="preserve">: </w:t>
      </w:r>
      <w:r w:rsidR="003F1003">
        <w:t>analog converter (AV converter) and</w:t>
      </w:r>
      <w:r w:rsidR="00DA478B">
        <w:t xml:space="preserve"> </w:t>
      </w:r>
      <w:r w:rsidR="003F1003">
        <w:t xml:space="preserve">VGA converter. </w:t>
      </w:r>
      <w:r w:rsidR="0066099C">
        <w:t>Figure 3</w:t>
      </w:r>
      <w:r w:rsidR="00123313">
        <w:t>.</w:t>
      </w:r>
      <w:r w:rsidR="00B63996">
        <w:t>1</w:t>
      </w:r>
      <w:r w:rsidR="00F31A6D">
        <w:t>1</w:t>
      </w:r>
      <w:r w:rsidR="00123313">
        <w:t xml:space="preserve"> </w:t>
      </w:r>
      <w:r w:rsidR="00432F33">
        <w:t>shows a compari</w:t>
      </w:r>
      <w:r w:rsidR="005958F7">
        <w:t>son of the quality</w:t>
      </w:r>
      <w:r w:rsidR="001D136D">
        <w:t xml:space="preserve"> performance of the capture device without data decoding (Figure 3.11 (c)), and with </w:t>
      </w:r>
      <w:r w:rsidR="008A3F72">
        <w:t xml:space="preserve">decoding </w:t>
      </w:r>
      <w:r w:rsidR="00EB55D1">
        <w:t>using</w:t>
      </w:r>
      <w:r w:rsidR="00123313">
        <w:t xml:space="preserve"> </w:t>
      </w:r>
      <w:r w:rsidR="003F1003">
        <w:t>AV converter</w:t>
      </w:r>
      <w:r w:rsidR="00DB6BC9">
        <w:t xml:space="preserve"> (</w:t>
      </w:r>
      <w:r w:rsidR="00DB6BC9">
        <w:fldChar w:fldCharType="begin"/>
      </w:r>
      <w:r w:rsidR="00DB6BC9">
        <w:instrText xml:space="preserve"> REF _Ref525329833 \h </w:instrText>
      </w:r>
      <w:r w:rsidR="00DB6BC9">
        <w:fldChar w:fldCharType="separate"/>
      </w:r>
      <w:r w:rsidR="00DB6BC9">
        <w:t xml:space="preserve">Figure </w:t>
      </w:r>
      <w:r w:rsidR="00DB6BC9">
        <w:rPr>
          <w:cs/>
        </w:rPr>
        <w:t>‎</w:t>
      </w:r>
      <w:r w:rsidR="00DB6BC9">
        <w:t>3.11</w:t>
      </w:r>
      <w:r w:rsidR="00DB6BC9">
        <w:fldChar w:fldCharType="end"/>
      </w:r>
      <w:r w:rsidR="00DB6BC9">
        <w:t xml:space="preserve"> (</w:t>
      </w:r>
      <w:r w:rsidR="00343C7D">
        <w:t>a</w:t>
      </w:r>
      <w:r w:rsidR="00DB6BC9">
        <w:t>)</w:t>
      </w:r>
      <w:r w:rsidR="003F1003">
        <w:t>) and VGA converter (</w:t>
      </w:r>
      <w:r w:rsidR="003F1003">
        <w:fldChar w:fldCharType="begin"/>
      </w:r>
      <w:r w:rsidR="003F1003">
        <w:instrText xml:space="preserve"> REF _Ref525329833 \h </w:instrText>
      </w:r>
      <w:r w:rsidR="003F1003">
        <w:fldChar w:fldCharType="separate"/>
      </w:r>
      <w:r w:rsidR="003F1003">
        <w:t xml:space="preserve">Figure </w:t>
      </w:r>
      <w:r w:rsidR="003F1003">
        <w:rPr>
          <w:cs/>
        </w:rPr>
        <w:t>‎</w:t>
      </w:r>
      <w:r w:rsidR="003F1003">
        <w:t>3.11</w:t>
      </w:r>
      <w:r w:rsidR="003F1003">
        <w:fldChar w:fldCharType="end"/>
      </w:r>
      <w:r w:rsidR="003F1003">
        <w:t xml:space="preserve"> </w:t>
      </w:r>
      <w:r w:rsidR="00DB6BC9">
        <w:t>(</w:t>
      </w:r>
      <w:r w:rsidR="00343C7D">
        <w:t>b</w:t>
      </w:r>
      <w:r w:rsidR="00DB6BC9">
        <w:t>))</w:t>
      </w:r>
      <w:r w:rsidR="00900685">
        <w:t>.</w:t>
      </w:r>
      <w:r w:rsidR="00DD1F98">
        <w:t xml:space="preserve"> </w:t>
      </w:r>
      <w:r w:rsidR="002D5BF6">
        <w:t>Even though</w:t>
      </w:r>
      <w:r w:rsidR="00470547">
        <w:t xml:space="preserve"> </w:t>
      </w:r>
      <w:r w:rsidR="002351E5">
        <w:t>the</w:t>
      </w:r>
      <w:r w:rsidR="00470547">
        <w:t xml:space="preserve"> VGA converter</w:t>
      </w:r>
      <w:r w:rsidR="005958F7">
        <w:t xml:space="preserve"> provide</w:t>
      </w:r>
      <w:r w:rsidR="008B69AA">
        <w:t>s</w:t>
      </w:r>
      <w:r w:rsidR="002351E5">
        <w:t xml:space="preserve"> the images with</w:t>
      </w:r>
      <w:r w:rsidR="00470547">
        <w:t xml:space="preserve"> </w:t>
      </w:r>
      <w:r w:rsidR="005958F7">
        <w:t xml:space="preserve">a </w:t>
      </w:r>
      <w:r w:rsidR="00470547">
        <w:t>higher resolution and</w:t>
      </w:r>
      <w:r w:rsidR="00AA45C5">
        <w:t xml:space="preserve"> con</w:t>
      </w:r>
      <w:r w:rsidR="002D5BF6">
        <w:t>trast than the AV converter,</w:t>
      </w:r>
      <w:r w:rsidR="00AA45C5">
        <w:t xml:space="preserve"> it is not compatible with</w:t>
      </w:r>
      <w:r w:rsidR="0026784B">
        <w:t xml:space="preserve"> the</w:t>
      </w:r>
      <w:r w:rsidR="00AA45C5">
        <w:t xml:space="preserve"> MRI hardware system.</w:t>
      </w:r>
      <w:r w:rsidR="002D5BF6">
        <w:t xml:space="preserve"> </w:t>
      </w:r>
    </w:p>
    <w:p w:rsidR="00582C6C" w:rsidRDefault="00927806" w:rsidP="000204A5">
      <w:r>
        <w:t>An alternative to</w:t>
      </w:r>
      <w:r w:rsidR="002D5BF6">
        <w:t xml:space="preserve"> the</w:t>
      </w:r>
      <w:r w:rsidR="00AA45C5">
        <w:t xml:space="preserve"> capture device and </w:t>
      </w:r>
      <w:r>
        <w:t xml:space="preserve">the </w:t>
      </w:r>
      <w:r w:rsidR="00AA45C5">
        <w:t>converter</w:t>
      </w:r>
      <w:r>
        <w:t>s</w:t>
      </w:r>
      <w:r w:rsidR="00AA45C5">
        <w:t xml:space="preserve"> </w:t>
      </w:r>
      <w:r>
        <w:t>is a camera which can be positioned in</w:t>
      </w:r>
      <w:r w:rsidR="00AA45C5">
        <w:t xml:space="preserve"> front of the MRI monitor</w:t>
      </w:r>
      <w:r>
        <w:t xml:space="preserve"> to</w:t>
      </w:r>
      <w:r w:rsidR="00B96EA0">
        <w:t xml:space="preserve"> </w:t>
      </w:r>
      <w:r w:rsidR="000204A5">
        <w:t xml:space="preserve">acquire </w:t>
      </w:r>
      <w:r w:rsidR="00316C13">
        <w:t>the image</w:t>
      </w:r>
      <w:r w:rsidR="00AA45C5">
        <w:t xml:space="preserve"> directly</w:t>
      </w:r>
      <w:r w:rsidR="00B96EA0">
        <w:t xml:space="preserve"> from the </w:t>
      </w:r>
      <w:r w:rsidR="00E6369A">
        <w:t>screen</w:t>
      </w:r>
      <w:r w:rsidR="00AA45C5">
        <w:t xml:space="preserve">. </w:t>
      </w:r>
      <w:r w:rsidR="000204A5">
        <w:t>T</w:t>
      </w:r>
      <w:r w:rsidR="00AA45C5">
        <w:t>his approach is compati</w:t>
      </w:r>
      <w:r w:rsidR="00316C13">
        <w:t>ble with</w:t>
      </w:r>
      <w:r w:rsidR="00AA45C5">
        <w:t xml:space="preserve"> all MRI systems</w:t>
      </w:r>
      <w:r w:rsidR="00316C13">
        <w:t xml:space="preserve"> without</w:t>
      </w:r>
      <w:r w:rsidR="0089557F">
        <w:t xml:space="preserve"> the</w:t>
      </w:r>
      <w:r w:rsidR="000204A5">
        <w:t xml:space="preserve"> need for</w:t>
      </w:r>
      <w:r w:rsidR="00316C13">
        <w:t xml:space="preserve"> decoding process</w:t>
      </w:r>
      <w:r w:rsidR="00AA45C5">
        <w:t>,</w:t>
      </w:r>
      <w:r w:rsidR="000204A5">
        <w:t xml:space="preserve"> but</w:t>
      </w:r>
      <w:r w:rsidR="00AA45C5">
        <w:t xml:space="preserve"> it has several disadvantageous </w:t>
      </w:r>
      <w:r w:rsidR="00316C13">
        <w:t>such as low-quality images</w:t>
      </w:r>
      <w:r w:rsidR="00F31A6D">
        <w:t xml:space="preserve"> (Figure 3.10 (a)) </w:t>
      </w:r>
      <w:r w:rsidR="00316C13">
        <w:t>and</w:t>
      </w:r>
      <w:r w:rsidR="00AA45C5">
        <w:t xml:space="preserve"> calibration complexity</w:t>
      </w:r>
      <w:r w:rsidR="00316C13">
        <w:t>.</w:t>
      </w:r>
    </w:p>
    <w:p w:rsidR="00605D13" w:rsidRDefault="00816A6B" w:rsidP="00CC08CA">
      <w:r>
        <w:t xml:space="preserve"> </w:t>
      </w:r>
      <w:r w:rsidR="00DA41FD">
        <w:t>I</w:t>
      </w:r>
      <w:r w:rsidR="000204A5">
        <w:t>n this project</w:t>
      </w:r>
      <w:r w:rsidR="001E033A">
        <w:t>,</w:t>
      </w:r>
      <w:r w:rsidR="00B84511">
        <w:t xml:space="preserve"> the </w:t>
      </w:r>
      <w:r w:rsidR="00582B24">
        <w:t xml:space="preserve">capture device </w:t>
      </w:r>
      <w:r w:rsidR="008350B2">
        <w:t>and</w:t>
      </w:r>
      <w:r w:rsidR="00582B24">
        <w:t xml:space="preserve"> </w:t>
      </w:r>
      <w:r w:rsidR="00B84511">
        <w:t>AV con</w:t>
      </w:r>
      <w:r w:rsidR="00582B24">
        <w:t>verter</w:t>
      </w:r>
      <w:r w:rsidR="00EF57D2">
        <w:t xml:space="preserve"> are</w:t>
      </w:r>
      <w:r w:rsidR="002A28BE">
        <w:t xml:space="preserve"> employed</w:t>
      </w:r>
      <w:r w:rsidR="00582C6C">
        <w:t>,</w:t>
      </w:r>
      <w:r w:rsidR="00582B24">
        <w:t xml:space="preserve"> since </w:t>
      </w:r>
      <w:r w:rsidR="00582C6C">
        <w:t>this setup is</w:t>
      </w:r>
      <w:r w:rsidR="00582B24">
        <w:t xml:space="preserve"> </w:t>
      </w:r>
      <w:r w:rsidR="00B84511">
        <w:t xml:space="preserve">compatible with </w:t>
      </w:r>
      <w:r w:rsidR="005958F7">
        <w:t xml:space="preserve">the </w:t>
      </w:r>
      <w:r w:rsidR="00B84511">
        <w:t>MRI hardware system</w:t>
      </w:r>
      <w:r w:rsidR="005958F7">
        <w:t xml:space="preserve"> which</w:t>
      </w:r>
      <w:r w:rsidR="00582B24">
        <w:t xml:space="preserve"> provide the adequate image quality for the</w:t>
      </w:r>
      <w:r w:rsidR="00290E14">
        <w:t xml:space="preserve"> image</w:t>
      </w:r>
      <w:r w:rsidR="00582B24">
        <w:t xml:space="preserve"> processing </w:t>
      </w:r>
      <w:r w:rsidR="00290E14">
        <w:t>task</w:t>
      </w:r>
      <w:r w:rsidR="00B84511">
        <w:t>.</w:t>
      </w:r>
      <w:r w:rsidR="00D65FC3">
        <w:t xml:space="preserve"> Figure 3</w:t>
      </w:r>
      <w:r w:rsidR="00191AEB">
        <w:t>.</w:t>
      </w:r>
      <w:r w:rsidR="00EB25E6">
        <w:t>10</w:t>
      </w:r>
      <w:r w:rsidR="00582C6C">
        <w:t xml:space="preserve"> </w:t>
      </w:r>
      <w:r w:rsidR="00D65FC3">
        <w:t>(b)</w:t>
      </w:r>
      <w:r w:rsidR="004B3238">
        <w:t xml:space="preserve"> </w:t>
      </w:r>
      <w:r w:rsidR="00191AEB">
        <w:t>shows a snapshot of the MRI screen from a T1W image of the Z-</w:t>
      </w:r>
      <w:r w:rsidR="006914C1">
        <w:t xml:space="preserve">frame </w:t>
      </w:r>
      <w:r w:rsidR="00191AEB">
        <w:t>marker using</w:t>
      </w:r>
      <w:r w:rsidR="00CC08CA">
        <w:t xml:space="preserve"> the </w:t>
      </w:r>
      <w:r w:rsidR="00191AEB">
        <w:t>capture device and AV converter.</w:t>
      </w:r>
    </w:p>
    <w:p w:rsidR="00900685" w:rsidRDefault="005C561B" w:rsidP="001E1A12">
      <w:pPr>
        <w:tabs>
          <w:tab w:val="left" w:pos="720"/>
          <w:tab w:val="left" w:pos="5228"/>
        </w:tabs>
      </w:pPr>
      <w:r>
        <w:rPr>
          <w:noProof/>
        </w:rPr>
        <mc:AlternateContent>
          <mc:Choice Requires="wps">
            <w:drawing>
              <wp:anchor distT="0" distB="0" distL="114300" distR="114300" simplePos="0" relativeHeight="251771392" behindDoc="0" locked="0" layoutInCell="1" allowOverlap="1" wp14:anchorId="60933A30" wp14:editId="0B2C3302">
                <wp:simplePos x="0" y="0"/>
                <wp:positionH relativeFrom="column">
                  <wp:posOffset>3901299</wp:posOffset>
                </wp:positionH>
                <wp:positionV relativeFrom="paragraph">
                  <wp:posOffset>2505710</wp:posOffset>
                </wp:positionV>
                <wp:extent cx="1129665" cy="17462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205D39" w:rsidRPr="00CF759E" w:rsidRDefault="00205D39"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933A30" id="Text Box 44" o:spid="_x0000_s1092" type="#_x0000_t202" style="position:absolute;left:0;text-align:left;margin-left:307.2pt;margin-top:197.3pt;width:88.95pt;height:13.75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" stroked="f">
                <v:textbox inset="0,0,0,0">
                  <w:txbxContent>
                    <w:p w:rsidR="00205D39" w:rsidRPr="00CF759E" w:rsidRDefault="00205D39" w:rsidP="00251888">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769344" behindDoc="0" locked="0" layoutInCell="1" allowOverlap="1" wp14:anchorId="39AD98F6" wp14:editId="53D1E8E9">
                <wp:simplePos x="0" y="0"/>
                <wp:positionH relativeFrom="column">
                  <wp:posOffset>860284</wp:posOffset>
                </wp:positionH>
                <wp:positionV relativeFrom="paragraph">
                  <wp:posOffset>2482850</wp:posOffset>
                </wp:positionV>
                <wp:extent cx="907415" cy="174625"/>
                <wp:effectExtent l="0" t="0" r="6985" b="0"/>
                <wp:wrapTopAndBottom/>
                <wp:docPr id="42" name="Text Box 42"/>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205D39" w:rsidRPr="00CF759E" w:rsidRDefault="00205D39"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AD98F6" id="Text Box 42" o:spid="_x0000_s1093" type="#_x0000_t202" style="position:absolute;left:0;text-align:left;margin-left:67.75pt;margin-top:195.5pt;width:71.45pt;height:13.7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" stroked="f">
                <v:textbox inset="0,0,0,0">
                  <w:txbxContent>
                    <w:p w:rsidR="00205D39" w:rsidRPr="00CF759E" w:rsidRDefault="00205D39" w:rsidP="00251888">
                      <w:pPr>
                        <w:pStyle w:val="Caption"/>
                      </w:pPr>
                      <w:r>
                        <w:t>(</w:t>
                      </w:r>
                      <w:r w:rsidRPr="00CF759E">
                        <w:t>a</w:t>
                      </w:r>
                      <w:r>
                        <w:t>)</w:t>
                      </w:r>
                    </w:p>
                  </w:txbxContent>
                </v:textbox>
                <w10:wrap type="topAndBottom"/>
              </v:shape>
            </w:pict>
          </mc:Fallback>
        </mc:AlternateContent>
      </w:r>
      <w:r w:rsidRPr="00855D47">
        <w:rPr>
          <w:noProof/>
        </w:rPr>
        <w:drawing>
          <wp:anchor distT="0" distB="0" distL="114300" distR="114300" simplePos="0" relativeHeight="251764224" behindDoc="0" locked="0" layoutInCell="1" allowOverlap="1" wp14:anchorId="36E120CA" wp14:editId="75B3BFAB">
            <wp:simplePos x="0" y="0"/>
            <wp:positionH relativeFrom="margin">
              <wp:posOffset>0</wp:posOffset>
            </wp:positionH>
            <wp:positionV relativeFrom="paragraph">
              <wp:posOffset>207010</wp:posOffset>
            </wp:positionV>
            <wp:extent cx="2766060" cy="2194560"/>
            <wp:effectExtent l="0" t="0" r="0" b="0"/>
            <wp:wrapTopAndBottom/>
            <wp:docPr id="22" name="Picture 22" descr="F:\HIWI\Zframe_MRI_camera\Z-Marker_CAMERA_24.1.2018\WIN_20180124_14_00_1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Zframe_MRI_camera\Z-Marker_CAMERA_24.1.2018\WIN_20180124_14_00_12_Pro.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1488" t="4002" r="18424" b="11212"/>
                    <a:stretch/>
                  </pic:blipFill>
                  <pic:spPr bwMode="auto">
                    <a:xfrm>
                      <a:off x="0" y="0"/>
                      <a:ext cx="2766060"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33D4" w:rsidRPr="005A1A33">
        <w:rPr>
          <w:noProof/>
        </w:rPr>
        <w:drawing>
          <wp:anchor distT="0" distB="0" distL="114300" distR="114300" simplePos="0" relativeHeight="251765248" behindDoc="0" locked="0" layoutInCell="1" allowOverlap="1" wp14:anchorId="0BCCFE9B" wp14:editId="525040F9">
            <wp:simplePos x="0" y="0"/>
            <wp:positionH relativeFrom="margin">
              <wp:align>right</wp:align>
            </wp:positionH>
            <wp:positionV relativeFrom="paragraph">
              <wp:posOffset>219287</wp:posOffset>
            </wp:positionV>
            <wp:extent cx="2811295" cy="2194560"/>
            <wp:effectExtent l="0" t="0" r="8255" b="0"/>
            <wp:wrapTopAndBottom/>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0289" b="6274"/>
                    <a:stretch/>
                  </pic:blipFill>
                  <pic:spPr bwMode="auto">
                    <a:xfrm>
                      <a:off x="0" y="0"/>
                      <a:ext cx="2811295"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33D4">
        <w:rPr>
          <w:noProof/>
        </w:rPr>
        <mc:AlternateContent>
          <mc:Choice Requires="wps">
            <w:drawing>
              <wp:anchor distT="0" distB="0" distL="114300" distR="114300" simplePos="0" relativeHeight="251767296" behindDoc="0" locked="0" layoutInCell="1" allowOverlap="1" wp14:anchorId="6BD960ED" wp14:editId="0D686773">
                <wp:simplePos x="0" y="0"/>
                <wp:positionH relativeFrom="margin">
                  <wp:posOffset>10654</wp:posOffset>
                </wp:positionH>
                <wp:positionV relativeFrom="paragraph">
                  <wp:posOffset>2826596</wp:posOffset>
                </wp:positionV>
                <wp:extent cx="5904230" cy="290195"/>
                <wp:effectExtent l="0" t="0" r="1270" b="0"/>
                <wp:wrapTopAndBottom/>
                <wp:docPr id="40" name="Text Box 40"/>
                <wp:cNvGraphicFramePr/>
                <a:graphic xmlns:a="http://schemas.openxmlformats.org/drawingml/2006/main">
                  <a:graphicData uri="http://schemas.microsoft.com/office/word/2010/wordprocessingShape">
                    <wps:wsp>
                      <wps:cNvSpPr txBox="1"/>
                      <wps:spPr>
                        <a:xfrm>
                          <a:off x="0" y="0"/>
                          <a:ext cx="5904230" cy="290195"/>
                        </a:xfrm>
                        <a:prstGeom prst="rect">
                          <a:avLst/>
                        </a:prstGeom>
                        <a:solidFill>
                          <a:prstClr val="white"/>
                        </a:solidFill>
                        <a:ln>
                          <a:noFill/>
                        </a:ln>
                      </wps:spPr>
                      <wps:txbx>
                        <w:txbxContent>
                          <w:p w:rsidR="00205D39" w:rsidRPr="0089557F" w:rsidRDefault="00205D39" w:rsidP="00131940">
                            <w:pPr>
                              <w:pStyle w:val="Caption"/>
                            </w:pPr>
                            <w:bookmarkStart w:id="108" w:name="_Toc523735294"/>
                            <w:bookmarkStart w:id="109" w:name="_Toc524625277"/>
                            <w:bookmarkStart w:id="110" w:name="_Toc52546994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Captured-MR image (T1W image) of the Z-frame marker. (a) Image is acquired using a camera in front of the MRI monitor. (b) Image is captured using the capture device and AV converter (the setup is shown in Figure 3.9).</w:t>
                            </w:r>
                            <w:bookmarkEnd w:id="108"/>
                            <w:bookmarkEnd w:id="109"/>
                            <w:bookmarkEnd w:id="110"/>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D960ED" id="Text Box 40" o:spid="_x0000_s1094" type="#_x0000_t202" style="position:absolute;left:0;text-align:left;margin-left:.85pt;margin-top:222.55pt;width:464.9pt;height:22.85pt;z-index:2517672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" stroked="f">
                <v:textbox style="mso-fit-shape-to-text:t" inset="0,0,0,0">
                  <w:txbxContent>
                    <w:p w:rsidR="00205D39" w:rsidRPr="0089557F" w:rsidRDefault="00205D39" w:rsidP="00131940">
                      <w:pPr>
                        <w:pStyle w:val="Caption"/>
                      </w:pPr>
                      <w:bookmarkStart w:id="111" w:name="_Toc523735294"/>
                      <w:bookmarkStart w:id="112" w:name="_Toc524625277"/>
                      <w:bookmarkStart w:id="113" w:name="_Toc52546994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Captured-MR image (T1W image) of the Z-frame marker. (a) Image is acquired using a camera in front of the MRI monitor. (b) Image is captured using the capture device and AV converter (the setup is shown in Figure 3.9).</w:t>
                      </w:r>
                      <w:bookmarkEnd w:id="111"/>
                      <w:bookmarkEnd w:id="112"/>
                      <w:bookmarkEnd w:id="113"/>
                      <w:r>
                        <w:t xml:space="preserve"> </w:t>
                      </w:r>
                    </w:p>
                  </w:txbxContent>
                </v:textbox>
                <w10:wrap type="topAndBottom" anchorx="margin"/>
              </v:shape>
            </w:pict>
          </mc:Fallback>
        </mc:AlternateContent>
      </w:r>
      <w:r w:rsidR="00AA545B">
        <w:tab/>
      </w:r>
      <w:r w:rsidR="003446F1">
        <w:tab/>
      </w:r>
    </w:p>
    <w:p w:rsidR="003446F1" w:rsidRDefault="005B1434" w:rsidP="003446F1">
      <w:pPr>
        <w:tabs>
          <w:tab w:val="left" w:pos="720"/>
          <w:tab w:val="left" w:pos="5228"/>
        </w:tabs>
      </w:pPr>
      <w:r>
        <w:rPr>
          <w:noProof/>
        </w:rPr>
        <w:lastRenderedPageBreak/>
        <mc:AlternateContent>
          <mc:Choice Requires="wpg">
            <w:drawing>
              <wp:anchor distT="0" distB="0" distL="114300" distR="114300" simplePos="0" relativeHeight="251763200" behindDoc="0" locked="0" layoutInCell="1" allowOverlap="1" wp14:anchorId="79556A49" wp14:editId="5CDB659C">
                <wp:simplePos x="0" y="0"/>
                <wp:positionH relativeFrom="column">
                  <wp:posOffset>2991767</wp:posOffset>
                </wp:positionH>
                <wp:positionV relativeFrom="paragraph">
                  <wp:posOffset>15875</wp:posOffset>
                </wp:positionV>
                <wp:extent cx="2752725" cy="2649220"/>
                <wp:effectExtent l="0" t="0" r="9525" b="0"/>
                <wp:wrapNone/>
                <wp:docPr id="35" name="Group 35"/>
                <wp:cNvGraphicFramePr/>
                <a:graphic xmlns:a="http://schemas.openxmlformats.org/drawingml/2006/main">
                  <a:graphicData uri="http://schemas.microsoft.com/office/word/2010/wordprocessingGroup">
                    <wpg:wgp>
                      <wpg:cNvGrpSpPr/>
                      <wpg:grpSpPr>
                        <a:xfrm>
                          <a:off x="0" y="0"/>
                          <a:ext cx="2752725" cy="2649220"/>
                          <a:chOff x="0" y="0"/>
                          <a:chExt cx="2752725" cy="2649220"/>
                        </a:xfrm>
                      </wpg:grpSpPr>
                      <pic:pic xmlns:pic="http://schemas.openxmlformats.org/drawingml/2006/picture">
                        <pic:nvPicPr>
                          <pic:cNvPr id="60" name="Picture 60"/>
                          <pic:cNvPicPr>
                            <a:picLocks noChangeAspect="1"/>
                          </pic:cNvPicPr>
                        </pic:nvPicPr>
                        <pic:blipFill rotWithShape="1">
                          <a:blip r:embed="rId48"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wps:wsp>
                        <wps:cNvPr id="166" name="Oval 166"/>
                        <wps:cNvSpPr/>
                        <wps:spPr>
                          <a:xfrm>
                            <a:off x="1444403" y="139780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774619" y="326155"/>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F6BDB3" id="Group 35" o:spid="_x0000_s1026" style="position:absolute;margin-left:235.55pt;margin-top:1.25pt;width:216.75pt;height:208.6pt;z-index:251763200" coordsize="27527,264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7" type="#_x0000_t75" style="position:absolute;width:27527;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">
                  <v:imagedata r:id="rId49" o:title="" croptop="1205f" cropbottom="2539f" cropleft="14661f" cropright="14501f"/>
                  <v:path arrowok="t"/>
                </v:shape>
                <v:oval id="Oval 166" o:spid="_x0000_s1028" style="position:absolute;left:14444;top:13978;width:981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" filled="f" strokecolor="red" strokeweight="1pt">
                  <v:stroke joinstyle="miter"/>
                </v:oval>
                <v:oval id="Oval 26" o:spid="_x0000_s1029" style="position:absolute;left:7746;top:3261;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" filled="f" strokecolor="red" strokeweight="1pt">
                  <v:stroke joinstyle="miter"/>
                </v:oval>
              </v:group>
            </w:pict>
          </mc:Fallback>
        </mc:AlternateContent>
      </w:r>
      <w:r>
        <w:rPr>
          <w:noProof/>
        </w:rPr>
        <mc:AlternateContent>
          <mc:Choice Requires="wpg">
            <w:drawing>
              <wp:anchor distT="0" distB="0" distL="114300" distR="114300" simplePos="0" relativeHeight="251615744" behindDoc="0" locked="0" layoutInCell="1" allowOverlap="1" wp14:anchorId="67D5EB82" wp14:editId="14B8D244">
                <wp:simplePos x="0" y="0"/>
                <wp:positionH relativeFrom="margin">
                  <wp:align>left</wp:align>
                </wp:positionH>
                <wp:positionV relativeFrom="paragraph">
                  <wp:posOffset>21731</wp:posOffset>
                </wp:positionV>
                <wp:extent cx="2757805" cy="2642235"/>
                <wp:effectExtent l="0" t="0" r="4445" b="5715"/>
                <wp:wrapNone/>
                <wp:docPr id="25" name="Group 25"/>
                <wp:cNvGraphicFramePr/>
                <a:graphic xmlns:a="http://schemas.openxmlformats.org/drawingml/2006/main">
                  <a:graphicData uri="http://schemas.microsoft.com/office/word/2010/wordprocessingGroup">
                    <wpg:wgp>
                      <wpg:cNvGrpSpPr/>
                      <wpg:grpSpPr>
                        <a:xfrm>
                          <a:off x="0" y="0"/>
                          <a:ext cx="2757805" cy="2642235"/>
                          <a:chOff x="0" y="0"/>
                          <a:chExt cx="2757805" cy="2642235"/>
                        </a:xfrm>
                      </wpg:grpSpPr>
                      <pic:pic xmlns:pic="http://schemas.openxmlformats.org/drawingml/2006/picture">
                        <pic:nvPicPr>
                          <pic:cNvPr id="57" name="Picture 57" descr="F:\Thesis_parisa\result\Capture device_resolution\secondexperiment\AV1.jpg"/>
                          <pic:cNvPicPr>
                            <a:picLocks noChangeAspect="1"/>
                          </pic:cNvPicPr>
                        </pic:nvPicPr>
                        <pic:blipFill rotWithShape="1">
                          <a:blip r:embed="rId50" cstate="print">
                            <a:extLst>
                              <a:ext uri="{28A0092B-C50C-407E-A947-70E740481C1C}">
                                <a14:useLocalDpi xmlns:a14="http://schemas.microsoft.com/office/drawing/2010/main" val="0"/>
                              </a:ext>
                            </a:extLst>
                          </a:blip>
                          <a:srcRect l="21159" r="20729" b="998"/>
                          <a:stretch/>
                        </pic:blipFill>
                        <pic:spPr bwMode="auto">
                          <a:xfrm>
                            <a:off x="0" y="0"/>
                            <a:ext cx="2757805" cy="2642235"/>
                          </a:xfrm>
                          <a:prstGeom prst="rect">
                            <a:avLst/>
                          </a:prstGeom>
                          <a:noFill/>
                          <a:ln>
                            <a:noFill/>
                          </a:ln>
                          <a:extLst>
                            <a:ext uri="{53640926-AAD7-44D8-BBD7-CCE9431645EC}">
                              <a14:shadowObscured xmlns:a14="http://schemas.microsoft.com/office/drawing/2010/main"/>
                            </a:ext>
                          </a:extLst>
                        </pic:spPr>
                      </pic:pic>
                      <wps:wsp>
                        <wps:cNvPr id="165" name="Oval 165"/>
                        <wps:cNvSpPr/>
                        <wps:spPr>
                          <a:xfrm>
                            <a:off x="751323" y="30285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1456051" y="1374513"/>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AF7E3A" id="Group 25" o:spid="_x0000_s1026" style="position:absolute;margin-left:0;margin-top:1.7pt;width:217.15pt;height:208.05pt;z-index:251615744;mso-position-horizontal:left;mso-position-horizontal-relative:margin" coordsize="27578,26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">
                <v:shape id="Picture 57" o:spid="_x0000_s1027" type="#_x0000_t75" style="position:absolute;width:27578;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">
                  <v:imagedata r:id="rId51" o:title="AV1" cropbottom="654f" cropleft="13867f" cropright="13585f"/>
                  <v:path arrowok="t"/>
                </v:shape>
                <v:oval id="Oval 165" o:spid="_x0000_s1028" style="position:absolute;left:7513;top:3028;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" filled="f" strokecolor="red" strokeweight="1pt">
                  <v:stroke joinstyle="miter"/>
                </v:oval>
                <v:oval id="Oval 167" o:spid="_x0000_s1029" style="position:absolute;left:14560;top:13745;width:981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" filled="f" strokecolor="red" strokeweight="1pt">
                  <v:stroke joinstyle="miter"/>
                </v:oval>
                <w10:wrap anchorx="margin"/>
              </v:group>
            </w:pict>
          </mc:Fallback>
        </mc:AlternateContent>
      </w:r>
    </w:p>
    <w:p w:rsidR="003446F1" w:rsidRDefault="003446F1" w:rsidP="003446F1">
      <w:pPr>
        <w:tabs>
          <w:tab w:val="left" w:pos="720"/>
          <w:tab w:val="left" w:pos="5228"/>
        </w:tabs>
      </w:pPr>
    </w:p>
    <w:p w:rsidR="00FC4BEB" w:rsidRDefault="00087179" w:rsidP="0092347F">
      <w:r w:rsidRPr="00087179">
        <w:rPr>
          <w:rFonts w:cstheme="minorHAnsi"/>
        </w:rPr>
        <w:t xml:space="preserve"> </w:t>
      </w:r>
    </w:p>
    <w:p w:rsidR="00CF759E" w:rsidRDefault="00CF759E" w:rsidP="00D31B09"/>
    <w:p w:rsidR="003446F1" w:rsidRDefault="003446F1" w:rsidP="00D31B09"/>
    <w:p w:rsidR="003446F1" w:rsidRDefault="003446F1" w:rsidP="00D31B09"/>
    <w:p w:rsidR="003446F1" w:rsidRDefault="00F3492A" w:rsidP="00D31B09">
      <w:r>
        <w:rPr>
          <w:noProof/>
        </w:rPr>
        <mc:AlternateContent>
          <mc:Choice Requires="wps">
            <w:drawing>
              <wp:anchor distT="0" distB="0" distL="114300" distR="114300" simplePos="0" relativeHeight="251616768" behindDoc="0" locked="0" layoutInCell="1" allowOverlap="1" wp14:anchorId="11672DBC" wp14:editId="3E522D29">
                <wp:simplePos x="0" y="0"/>
                <wp:positionH relativeFrom="margin">
                  <wp:posOffset>4278418</wp:posOffset>
                </wp:positionH>
                <wp:positionV relativeFrom="paragraph">
                  <wp:posOffset>453461</wp:posOffset>
                </wp:positionV>
                <wp:extent cx="541655" cy="635"/>
                <wp:effectExtent l="0" t="0" r="0" b="8255"/>
                <wp:wrapTopAndBottom/>
                <wp:docPr id="170" name="Text Box 170"/>
                <wp:cNvGraphicFramePr/>
                <a:graphic xmlns:a="http://schemas.openxmlformats.org/drawingml/2006/main">
                  <a:graphicData uri="http://schemas.microsoft.com/office/word/2010/wordprocessingShape">
                    <wps:wsp>
                      <wps:cNvSpPr txBox="1"/>
                      <wps:spPr>
                        <a:xfrm>
                          <a:off x="0" y="0"/>
                          <a:ext cx="541655" cy="635"/>
                        </a:xfrm>
                        <a:prstGeom prst="rect">
                          <a:avLst/>
                        </a:prstGeom>
                        <a:solidFill>
                          <a:prstClr val="white"/>
                        </a:solidFill>
                        <a:ln>
                          <a:noFill/>
                        </a:ln>
                      </wps:spPr>
                      <wps:txbx>
                        <w:txbxContent>
                          <w:p w:rsidR="00205D39" w:rsidRPr="00CF759E" w:rsidRDefault="00205D39"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672DBC" id="Text Box 170" o:spid="_x0000_s1095" type="#_x0000_t202" style="position:absolute;left:0;text-align:left;margin-left:336.9pt;margin-top:35.7pt;width:42.65pt;height:.05pt;z-index:251616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" stroked="f">
                <v:textbox style="mso-fit-shape-to-text:t" inset="0,0,0,0">
                  <w:txbxContent>
                    <w:p w:rsidR="00205D39" w:rsidRPr="00CF759E" w:rsidRDefault="00205D39" w:rsidP="00251888">
                      <w:pPr>
                        <w:pStyle w:val="Caption"/>
                      </w:pPr>
                      <w:r>
                        <w:t>(b)</w:t>
                      </w:r>
                    </w:p>
                  </w:txbxContent>
                </v:textbox>
                <w10:wrap type="topAndBottom" anchorx="margin"/>
              </v:shape>
            </w:pict>
          </mc:Fallback>
        </mc:AlternateContent>
      </w:r>
      <w:r>
        <w:rPr>
          <w:noProof/>
        </w:rPr>
        <mc:AlternateContent>
          <mc:Choice Requires="wps">
            <w:drawing>
              <wp:anchor distT="0" distB="0" distL="114300" distR="114300" simplePos="0" relativeHeight="251549184" behindDoc="0" locked="0" layoutInCell="1" allowOverlap="1" wp14:anchorId="719B49A5" wp14:editId="6D653148">
                <wp:simplePos x="0" y="0"/>
                <wp:positionH relativeFrom="column">
                  <wp:posOffset>1026795</wp:posOffset>
                </wp:positionH>
                <wp:positionV relativeFrom="paragraph">
                  <wp:posOffset>374015</wp:posOffset>
                </wp:positionV>
                <wp:extent cx="586740" cy="635"/>
                <wp:effectExtent l="0" t="0" r="3810" b="8255"/>
                <wp:wrapTopAndBottom/>
                <wp:docPr id="58" name="Text Box 58"/>
                <wp:cNvGraphicFramePr/>
                <a:graphic xmlns:a="http://schemas.openxmlformats.org/drawingml/2006/main">
                  <a:graphicData uri="http://schemas.microsoft.com/office/word/2010/wordprocessingShape">
                    <wps:wsp>
                      <wps:cNvSpPr txBox="1"/>
                      <wps:spPr>
                        <a:xfrm>
                          <a:off x="0" y="0"/>
                          <a:ext cx="586740" cy="635"/>
                        </a:xfrm>
                        <a:prstGeom prst="rect">
                          <a:avLst/>
                        </a:prstGeom>
                        <a:solidFill>
                          <a:prstClr val="white"/>
                        </a:solidFill>
                        <a:ln>
                          <a:noFill/>
                        </a:ln>
                      </wps:spPr>
                      <wps:txbx>
                        <w:txbxContent>
                          <w:p w:rsidR="00205D39" w:rsidRPr="00CF759E" w:rsidRDefault="00205D39"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9B49A5" id="Text Box 58" o:spid="_x0000_s1096" type="#_x0000_t202" style="position:absolute;left:0;text-align:left;margin-left:80.85pt;margin-top:29.45pt;width:46.2pt;height:.05pt;z-index:251549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" stroked="f">
                <v:textbox style="mso-fit-shape-to-text:t" inset="0,0,0,0">
                  <w:txbxContent>
                    <w:p w:rsidR="00205D39" w:rsidRPr="00CF759E" w:rsidRDefault="00205D39" w:rsidP="00251888">
                      <w:pPr>
                        <w:pStyle w:val="Caption"/>
                      </w:pPr>
                      <w:r>
                        <w:t>(</w:t>
                      </w:r>
                      <w:r w:rsidRPr="00CF759E">
                        <w:t>a</w:t>
                      </w:r>
                      <w:r>
                        <w:t>)</w:t>
                      </w:r>
                    </w:p>
                  </w:txbxContent>
                </v:textbox>
                <w10:wrap type="topAndBottom"/>
              </v:shape>
            </w:pict>
          </mc:Fallback>
        </mc:AlternateContent>
      </w:r>
    </w:p>
    <w:p w:rsidR="003446F1" w:rsidRDefault="00F710E2" w:rsidP="00D31B09">
      <w:r>
        <w:rPr>
          <w:noProof/>
        </w:rPr>
        <mc:AlternateContent>
          <mc:Choice Requires="wps">
            <w:drawing>
              <wp:anchor distT="0" distB="0" distL="114300" distR="114300" simplePos="0" relativeHeight="251991552" behindDoc="0" locked="0" layoutInCell="1" allowOverlap="1" wp14:anchorId="5E207830" wp14:editId="1EAFABF8">
                <wp:simplePos x="0" y="0"/>
                <wp:positionH relativeFrom="column">
                  <wp:posOffset>2291574</wp:posOffset>
                </wp:positionH>
                <wp:positionV relativeFrom="paragraph">
                  <wp:posOffset>998362</wp:posOffset>
                </wp:positionV>
                <wp:extent cx="981075" cy="371475"/>
                <wp:effectExtent l="0" t="0" r="0" b="0"/>
                <wp:wrapNone/>
                <wp:docPr id="1073741933" name="Oval 1073741933"/>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7BEA405" id="Oval 1073741933" o:spid="_x0000_s1026" style="position:absolute;margin-left:180.45pt;margin-top:78.6pt;width:77.25pt;height:29.25pt;z-index:25199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" filled="f" strokecolor="red" strokeweight="1pt">
                <v:stroke joinstyle="miter"/>
              </v:oval>
            </w:pict>
          </mc:Fallback>
        </mc:AlternateContent>
      </w:r>
      <w:r w:rsidR="00900685">
        <w:rPr>
          <w:noProof/>
        </w:rPr>
        <mc:AlternateContent>
          <mc:Choice Requires="wps">
            <w:drawing>
              <wp:anchor distT="0" distB="0" distL="114300" distR="114300" simplePos="0" relativeHeight="251773440" behindDoc="0" locked="0" layoutInCell="1" allowOverlap="1" wp14:anchorId="54651D76" wp14:editId="462825F0">
                <wp:simplePos x="0" y="0"/>
                <wp:positionH relativeFrom="margin">
                  <wp:posOffset>101600</wp:posOffset>
                </wp:positionH>
                <wp:positionV relativeFrom="paragraph">
                  <wp:posOffset>3775710</wp:posOffset>
                </wp:positionV>
                <wp:extent cx="5813425" cy="635"/>
                <wp:effectExtent l="0" t="0" r="0" b="5715"/>
                <wp:wrapTopAndBottom/>
                <wp:docPr id="45" name="Text Box 45"/>
                <wp:cNvGraphicFramePr/>
                <a:graphic xmlns:a="http://schemas.openxmlformats.org/drawingml/2006/main">
                  <a:graphicData uri="http://schemas.microsoft.com/office/word/2010/wordprocessingShape">
                    <wps:wsp>
                      <wps:cNvSpPr txBox="1"/>
                      <wps:spPr>
                        <a:xfrm>
                          <a:off x="0" y="0"/>
                          <a:ext cx="5813425" cy="635"/>
                        </a:xfrm>
                        <a:prstGeom prst="rect">
                          <a:avLst/>
                        </a:prstGeom>
                        <a:solidFill>
                          <a:prstClr val="white"/>
                        </a:solidFill>
                        <a:ln>
                          <a:noFill/>
                        </a:ln>
                      </wps:spPr>
                      <wps:txbx>
                        <w:txbxContent>
                          <w:p w:rsidR="00205D39" w:rsidRPr="00C4796F" w:rsidRDefault="00205D39" w:rsidP="000D48DC">
                            <w:pPr>
                              <w:pStyle w:val="Caption"/>
                            </w:pPr>
                            <w:bookmarkStart w:id="114" w:name="_Ref525329833"/>
                            <w:bookmarkStart w:id="115" w:name="_Toc523735295"/>
                            <w:bookmarkStart w:id="116" w:name="_Toc524625278"/>
                            <w:bookmarkStart w:id="117" w:name="_Toc52546994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bookmarkEnd w:id="114"/>
                            <w:r>
                              <w:t>: Quality test image which is captured from a monitor with different methods. Image</w:t>
                            </w:r>
                            <w:r w:rsidRPr="007F2238">
                              <w:t xml:space="preserve"> is captured by using</w:t>
                            </w:r>
                            <w:r>
                              <w:t xml:space="preserve"> (a)</w:t>
                            </w:r>
                            <w:r w:rsidRPr="007F2238">
                              <w:t xml:space="preserve"> the capture de</w:t>
                            </w:r>
                            <w:r>
                              <w:t>vice and the AV converter, (b) the</w:t>
                            </w:r>
                            <w:r w:rsidRPr="007F2238">
                              <w:t xml:space="preserve"> capture device</w:t>
                            </w:r>
                            <w:r>
                              <w:t xml:space="preserve"> and the VGA converter, (C) only the capture device</w:t>
                            </w:r>
                            <w:r w:rsidRPr="007F2238">
                              <w:t xml:space="preserve"> with HDMI cable (HDMI </w:t>
                            </w:r>
                            <w:r>
                              <w:t xml:space="preserve">resolution). The red ellipses </w:t>
                            </w:r>
                            <w:r w:rsidRPr="007F2238">
                              <w:t>show the</w:t>
                            </w:r>
                            <w:r>
                              <w:t xml:space="preserve"> regions which are distorted during the decoding process</w:t>
                            </w:r>
                            <w:r w:rsidRPr="007F2238">
                              <w:t>.</w:t>
                            </w:r>
                            <w:bookmarkEnd w:id="115"/>
                            <w:bookmarkEnd w:id="116"/>
                            <w:bookmarkEnd w:id="117"/>
                            <w:r w:rsidRPr="0090068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651D76" id="Text Box 45" o:spid="_x0000_s1097" type="#_x0000_t202" style="position:absolute;left:0;text-align:left;margin-left:8pt;margin-top:297.3pt;width:457.75pt;height:.05pt;z-index:2517734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" stroked="f">
                <v:textbox style="mso-fit-shape-to-text:t" inset="0,0,0,0">
                  <w:txbxContent>
                    <w:p w:rsidR="00205D39" w:rsidRPr="00C4796F" w:rsidRDefault="00205D39" w:rsidP="000D48DC">
                      <w:pPr>
                        <w:pStyle w:val="Caption"/>
                      </w:pPr>
                      <w:bookmarkStart w:id="118" w:name="_Ref525329833"/>
                      <w:bookmarkStart w:id="119" w:name="_Toc523735295"/>
                      <w:bookmarkStart w:id="120" w:name="_Toc524625278"/>
                      <w:bookmarkStart w:id="121" w:name="_Toc52546994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bookmarkEnd w:id="118"/>
                      <w:r>
                        <w:t>: Quality test image which is captured from a monitor with different methods. Image</w:t>
                      </w:r>
                      <w:r w:rsidRPr="007F2238">
                        <w:t xml:space="preserve"> is captured by using</w:t>
                      </w:r>
                      <w:r>
                        <w:t xml:space="preserve"> (a)</w:t>
                      </w:r>
                      <w:r w:rsidRPr="007F2238">
                        <w:t xml:space="preserve"> the capture de</w:t>
                      </w:r>
                      <w:r>
                        <w:t>vice and the AV converter, (b) the</w:t>
                      </w:r>
                      <w:r w:rsidRPr="007F2238">
                        <w:t xml:space="preserve"> capture device</w:t>
                      </w:r>
                      <w:r>
                        <w:t xml:space="preserve"> and the VGA converter, (C) only the capture device</w:t>
                      </w:r>
                      <w:r w:rsidRPr="007F2238">
                        <w:t xml:space="preserve"> with HDMI cable (HDMI </w:t>
                      </w:r>
                      <w:r>
                        <w:t xml:space="preserve">resolution). The red ellipses </w:t>
                      </w:r>
                      <w:r w:rsidRPr="007F2238">
                        <w:t>show the</w:t>
                      </w:r>
                      <w:r>
                        <w:t xml:space="preserve"> regions which are distorted during the decoding process</w:t>
                      </w:r>
                      <w:r w:rsidRPr="007F2238">
                        <w:t>.</w:t>
                      </w:r>
                      <w:bookmarkEnd w:id="119"/>
                      <w:bookmarkEnd w:id="120"/>
                      <w:bookmarkEnd w:id="121"/>
                      <w:r w:rsidRPr="00900685">
                        <w:t xml:space="preserve"> </w:t>
                      </w:r>
                    </w:p>
                  </w:txbxContent>
                </v:textbox>
                <w10:wrap type="topAndBottom" anchorx="margin"/>
              </v:shape>
            </w:pict>
          </mc:Fallback>
        </mc:AlternateContent>
      </w:r>
      <w:r w:rsidR="00F3492A">
        <w:rPr>
          <w:noProof/>
        </w:rPr>
        <mc:AlternateContent>
          <mc:Choice Requires="wps">
            <w:drawing>
              <wp:anchor distT="0" distB="0" distL="114300" distR="114300" simplePos="0" relativeHeight="251617792" behindDoc="0" locked="0" layoutInCell="1" allowOverlap="1" wp14:anchorId="0D443B83" wp14:editId="0DABC378">
                <wp:simplePos x="0" y="0"/>
                <wp:positionH relativeFrom="column">
                  <wp:posOffset>2731770</wp:posOffset>
                </wp:positionH>
                <wp:positionV relativeFrom="paragraph">
                  <wp:posOffset>3436620</wp:posOffset>
                </wp:positionV>
                <wp:extent cx="553085" cy="635"/>
                <wp:effectExtent l="0" t="0" r="0" b="8255"/>
                <wp:wrapTopAndBottom/>
                <wp:docPr id="171" name="Text Box 171"/>
                <wp:cNvGraphicFramePr/>
                <a:graphic xmlns:a="http://schemas.openxmlformats.org/drawingml/2006/main">
                  <a:graphicData uri="http://schemas.microsoft.com/office/word/2010/wordprocessingShape">
                    <wps:wsp>
                      <wps:cNvSpPr txBox="1"/>
                      <wps:spPr>
                        <a:xfrm>
                          <a:off x="0" y="0"/>
                          <a:ext cx="553085" cy="635"/>
                        </a:xfrm>
                        <a:prstGeom prst="rect">
                          <a:avLst/>
                        </a:prstGeom>
                        <a:solidFill>
                          <a:prstClr val="white"/>
                        </a:solidFill>
                        <a:ln>
                          <a:noFill/>
                        </a:ln>
                      </wps:spPr>
                      <wps:txbx>
                        <w:txbxContent>
                          <w:p w:rsidR="00205D39" w:rsidRPr="00CF759E" w:rsidRDefault="00205D39" w:rsidP="00251888">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D443B83" id="Text Box 171" o:spid="_x0000_s1098" type="#_x0000_t202" style="position:absolute;left:0;text-align:left;margin-left:215.1pt;margin-top:270.6pt;width:43.55pt;height:.05pt;z-index:25161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" stroked="f">
                <v:textbox style="mso-fit-shape-to-text:t" inset="0,0,0,0">
                  <w:txbxContent>
                    <w:p w:rsidR="00205D39" w:rsidRPr="00CF759E" w:rsidRDefault="00205D39" w:rsidP="00251888">
                      <w:pPr>
                        <w:pStyle w:val="Caption"/>
                      </w:pPr>
                      <w:r>
                        <w:t>(c)</w:t>
                      </w:r>
                    </w:p>
                  </w:txbxContent>
                </v:textbox>
                <w10:wrap type="topAndBottom"/>
              </v:shape>
            </w:pict>
          </mc:Fallback>
        </mc:AlternateContent>
      </w:r>
      <w:r w:rsidR="00F3492A">
        <w:rPr>
          <w:noProof/>
        </w:rPr>
        <w:drawing>
          <wp:anchor distT="0" distB="0" distL="114300" distR="114300" simplePos="0" relativeHeight="251551232" behindDoc="0" locked="0" layoutInCell="1" allowOverlap="1" wp14:anchorId="117692E3" wp14:editId="0CEDBC1A">
            <wp:simplePos x="0" y="0"/>
            <wp:positionH relativeFrom="margin">
              <wp:posOffset>1542415</wp:posOffset>
            </wp:positionH>
            <wp:positionV relativeFrom="paragraph">
              <wp:posOffset>646430</wp:posOffset>
            </wp:positionV>
            <wp:extent cx="2841353" cy="274320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52" cstate="print">
                      <a:extLst>
                        <a:ext uri="{28A0092B-C50C-407E-A947-70E740481C1C}">
                          <a14:useLocalDpi xmlns:a14="http://schemas.microsoft.com/office/drawing/2010/main" val="0"/>
                        </a:ext>
                      </a:extLst>
                    </a:blip>
                    <a:srcRect l="22200" t="1836" r="22299" b="3606"/>
                    <a:stretch/>
                  </pic:blipFill>
                  <pic:spPr bwMode="auto">
                    <a:xfrm>
                      <a:off x="0" y="0"/>
                      <a:ext cx="2841353"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D1C47" w:rsidRDefault="001D1C47" w:rsidP="0010054A"/>
    <w:p w:rsidR="000F47C1" w:rsidRPr="00F42168" w:rsidRDefault="000F47C1" w:rsidP="0010054A"/>
    <w:p w:rsidR="00347F08" w:rsidRPr="005A1A33" w:rsidRDefault="004830C6" w:rsidP="002D0447">
      <w:pPr>
        <w:pStyle w:val="Heading3"/>
      </w:pPr>
      <w:bookmarkStart w:id="122" w:name="_Ref525318992"/>
      <w:bookmarkStart w:id="123" w:name="_Toc525470010"/>
      <w:r>
        <w:lastRenderedPageBreak/>
        <w:t>Image s</w:t>
      </w:r>
      <w:r w:rsidR="00C30659" w:rsidRPr="005A1A33">
        <w:t>egmentation</w:t>
      </w:r>
      <w:r w:rsidR="003A3BFE">
        <w:t xml:space="preserve"> and pre-p</w:t>
      </w:r>
      <w:r w:rsidR="0001297C" w:rsidRPr="005A1A33">
        <w:t>rocessing</w:t>
      </w:r>
      <w:bookmarkEnd w:id="122"/>
      <w:bookmarkEnd w:id="123"/>
    </w:p>
    <w:p w:rsidR="005C587E" w:rsidRDefault="00CA2C4B" w:rsidP="0079341C">
      <w:pPr>
        <w:pStyle w:val="Heading4"/>
      </w:pPr>
      <w:bookmarkStart w:id="124" w:name="_Toc525470011"/>
      <w:r>
        <w:t xml:space="preserve">Z-frame </w:t>
      </w:r>
      <w:r w:rsidR="00F104C6">
        <w:t xml:space="preserve">marker </w:t>
      </w:r>
      <w:r w:rsidR="0079341C">
        <w:t>cropping</w:t>
      </w:r>
      <w:bookmarkEnd w:id="124"/>
    </w:p>
    <w:p w:rsidR="00F104C6" w:rsidRDefault="00F104C6" w:rsidP="00576243">
      <w:r w:rsidRPr="006F2566">
        <w:t>Detection of the Z-</w:t>
      </w:r>
      <w:r w:rsidR="006F2566">
        <w:t>frame marker</w:t>
      </w:r>
      <w:r w:rsidRPr="006F2566">
        <w:t xml:space="preserve"> in different position, orientation and scaling from the</w:t>
      </w:r>
      <w:r w:rsidR="0079341C">
        <w:t xml:space="preserve"> captured-</w:t>
      </w:r>
      <w:r w:rsidR="00DE10F1">
        <w:t>MR</w:t>
      </w:r>
      <w:r w:rsidR="00BE6EEB">
        <w:t xml:space="preserve"> images is an</w:t>
      </w:r>
      <w:r w:rsidRPr="006F2566">
        <w:t xml:space="preserve"> important step to determine the marker alignment. </w:t>
      </w:r>
      <w:r w:rsidR="0079341C">
        <w:t>One way to separate the Z-frame</w:t>
      </w:r>
      <w:r w:rsidRPr="006F2566">
        <w:t xml:space="preserve"> from the full-screen image is</w:t>
      </w:r>
      <w:r w:rsidR="00BD6B92">
        <w:t xml:space="preserve"> by</w:t>
      </w:r>
      <w:r w:rsidRPr="006F2566">
        <w:t xml:space="preserve"> using the mouse</w:t>
      </w:r>
      <w:r w:rsidR="00AF743C">
        <w:t xml:space="preserve"> </w:t>
      </w:r>
      <w:r w:rsidRPr="006F2566">
        <w:t>to perform the crop operation interactively by defining a movable and resizable bounding box over the region of interest</w:t>
      </w:r>
      <w:r w:rsidR="009B01E8">
        <w:t xml:space="preserve"> as it is illustrated in Figure 3.</w:t>
      </w:r>
      <w:r w:rsidR="00D63F02">
        <w:t>12</w:t>
      </w:r>
      <w:r w:rsidRPr="006F2566">
        <w:t>.</w:t>
      </w:r>
      <w:r w:rsidR="00503C92">
        <w:t xml:space="preserve"> </w:t>
      </w:r>
      <w:r w:rsidR="00503C92" w:rsidRPr="00FC795E">
        <w:t>However, this technique requires the user to repeat the</w:t>
      </w:r>
      <w:r w:rsidR="00503C92">
        <w:t xml:space="preserve"> cropping</w:t>
      </w:r>
      <w:r w:rsidR="00503C92" w:rsidRPr="00FC795E">
        <w:t xml:space="preserve"> process separately for each new image.</w:t>
      </w:r>
    </w:p>
    <w:p w:rsidR="00576243" w:rsidRPr="00FC795E" w:rsidRDefault="001D754B" w:rsidP="00576243">
      <w:r>
        <w:rPr>
          <w:noProof/>
        </w:rPr>
        <mc:AlternateContent>
          <mc:Choice Requires="wpg">
            <w:drawing>
              <wp:anchor distT="0" distB="0" distL="114300" distR="114300" simplePos="0" relativeHeight="251730432" behindDoc="0" locked="0" layoutInCell="1" allowOverlap="1" wp14:anchorId="1755D650" wp14:editId="530B7CA0">
                <wp:simplePos x="0" y="0"/>
                <wp:positionH relativeFrom="margin">
                  <wp:posOffset>338667</wp:posOffset>
                </wp:positionH>
                <wp:positionV relativeFrom="paragraph">
                  <wp:posOffset>1345988</wp:posOffset>
                </wp:positionV>
                <wp:extent cx="3984978" cy="2020711"/>
                <wp:effectExtent l="0" t="0" r="0" b="0"/>
                <wp:wrapNone/>
                <wp:docPr id="41" name="Group 41"/>
                <wp:cNvGraphicFramePr/>
                <a:graphic xmlns:a="http://schemas.openxmlformats.org/drawingml/2006/main">
                  <a:graphicData uri="http://schemas.microsoft.com/office/word/2010/wordprocessingGroup">
                    <wpg:wgp>
                      <wpg:cNvGrpSpPr/>
                      <wpg:grpSpPr>
                        <a:xfrm>
                          <a:off x="0" y="0"/>
                          <a:ext cx="3984978" cy="2020711"/>
                          <a:chOff x="0" y="0"/>
                          <a:chExt cx="3115582" cy="1538151"/>
                        </a:xfrm>
                      </wpg:grpSpPr>
                      <pic:pic xmlns:pic="http://schemas.openxmlformats.org/drawingml/2006/picture">
                        <pic:nvPicPr>
                          <pic:cNvPr id="9" name="Grafik 8" descr="7.JPG"/>
                          <pic:cNvPicPr>
                            <a:picLocks noChangeAspect="1"/>
                          </pic:cNvPicPr>
                        </pic:nvPicPr>
                        <pic:blipFill rotWithShape="1">
                          <a:blip r:embed="rId53"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249364"/>
                          </a:xfrm>
                          <a:prstGeom prst="rect">
                            <a:avLst/>
                          </a:prstGeom>
                          <a:noFill/>
                          <a:ln w="6350">
                            <a:noFill/>
                          </a:ln>
                        </wps:spPr>
                        <wps:txbx>
                          <w:txbxContent>
                            <w:p w:rsidR="00205D39" w:rsidRPr="00576243" w:rsidRDefault="00205D39" w:rsidP="004558CE">
                              <w:pPr>
                                <w:spacing w:line="240" w:lineRule="auto"/>
                                <w:rPr>
                                  <w:color w:val="FFFFFF" w:themeColor="background1"/>
                                </w:rPr>
                              </w:pPr>
                              <w:r w:rsidRPr="00576243">
                                <w:rPr>
                                  <w:color w:val="FFFFFF" w:themeColor="background1"/>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179781" y="249367"/>
                            <a:ext cx="935801" cy="462686"/>
                          </a:xfrm>
                          <a:prstGeom prst="rect">
                            <a:avLst/>
                          </a:prstGeom>
                          <a:noFill/>
                          <a:ln w="6350">
                            <a:noFill/>
                          </a:ln>
                        </wps:spPr>
                        <wps:txbx>
                          <w:txbxContent>
                            <w:p w:rsidR="00205D39" w:rsidRPr="00576243" w:rsidRDefault="00205D39" w:rsidP="004558CE">
                              <w:pPr>
                                <w:spacing w:line="240" w:lineRule="auto"/>
                                <w:jc w:val="center"/>
                                <w:rPr>
                                  <w:color w:val="FFFFFF" w:themeColor="background1"/>
                                </w:rPr>
                              </w:pPr>
                              <w:r w:rsidRPr="00576243">
                                <w:rPr>
                                  <w:color w:val="FFFFFF" w:themeColor="background1"/>
                                </w:rPr>
                                <w:t xml:space="preserve">Crop </w:t>
                              </w:r>
                              <w:r>
                                <w:rPr>
                                  <w:color w:val="FFFFFF" w:themeColor="background1"/>
                                </w:rPr>
                                <w:t>i</w:t>
                              </w:r>
                              <w:r w:rsidRPr="00576243">
                                <w:rPr>
                                  <w:color w:val="FFFFFF" w:themeColor="background1"/>
                                </w:rPr>
                                <w:t>mage tool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612705" y="206416"/>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755D650" id="Group 41" o:spid="_x0000_s1099" style="position:absolute;left:0;text-align:left;margin-left:26.65pt;margin-top:106pt;width:313.8pt;height:159.1pt;z-index:251730432;mso-position-horizontal-relative:margin;mso-width-relative:margin;mso-height-relative:margin" coordsize="31155,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SU5LQS1BRE1JTgAAAAWQAwACAAAAFAAAEKSQBAACAAAAFAAAELiSkQACAAAAAzM5AACSkgACAAAA&#10;AzM5AADqHAAHAAAIDAAACJgAAAAAHOoAAAA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8P3hwYWNrZXQgZW5kPSd3Jz8+/9sAQwAHBQUGBQQHBgUGCAcHCAoRCwoJ&#10;CQoVDxAMERgVGhkYFRgXGx4nIRsdJR0XGCIuIiUoKSssKxogLzMvKjInKisq/9sAQwEHCAgKCQoU&#10;CwsUKhwYHCoqKioqKioqKioqKioqKioqKioqKioqKioqKioqKioqKioqKioqKioqKioqKioqKioq&#10;/8AAEQgBZQHB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100"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54" o:title="7" croptop="39259f" cropbottom="8105f" cropleft="25469f" cropright="25199f"/>
                  <v:path arrowok="t"/>
                </v:shape>
                <v:shape id="Text Box 1073741888" o:spid="_x0000_s1101" type="#_x0000_t202" style="position:absolute;width:10634;height:2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205D39" w:rsidRPr="00576243" w:rsidRDefault="00205D39" w:rsidP="004558CE">
                        <w:pPr>
                          <w:spacing w:line="240" w:lineRule="auto"/>
                          <w:rPr>
                            <w:color w:val="FFFFFF" w:themeColor="background1"/>
                          </w:rPr>
                        </w:pPr>
                        <w:r w:rsidRPr="00576243">
                          <w:rPr>
                            <w:color w:val="FFFFFF" w:themeColor="background1"/>
                          </w:rPr>
                          <w:t>Crop rectangle</w:t>
                        </w:r>
                      </w:p>
                    </w:txbxContent>
                  </v:textbox>
                </v:shape>
                <v:shape id="Text Box 1073741889" o:spid="_x0000_s1102" type="#_x0000_t202" style="position:absolute;left:21797;top:2493;width:9358;height:4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205D39" w:rsidRPr="00576243" w:rsidRDefault="00205D39" w:rsidP="004558CE">
                        <w:pPr>
                          <w:spacing w:line="240" w:lineRule="auto"/>
                          <w:jc w:val="center"/>
                          <w:rPr>
                            <w:color w:val="FFFFFF" w:themeColor="background1"/>
                          </w:rPr>
                        </w:pPr>
                        <w:r w:rsidRPr="00576243">
                          <w:rPr>
                            <w:color w:val="FFFFFF" w:themeColor="background1"/>
                          </w:rPr>
                          <w:t xml:space="preserve">Crop </w:t>
                        </w:r>
                        <w:r>
                          <w:rPr>
                            <w:color w:val="FFFFFF" w:themeColor="background1"/>
                          </w:rPr>
                          <w:t>i</w:t>
                        </w:r>
                        <w:r w:rsidRPr="00576243">
                          <w:rPr>
                            <w:color w:val="FFFFFF" w:themeColor="background1"/>
                          </w:rPr>
                          <w:t>mage tool menu</w:t>
                        </w:r>
                      </w:p>
                    </w:txbxContent>
                  </v:textbox>
                </v:shape>
                <v:shapetype id="_x0000_t32" coordsize="21600,21600" o:spt="32" o:oned="t" path="m,l21600,21600e" filled="f">
                  <v:path arrowok="t" fillok="f" o:connecttype="none"/>
                  <o:lock v:ext="edit" shapetype="t"/>
                </v:shapetype>
                <v:shape id="Straight Arrow Connector 1073741890" o:spid="_x0000_s1103" type="#_x0000_t32" style="position:absolute;left:6127;top:2064;width:3081;height:29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104"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Pr>
          <w:noProof/>
        </w:rPr>
        <w:drawing>
          <wp:anchor distT="0" distB="0" distL="114300" distR="114300" simplePos="0" relativeHeight="251729408" behindDoc="0" locked="0" layoutInCell="1" allowOverlap="1" wp14:anchorId="7AB8DD7D" wp14:editId="2115FCAC">
            <wp:simplePos x="0" y="0"/>
            <wp:positionH relativeFrom="margin">
              <wp:align>left</wp:align>
            </wp:positionH>
            <wp:positionV relativeFrom="paragraph">
              <wp:posOffset>360468</wp:posOffset>
            </wp:positionV>
            <wp:extent cx="5717032" cy="3840480"/>
            <wp:effectExtent l="0" t="0" r="0" b="762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l="14568" t="17889" r="15017" b="10230"/>
                    <a:stretch/>
                  </pic:blipFill>
                  <pic:spPr bwMode="auto">
                    <a:xfrm>
                      <a:off x="0" y="0"/>
                      <a:ext cx="5717032" cy="3840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Default="001D754B" w:rsidP="00D31B09">
      <w:pPr>
        <w:rPr>
          <w:rFonts w:eastAsia="Times New Roman" w:cs="Calibri"/>
          <w:color w:val="000000"/>
        </w:rPr>
      </w:pPr>
      <w:r>
        <w:rPr>
          <w:noProof/>
        </w:rPr>
        <mc:AlternateContent>
          <mc:Choice Requires="wps">
            <w:drawing>
              <wp:anchor distT="0" distB="0" distL="114300" distR="114300" simplePos="0" relativeHeight="251775488" behindDoc="0" locked="0" layoutInCell="1" allowOverlap="1" wp14:anchorId="638B1A7D" wp14:editId="6A841C9A">
                <wp:simplePos x="0" y="0"/>
                <wp:positionH relativeFrom="margin">
                  <wp:align>center</wp:align>
                </wp:positionH>
                <wp:positionV relativeFrom="paragraph">
                  <wp:posOffset>4104005</wp:posOffset>
                </wp:positionV>
                <wp:extent cx="5565140" cy="635"/>
                <wp:effectExtent l="0" t="0" r="0" b="3810"/>
                <wp:wrapTopAndBottom/>
                <wp:docPr id="48" name="Text Box 48"/>
                <wp:cNvGraphicFramePr/>
                <a:graphic xmlns:a="http://schemas.openxmlformats.org/drawingml/2006/main">
                  <a:graphicData uri="http://schemas.microsoft.com/office/word/2010/wordprocessingShape">
                    <wps:wsp>
                      <wps:cNvSpPr txBox="1"/>
                      <wps:spPr>
                        <a:xfrm>
                          <a:off x="0" y="0"/>
                          <a:ext cx="5565140" cy="635"/>
                        </a:xfrm>
                        <a:prstGeom prst="rect">
                          <a:avLst/>
                        </a:prstGeom>
                        <a:solidFill>
                          <a:prstClr val="white"/>
                        </a:solidFill>
                        <a:ln>
                          <a:noFill/>
                        </a:ln>
                      </wps:spPr>
                      <wps:txbx>
                        <w:txbxContent>
                          <w:p w:rsidR="00205D39" w:rsidRPr="00696ED8" w:rsidRDefault="00205D39" w:rsidP="00251888">
                            <w:pPr>
                              <w:pStyle w:val="Caption"/>
                            </w:pPr>
                            <w:bookmarkStart w:id="125" w:name="_Toc523735296"/>
                            <w:bookmarkStart w:id="126" w:name="_Toc524625279"/>
                            <w:bookmarkStart w:id="127" w:name="_Toc52546994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ropping operation for extracting</w:t>
                            </w:r>
                            <w:r>
                              <w:t xml:space="preserve"> the</w:t>
                            </w:r>
                            <w:r w:rsidRPr="008D6AB0">
                              <w:t xml:space="preserve"> </w:t>
                            </w:r>
                            <w:r>
                              <w:t xml:space="preserve">Z-frame marker from the </w:t>
                            </w:r>
                            <w:bookmarkEnd w:id="125"/>
                            <w:bookmarkEnd w:id="126"/>
                            <w:r>
                              <w:t>captured-imag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8B1A7D" id="Text Box 48" o:spid="_x0000_s1105" type="#_x0000_t202" style="position:absolute;left:0;text-align:left;margin-left:0;margin-top:323.15pt;width:438.2pt;height:.05pt;z-index:2517754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" stroked="f">
                <v:textbox style="mso-fit-shape-to-text:t" inset="0,0,0,0">
                  <w:txbxContent>
                    <w:p w:rsidR="00205D39" w:rsidRPr="00696ED8" w:rsidRDefault="00205D39" w:rsidP="00251888">
                      <w:pPr>
                        <w:pStyle w:val="Caption"/>
                      </w:pPr>
                      <w:bookmarkStart w:id="128" w:name="_Toc523735296"/>
                      <w:bookmarkStart w:id="129" w:name="_Toc524625279"/>
                      <w:bookmarkStart w:id="130" w:name="_Toc52546994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ropping operation for extracting</w:t>
                      </w:r>
                      <w:r>
                        <w:t xml:space="preserve"> the</w:t>
                      </w:r>
                      <w:r w:rsidRPr="008D6AB0">
                        <w:t xml:space="preserve"> </w:t>
                      </w:r>
                      <w:r>
                        <w:t xml:space="preserve">Z-frame marker from the </w:t>
                      </w:r>
                      <w:bookmarkEnd w:id="128"/>
                      <w:bookmarkEnd w:id="129"/>
                      <w:r>
                        <w:t>captured-image.</w:t>
                      </w:r>
                      <w:bookmarkEnd w:id="130"/>
                    </w:p>
                  </w:txbxContent>
                </v:textbox>
                <w10:wrap type="topAndBottom" anchorx="margin"/>
              </v:shape>
            </w:pict>
          </mc:Fallback>
        </mc:AlternateContent>
      </w:r>
    </w:p>
    <w:p w:rsidR="00F104C6" w:rsidRPr="00F104C6" w:rsidRDefault="00F104C6" w:rsidP="00D31B09"/>
    <w:p w:rsidR="004F176D" w:rsidRDefault="00601B84" w:rsidP="00201D21">
      <w:pPr>
        <w:pStyle w:val="Heading4"/>
      </w:pPr>
      <w:bookmarkStart w:id="131" w:name="_Toc525470012"/>
      <w:r>
        <w:lastRenderedPageBreak/>
        <w:t>Automatic detection of</w:t>
      </w:r>
      <w:r w:rsidR="002D3D8A">
        <w:t xml:space="preserve"> the Z-fram</w:t>
      </w:r>
      <w:r>
        <w:t>e</w:t>
      </w:r>
      <w:r w:rsidR="00C1246E">
        <w:t xml:space="preserve"> </w:t>
      </w:r>
      <w:r w:rsidR="003A054C" w:rsidRPr="00FC0879">
        <w:t xml:space="preserve">using Faster </w:t>
      </w:r>
      <w:r w:rsidR="00C92E2D" w:rsidRPr="00FC0879">
        <w:t>R-</w:t>
      </w:r>
      <w:r w:rsidR="003A054C" w:rsidRPr="00FC0879">
        <w:t>CNN</w:t>
      </w:r>
      <w:bookmarkEnd w:id="131"/>
    </w:p>
    <w:p w:rsidR="006D592F" w:rsidRPr="00FC795E" w:rsidRDefault="004A61D9" w:rsidP="001A2F81">
      <w:r w:rsidRPr="00FC795E">
        <w:t xml:space="preserve">In this study, a deep CNN framework is implemented </w:t>
      </w:r>
      <w:r w:rsidR="00571604" w:rsidRPr="00FC795E">
        <w:t xml:space="preserve">with </w:t>
      </w:r>
      <w:r w:rsidR="00601B84">
        <w:t xml:space="preserve">the </w:t>
      </w:r>
      <w:r w:rsidR="00571604" w:rsidRPr="00FC795E">
        <w:t xml:space="preserve">non MRI-system-specific design </w:t>
      </w:r>
      <w:r w:rsidR="001A2F81">
        <w:t>w</w:t>
      </w:r>
      <w:r w:rsidR="000B464A">
        <w:t>hich</w:t>
      </w:r>
      <w:r w:rsidR="00127B18" w:rsidRPr="00FC795E">
        <w:t xml:space="preserve"> </w:t>
      </w:r>
      <w:r w:rsidRPr="00FC795E">
        <w:t>perform</w:t>
      </w:r>
      <w:r w:rsidR="000B464A">
        <w:t>s</w:t>
      </w:r>
      <w:r w:rsidRPr="00FC795E">
        <w:t xml:space="preserve"> the detection process automatically</w:t>
      </w:r>
      <w:r w:rsidR="006D592F" w:rsidRPr="00FC795E">
        <w:t xml:space="preserve">. This algorithm is able to detect </w:t>
      </w:r>
      <w:r w:rsidR="00F81E70">
        <w:t xml:space="preserve">and segment </w:t>
      </w:r>
      <w:r w:rsidR="00EA45E5" w:rsidRPr="00FC795E">
        <w:t>the</w:t>
      </w:r>
      <w:r w:rsidR="00EA45E5">
        <w:t xml:space="preserve"> </w:t>
      </w:r>
      <w:r w:rsidR="00EA45E5" w:rsidRPr="00FC795E">
        <w:t>marker</w:t>
      </w:r>
      <w:r w:rsidR="006D592F" w:rsidRPr="00FC795E">
        <w:t xml:space="preserve"> </w:t>
      </w:r>
      <w:r w:rsidR="00F81E70">
        <w:t xml:space="preserve">structures </w:t>
      </w:r>
      <w:r w:rsidR="006D592F" w:rsidRPr="00FC795E">
        <w:t>from the images</w:t>
      </w:r>
      <w:r w:rsidR="00201D21">
        <w:t xml:space="preserve"> which are </w:t>
      </w:r>
      <w:r w:rsidR="00F81E70">
        <w:t>acquired</w:t>
      </w:r>
      <w:r w:rsidR="006D592F" w:rsidRPr="00FC795E">
        <w:t xml:space="preserve"> </w:t>
      </w:r>
      <w:r w:rsidR="00201D21">
        <w:t>using</w:t>
      </w:r>
      <w:r w:rsidR="006D592F" w:rsidRPr="00FC795E">
        <w:t xml:space="preserve"> different</w:t>
      </w:r>
      <w:r w:rsidR="00C56560">
        <w:t xml:space="preserve"> imaging</w:t>
      </w:r>
      <w:r w:rsidR="006D592F" w:rsidRPr="00FC795E">
        <w:t xml:space="preserve"> properties </w:t>
      </w:r>
      <w:r w:rsidR="00597C91">
        <w:t>or different</w:t>
      </w:r>
      <w:r w:rsidR="006B5C45" w:rsidRPr="00FC795E">
        <w:t xml:space="preserve"> MRI user interfaces.</w:t>
      </w:r>
    </w:p>
    <w:p w:rsidR="00CE5875" w:rsidRDefault="00B23C93" w:rsidP="00B953FA">
      <w:pPr>
        <w:rPr>
          <w:rFonts w:ascii="Calibri" w:hAnsi="Calibri"/>
        </w:rPr>
      </w:pPr>
      <w:r>
        <w:t>Commonly, t</w:t>
      </w:r>
      <w:r w:rsidR="00F43FE3" w:rsidRPr="00FC795E">
        <w:t xml:space="preserve">here are </w:t>
      </w:r>
      <w:r w:rsidR="00C137C9" w:rsidRPr="00FC795E">
        <w:t xml:space="preserve">three main </w:t>
      </w:r>
      <w:r w:rsidR="00C137C9" w:rsidRPr="006062AD">
        <w:t>frameworks</w:t>
      </w:r>
      <w:r w:rsidR="000215A5">
        <w:t xml:space="preserve"> for</w:t>
      </w:r>
      <w:r w:rsidR="00F43FE3" w:rsidRPr="006062AD">
        <w:t xml:space="preserve"> object detection based on deep CNNs. </w:t>
      </w:r>
      <w:r w:rsidR="00043FF8" w:rsidRPr="006062AD">
        <w:t>Regions with CNN features (RCNN), Fast Reg</w:t>
      </w:r>
      <w:r w:rsidR="00EB0CDB" w:rsidRPr="006062AD">
        <w:t>ion-based Convolutional Network</w:t>
      </w:r>
      <w:r w:rsidR="00043FF8" w:rsidRPr="006062AD">
        <w:t xml:space="preserve"> (</w:t>
      </w:r>
      <w:r w:rsidR="00760D2A" w:rsidRPr="006062AD">
        <w:t>Fast RCNN), and</w:t>
      </w:r>
      <w:r w:rsidR="00EB0CDB" w:rsidRPr="006062AD">
        <w:t xml:space="preserve"> Faster Region-based Convolutional Network (Faster</w:t>
      </w:r>
      <w:r w:rsidR="00EB0CDB" w:rsidRPr="00FC795E">
        <w:t xml:space="preserve"> RCNN)</w:t>
      </w:r>
      <w:r w:rsidR="00550AF9">
        <w:t xml:space="preserve"> </w:t>
      </w:r>
      <w:sdt>
        <w:sdtPr>
          <w:alias w:val="Don’t edit this field."/>
          <w:tag w:val="CitaviPlaceholder#59282ee6-38a0-416d-b164-d59a8ae146e7"/>
          <w:id w:val="-1372219647"/>
          <w:placeholder>
            <w:docPart w:val="DefaultPlaceholder_-1854013440"/>
          </w:placeholder>
        </w:sdtPr>
        <w:sdtContent>
          <w:r w:rsidR="00550AF9">
            <w:fldChar w:fldCharType="begin"/>
          </w:r>
          <w:r w:rsidR="00B8294D">
            <w:instrText>ADDIN CitaviPlaceholder{eyIkaWQiOiIxIiwiRW50cmllcyI6W3siJGlkIjoiMiIsIklkIjoiNThlMzhmNzktNzY1My00Nzk1LWJkNDMtZTk5OTZlZTYyMGY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1OTI4MmVlNi0zOGEwLTQxNmQtYjE2NC1kNTlhOGFlMTQ2ZTciLCJUZXh0IjoiWzMwXSIsIldBSVZlcnNpb24iOiI2LjEuMC4wIn0=}</w:instrText>
          </w:r>
          <w:r w:rsidR="00550AF9">
            <w:fldChar w:fldCharType="separate"/>
          </w:r>
          <w:r w:rsidR="000E712B">
            <w:t>[30]</w:t>
          </w:r>
          <w:r w:rsidR="00550AF9">
            <w:fldChar w:fldCharType="end"/>
          </w:r>
        </w:sdtContent>
      </w:sdt>
      <w:r w:rsidR="005D5FD4" w:rsidRPr="00FC795E">
        <w:t>.</w:t>
      </w:r>
      <w:r w:rsidR="00142CA6">
        <w:rPr>
          <w:rFonts w:ascii="Calibri" w:hAnsi="Calibri"/>
        </w:rPr>
        <w:t xml:space="preserve"> </w:t>
      </w:r>
    </w:p>
    <w:p w:rsidR="00F54DF9" w:rsidRPr="00F54DF9" w:rsidRDefault="00F54DF9" w:rsidP="00B953FA">
      <w:pPr>
        <w:rPr>
          <w:rFonts w:asciiTheme="majorHAnsi" w:hAnsiTheme="majorHAnsi" w:cstheme="majorHAnsi"/>
          <w:sz w:val="28"/>
          <w:szCs w:val="28"/>
        </w:rPr>
      </w:pPr>
    </w:p>
    <w:p w:rsidR="00D81111" w:rsidRPr="00F54DF9" w:rsidRDefault="00617C5C" w:rsidP="00096C1F">
      <w:pPr>
        <w:pStyle w:val="ListParagraph"/>
        <w:numPr>
          <w:ilvl w:val="0"/>
          <w:numId w:val="32"/>
        </w:numPr>
        <w:rPr>
          <w:rFonts w:asciiTheme="majorHAnsi" w:hAnsiTheme="majorHAnsi" w:cstheme="majorHAnsi"/>
          <w:b/>
          <w:bCs/>
          <w:sz w:val="28"/>
          <w:szCs w:val="28"/>
        </w:rPr>
      </w:pPr>
      <w:r w:rsidRPr="00F54DF9">
        <w:rPr>
          <w:rFonts w:asciiTheme="majorHAnsi" w:hAnsiTheme="majorHAnsi" w:cstheme="majorHAnsi"/>
          <w:b/>
          <w:bCs/>
          <w:sz w:val="28"/>
          <w:szCs w:val="28"/>
        </w:rPr>
        <w:t>Development and general principal</w:t>
      </w:r>
      <w:r w:rsidR="00096C1F" w:rsidRPr="00F54DF9">
        <w:rPr>
          <w:rFonts w:asciiTheme="majorHAnsi" w:hAnsiTheme="majorHAnsi" w:cstheme="majorHAnsi"/>
          <w:b/>
          <w:bCs/>
          <w:sz w:val="28"/>
          <w:szCs w:val="28"/>
        </w:rPr>
        <w:t xml:space="preserve"> of c</w:t>
      </w:r>
      <w:r w:rsidR="00F923B3" w:rsidRPr="00F54DF9">
        <w:rPr>
          <w:rFonts w:asciiTheme="majorHAnsi" w:hAnsiTheme="majorHAnsi" w:cstheme="majorHAnsi"/>
          <w:b/>
          <w:bCs/>
          <w:sz w:val="28"/>
          <w:szCs w:val="28"/>
        </w:rPr>
        <w:t>onvolutional neural network</w:t>
      </w:r>
    </w:p>
    <w:p w:rsidR="0098584E" w:rsidRDefault="002D73A3" w:rsidP="006037E0">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C473A2">
        <w:t>a convolution layer, a feature pooling layer, and a fully connected (FC) layer</w:t>
      </w:r>
      <w:r w:rsidR="00C473A2">
        <w:t xml:space="preserve"> </w:t>
      </w:r>
      <w:sdt>
        <w:sdtPr>
          <w:alias w:val="Don’t edit this field."/>
          <w:tag w:val="CitaviPlaceholder#4a6f84f9-2f32-4b6b-9003-d6d52e2e03bf"/>
          <w:id w:val="1909644397"/>
          <w:placeholder>
            <w:docPart w:val="DefaultPlaceholder_-1854013440"/>
          </w:placeholder>
        </w:sdtPr>
        <w:sdtContent>
          <w:r w:rsidR="00C473A2">
            <w:fldChar w:fldCharType="begin"/>
          </w:r>
          <w:r w:rsidR="00B8294D">
            <w:instrText>ADDIN CitaviPlaceholder{eyIkaWQiOiIxIiwiRW50cmllcyI6W3siJGlkIjoiMiIsIklkIjoiYTRmMGY3NWEtZWY3Zi00MWI5LWI1ZmItYWVhYTQ0NWVlN2Vh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0YTZmODRmOS0yZjMyLTRiNmItOTAwMy1kNmQ1MmUyZTAzYmYiLCJUZXh0IjoiWzMwXSIsIldBSVZlcnNpb24iOiI2LjEuMC4wIn0=}</w:instrText>
          </w:r>
          <w:r w:rsidR="00C473A2">
            <w:fldChar w:fldCharType="separate"/>
          </w:r>
          <w:r w:rsidR="000E712B">
            <w:t>[30]</w:t>
          </w:r>
          <w:r w:rsidR="00C473A2">
            <w:fldChar w:fldCharType="end"/>
          </w:r>
        </w:sdtContent>
      </w:sdt>
      <w:r w:rsidRPr="00C473A2">
        <w:t>.</w:t>
      </w:r>
      <w:r w:rsidR="002B3CAE">
        <w:t xml:space="preserve"> </w:t>
      </w:r>
      <w:r w:rsidR="00C473A2">
        <w:t>The</w:t>
      </w:r>
      <w:r w:rsidR="009F0D61">
        <w:rPr>
          <w:rFonts w:cstheme="majorHAnsi"/>
        </w:rPr>
        <w:t xml:space="preserve"> flowchart of a CNN</w:t>
      </w:r>
      <w:r w:rsidR="00C473A2">
        <w:rPr>
          <w:rFonts w:cstheme="majorHAnsi"/>
        </w:rPr>
        <w:t xml:space="preserve"> </w:t>
      </w:r>
      <w:r w:rsidR="0018166B">
        <w:rPr>
          <w:rFonts w:cstheme="majorHAnsi"/>
        </w:rPr>
        <w:t>is</w:t>
      </w:r>
      <w:r w:rsidR="00C473A2">
        <w:rPr>
          <w:rFonts w:cstheme="majorHAnsi"/>
        </w:rPr>
        <w:t xml:space="preserve"> provided in Figure </w:t>
      </w:r>
      <w:r w:rsidR="00654455">
        <w:rPr>
          <w:rFonts w:cstheme="majorHAnsi"/>
        </w:rPr>
        <w:t>3.</w:t>
      </w:r>
      <w:r w:rsidR="006037E0">
        <w:rPr>
          <w:rFonts w:cstheme="majorHAnsi"/>
        </w:rPr>
        <w:t>13</w:t>
      </w:r>
      <w:r w:rsidR="00E467A5" w:rsidRPr="00FC795E">
        <w:rPr>
          <w:rFonts w:cstheme="majorHAnsi"/>
        </w:rPr>
        <w:t>.</w:t>
      </w:r>
    </w:p>
    <w:p w:rsidR="002B3CAE" w:rsidRDefault="002B3CAE" w:rsidP="00D31B09"/>
    <w:p w:rsidR="00C473A2" w:rsidRDefault="008E35AA" w:rsidP="00121943">
      <w:pPr>
        <w:keepNext/>
        <w:jc w:val="center"/>
      </w:pPr>
      <w:r>
        <w:rPr>
          <w:noProof/>
        </w:rPr>
        <mc:AlternateContent>
          <mc:Choice Requires="wps">
            <w:drawing>
              <wp:anchor distT="0" distB="0" distL="114300" distR="114300" simplePos="0" relativeHeight="251633152" behindDoc="0" locked="0" layoutInCell="1" allowOverlap="1" wp14:anchorId="694A2F10" wp14:editId="5DFC60F6">
                <wp:simplePos x="0" y="0"/>
                <wp:positionH relativeFrom="margin">
                  <wp:posOffset>2430004</wp:posOffset>
                </wp:positionH>
                <wp:positionV relativeFrom="paragraph">
                  <wp:posOffset>1706245</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205D39" w:rsidRDefault="00205D39"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94A2F10" id="Text Box 1073741824" o:spid="_x0000_s1106" type="#_x0000_t202" style="position:absolute;left:0;text-align:left;margin-left:191.35pt;margin-top:134.35pt;width:54pt;height:23.45pt;z-index:251633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" fillcolor="white [3201]" stroked="f" strokeweight=".5pt">
                <v:textbox>
                  <w:txbxContent>
                    <w:p w:rsidR="00205D39" w:rsidRDefault="00205D39" w:rsidP="00D31B09">
                      <w:r>
                        <w:t>Pool1</w:t>
                      </w:r>
                    </w:p>
                  </w:txbxContent>
                </v:textbox>
                <w10:wrap anchorx="margin"/>
              </v:shape>
            </w:pict>
          </mc:Fallback>
        </mc:AlternateContent>
      </w:r>
      <w:r w:rsidR="006B0596">
        <w:rPr>
          <w:noProof/>
        </w:rPr>
        <mc:AlternateContent>
          <mc:Choice Requires="wps">
            <w:drawing>
              <wp:anchor distT="0" distB="0" distL="114300" distR="114300" simplePos="0" relativeHeight="251632128" behindDoc="0" locked="0" layoutInCell="1" allowOverlap="1" wp14:anchorId="3620A9A4" wp14:editId="1E18BE1D">
                <wp:simplePos x="0" y="0"/>
                <wp:positionH relativeFrom="column">
                  <wp:posOffset>874889</wp:posOffset>
                </wp:positionH>
                <wp:positionV relativeFrom="paragraph">
                  <wp:posOffset>1474470</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205D39" w:rsidRDefault="00205D39"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620A9A4" id="Text Box 61" o:spid="_x0000_s1107" type="#_x0000_t202" style="position:absolute;left:0;text-align:left;margin-left:68.9pt;margin-top:116.1pt;width:54pt;height:23.45pt;z-index:25163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" fillcolor="white [3201]" stroked="f" strokeweight=".5pt">
                <v:textbox>
                  <w:txbxContent>
                    <w:p w:rsidR="00205D39" w:rsidRDefault="00205D39" w:rsidP="00D31B09">
                      <w:r>
                        <w:t>CONV1</w:t>
                      </w:r>
                    </w:p>
                  </w:txbxContent>
                </v:textbox>
              </v:shape>
            </w:pict>
          </mc:Fallback>
        </mc:AlternateContent>
      </w:r>
      <w:r w:rsidR="00F16048">
        <w:rPr>
          <w:noProof/>
        </w:rPr>
        <mc:AlternateContent>
          <mc:Choice Requires="wps">
            <w:drawing>
              <wp:anchor distT="0" distB="0" distL="114300" distR="114300" simplePos="0" relativeHeight="251634176" behindDoc="0" locked="0" layoutInCell="1" allowOverlap="1" wp14:anchorId="36422797" wp14:editId="22F5A985">
                <wp:simplePos x="0" y="0"/>
                <wp:positionH relativeFrom="column">
                  <wp:posOffset>4207933</wp:posOffset>
                </wp:positionH>
                <wp:positionV relativeFrom="paragraph">
                  <wp:posOffset>1765865</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205D39" w:rsidRDefault="00205D39"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6422797" id="Text Box 1073741826" o:spid="_x0000_s1108" type="#_x0000_t202" style="position:absolute;left:0;text-align:left;margin-left:331.35pt;margin-top:139.05pt;width:54pt;height:23.4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ql3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" fillcolor="white [3201]" stroked="f" strokeweight=".5pt">
                <v:textbox>
                  <w:txbxContent>
                    <w:p w:rsidR="00205D39" w:rsidRDefault="00205D39" w:rsidP="00D31B09">
                      <w:r>
                        <w:t>Pool2</w:t>
                      </w:r>
                    </w:p>
                  </w:txbxContent>
                </v:textbox>
              </v:shape>
            </w:pict>
          </mc:Fallback>
        </mc:AlternateContent>
      </w:r>
      <w:r w:rsidR="00F16048">
        <w:rPr>
          <w:noProof/>
        </w:rPr>
        <mc:AlternateContent>
          <mc:Choice Requires="wps">
            <w:drawing>
              <wp:anchor distT="0" distB="0" distL="114300" distR="114300" simplePos="0" relativeHeight="251635200" behindDoc="0" locked="0" layoutInCell="1" allowOverlap="1" wp14:anchorId="457508BE" wp14:editId="35DD280E">
                <wp:simplePos x="0" y="0"/>
                <wp:positionH relativeFrom="column">
                  <wp:posOffset>3332974</wp:posOffset>
                </wp:positionH>
                <wp:positionV relativeFrom="paragraph">
                  <wp:posOffset>1675977</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205D39" w:rsidRDefault="00205D39"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7508BE" id="Text Box 1073741827" o:spid="_x0000_s1109" type="#_x0000_t202" style="position:absolute;left:0;text-align:left;margin-left:262.45pt;margin-top:131.95pt;width:54pt;height:23.45pt;z-index:25163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myK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" fillcolor="white [3201]" stroked="f" strokeweight=".5pt">
                <v:textbox>
                  <w:txbxContent>
                    <w:p w:rsidR="00205D39" w:rsidRDefault="00205D39" w:rsidP="00D31B09">
                      <w:r>
                        <w:t>CONV2</w:t>
                      </w:r>
                    </w:p>
                  </w:txbxContent>
                </v:textbox>
              </v:shape>
            </w:pict>
          </mc:Fallback>
        </mc:AlternateContent>
      </w:r>
      <w:r w:rsidR="002B3CAE">
        <w:rPr>
          <w:noProof/>
        </w:rPr>
        <w:drawing>
          <wp:inline distT="0" distB="0" distL="0" distR="0" wp14:anchorId="0056826C" wp14:editId="11D61AD7">
            <wp:extent cx="5896201" cy="1920240"/>
            <wp:effectExtent l="0" t="0" r="9525" b="381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56" cstate="print"/>
                    <a:srcRect l="4069" r="6868" b="13784"/>
                    <a:stretch/>
                  </pic:blipFill>
                  <pic:spPr bwMode="auto">
                    <a:xfrm>
                      <a:off x="0" y="0"/>
                      <a:ext cx="5896201" cy="1920240"/>
                    </a:xfrm>
                    <a:prstGeom prst="rect">
                      <a:avLst/>
                    </a:prstGeom>
                    <a:ln>
                      <a:noFill/>
                    </a:ln>
                    <a:extLst>
                      <a:ext uri="{53640926-AAD7-44D8-BBD7-CCE9431645EC}">
                        <a14:shadowObscured xmlns:a14="http://schemas.microsoft.com/office/drawing/2010/main"/>
                      </a:ext>
                    </a:extLst>
                  </pic:spPr>
                </pic:pic>
              </a:graphicData>
            </a:graphic>
          </wp:inline>
        </w:drawing>
      </w:r>
    </w:p>
    <w:p w:rsidR="00121943" w:rsidRDefault="00121943" w:rsidP="00251888">
      <w:pPr>
        <w:pStyle w:val="Caption"/>
      </w:pPr>
      <w:bookmarkStart w:id="132" w:name="_Toc523735297"/>
    </w:p>
    <w:p w:rsidR="00EA45E5" w:rsidRDefault="00C473A2" w:rsidP="00AB2F9A">
      <w:pPr>
        <w:pStyle w:val="Caption"/>
      </w:pPr>
      <w:bookmarkStart w:id="133" w:name="_Toc525469946"/>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3</w:t>
      </w:r>
      <w:r w:rsidR="00462132">
        <w:fldChar w:fldCharType="end"/>
      </w:r>
      <w:r>
        <w:t xml:space="preserve">: </w:t>
      </w:r>
      <w:r w:rsidRPr="001C328D">
        <w:t xml:space="preserve">Flowchart of </w:t>
      </w:r>
      <w:r w:rsidR="00CA5CDD">
        <w:t>the</w:t>
      </w:r>
      <w:r w:rsidR="00EC2530">
        <w:t xml:space="preserve"> main principal of the</w:t>
      </w:r>
      <w:r w:rsidR="00CA5CDD">
        <w:t xml:space="preserve"> </w:t>
      </w:r>
      <w:r w:rsidRPr="001C328D">
        <w:t>convolutional neural network</w:t>
      </w:r>
      <w:r>
        <w:t xml:space="preserve"> </w:t>
      </w:r>
      <w:sdt>
        <w:sdtPr>
          <w:alias w:val="Don’t edit this field."/>
          <w:tag w:val="CitaviPlaceholder#5774c728-60b7-4862-9c2a-8ae743f28160"/>
          <w:id w:val="-1099178854"/>
          <w:placeholder>
            <w:docPart w:val="DefaultPlaceholder_-1854013440"/>
          </w:placeholder>
        </w:sdtPr>
        <w:sdtContent>
          <w:r>
            <w:fldChar w:fldCharType="begin"/>
          </w:r>
          <w:r w:rsidR="00B8294D">
            <w:instrText>ADDIN CitaviPlaceholder{eyIkaWQiOiIxIiwiRW50cmllcyI6W3siJGlkIjoiMiIsIklkIjoiMGUwMmQ2YTctMzBkYy00ZTM5LTk4YzktMzM3NWNiNzU0M2Q5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1Nzc0YzcyOC02MGI3LTQ4NjItOWMyYS04YWU3NDNmMjgxNjAiLCJUZXh0IjoiWzMwXSIsIldBSVZlcnNpb24iOiI2LjEuMC4wIn0=}</w:instrText>
          </w:r>
          <w:r>
            <w:fldChar w:fldCharType="separate"/>
          </w:r>
          <w:r w:rsidR="000E712B">
            <w:t>[30]</w:t>
          </w:r>
          <w:r>
            <w:fldChar w:fldCharType="end"/>
          </w:r>
        </w:sdtContent>
      </w:sdt>
      <w:bookmarkEnd w:id="132"/>
      <w:r w:rsidR="005610C5">
        <w:t>.This image represents the</w:t>
      </w:r>
      <w:r w:rsidR="00182352">
        <w:t xml:space="preserve"> </w:t>
      </w:r>
      <w:r w:rsidR="005610C5">
        <w:t>layers</w:t>
      </w:r>
      <w:r w:rsidR="00D2127A">
        <w:t xml:space="preserve"> (convolution layer and pooling layer)</w:t>
      </w:r>
      <w:r w:rsidR="00AB2F9A">
        <w:t xml:space="preserve"> of a</w:t>
      </w:r>
      <w:r w:rsidR="00EC2530">
        <w:t xml:space="preserve"> CNN</w:t>
      </w:r>
      <w:r w:rsidR="005610C5">
        <w:t xml:space="preserve"> </w:t>
      </w:r>
      <w:r w:rsidR="00D2127A">
        <w:t xml:space="preserve">for </w:t>
      </w:r>
      <w:r w:rsidR="00AB2F9A">
        <w:t>the</w:t>
      </w:r>
      <w:r w:rsidR="00D2127A">
        <w:t xml:space="preserve"> classification task.</w:t>
      </w:r>
      <w:bookmarkEnd w:id="133"/>
    </w:p>
    <w:p w:rsidR="00F54DF9" w:rsidRPr="00F54DF9" w:rsidRDefault="00F54DF9" w:rsidP="00F54DF9"/>
    <w:p w:rsidR="00E62E29" w:rsidRDefault="00026FB8" w:rsidP="00D31B09">
      <w:r w:rsidRPr="00CE0EB1">
        <w:lastRenderedPageBreak/>
        <w:t>At t</w:t>
      </w:r>
      <w:r w:rsidR="0038096F" w:rsidRPr="00CE0EB1">
        <w:t xml:space="preserve">he </w:t>
      </w:r>
      <w:r w:rsidR="0038096F" w:rsidRPr="00CE0EB1">
        <w:rPr>
          <w:i/>
          <w:iCs/>
        </w:rPr>
        <w:t>convolution layer</w:t>
      </w:r>
      <w:r w:rsidR="00001D71" w:rsidRPr="00FC795E">
        <w:t>, an activation function determine</w:t>
      </w:r>
      <w:r w:rsidR="004363E1" w:rsidRPr="00FC795E">
        <w:t>s</w:t>
      </w:r>
      <w:r w:rsidR="00001D71" w:rsidRPr="00FC795E">
        <w:t xml:space="preserve"> </w:t>
      </w:r>
      <w:r w:rsidR="00001D71" w:rsidRPr="00CE0EB1">
        <w:t xml:space="preserve">the output of </w:t>
      </w:r>
      <w:r w:rsidR="008A3EAE" w:rsidRPr="00CE0EB1">
        <w:t xml:space="preserve">the </w:t>
      </w:r>
      <w:r w:rsidR="00001D71" w:rsidRPr="00CE0EB1">
        <w:t>neural network</w:t>
      </w:r>
      <w:r w:rsidR="004363E1" w:rsidRPr="00CE0EB1">
        <w:t xml:space="preserve"> when </w:t>
      </w:r>
      <w:r w:rsidRPr="00CE0EB1">
        <w:t>the feature maps from previous layers are convolved with learnable kernels</w:t>
      </w:r>
      <w:r w:rsidR="0038096F" w:rsidRPr="00CE0EB1">
        <w:t xml:space="preserve"> </w:t>
      </w:r>
      <w:r w:rsidR="004363E1" w:rsidRPr="00CE0EB1">
        <w:t xml:space="preserve">and </w:t>
      </w:r>
      <w:r w:rsidR="006C3A4E" w:rsidRPr="00CE0EB1">
        <w:t xml:space="preserve">are added with </w:t>
      </w:r>
      <w:r w:rsidR="004363E1" w:rsidRPr="00CE0EB1">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523F31" w:rsidRDefault="00111AEB" w:rsidP="00523F31">
      <w:pPr>
        <w:pStyle w:val="Caption"/>
        <w:ind w:left="2160" w:firstLine="720"/>
      </w:pP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w:rPr>
            <w:rFonts w:ascii="Cambria Math" w:hAnsi="Cambria Math"/>
          </w:rPr>
          <m:t>=f(</m:t>
        </m:r>
        <m:nary>
          <m:naryPr>
            <m:chr m:val="∑"/>
            <m:limLoc m:val="undOvr"/>
            <m:supHide m:val="1"/>
            <m:ctrlPr>
              <w:rPr>
                <w:rFonts w:ascii="Cambria Math" w:hAnsi="Cambria Math"/>
              </w:rPr>
            </m:ctrlPr>
          </m:naryPr>
          <m:sub>
            <m:r>
              <w:rPr>
                <w:rFonts w:ascii="Cambria Math" w:hAnsi="Cambria Math"/>
              </w:rPr>
              <m:t>i∈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1</m:t>
                </m:r>
              </m:sup>
            </m:sSubSup>
            <m: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oMath>
      <w:r w:rsidR="00D6419C">
        <w:rPr>
          <w:sz w:val="32"/>
          <w:szCs w:val="32"/>
        </w:rPr>
        <w:t xml:space="preserve">    </w:t>
      </w:r>
      <w:r w:rsidR="00D6419C">
        <w:rPr>
          <w:sz w:val="32"/>
          <w:szCs w:val="32"/>
        </w:rPr>
        <w:tab/>
      </w:r>
      <w:r w:rsidR="00D6419C">
        <w:rPr>
          <w:sz w:val="32"/>
          <w:szCs w:val="32"/>
        </w:rPr>
        <w:tab/>
      </w:r>
      <w:r w:rsidR="00523F31">
        <w:rPr>
          <w:sz w:val="32"/>
          <w:szCs w:val="32"/>
        </w:rPr>
        <w:tab/>
      </w:r>
      <w:r w:rsidR="00523F31" w:rsidRPr="009618FA">
        <w:rPr>
          <w:i w:val="0"/>
          <w:iCs w:val="0"/>
        </w:rPr>
        <w:t>(</w:t>
      </w:r>
      <w:r w:rsidR="004B2E70">
        <w:rPr>
          <w:i w:val="0"/>
          <w:iCs w:val="0"/>
        </w:rPr>
        <w:fldChar w:fldCharType="begin"/>
      </w:r>
      <w:r w:rsidR="004B2E70">
        <w:rPr>
          <w:i w:val="0"/>
          <w:iCs w:val="0"/>
        </w:rPr>
        <w:instrText xml:space="preserve"> STYLEREF 1 \s </w:instrText>
      </w:r>
      <w:r w:rsidR="004B2E70">
        <w:rPr>
          <w:i w:val="0"/>
          <w:iCs w:val="0"/>
        </w:rPr>
        <w:fldChar w:fldCharType="separate"/>
      </w:r>
      <w:r w:rsidR="004B2E70">
        <w:rPr>
          <w:i w:val="0"/>
          <w:iCs w:val="0"/>
          <w:cs/>
        </w:rPr>
        <w:t>‎</w:t>
      </w:r>
      <w:r w:rsidR="004B2E70">
        <w:rPr>
          <w:i w:val="0"/>
          <w:iCs w:val="0"/>
        </w:rPr>
        <w:t>3</w:t>
      </w:r>
      <w:r w:rsidR="004B2E70">
        <w:rPr>
          <w:i w:val="0"/>
          <w:iCs w:val="0"/>
        </w:rPr>
        <w:fldChar w:fldCharType="end"/>
      </w:r>
      <w:r w:rsidR="004B2E70">
        <w:rPr>
          <w:i w:val="0"/>
          <w:iCs w:val="0"/>
        </w:rPr>
        <w:t>.</w:t>
      </w:r>
      <w:r w:rsidR="004B2E70">
        <w:rPr>
          <w:i w:val="0"/>
          <w:iCs w:val="0"/>
        </w:rPr>
        <w:fldChar w:fldCharType="begin"/>
      </w:r>
      <w:r w:rsidR="004B2E70">
        <w:rPr>
          <w:i w:val="0"/>
          <w:iCs w:val="0"/>
        </w:rPr>
        <w:instrText xml:space="preserve"> SEQ Equation \* ARABIC \s 1 </w:instrText>
      </w:r>
      <w:r w:rsidR="004B2E70">
        <w:rPr>
          <w:i w:val="0"/>
          <w:iCs w:val="0"/>
        </w:rPr>
        <w:fldChar w:fldCharType="separate"/>
      </w:r>
      <w:r w:rsidR="004B2E70">
        <w:rPr>
          <w:i w:val="0"/>
          <w:iCs w:val="0"/>
        </w:rPr>
        <w:t>3</w:t>
      </w:r>
      <w:r w:rsidR="004B2E70">
        <w:rPr>
          <w:i w:val="0"/>
          <w:iCs w:val="0"/>
        </w:rPr>
        <w:fldChar w:fldCharType="end"/>
      </w:r>
      <w:r w:rsidR="00523F31" w:rsidRPr="009618FA">
        <w:rPr>
          <w:i w:val="0"/>
          <w:iCs w:val="0"/>
        </w:rPr>
        <w:t>)</w:t>
      </w:r>
    </w:p>
    <w:p w:rsidR="00374500" w:rsidRPr="00F631BC" w:rsidRDefault="00F631BC" w:rsidP="00D31B09">
      <w:r>
        <w:tab/>
      </w:r>
      <w:r>
        <w:tab/>
      </w:r>
    </w:p>
    <w:p w:rsidR="00670F00" w:rsidRPr="00FC795E" w:rsidRDefault="00411340" w:rsidP="00964721">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00964721">
        <w:t xml:space="preserve"> </w:t>
      </w:r>
      <m:oMath>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964721" w:rsidRPr="00FC795E">
        <w:t xml:space="preserve"> </w:t>
      </w:r>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r w:rsidR="00CE0EB1">
        <w:t xml:space="preserve"> </w:t>
      </w:r>
      <w:sdt>
        <w:sdtPr>
          <w:alias w:val="Don’t edit this field."/>
          <w:tag w:val="CitaviPlaceholder#3fb65664-378f-454f-988e-840a47b3a519"/>
          <w:id w:val="1679308639"/>
          <w:placeholder>
            <w:docPart w:val="DefaultPlaceholder_-1854013440"/>
          </w:placeholder>
        </w:sdtPr>
        <w:sdtContent>
          <w:r w:rsidR="00CE0EB1">
            <w:fldChar w:fldCharType="begin"/>
          </w:r>
          <w:r w:rsidR="00B8294D">
            <w:instrText>ADDIN CitaviPlaceholder{eyIkaWQiOiIxIiwiRW50cmllcyI6W3siJGlkIjoiMiIsIklkIjoiNmYyZmI5NzUtYTczMi00Y2Q4LWJmY2UtMjFmMTFiOWE5YTNi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LHsiJGlkIjoiMTQiLCJJZCI6ImQyYzJlZjIwLWRjZmEtNDBhZS05MjM2LTNmYmI3OWM1NWM0MSIsIlJhbmdlU3RhcnQiOjMsIlJhbmdlTGVuZ3RoIjo1LCJSZWZlcmVuY2VJZCI6IjRlODdhMWRhLTBlOTgtNDAxNy1iOGUyLTU5ZjFmOWVmMzIwZSIsIlJlZmVyZW5jZSI6eyIkaWQiOiIxNSIsIkFic3RyYWN0Q29tcGxleGl0eSI6MCwiQWJzdHJhY3RTb3VyY2VUZXh0Rm9ybWF0IjowLCJBdXRob3JzIjpbeyIkaWQiOiIxNi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HJlZiI6IjUifX0seyIkaWQiOiIxNyIsIkZpcnN0TmFtZSI6IkplZmYiLCJMYXN0TmFtZSI6IkRvbmFodWUiLCJQcm90ZWN0ZWQiOmZhbHNlLCJTZXgiOjIsIkNyZWF0ZWRCeSI6Il9QYXJpc2EiLCJDcmVhdGVkT24iOiIyMDE4LTA4LTI4VDE2OjM0OjU5IiwiTW9kaWZpZWRCeSI6Il9QYXJpc2EiLCJJZCI6ImFiODIwY2JkLTRhYWMtNGI5Ny05NzQ5LWNhYjVhMmZmNjRiNCIsIk1vZGlmaWVkT24iOiIyMDE4LTA4LTI4VDE2OjM0OjU5IiwiUHJvamVjdCI6eyIkcmVmIjoiNSJ9fSx7IiRpZCI6IjE4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}</w:instrText>
          </w:r>
          <w:r w:rsidR="00CE0EB1">
            <w:fldChar w:fldCharType="separate"/>
          </w:r>
          <w:r w:rsidR="000E712B">
            <w:t>[30, 31]</w:t>
          </w:r>
          <w:r w:rsidR="00CE0EB1">
            <w:fldChar w:fldCharType="end"/>
          </w:r>
        </w:sdtContent>
      </w:sdt>
      <w:r w:rsidR="00D567EF" w:rsidRPr="00FC795E">
        <w:t>.</w:t>
      </w:r>
    </w:p>
    <w:p w:rsidR="00F137A8" w:rsidRPr="00F43336" w:rsidRDefault="000F2647" w:rsidP="00DD58FF">
      <w:r w:rsidRPr="00FC795E">
        <w:t>The activation function</w:t>
      </w:r>
      <w:r w:rsidR="002976B0" w:rsidRPr="00FC795E">
        <w:t xml:space="preserve"> in </w:t>
      </w:r>
      <w:r w:rsidR="00291BAA">
        <w:t xml:space="preserve">the </w:t>
      </w:r>
      <w:r w:rsidR="002976B0" w:rsidRPr="00FC795E">
        <w:t>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 xml:space="preserve">(ReLU) </w:t>
      </w:r>
      <w:r w:rsidR="00014326">
        <w:t>are three</w:t>
      </w:r>
      <w:r w:rsidR="000761C5">
        <w:t xml:space="preserve"> </w:t>
      </w:r>
      <w:r w:rsidR="00D60158">
        <w:t>widely-used</w:t>
      </w:r>
      <w:r w:rsidR="007838A1">
        <w:t xml:space="preserve"> </w:t>
      </w:r>
      <w:r w:rsidR="00014326">
        <w:t>activation</w:t>
      </w:r>
      <w:r w:rsidR="00D42B04">
        <w:t xml:space="preserve"> </w:t>
      </w:r>
      <w:r w:rsidR="00014326">
        <w:t>function</w:t>
      </w:r>
      <w:r w:rsidR="007838A1">
        <w:t>s</w:t>
      </w:r>
      <w:r w:rsidR="00DE4D93">
        <w:t xml:space="preserve"> in CNN</w:t>
      </w:r>
      <w:r w:rsidR="008E67C4">
        <w:t xml:space="preserve"> </w:t>
      </w:r>
      <w:sdt>
        <w:sdtPr>
          <w:alias w:val="Don’t edit this field."/>
          <w:tag w:val="CitaviPlaceholder#65fb6233-d8b2-41c7-b566-34a0a5cbc2c4"/>
          <w:id w:val="-2121604475"/>
          <w:placeholder>
            <w:docPart w:val="DefaultPlaceholder_-1854013440"/>
          </w:placeholder>
        </w:sdtPr>
        <w:sdtContent>
          <w:r w:rsidR="008E67C4">
            <w:fldChar w:fldCharType="begin"/>
          </w:r>
          <w:r w:rsidR="00B8294D">
            <w:instrText>ADDIN CitaviPlaceholder{eyIkaWQiOiIxIiwiRW50cmllcyI6W3siJGlkIjoiMiIsIklkIjoiYzI1YWU3MTktYWRmMC00NzM0LWI3YmMtYmVmYjY3OTQ4MWRhIiwiUmFuZ2VMZW5ndGgiOjQsIlJlZmVyZW5jZUlkIjoiNGU4N2ExZGEtMGU5OC00MDE3LWI4ZTItNTlmMWY5ZWYzMjBlIiwiUmVmZXJlbmNlIjp7IiRpZCI6IjMiLCJBYnN0cmFjdENvbXBsZXhpdHkiOjAsIkFic3RyYWN0U291cmNlVGV4dEZvcm1hdCI6MCwiQXV0aG9ycyI6W3siJGlkIjoiNC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GlkIjoiNSJ9fSx7IiRpZCI6IjYiLCJGaXJzdE5hbWUiOiJKZWZmIiwiTGFzdE5hbWUiOiJEb25haHVlIiwiUHJvdGVjdGVkIjpmYWxzZSwiU2V4IjoyLCJDcmVhdGVkQnkiOiJfUGFyaXNhIiwiQ3JlYXRlZE9uIjoiMjAxOC0wOC0yOFQxNjozNDo1OSIsIk1vZGlmaWVkQnkiOiJfUGFyaXNhIiwiSWQiOiJhYjgyMGNiZC00YWFjLTRiOTctOTc0OS1jYWI1YTJmZjY0YjQiLCJNb2RpZmllZE9uIjoiMjAxOC0wOC0yOFQxNjozNDo1OSIsIlByb2plY3QiOnsiJHJlZiI6IjUifX0seyIkaWQiOiI3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}</w:instrText>
          </w:r>
          <w:r w:rsidR="008E67C4">
            <w:fldChar w:fldCharType="separate"/>
          </w:r>
          <w:r w:rsidR="000E712B">
            <w:t>[31]</w:t>
          </w:r>
          <w:r w:rsidR="008E67C4">
            <w:fldChar w:fldCharType="end"/>
          </w:r>
        </w:sdtContent>
      </w:sdt>
      <w:r w:rsidR="00014326">
        <w:t>.</w:t>
      </w:r>
      <w:r w:rsidR="004F504B" w:rsidRPr="004F504B">
        <w:t xml:space="preserve"> </w:t>
      </w:r>
      <w:r w:rsidR="00DD58FF">
        <w:t xml:space="preserve">The activation function has to be selected based on the structure of the CNN. </w:t>
      </w:r>
      <w:r w:rsidR="004F504B" w:rsidRPr="00FC795E">
        <w:t>In this work, ReLU</w:t>
      </w:r>
      <w:r w:rsidR="004F504B">
        <w:t xml:space="preserve"> is applied</w:t>
      </w:r>
      <w:r w:rsidR="004F504B" w:rsidRPr="00FC795E">
        <w:t xml:space="preserve"> </w:t>
      </w:r>
      <w:r w:rsidR="00DD58FF">
        <w:t>as the activation function</w:t>
      </w:r>
      <w:r w:rsidR="004F504B">
        <w:t xml:space="preserve"> due to its better performance</w:t>
      </w:r>
      <w:r w:rsidR="00291BAA">
        <w:t xml:space="preserve"> on the</w:t>
      </w:r>
      <w:r w:rsidR="00DD58FF">
        <w:t xml:space="preserve"> detection process</w:t>
      </w:r>
      <w:r w:rsidR="00291BAA">
        <w:t xml:space="preserve"> </w:t>
      </w:r>
      <w:r w:rsidR="00DD58FF">
        <w:t>of the marker in the captured-</w:t>
      </w:r>
      <w:r w:rsidR="00291BAA">
        <w:t>images</w:t>
      </w:r>
      <w:r w:rsidR="004F504B">
        <w:t xml:space="preserve"> </w:t>
      </w:r>
      <w:r w:rsidR="004F504B" w:rsidRPr="00FC795E">
        <w:t xml:space="preserve">than the </w:t>
      </w:r>
      <w:r w:rsidR="004F504B">
        <w:t>other two</w:t>
      </w:r>
      <w:r w:rsidR="004F504B" w:rsidRPr="00FC795E">
        <w:t xml:space="preserve"> functions.</w:t>
      </w:r>
      <w:r w:rsidR="004F504B">
        <w:t xml:space="preserve"> </w:t>
      </w:r>
    </w:p>
    <w:p w:rsidR="00BF4174" w:rsidRPr="002C1BB5" w:rsidRDefault="002A09FE" w:rsidP="002C1BB5">
      <w:r w:rsidRPr="002A09FE">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8E67C4">
        <w:t>s</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w:t>
      </w:r>
      <w:r w:rsidR="004E7432">
        <w:t>3</w:t>
      </w:r>
      <w:r>
        <w:t>.</w:t>
      </w:r>
      <w:r w:rsidR="006037E0">
        <w:t>13</w:t>
      </w:r>
      <w:r>
        <w:t xml:space="preserve">,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maxPoolingLayer operation is </w:t>
      </w:r>
      <w:r w:rsidR="009B0049">
        <w:t>applied in the pooling layer</w:t>
      </w:r>
      <w:r w:rsidR="00712394">
        <w:t>.</w:t>
      </w:r>
      <w:r w:rsidR="00F436B7">
        <w:t xml:space="preserve"> Equation</w:t>
      </w:r>
      <w:r w:rsidR="00962FBF">
        <w:t xml:space="preserve"> 3.4 </w:t>
      </w:r>
      <w:r w:rsidR="00F436B7">
        <w:t xml:space="preserve"> represents the</w:t>
      </w:r>
      <w:r w:rsidR="00C5718C" w:rsidRPr="00FC795E">
        <w:rPr>
          <w:rFonts w:cs="CMMI10"/>
        </w:rPr>
        <w:t xml:space="preserve"> max pooling function</w:t>
      </w:r>
      <w:r w:rsidR="00F436B7">
        <w:rPr>
          <w:rFonts w:cs="CMMI10"/>
        </w:rPr>
        <w:t xml:space="preserve"> where u(x,y) is a window function  that can be applied to </w:t>
      </w:r>
      <w:r w:rsidR="00FD5F12">
        <w:rPr>
          <w:rFonts w:cs="CMMI10"/>
        </w:rPr>
        <w:t>each</w:t>
      </w:r>
      <w:r w:rsidR="00F436B7">
        <w:rPr>
          <w:rFonts w:cs="CMMI10"/>
        </w:rPr>
        <w:t xml:space="preserve"> input patch for computing </w:t>
      </w:r>
      <w:r w:rsidR="00C14C3D">
        <w:rPr>
          <w:rFonts w:cs="CMMI10"/>
        </w:rPr>
        <w:t>a feature map</w:t>
      </w:r>
      <w:r w:rsidR="00307B84">
        <w:rPr>
          <w:rFonts w:cs="CMMI10"/>
        </w:rPr>
        <w:t xml:space="preserve"> </w:t>
      </w:r>
      <w:sdt>
        <w:sdtPr>
          <w:rPr>
            <w:rFonts w:cs="CMMI10"/>
          </w:rPr>
          <w:alias w:val="Don’t edit this field."/>
          <w:tag w:val="CitaviPlaceholder#62706fd4-9b22-4e5a-9415-051199c325d9"/>
          <w:id w:val="2125804522"/>
          <w:placeholder>
            <w:docPart w:val="DefaultPlaceholder_-1854013440"/>
          </w:placeholder>
        </w:sdtPr>
        <w:sdtContent>
          <w:r w:rsidR="00307B84">
            <w:rPr>
              <w:rFonts w:cs="CMMI10"/>
            </w:rPr>
            <w:fldChar w:fldCharType="begin"/>
          </w:r>
          <w:r w:rsidR="00B8294D">
            <w:rPr>
              <w:rFonts w:cs="CMMI10"/>
            </w:rPr>
            <w:instrText>ADDIN CitaviPlaceholder{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U2NoZXJlciwgTcO8bGxlciBldCBhbCAyMDEwIC0gRXZhbHVhdGlvbiBvZiBQb29saW5nIE9wZXJhdGlvbnMuanBnIiwiTGlua2VkUmVzb3VyY2VUeXBlIjoxLCJVcmlTdHJpbmciOiJTY2hlcmVyLCBNw7xsbGVyIGV0IGFsIDIwMTAgLSBFdmFsdWF0aW9uIG9mIFBvb2xpbmcgT3BlcmF0aW9ucy5qcGciLCJQcm9wZXJ0aWVzIjp7fX0sIkRvaSI6IjEwLjEwMDcvOTc4LTMtNjQyLTE1ODI1LTRfMTA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xMy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E0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E1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E2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Tc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Tg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xOS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M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x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Iy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yMy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yNC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yNS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jY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z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}</w:instrText>
          </w:r>
          <w:r w:rsidR="00307B84">
            <w:rPr>
              <w:rFonts w:cs="CMMI10"/>
            </w:rPr>
            <w:fldChar w:fldCharType="separate"/>
          </w:r>
          <w:r w:rsidR="000E712B">
            <w:rPr>
              <w:rFonts w:cs="CMMI10"/>
            </w:rPr>
            <w:t>[32]</w:t>
          </w:r>
          <w:r w:rsidR="00307B84">
            <w:rPr>
              <w:rFonts w:cs="CMMI10"/>
            </w:rPr>
            <w:fldChar w:fldCharType="end"/>
          </w:r>
        </w:sdtContent>
      </w:sdt>
      <w:r w:rsidR="00BF4174">
        <w:rPr>
          <w:rFonts w:cs="CMMI10"/>
        </w:rPr>
        <w:t>.</w:t>
      </w:r>
      <w:r w:rsidR="00962FBF">
        <w:rPr>
          <w:rFonts w:cs="CMMI10"/>
        </w:rPr>
        <w:t xml:space="preserve">   </w:t>
      </w:r>
    </w:p>
    <w:p w:rsidR="00BF4174" w:rsidRDefault="00BF4174" w:rsidP="00D31B09"/>
    <w:p w:rsidR="002C1BB5" w:rsidRDefault="00BF4174" w:rsidP="002C1BB5">
      <w:r>
        <w:t xml:space="preserve">                                  </w:t>
      </w:r>
      <w:r w:rsidR="00962FBF">
        <w:tab/>
      </w:r>
      <w:r w:rsidR="00962FBF">
        <w:tab/>
      </w:r>
      <w:r>
        <w:t xml:space="preserve">           </w:t>
      </w:r>
      <w:bookmarkStart w:id="134" w:name="_Ref525390772"/>
      <m:oMath>
        <m:sSub>
          <m:sSubPr>
            <m:ctrlPr>
              <w:rPr>
                <w:rFonts w:ascii="Cambria Math" w:eastAsia="Times New Roman" w:hAnsi="Cambria Math" w:cs="Calibri"/>
                <w: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i/>
              </w:rPr>
            </m:ctrlPr>
          </m:funcPr>
          <m:fName>
            <m:limLow>
              <m:limLowPr>
                <m:ctrlPr>
                  <w:rPr>
                    <w:rFonts w:ascii="Cambria Math" w:eastAsia="Times New Roman" w:hAnsi="Cambria Math" w:cs="Calibri"/>
                    <w:i/>
                  </w:rPr>
                </m:ctrlPr>
              </m:limLowPr>
              <m:e>
                <m:r>
                  <m:rPr>
                    <m:sty m:val="p"/>
                  </m:rP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i/>
                  </w:rPr>
                </m:ctrlPr>
              </m:dPr>
              <m:e>
                <m:sSubSup>
                  <m:sSubSupPr>
                    <m:ctrlPr>
                      <w:rPr>
                        <w:rFonts w:ascii="Cambria Math" w:eastAsia="Times New Roman" w:hAnsi="Cambria Math" w:cs="Calibri"/>
                        <w: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i/>
                      </w:rPr>
                    </m:ctrlPr>
                  </m:dPr>
                  <m:e>
                    <m:r>
                      <w:rPr>
                        <w:rFonts w:ascii="Cambria Math" w:eastAsia="Times New Roman" w:hAnsi="Cambria Math" w:cs="Calibri"/>
                      </w:rPr>
                      <m:t>n,n</m:t>
                    </m:r>
                  </m:e>
                </m:d>
              </m:e>
            </m:d>
          </m:e>
        </m:func>
      </m:oMath>
      <w:r>
        <w:tab/>
      </w:r>
      <w:r w:rsidR="009B0049">
        <w:tab/>
      </w:r>
      <w:r w:rsidR="00962FBF">
        <w:tab/>
        <w:t>(</w:t>
      </w:r>
      <w:r w:rsidR="004B2E70">
        <w:fldChar w:fldCharType="begin"/>
      </w:r>
      <w:r w:rsidR="004B2E70">
        <w:instrText xml:space="preserve"> STYLEREF 1 \s </w:instrText>
      </w:r>
      <w:r w:rsidR="004B2E70">
        <w:fldChar w:fldCharType="separate"/>
      </w:r>
      <w:r w:rsidR="004B2E70">
        <w:rPr>
          <w:noProof/>
          <w:cs/>
        </w:rPr>
        <w:t>‎</w:t>
      </w:r>
      <w:r w:rsidR="004B2E70">
        <w:rPr>
          <w:noProof/>
        </w:rPr>
        <w:t>3</w:t>
      </w:r>
      <w:r w:rsidR="004B2E70">
        <w:fldChar w:fldCharType="end"/>
      </w:r>
      <w:r w:rsidR="004B2E70">
        <w:t>.</w:t>
      </w:r>
      <w:r w:rsidR="004B2E70">
        <w:fldChar w:fldCharType="begin"/>
      </w:r>
      <w:r w:rsidR="004B2E70">
        <w:instrText xml:space="preserve"> SEQ Equation \* ARABIC \s 1 </w:instrText>
      </w:r>
      <w:r w:rsidR="004B2E70">
        <w:fldChar w:fldCharType="separate"/>
      </w:r>
      <w:r w:rsidR="004B2E70">
        <w:rPr>
          <w:noProof/>
        </w:rPr>
        <w:t>4</w:t>
      </w:r>
      <w:r w:rsidR="004B2E70">
        <w:fldChar w:fldCharType="end"/>
      </w:r>
      <w:bookmarkEnd w:id="134"/>
      <w:r w:rsidR="002C1BB5">
        <w:t>)</w:t>
      </w:r>
      <w:r w:rsidR="0083353D">
        <w:tab/>
      </w:r>
    </w:p>
    <w:p w:rsidR="002C1BB5" w:rsidRPr="002C1BB5" w:rsidRDefault="002C1BB5" w:rsidP="002C1BB5"/>
    <w:p w:rsidR="00F86B1A" w:rsidRPr="00B824AF" w:rsidRDefault="0076166C" w:rsidP="00B824AF">
      <w:pPr>
        <w:rPr>
          <w:rFonts w:eastAsiaTheme="minorEastAsia" w:cs="CMMI10"/>
        </w:rPr>
      </w:pPr>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t>
      </w:r>
      <w:r w:rsidR="00A015B8">
        <w:t xml:space="preserve">and </w:t>
      </w:r>
      <w:r w:rsidR="00460CCA">
        <w:t xml:space="preserve">activations in this layer are computed </w:t>
      </w:r>
      <w:r w:rsidR="00BF4174">
        <w:t>via</w:t>
      </w:r>
      <w:r w:rsidR="00460CCA">
        <w:t xml:space="preserve"> the matrix multiplication</w:t>
      </w:r>
      <w:r w:rsidR="0010140D">
        <w:t xml:space="preserve"> with a bias offset</w:t>
      </w:r>
      <w:r w:rsidR="00EB493B">
        <w:t xml:space="preserve"> </w:t>
      </w:r>
      <w:sdt>
        <w:sdtPr>
          <w:alias w:val="Don’t edit this field."/>
          <w:tag w:val="CitaviPlaceholder#00a69e03-7df0-4d96-ad89-61b2f66f6ecd"/>
          <w:id w:val="-539443509"/>
          <w:placeholder>
            <w:docPart w:val="DefaultPlaceholder_-1854013440"/>
          </w:placeholder>
        </w:sdtPr>
        <w:sdtContent>
          <w:r w:rsidR="00EB493B">
            <w:fldChar w:fldCharType="begin"/>
          </w:r>
          <w:r w:rsidR="00B8294D">
            <w:instrText>ADDIN CitaviPlaceholder{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mVuLCBIZSBldCBhbCAtIEZhc3RlciBSLUNOTi5qcGciLCJMaW5rZWRSZXNvdXJjZVR5cGUiOjEsIlVyaVN0cmluZyI6IlJlbiwgSGUgZXQgYWwgLSBGYXN0ZXIgUi1DTk4uanBnIiwiUHJvcGVydGllcyI6e319LCJEYXRlMiI6IjYvNC8yMDE1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}</w:instrText>
          </w:r>
          <w:r w:rsidR="00EB493B">
            <w:fldChar w:fldCharType="separate"/>
          </w:r>
          <w:r w:rsidR="000E712B">
            <w:t>[33]</w:t>
          </w:r>
          <w:r w:rsidR="00EB493B">
            <w:fldChar w:fldCharType="end"/>
          </w:r>
        </w:sdtContent>
      </w:sdt>
      <w:r w:rsidR="00A015B8">
        <w:t>.</w:t>
      </w:r>
    </w:p>
    <w:p w:rsidR="000D7519" w:rsidRDefault="004871FD" w:rsidP="0033708C">
      <w:r w:rsidRPr="00FC795E">
        <w:lastRenderedPageBreak/>
        <w:t xml:space="preserve">Training </w:t>
      </w:r>
      <w:r w:rsidR="00B3321E">
        <w:t xml:space="preserve">of </w:t>
      </w:r>
      <w:r>
        <w:t>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B3321E">
        <w:t>Commonly</w:t>
      </w:r>
      <w:r w:rsidR="00784D15">
        <w:t xml:space="preserve">, </w:t>
      </w:r>
      <w:r w:rsidR="002C2AD7">
        <w:t>R</w:t>
      </w:r>
      <w:r w:rsidR="00C1619F" w:rsidRPr="00FC795E">
        <w:t>CNN</w:t>
      </w:r>
      <w:r w:rsidR="00B02DDA" w:rsidRPr="00FC795E">
        <w:t xml:space="preserve"> </w:t>
      </w:r>
      <w:r w:rsidR="002C2AD7">
        <w:t>is considered</w:t>
      </w:r>
      <w:r w:rsidR="00B3321E">
        <w:t xml:space="preserve"> as</w:t>
      </w:r>
      <w:r w:rsidR="002C2AD7">
        <w:t xml:space="preserve"> an outstanding</w:t>
      </w:r>
      <w:r w:rsidR="00784D15">
        <w:t xml:space="preserve"> method</w:t>
      </w:r>
      <w:r w:rsidR="00B3321E">
        <w:t xml:space="preserve"> for the </w:t>
      </w:r>
      <w:r w:rsidR="00540B08" w:rsidRPr="00FC795E">
        <w:t>object detection</w:t>
      </w:r>
      <w:r w:rsidR="00B3321E">
        <w:t xml:space="preserve"> process</w:t>
      </w:r>
      <w:r w:rsidR="00540B08" w:rsidRPr="00FC795E">
        <w:t>.</w:t>
      </w:r>
      <w:r w:rsidR="00345A7B">
        <w:t xml:space="preserve"> Th</w:t>
      </w:r>
      <w:r w:rsidR="005F7EF9">
        <w:t>is</w:t>
      </w:r>
      <w:r w:rsidR="00345A7B">
        <w:t xml:space="preserve"> technique </w:t>
      </w:r>
      <w:r w:rsidR="00B3321E">
        <w:t>applies</w:t>
      </w:r>
      <w:r w:rsidR="00190FFE">
        <w:t xml:space="preserve"> the</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B90706">
        <w:t>RCNN is</w:t>
      </w:r>
      <w:r w:rsidR="00450816">
        <w:t xml:space="preserve">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w:t>
      </w:r>
      <w:r w:rsidR="00B90706">
        <w:t>s</w:t>
      </w:r>
      <w:r w:rsidR="00251076">
        <w:t xml:space="preser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t</w:t>
      </w:r>
      <w:r w:rsidR="006A0D55" w:rsidRPr="00FC795E">
        <w:t>he</w:t>
      </w:r>
      <w:r w:rsidR="006A0D55">
        <w:t xml:space="preserve"> Softmax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190FFE">
        <w:t>for</w:t>
      </w:r>
      <w:r w:rsidR="00054375" w:rsidRPr="00FC795E">
        <w:t xml:space="preserve"> finding reasonable parameters</w:t>
      </w:r>
      <w:r w:rsidR="00B90706">
        <w:t>, but</w:t>
      </w:r>
      <w:r w:rsidR="0028643A" w:rsidRPr="00764E07">
        <w:t xml:space="preserve">, </w:t>
      </w:r>
      <w:r w:rsidR="00B90706">
        <w:t>it</w:t>
      </w:r>
      <w:r w:rsidR="0028643A" w:rsidRPr="00764E07">
        <w:t xml:space="preserve"> still </w:t>
      </w:r>
      <w:r w:rsidR="002A1427">
        <w:t xml:space="preserve">is 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6F6C38">
        <w:t>is</w:t>
      </w:r>
      <w:r w:rsidR="00B909AA">
        <w:t xml:space="preserve"> proposed</w:t>
      </w:r>
      <w:r w:rsidR="00BA653F">
        <w:t>. This model</w:t>
      </w:r>
      <w:r w:rsidR="004563D4">
        <w:t xml:space="preserve"> proposes regions </w:t>
      </w:r>
      <w:r w:rsidR="00BA653F">
        <w:t>us</w:t>
      </w:r>
      <w:r w:rsidR="004563D4">
        <w:t>ing</w:t>
      </w:r>
      <w:r w:rsidR="00BA653F">
        <w:t xml:space="preserve"> </w:t>
      </w:r>
      <w:r w:rsidR="00BA653F" w:rsidRPr="00734BCB">
        <w:t>a deep fully convolutional network called Region Proposal Network</w:t>
      </w:r>
      <w:r w:rsidR="004563D4" w:rsidRPr="00734BCB">
        <w:t xml:space="preserve"> (RPN).</w:t>
      </w:r>
      <w:r w:rsidR="00766355" w:rsidRPr="00734BCB">
        <w:t xml:space="preserve"> </w:t>
      </w:r>
      <w:r w:rsidR="00FC45F1">
        <w:t xml:space="preserve"> Figure </w:t>
      </w:r>
      <w:r w:rsidR="00A36DF9">
        <w:t>3</w:t>
      </w:r>
      <w:r w:rsidR="00FC45F1">
        <w:t>.</w:t>
      </w:r>
      <w:r w:rsidR="009F3115">
        <w:t>14</w:t>
      </w:r>
      <w:r w:rsidR="00FC45F1">
        <w:t xml:space="preserve"> rep</w:t>
      </w:r>
      <w:r w:rsidR="006D64D9" w:rsidRPr="00E83471">
        <w:t>resents the</w:t>
      </w:r>
      <w:r w:rsidR="0033708C">
        <w:t xml:space="preserve"> configuration of the</w:t>
      </w:r>
      <w:r w:rsidR="006D64D9" w:rsidRPr="00E83471">
        <w:t xml:space="preserve"> Faster RCNN.</w:t>
      </w:r>
    </w:p>
    <w:p w:rsidR="002E028E" w:rsidRDefault="000D7519" w:rsidP="00B953FA">
      <w:r>
        <w:t xml:space="preserve">In comparison with the </w:t>
      </w:r>
      <w:r w:rsidRPr="00FC795E">
        <w:t xml:space="preserve">mentioned frameworks, Faster RCNN (FRCNN) </w:t>
      </w:r>
      <w:r>
        <w:t>offers</w:t>
      </w:r>
      <w:r w:rsidR="00B953FA">
        <w:t xml:space="preserve"> a higher accuracy for object detection task</w:t>
      </w:r>
      <w:r w:rsidRPr="00FC795E">
        <w:t xml:space="preserve">.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w:t>
      </w:r>
      <w:r w:rsidR="00140368">
        <w:t xml:space="preserve">processing </w:t>
      </w:r>
      <w:r w:rsidRPr="00FC795E">
        <w:t>framework</w:t>
      </w:r>
      <w:r w:rsidR="00733F3F">
        <w:t xml:space="preserve"> </w:t>
      </w:r>
      <w:sdt>
        <w:sdtPr>
          <w:alias w:val="Don’t edit this field."/>
          <w:tag w:val="CitaviPlaceholder#3aa79489-29e9-40f1-b14c-fc7ddd3e526a"/>
          <w:id w:val="-389891515"/>
          <w:placeholder>
            <w:docPart w:val="DefaultPlaceholder_-1854013440"/>
          </w:placeholder>
        </w:sdtPr>
        <w:sdtContent>
          <w:r w:rsidR="00733F3F">
            <w:fldChar w:fldCharType="begin"/>
          </w:r>
          <w:r w:rsidR="00B8294D">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zYWE3OTQ4OS0yOWU5LTQwZjEtYjE0Yy1mYzdkZGQzZTUyNmEiLCJUZXh0IjoiWzMwXSIsIldBSVZlcnNpb24iOiI2LjEuMC4wIn0=}</w:instrText>
          </w:r>
          <w:r w:rsidR="00733F3F">
            <w:fldChar w:fldCharType="separate"/>
          </w:r>
          <w:r w:rsidR="000E712B">
            <w:t>[30]</w:t>
          </w:r>
          <w:r w:rsidR="00733F3F">
            <w:fldChar w:fldCharType="end"/>
          </w:r>
        </w:sdtContent>
      </w:sdt>
      <w:r w:rsidRPr="00FC795E">
        <w:t>.</w:t>
      </w:r>
    </w:p>
    <w:p w:rsidR="002E028E" w:rsidRDefault="002E028E" w:rsidP="00D31B09"/>
    <w:p w:rsidR="00140368" w:rsidRPr="00140368" w:rsidRDefault="00140368" w:rsidP="00140368">
      <w:pPr>
        <w:pStyle w:val="ListParagraph"/>
        <w:numPr>
          <w:ilvl w:val="0"/>
          <w:numId w:val="32"/>
        </w:numPr>
        <w:rPr>
          <w:rFonts w:asciiTheme="majorHAnsi" w:hAnsiTheme="majorHAnsi" w:cstheme="majorHAnsi"/>
          <w:b/>
          <w:bCs/>
          <w:sz w:val="28"/>
          <w:szCs w:val="28"/>
        </w:rPr>
      </w:pPr>
      <w:r w:rsidRPr="00140368">
        <w:rPr>
          <w:rFonts w:asciiTheme="majorHAnsi" w:hAnsiTheme="majorHAnsi" w:cstheme="majorHAnsi"/>
          <w:b/>
          <w:bCs/>
          <w:sz w:val="28"/>
          <w:szCs w:val="28"/>
        </w:rPr>
        <w:t>Precision and recall analysis</w:t>
      </w:r>
    </w:p>
    <w:p w:rsidR="00140368" w:rsidRDefault="00140368" w:rsidP="00140368">
      <w:r>
        <w:t xml:space="preserve">Generally, there are two criteria in deep learning to evaluate the performance of the detector: </w:t>
      </w:r>
      <w:r w:rsidRPr="00FC795E">
        <w:t>average precision (AP) and recall. These parameters</w:t>
      </w:r>
      <w:r>
        <w:t xml:space="preserve"> are</w:t>
      </w:r>
      <w:r w:rsidRPr="00FC795E">
        <w:t xml:space="preserve"> defined as follows:</w:t>
      </w:r>
    </w:p>
    <w:p w:rsidR="00140368" w:rsidRDefault="00EE6F35" w:rsidP="00140368">
      <w:r>
        <w:tab/>
      </w:r>
    </w:p>
    <w:p w:rsidR="00C62CBA" w:rsidRPr="00C30CFA" w:rsidRDefault="00140368" w:rsidP="00EE6F35">
      <w:pPr>
        <w:pStyle w:val="Caption"/>
        <w:ind w:left="720" w:firstLine="720"/>
        <w:rPr>
          <w:rFonts w:eastAsiaTheme="minorEastAsia"/>
        </w:rPr>
      </w:pPr>
      <m:oMath>
        <m:r>
          <w:rPr>
            <w:rFonts w:ascii="Cambria Math" w:hAnsi="Cambria Math"/>
            <w:sz w:val="28"/>
            <w:szCs w:val="28"/>
          </w:rPr>
          <m:t>average-precision=</m:t>
        </m:r>
        <m:f>
          <m:fPr>
            <m:ctrlPr>
              <w:rPr>
                <w:rFonts w:ascii="Cambria Math" w:hAnsi="Cambria Math"/>
                <w:sz w:val="28"/>
                <w:szCs w:val="28"/>
              </w:rPr>
            </m:ctrlPr>
          </m:fPr>
          <m:num>
            <m:r>
              <w:rPr>
                <w:rFonts w:ascii="Cambria Math" w:hAnsi="Cambria Math"/>
                <w:sz w:val="28"/>
                <w:szCs w:val="28"/>
              </w:rPr>
              <m:t>True positive</m:t>
            </m:r>
          </m:num>
          <m:den>
            <m:r>
              <w:rPr>
                <w:rFonts w:ascii="Cambria Math" w:hAnsi="Cambria Math"/>
                <w:sz w:val="28"/>
                <w:szCs w:val="28"/>
              </w:rPr>
              <m:t>True positive+True negative</m:t>
            </m:r>
          </m:den>
        </m:f>
        <m:r>
          <w:rPr>
            <w:rFonts w:ascii="Cambria Math" w:hAnsi="Cambria Math"/>
            <w:sz w:val="28"/>
            <w:szCs w:val="28"/>
          </w:rPr>
          <m:t xml:space="preserve">         </m:t>
        </m:r>
      </m:oMath>
      <w:r w:rsidR="00C62CBA">
        <w:rPr>
          <w:rFonts w:eastAsiaTheme="minorEastAsia"/>
        </w:rPr>
        <w:tab/>
      </w:r>
      <w:r w:rsidR="00C62CBA" w:rsidRPr="00070AF2">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5</w:t>
      </w:r>
      <w:r w:rsidR="004B2E70">
        <w:rPr>
          <w:rFonts w:eastAsiaTheme="minorEastAsia"/>
          <w:i w:val="0"/>
          <w:iCs w:val="0"/>
        </w:rPr>
        <w:fldChar w:fldCharType="end"/>
      </w:r>
      <w:r w:rsidR="00C62CBA" w:rsidRPr="00070AF2">
        <w:rPr>
          <w:rFonts w:eastAsiaTheme="minorEastAsia"/>
          <w:i w:val="0"/>
          <w:iCs w:val="0"/>
        </w:rPr>
        <w:t>)</w:t>
      </w:r>
      <w:r w:rsidR="00C62CBA">
        <w:rPr>
          <w:rFonts w:eastAsiaTheme="minorEastAsia"/>
        </w:rPr>
        <w:tab/>
      </w:r>
      <w:r w:rsidR="00EE6F35">
        <w:rPr>
          <w:rFonts w:eastAsiaTheme="minorEastAsia"/>
        </w:rPr>
        <w:tab/>
      </w:r>
      <w:r w:rsidR="00EE6F35">
        <w:rPr>
          <w:rFonts w:eastAsiaTheme="minorEastAsia"/>
        </w:rPr>
        <w:tab/>
      </w:r>
    </w:p>
    <w:p w:rsidR="00836A7C" w:rsidRPr="00C62CBA" w:rsidRDefault="00836A7C" w:rsidP="00EE6F35">
      <w:pPr>
        <w:pStyle w:val="Caption"/>
        <w:ind w:left="2160"/>
        <w:rPr>
          <w:i w:val="0"/>
          <w:iCs w:val="0"/>
        </w:rPr>
      </w:pPr>
      <m:oMath>
        <m:r>
          <w:rPr>
            <w:rFonts w:ascii="Cambria Math" w:hAnsi="Cambria Math"/>
            <w:sz w:val="28"/>
            <w:szCs w:val="28"/>
          </w:rPr>
          <m:t>recall=</m:t>
        </m:r>
        <m:f>
          <m:fPr>
            <m:ctrlPr>
              <w:rPr>
                <w:rFonts w:ascii="Cambria Math" w:hAnsi="Cambria Math"/>
                <w:sz w:val="28"/>
                <w:szCs w:val="28"/>
              </w:rPr>
            </m:ctrlPr>
          </m:fPr>
          <m:num>
            <m:r>
              <w:rPr>
                <w:rFonts w:ascii="Cambria Math" w:hAnsi="Cambria Math"/>
                <w:sz w:val="28"/>
                <w:szCs w:val="28"/>
              </w:rPr>
              <m:t>True positive</m:t>
            </m:r>
          </m:num>
          <m:den>
            <m:r>
              <w:rPr>
                <w:rFonts w:ascii="Cambria Math" w:hAnsi="Cambria Math"/>
                <w:sz w:val="28"/>
                <w:szCs w:val="28"/>
              </w:rPr>
              <m:t>True positive+False negative</m:t>
            </m:r>
          </m:den>
        </m:f>
      </m:oMath>
      <w:r>
        <w:rPr>
          <w:rFonts w:eastAsiaTheme="minorEastAsia"/>
        </w:rPr>
        <w:tab/>
      </w:r>
      <w:r>
        <w:rPr>
          <w:rFonts w:eastAsiaTheme="minorEastAsia"/>
        </w:rPr>
        <w:tab/>
      </w:r>
      <w:r w:rsidR="00C62CBA">
        <w:rPr>
          <w:rFonts w:eastAsiaTheme="minorEastAsia"/>
        </w:rPr>
        <w:tab/>
      </w:r>
      <w:r w:rsidR="00C62CBA" w:rsidRPr="00070AF2">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6</w:t>
      </w:r>
      <w:r w:rsidR="004B2E70">
        <w:rPr>
          <w:rFonts w:eastAsiaTheme="minorEastAsia"/>
          <w:i w:val="0"/>
          <w:iCs w:val="0"/>
        </w:rPr>
        <w:fldChar w:fldCharType="end"/>
      </w:r>
      <w:r w:rsidR="00C62CBA" w:rsidRPr="00070AF2">
        <w:rPr>
          <w:rFonts w:eastAsiaTheme="minorEastAsia"/>
          <w:i w:val="0"/>
          <w:iCs w:val="0"/>
        </w:rPr>
        <w:t>)</w:t>
      </w:r>
    </w:p>
    <w:p w:rsidR="00836A7C" w:rsidRPr="0021642C" w:rsidRDefault="00836A7C" w:rsidP="0021642C">
      <w:pPr>
        <w:ind w:left="1440" w:firstLine="720"/>
        <w:rPr>
          <w:rFonts w:eastAsiaTheme="minorEastAsia"/>
        </w:rPr>
      </w:pPr>
    </w:p>
    <w:p w:rsidR="00A25D2D" w:rsidRDefault="006D4CE0" w:rsidP="00D31B09">
      <w:r>
        <w:rPr>
          <w:noProof/>
        </w:rPr>
        <w:lastRenderedPageBreak/>
        <mc:AlternateContent>
          <mc:Choice Requires="wps">
            <w:drawing>
              <wp:anchor distT="0" distB="0" distL="114300" distR="114300" simplePos="0" relativeHeight="251671040" behindDoc="0" locked="0" layoutInCell="1" allowOverlap="1" wp14:anchorId="5DD06706" wp14:editId="1F0D2CE0">
                <wp:simplePos x="0" y="0"/>
                <wp:positionH relativeFrom="margin">
                  <wp:posOffset>5426710</wp:posOffset>
                </wp:positionH>
                <wp:positionV relativeFrom="paragraph">
                  <wp:posOffset>166370</wp:posOffset>
                </wp:positionV>
                <wp:extent cx="274320" cy="0"/>
                <wp:effectExtent l="0" t="0" r="30480" b="19050"/>
                <wp:wrapNone/>
                <wp:docPr id="100" name="Straight Connector 100"/>
                <wp:cNvGraphicFramePr/>
                <a:graphic xmlns:a="http://schemas.openxmlformats.org/drawingml/2006/main">
                  <a:graphicData uri="http://schemas.microsoft.com/office/word/2010/wordprocessingShape">
                    <wps:wsp>
                      <wps:cNvCnPr/>
                      <wps:spPr>
                        <a:xfrm>
                          <a:off x="0" y="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E99B0F9" id="Straight Connector 100" o:spid="_x0000_s1026" style="position:absolute;z-index:2516710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427.3pt,13.1pt" to="448.9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" strokecolor="black [3213]" strokeweight=".5pt">
                <v:stroke joinstyle="miter"/>
                <w10:wrap anchorx="margin"/>
              </v:line>
            </w:pict>
          </mc:Fallback>
        </mc:AlternateContent>
      </w:r>
      <w:r>
        <w:rPr>
          <w:noProof/>
        </w:rPr>
        <mc:AlternateContent>
          <mc:Choice Requires="wps">
            <w:drawing>
              <wp:anchor distT="0" distB="0" distL="114300" distR="114300" simplePos="0" relativeHeight="251642368" behindDoc="0" locked="0" layoutInCell="1" allowOverlap="1" wp14:anchorId="577F554E" wp14:editId="4AF87990">
                <wp:simplePos x="0" y="0"/>
                <wp:positionH relativeFrom="column">
                  <wp:posOffset>4379595</wp:posOffset>
                </wp:positionH>
                <wp:positionV relativeFrom="paragraph">
                  <wp:posOffset>16510</wp:posOffset>
                </wp:positionV>
                <wp:extent cx="1049655" cy="278130"/>
                <wp:effectExtent l="0" t="0" r="17145" b="26670"/>
                <wp:wrapNone/>
                <wp:docPr id="1073741857" name="Text Box 1073741857"/>
                <wp:cNvGraphicFramePr/>
                <a:graphic xmlns:a="http://schemas.openxmlformats.org/drawingml/2006/main">
                  <a:graphicData uri="http://schemas.microsoft.com/office/word/2010/wordprocessingShape">
                    <wps:wsp>
                      <wps:cNvSpPr txBox="1"/>
                      <wps:spPr>
                        <a:xfrm>
                          <a:off x="0" y="0"/>
                          <a:ext cx="1049655" cy="278130"/>
                        </a:xfrm>
                        <a:prstGeom prst="rect">
                          <a:avLst/>
                        </a:prstGeom>
                        <a:solidFill>
                          <a:schemeClr val="lt1"/>
                        </a:solidFill>
                        <a:ln w="6350">
                          <a:solidFill>
                            <a:prstClr val="black"/>
                          </a:solidFill>
                        </a:ln>
                      </wps:spPr>
                      <wps:txbx>
                        <w:txbxContent>
                          <w:p w:rsidR="00205D39" w:rsidRDefault="00205D39"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7F554E" id="Text Box 1073741857" o:spid="_x0000_s1110" type="#_x0000_t202" style="position:absolute;left:0;text-align:left;margin-left:344.85pt;margin-top:1.3pt;width:82.65pt;height:21.9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" fillcolor="white [3201]" strokeweight=".5pt">
                <v:textbox>
                  <w:txbxContent>
                    <w:p w:rsidR="00205D39" w:rsidRDefault="00205D39" w:rsidP="00D31B09">
                      <w:r>
                        <w:t>Classification</w:t>
                      </w:r>
                    </w:p>
                  </w:txbxContent>
                </v:textbox>
              </v:shape>
            </w:pict>
          </mc:Fallback>
        </mc:AlternateContent>
      </w:r>
      <w:r w:rsidR="007B5464">
        <w:rPr>
          <w:noProof/>
        </w:rPr>
        <mc:AlternateContent>
          <mc:Choice Requires="wps">
            <w:drawing>
              <wp:anchor distT="0" distB="0" distL="114300" distR="114300" simplePos="0" relativeHeight="251667968" behindDoc="0" locked="0" layoutInCell="1" allowOverlap="1" wp14:anchorId="395C5631" wp14:editId="26635737">
                <wp:simplePos x="0" y="0"/>
                <wp:positionH relativeFrom="rightMargin">
                  <wp:posOffset>-22958</wp:posOffset>
                </wp:positionH>
                <wp:positionV relativeFrom="paragraph">
                  <wp:posOffset>167005</wp:posOffset>
                </wp:positionV>
                <wp:extent cx="0" cy="2848708"/>
                <wp:effectExtent l="0" t="0" r="19050" b="27940"/>
                <wp:wrapNone/>
                <wp:docPr id="94" name="Straight Connector 94"/>
                <wp:cNvGraphicFramePr/>
                <a:graphic xmlns:a="http://schemas.openxmlformats.org/drawingml/2006/main">
                  <a:graphicData uri="http://schemas.microsoft.com/office/word/2010/wordprocessingShape">
                    <wps:wsp>
                      <wps:cNvCnPr/>
                      <wps:spPr>
                        <a:xfrm flipH="1">
                          <a:off x="0" y="0"/>
                          <a:ext cx="0" cy="284870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700841" id="Straight Connector 94" o:spid="_x0000_s1026" style="position:absolute;flip:x;z-index:2516679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from="-1.8pt,13.15pt" to="-1.8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" strokecolor="black [3213]" strokeweight=".5pt">
                <v:stroke joinstyle="miter"/>
                <w10:wrap anchorx="margin"/>
              </v:line>
            </w:pict>
          </mc:Fallback>
        </mc:AlternateContent>
      </w:r>
      <w:r w:rsidR="008869A6">
        <w:rPr>
          <w:noProof/>
        </w:rPr>
        <mc:AlternateContent>
          <mc:Choice Requires="wps">
            <w:drawing>
              <wp:anchor distT="0" distB="0" distL="114300" distR="114300" simplePos="0" relativeHeight="251692544" behindDoc="0" locked="0" layoutInCell="1" allowOverlap="1" wp14:anchorId="4C15A269" wp14:editId="75047048">
                <wp:simplePos x="0" y="0"/>
                <wp:positionH relativeFrom="margin">
                  <wp:posOffset>3362325</wp:posOffset>
                </wp:positionH>
                <wp:positionV relativeFrom="paragraph">
                  <wp:posOffset>238196</wp:posOffset>
                </wp:positionV>
                <wp:extent cx="677334" cy="278296"/>
                <wp:effectExtent l="0" t="0" r="8890" b="7620"/>
                <wp:wrapNone/>
                <wp:docPr id="190" name="Text Box 190"/>
                <wp:cNvGraphicFramePr/>
                <a:graphic xmlns:a="http://schemas.openxmlformats.org/drawingml/2006/main">
                  <a:graphicData uri="http://schemas.microsoft.com/office/word/2010/wordprocessingShape">
                    <wps:wsp>
                      <wps:cNvSpPr txBox="1"/>
                      <wps:spPr>
                        <a:xfrm>
                          <a:off x="0" y="0"/>
                          <a:ext cx="677334" cy="278296"/>
                        </a:xfrm>
                        <a:prstGeom prst="rect">
                          <a:avLst/>
                        </a:prstGeom>
                        <a:solidFill>
                          <a:schemeClr val="lt1"/>
                        </a:solidFill>
                        <a:ln w="6350">
                          <a:noFill/>
                        </a:ln>
                      </wps:spPr>
                      <wps:txbx>
                        <w:txbxContent>
                          <w:p w:rsidR="00205D39" w:rsidRDefault="00205D39" w:rsidP="00BF3C81">
                            <w:pPr>
                              <w:jc w:val="left"/>
                            </w:pPr>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15A269" id="Text Box 190" o:spid="_x0000_s1111" type="#_x0000_t202" style="position:absolute;left:0;text-align:left;margin-left:264.75pt;margin-top:18.75pt;width:53.35pt;height:21.9pt;z-index:25169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" fillcolor="white [3201]" stroked="f" strokeweight=".5pt">
                <v:textbox>
                  <w:txbxContent>
                    <w:p w:rsidR="00205D39" w:rsidRDefault="00205D39" w:rsidP="00BF3C81">
                      <w:pPr>
                        <w:jc w:val="left"/>
                      </w:pPr>
                      <w:r>
                        <w:t>CONV6</w:t>
                      </w:r>
                    </w:p>
                  </w:txbxContent>
                </v:textbox>
                <w10:wrap anchorx="margin"/>
              </v:shape>
            </w:pict>
          </mc:Fallback>
        </mc:AlternateContent>
      </w:r>
      <w:r w:rsidR="008869A6">
        <w:rPr>
          <w:noProof/>
        </w:rPr>
        <mc:AlternateContent>
          <mc:Choice Requires="wps">
            <w:drawing>
              <wp:anchor distT="0" distB="0" distL="114300" distR="114300" simplePos="0" relativeHeight="251664896" behindDoc="0" locked="0" layoutInCell="1" allowOverlap="1" wp14:anchorId="465467B4" wp14:editId="2F1B2D72">
                <wp:simplePos x="0" y="0"/>
                <wp:positionH relativeFrom="column">
                  <wp:posOffset>3330788</wp:posOffset>
                </wp:positionH>
                <wp:positionV relativeFrom="paragraph">
                  <wp:posOffset>16933</wp:posOffset>
                </wp:positionV>
                <wp:extent cx="754874" cy="695325"/>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54874" cy="6953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ECD74" id="Rectangle 72" o:spid="_x0000_s1026" style="position:absolute;margin-left:262.25pt;margin-top:1.35pt;width:59.45pt;height:54.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" fillcolor="white [3212]" strokecolor="black [3213]" strokeweight="1pt"/>
            </w:pict>
          </mc:Fallback>
        </mc:AlternateContent>
      </w:r>
      <w:r w:rsidR="008869A6">
        <w:rPr>
          <w:noProof/>
        </w:rPr>
        <mc:AlternateContent>
          <mc:Choice Requires="wps">
            <w:drawing>
              <wp:anchor distT="0" distB="0" distL="114300" distR="114300" simplePos="0" relativeHeight="251665920" behindDoc="0" locked="0" layoutInCell="1" allowOverlap="1" wp14:anchorId="40AB4C13" wp14:editId="069250B1">
                <wp:simplePos x="0" y="0"/>
                <wp:positionH relativeFrom="column">
                  <wp:posOffset>4092928</wp:posOffset>
                </wp:positionH>
                <wp:positionV relativeFrom="paragraph">
                  <wp:posOffset>86713</wp:posOffset>
                </wp:positionV>
                <wp:extent cx="227965" cy="33782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7965" cy="3378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6445F8" id="Straight Arrow Connector 73" o:spid="_x0000_s1026" type="#_x0000_t32" style="position:absolute;margin-left:322.3pt;margin-top:6.85pt;width:17.95pt;height:26.6pt;flip:y;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" strokecolor="black [3213]" strokeweight=".5pt">
                <v:stroke endarrow="block" joinstyle="miter"/>
              </v:shape>
            </w:pict>
          </mc:Fallback>
        </mc:AlternateContent>
      </w:r>
    </w:p>
    <w:p w:rsidR="00A55FED" w:rsidRPr="0004637F" w:rsidRDefault="00382C06" w:rsidP="00D31B09">
      <w:r>
        <w:rPr>
          <w:noProof/>
        </w:rPr>
        <mc:AlternateContent>
          <mc:Choice Requires="wps">
            <w:drawing>
              <wp:anchor distT="0" distB="0" distL="114300" distR="114300" simplePos="0" relativeHeight="251992576" behindDoc="0" locked="0" layoutInCell="1" allowOverlap="1" wp14:anchorId="362E5D55" wp14:editId="2BBF6736">
                <wp:simplePos x="0" y="0"/>
                <wp:positionH relativeFrom="column">
                  <wp:posOffset>4368074</wp:posOffset>
                </wp:positionH>
                <wp:positionV relativeFrom="paragraph">
                  <wp:posOffset>113665</wp:posOffset>
                </wp:positionV>
                <wp:extent cx="1051560" cy="274320"/>
                <wp:effectExtent l="0" t="0" r="15240" b="11430"/>
                <wp:wrapNone/>
                <wp:docPr id="1073741936" name="Rectangle 1073741936"/>
                <wp:cNvGraphicFramePr/>
                <a:graphic xmlns:a="http://schemas.openxmlformats.org/drawingml/2006/main">
                  <a:graphicData uri="http://schemas.microsoft.com/office/word/2010/wordprocessingShape">
                    <wps:wsp>
                      <wps:cNvSpPr/>
                      <wps:spPr>
                        <a:xfrm>
                          <a:off x="0" y="0"/>
                          <a:ext cx="1051560" cy="2743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6D4CE0" w:rsidRDefault="00205D39" w:rsidP="00382C06">
                            <w:pPr>
                              <w:jc w:val="center"/>
                              <w:rPr>
                                <w:color w:val="000000" w:themeColor="text1"/>
                              </w:rPr>
                            </w:pPr>
                            <w:r w:rsidRPr="006D4CE0">
                              <w:rPr>
                                <w:color w:val="000000" w:themeColor="text1"/>
                              </w:rPr>
                              <w:t>Bbo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2E5D55" id="Rectangle 1073741936" o:spid="_x0000_s1112" style="position:absolute;left:0;text-align:left;margin-left:343.95pt;margin-top:8.95pt;width:82.8pt;height:21.6pt;z-index:25199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" filled="f" strokecolor="black [3213]" strokeweight="1pt">
                <v:textbox>
                  <w:txbxContent>
                    <w:p w:rsidR="00205D39" w:rsidRPr="006D4CE0" w:rsidRDefault="00205D39" w:rsidP="00382C06">
                      <w:pPr>
                        <w:jc w:val="center"/>
                        <w:rPr>
                          <w:color w:val="000000" w:themeColor="text1"/>
                        </w:rPr>
                      </w:pPr>
                      <w:r w:rsidRPr="006D4CE0">
                        <w:rPr>
                          <w:color w:val="000000" w:themeColor="text1"/>
                        </w:rPr>
                        <w:t>Bbox</w:t>
                      </w:r>
                    </w:p>
                  </w:txbxContent>
                </v:textbox>
              </v:rect>
            </w:pict>
          </mc:Fallback>
        </mc:AlternateContent>
      </w:r>
      <w:r w:rsidR="008869A6">
        <w:rPr>
          <w:noProof/>
        </w:rPr>
        <mc:AlternateContent>
          <mc:Choice Requires="wps">
            <w:drawing>
              <wp:anchor distT="0" distB="0" distL="114300" distR="114300" simplePos="0" relativeHeight="251672064" behindDoc="0" locked="0" layoutInCell="1" allowOverlap="1" wp14:anchorId="68E75A95" wp14:editId="0E8AE96A">
                <wp:simplePos x="0" y="0"/>
                <wp:positionH relativeFrom="column">
                  <wp:posOffset>5421630</wp:posOffset>
                </wp:positionH>
                <wp:positionV relativeFrom="paragraph">
                  <wp:posOffset>236220</wp:posOffset>
                </wp:positionV>
                <wp:extent cx="274320" cy="0"/>
                <wp:effectExtent l="0" t="0" r="30480" b="19050"/>
                <wp:wrapNone/>
                <wp:docPr id="101" name="Straight Connector 101"/>
                <wp:cNvGraphicFramePr/>
                <a:graphic xmlns:a="http://schemas.openxmlformats.org/drawingml/2006/main">
                  <a:graphicData uri="http://schemas.microsoft.com/office/word/2010/wordprocessingShape">
                    <wps:wsp>
                      <wps:cNvCnPr/>
                      <wps:spPr>
                        <a:xfrm>
                          <a:off x="0" y="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B78A8BC" id="Straight Connector 101" o:spid="_x0000_s1026" style="position:absolute;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6.9pt,18.6pt" to="448.5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" strokecolor="black [3213]" strokeweight=".5pt">
                <v:stroke joinstyle="miter"/>
              </v:line>
            </w:pict>
          </mc:Fallback>
        </mc:AlternateContent>
      </w:r>
      <w:r w:rsidR="00BF3C81">
        <w:rPr>
          <w:noProof/>
        </w:rPr>
        <mc:AlternateContent>
          <mc:Choice Requires="wps">
            <w:drawing>
              <wp:anchor distT="0" distB="0" distL="114300" distR="114300" simplePos="0" relativeHeight="251666944" behindDoc="0" locked="0" layoutInCell="1" allowOverlap="1" wp14:anchorId="02292E7A" wp14:editId="00E89CD2">
                <wp:simplePos x="0" y="0"/>
                <wp:positionH relativeFrom="column">
                  <wp:posOffset>4109297</wp:posOffset>
                </wp:positionH>
                <wp:positionV relativeFrom="paragraph">
                  <wp:posOffset>20038</wp:posOffset>
                </wp:positionV>
                <wp:extent cx="227965" cy="257810"/>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7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A80460" id="Straight Arrow Connector 82" o:spid="_x0000_s1026" type="#_x0000_t32" style="position:absolute;margin-left:323.55pt;margin-top:1.6pt;width:17.95pt;height:20.3pt;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" strokecolor="black [3213]" strokeweight=".5pt">
                <v:stroke endarrow="block" joinstyle="miter"/>
              </v:shape>
            </w:pict>
          </mc:Fallback>
        </mc:AlternateContent>
      </w:r>
    </w:p>
    <w:p w:rsidR="00EC7B57" w:rsidRDefault="00BF3C81" w:rsidP="00D31B09">
      <w:r>
        <w:rPr>
          <w:noProof/>
        </w:rPr>
        <mc:AlternateContent>
          <mc:Choice Requires="wps">
            <w:drawing>
              <wp:anchor distT="0" distB="0" distL="114300" distR="114300" simplePos="0" relativeHeight="251662848" behindDoc="0" locked="0" layoutInCell="1" allowOverlap="1" wp14:anchorId="76D4D4FE" wp14:editId="5DFC07A8">
                <wp:simplePos x="0" y="0"/>
                <wp:positionH relativeFrom="column">
                  <wp:posOffset>4137166</wp:posOffset>
                </wp:positionH>
                <wp:positionV relativeFrom="paragraph">
                  <wp:posOffset>271780</wp:posOffset>
                </wp:positionV>
                <wp:extent cx="0" cy="238125"/>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5CE303A" id="Straight Arrow Connector 1073741881" o:spid="_x0000_s1026" type="#_x0000_t32" style="position:absolute;margin-left:325.75pt;margin-top:21.4pt;width:0;height:18.75pt;flip:y;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45440" behindDoc="0" locked="0" layoutInCell="1" allowOverlap="1" wp14:anchorId="28BE9AB7" wp14:editId="33421A6D">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B42FFC" id="Rectangle 1073741861" o:spid="_x0000_s1026" style="position:absolute;margin-left:114.25pt;margin-top:15.95pt;width:187pt;height:105.5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382C06" w:rsidP="00D31B09">
      <w:r>
        <w:rPr>
          <w:noProof/>
        </w:rPr>
        <w:drawing>
          <wp:anchor distT="0" distB="0" distL="114300" distR="114300" simplePos="0" relativeHeight="251644416" behindDoc="0" locked="0" layoutInCell="1" allowOverlap="1" wp14:anchorId="09FC8711" wp14:editId="37D644E2">
            <wp:simplePos x="0" y="0"/>
            <wp:positionH relativeFrom="margin">
              <wp:posOffset>16949</wp:posOffset>
            </wp:positionH>
            <wp:positionV relativeFrom="paragraph">
              <wp:posOffset>80352</wp:posOffset>
            </wp:positionV>
            <wp:extent cx="1196975" cy="982133"/>
            <wp:effectExtent l="0" t="0" r="3175" b="889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rotWithShape="1">
                    <a:blip r:embed="rId57" cstate="print">
                      <a:extLst>
                        <a:ext uri="{28A0092B-C50C-407E-A947-70E740481C1C}">
                          <a14:useLocalDpi xmlns:a14="http://schemas.microsoft.com/office/drawing/2010/main" val="0"/>
                        </a:ext>
                      </a:extLst>
                    </a:blip>
                    <a:srcRect l="17180" b="7146"/>
                    <a:stretch/>
                  </pic:blipFill>
                  <pic:spPr bwMode="auto">
                    <a:xfrm>
                      <a:off x="0" y="0"/>
                      <a:ext cx="1196975" cy="9821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B4B09">
        <w:rPr>
          <w:noProof/>
        </w:rPr>
        <mc:AlternateContent>
          <mc:Choice Requires="wps">
            <w:drawing>
              <wp:anchor distT="0" distB="0" distL="114300" distR="114300" simplePos="0" relativeHeight="251652608" behindDoc="0" locked="0" layoutInCell="1" allowOverlap="1" wp14:anchorId="321D644D" wp14:editId="2C9D9B6A">
                <wp:simplePos x="0" y="0"/>
                <wp:positionH relativeFrom="margin">
                  <wp:posOffset>3123565</wp:posOffset>
                </wp:positionH>
                <wp:positionV relativeFrom="paragraph">
                  <wp:posOffset>132080</wp:posOffset>
                </wp:positionV>
                <wp:extent cx="536575" cy="934085"/>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105302A"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70" o:spid="_x0000_s1026" type="#_x0000_t7" style="position:absolute;margin-left:245.95pt;margin-top:10.4pt;width:42.25pt;height:73.55pt;z-index:251652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0dngIAAMoFAAAOAAAAZHJzL2Uyb0RvYy54bWysVNtu2zAMfR+wfxD0vtpOk6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" fillcolor="white [3212]" strokecolor="black [3213]" strokeweight="1pt">
                <w10:wrap anchorx="margin"/>
              </v:shape>
            </w:pict>
          </mc:Fallback>
        </mc:AlternateContent>
      </w:r>
      <w:r w:rsidR="00CB4B09">
        <w:rPr>
          <w:noProof/>
        </w:rPr>
        <mc:AlternateContent>
          <mc:Choice Requires="wps">
            <w:drawing>
              <wp:anchor distT="0" distB="0" distL="114300" distR="114300" simplePos="0" relativeHeight="251654656" behindDoc="0" locked="0" layoutInCell="1" allowOverlap="1" wp14:anchorId="35600940" wp14:editId="404FAAA0">
                <wp:simplePos x="0" y="0"/>
                <wp:positionH relativeFrom="margin">
                  <wp:posOffset>3222625</wp:posOffset>
                </wp:positionH>
                <wp:positionV relativeFrom="paragraph">
                  <wp:posOffset>130810</wp:posOffset>
                </wp:positionV>
                <wp:extent cx="536575" cy="934085"/>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F3908A" id="Parallelogram 1073741869" o:spid="_x0000_s1026" type="#_x0000_t7" style="position:absolute;margin-left:253.75pt;margin-top:10.3pt;width:42.25pt;height:73.55pt;z-index:2516546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v3znwIAAMoFAAAOAAAAZHJzL2Uyb0RvYy54bWysVNtu2zAMfR+wfxD0vtpOk6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" fillcolor="white [3212]" strokecolor="black [3213]" strokeweight="1pt">
                <w10:wrap anchorx="margin"/>
              </v:shape>
            </w:pict>
          </mc:Fallback>
        </mc:AlternateContent>
      </w:r>
      <w:r w:rsidR="00CB4B09">
        <w:rPr>
          <w:noProof/>
        </w:rPr>
        <mc:AlternateContent>
          <mc:Choice Requires="wps">
            <w:drawing>
              <wp:anchor distT="0" distB="0" distL="114300" distR="114300" simplePos="0" relativeHeight="251648512" behindDoc="0" locked="0" layoutInCell="1" allowOverlap="1" wp14:anchorId="4B5195D0" wp14:editId="13ED36AA">
                <wp:simplePos x="0" y="0"/>
                <wp:positionH relativeFrom="column">
                  <wp:posOffset>1727835</wp:posOffset>
                </wp:positionH>
                <wp:positionV relativeFrom="paragraph">
                  <wp:posOffset>108585</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Default="00205D39" w:rsidP="00D31B09"/>
                          <w:p w:rsidR="00205D39" w:rsidRDefault="00205D39" w:rsidP="00BF3C81">
                            <w:r>
                              <w:t>ROI Pooling</w:t>
                            </w:r>
                          </w:p>
                          <w:p w:rsidR="00205D39" w:rsidRDefault="00205D39" w:rsidP="00BF3C81"/>
                          <w:p w:rsidR="00205D39" w:rsidRDefault="00205D39" w:rsidP="0067548D">
                            <w:pPr>
                              <w:jc w:val="center"/>
                            </w:pPr>
                            <w:r>
                              <w:t>FC6</w:t>
                            </w:r>
                          </w:p>
                          <w:p w:rsidR="00205D39" w:rsidRDefault="00205D3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B5195D0"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113" type="#_x0000_t7" style="position:absolute;left:0;text-align:left;margin-left:136.05pt;margin-top:8.55pt;width:42.25pt;height:73.55p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" fillcolor="white [3212]" strokecolor="black [3213]" strokeweight="1pt">
                <v:textbox>
                  <w:txbxContent>
                    <w:p w:rsidR="00205D39" w:rsidRDefault="00205D39" w:rsidP="00D31B09"/>
                    <w:p w:rsidR="00205D39" w:rsidRDefault="00205D39" w:rsidP="00BF3C81">
                      <w:r>
                        <w:t>ROI Pooling</w:t>
                      </w:r>
                    </w:p>
                    <w:p w:rsidR="00205D39" w:rsidRDefault="00205D39" w:rsidP="00BF3C81"/>
                    <w:p w:rsidR="00205D39" w:rsidRDefault="00205D39" w:rsidP="0067548D">
                      <w:pPr>
                        <w:jc w:val="center"/>
                      </w:pPr>
                      <w:r>
                        <w:t>FC6</w:t>
                      </w:r>
                    </w:p>
                    <w:p w:rsidR="00205D39" w:rsidRDefault="00205D39"/>
                  </w:txbxContent>
                </v:textbox>
              </v:shape>
            </w:pict>
          </mc:Fallback>
        </mc:AlternateContent>
      </w:r>
      <w:r w:rsidR="00527F06">
        <w:rPr>
          <w:noProof/>
        </w:rPr>
        <mc:AlternateContent>
          <mc:Choice Requires="wps">
            <w:drawing>
              <wp:anchor distT="0" distB="0" distL="114300" distR="114300" simplePos="0" relativeHeight="251658752" behindDoc="0" locked="0" layoutInCell="1" allowOverlap="1" wp14:anchorId="0E56D308" wp14:editId="33EA8105">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FBD88A" id="Rectangle 1073741877" o:spid="_x0000_s1026" style="position:absolute;margin-left:322pt;margin-top:13.25pt;width:60.25pt;height:60.25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59776" behindDoc="0" locked="0" layoutInCell="1" allowOverlap="1" wp14:anchorId="46646F9D" wp14:editId="161AA8DD">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B0CB60" id="Rectangle 1073741878" o:spid="_x0000_s1026" style="position:absolute;margin-left:328.75pt;margin-top:20.65pt;width:60.25pt;height:60.2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49536" behindDoc="0" locked="0" layoutInCell="1" allowOverlap="1" wp14:anchorId="17CCDD0F" wp14:editId="294959D3">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9972F2" id="Parallelogram 1073741867" o:spid="_x0000_s1026" type="#_x0000_t7" style="position:absolute;margin-left:178.75pt;margin-top:9.85pt;width:42.25pt;height:73.55pt;z-index:2516495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0560" behindDoc="0" locked="0" layoutInCell="1" allowOverlap="1" wp14:anchorId="7E07B12A" wp14:editId="08249D56">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236DF4A" id="Parallelogram 1073741868" o:spid="_x0000_s1026" type="#_x0000_t7" style="position:absolute;margin-left:185.5pt;margin-top:9.75pt;width:42.25pt;height:73.5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1584" behindDoc="0" locked="0" layoutInCell="1" allowOverlap="1" wp14:anchorId="7FB49021" wp14:editId="4D0A426A">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7C5BDE" id="Parallelogram 1073741866" o:spid="_x0000_s1026" type="#_x0000_t7" style="position:absolute;margin-left:191.85pt;margin-top:9.8pt;width:42.25pt;height:73.55pt;z-index:2516515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3632" behindDoc="0" locked="0" layoutInCell="1" allowOverlap="1" wp14:anchorId="1DA2C33D" wp14:editId="0828AFC3">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DFDC06" id="Parallelogram 1073741871" o:spid="_x0000_s1026" type="#_x0000_t7" style="position:absolute;margin-left:236.55pt;margin-top:10.5pt;width:42.25pt;height:73.55pt;z-index:2516536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46464" behindDoc="0" locked="0" layoutInCell="1" allowOverlap="1" wp14:anchorId="1BEB92F3" wp14:editId="37713637">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BB051A9" id="Parallelogram 1073741864" o:spid="_x0000_s1026" type="#_x0000_t7" style="position:absolute;margin-left:122.3pt;margin-top:8.35pt;width:42.25pt;height:73.55pt;z-index:25164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47488" behindDoc="0" locked="0" layoutInCell="1" allowOverlap="1" wp14:anchorId="0D39AFD4" wp14:editId="791B154E">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Default="00205D39"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D39AFD4" id="Parallelogram 1073741865" o:spid="_x0000_s1114" type="#_x0000_t7" style="position:absolute;left:0;text-align:left;margin-left:128.55pt;margin-top:8.35pt;width:42.25pt;height:73.55pt;z-index:251647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" filled="f" strokecolor="black [3213]" strokeweight="1pt">
                <v:textbox>
                  <w:txbxContent>
                    <w:p w:rsidR="00205D39" w:rsidRDefault="00205D39" w:rsidP="00D31B09">
                      <w:r>
                        <w:t>g</w:t>
                      </w:r>
                    </w:p>
                  </w:txbxContent>
                </v:textbox>
              </v:shape>
            </w:pict>
          </mc:Fallback>
        </mc:AlternateContent>
      </w:r>
    </w:p>
    <w:p w:rsidR="00FC45F1" w:rsidRDefault="00427C2F" w:rsidP="00D31B09">
      <w:r>
        <w:rPr>
          <w:noProof/>
        </w:rPr>
        <mc:AlternateContent>
          <mc:Choice Requires="wps">
            <w:drawing>
              <wp:anchor distT="0" distB="0" distL="114300" distR="114300" simplePos="0" relativeHeight="251994624" behindDoc="0" locked="0" layoutInCell="1" allowOverlap="1" wp14:anchorId="1F0D4182" wp14:editId="5A96C88E">
                <wp:simplePos x="0" y="0"/>
                <wp:positionH relativeFrom="column">
                  <wp:posOffset>3179638</wp:posOffset>
                </wp:positionH>
                <wp:positionV relativeFrom="paragraph">
                  <wp:posOffset>108650</wp:posOffset>
                </wp:positionV>
                <wp:extent cx="628530" cy="251358"/>
                <wp:effectExtent l="0" t="0" r="17780" b="0"/>
                <wp:wrapNone/>
                <wp:docPr id="1073741949" name="Rectangle 1073741949"/>
                <wp:cNvGraphicFramePr/>
                <a:graphic xmlns:a="http://schemas.openxmlformats.org/drawingml/2006/main">
                  <a:graphicData uri="http://schemas.microsoft.com/office/word/2010/wordprocessingShape">
                    <wps:wsp>
                      <wps:cNvSpPr/>
                      <wps:spPr>
                        <a:xfrm rot="16585992">
                          <a:off x="0" y="0"/>
                          <a:ext cx="628530" cy="25135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6D4CE0" w:rsidRDefault="00205D39" w:rsidP="00427C2F">
                            <w:pPr>
                              <w:jc w:val="center"/>
                              <w:rPr>
                                <w:color w:val="000000" w:themeColor="text1"/>
                              </w:rPr>
                            </w:pPr>
                            <w:r w:rsidRPr="006D4CE0">
                              <w:rPr>
                                <w:color w:val="000000" w:themeColor="text1"/>
                              </w:rPr>
                              <w:t>CFC7</w:t>
                            </w:r>
                          </w:p>
                          <w:p w:rsidR="00205D39" w:rsidRPr="006D4CE0" w:rsidRDefault="00205D39" w:rsidP="00427C2F">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0D4182" id="Rectangle 1073741949" o:spid="_x0000_s1115" style="position:absolute;left:0;text-align:left;margin-left:250.35pt;margin-top:8.55pt;width:49.5pt;height:19.8pt;rotation:-5476634fd;z-index:25199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" filled="f" stroked="f" strokeweight="1pt">
                <v:textbox>
                  <w:txbxContent>
                    <w:p w:rsidR="00205D39" w:rsidRPr="006D4CE0" w:rsidRDefault="00205D39" w:rsidP="00427C2F">
                      <w:pPr>
                        <w:jc w:val="center"/>
                        <w:rPr>
                          <w:color w:val="000000" w:themeColor="text1"/>
                        </w:rPr>
                      </w:pPr>
                      <w:r w:rsidRPr="006D4CE0">
                        <w:rPr>
                          <w:color w:val="000000" w:themeColor="text1"/>
                        </w:rPr>
                        <w:t>CFC7</w:t>
                      </w:r>
                    </w:p>
                    <w:p w:rsidR="00205D39" w:rsidRPr="006D4CE0" w:rsidRDefault="00205D39" w:rsidP="00427C2F">
                      <w:pPr>
                        <w:jc w:val="center"/>
                        <w:rPr>
                          <w:color w:val="000000" w:themeColor="text1"/>
                        </w:rPr>
                      </w:pPr>
                    </w:p>
                  </w:txbxContent>
                </v:textbox>
              </v:rect>
            </w:pict>
          </mc:Fallback>
        </mc:AlternateContent>
      </w:r>
      <w:r w:rsidR="00D364D3">
        <w:rPr>
          <w:noProof/>
        </w:rPr>
        <mc:AlternateContent>
          <mc:Choice Requires="wps">
            <w:drawing>
              <wp:anchor distT="0" distB="0" distL="114300" distR="114300" simplePos="0" relativeHeight="251657728" behindDoc="0" locked="0" layoutInCell="1" allowOverlap="1" wp14:anchorId="6598CF7E" wp14:editId="325D01CC">
                <wp:simplePos x="0" y="0"/>
                <wp:positionH relativeFrom="column">
                  <wp:posOffset>1278444</wp:posOffset>
                </wp:positionH>
                <wp:positionV relativeFrom="paragraph">
                  <wp:posOffset>184624</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6BA3282" id="Straight Arrow Connector 1073741876" o:spid="_x0000_s1026" type="#_x0000_t32" style="position:absolute;margin-left:100.65pt;margin-top:14.55pt;width:12.25pt;height:0;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" strokecolor="black [3213]" strokeweight=".5pt">
                <v:stroke endarrow="block" joinstyle="miter"/>
              </v:shape>
            </w:pict>
          </mc:Fallback>
        </mc:AlternateContent>
      </w:r>
      <w:r w:rsidR="00D364D3">
        <w:rPr>
          <w:noProof/>
        </w:rPr>
        <mc:AlternateContent>
          <mc:Choice Requires="wps">
            <w:drawing>
              <wp:anchor distT="0" distB="0" distL="114300" distR="114300" simplePos="0" relativeHeight="251661824" behindDoc="0" locked="0" layoutInCell="1" allowOverlap="1" wp14:anchorId="351AAD9A" wp14:editId="5B82B327">
                <wp:simplePos x="0" y="0"/>
                <wp:positionH relativeFrom="column">
                  <wp:posOffset>3731260</wp:posOffset>
                </wp:positionH>
                <wp:positionV relativeFrom="paragraph">
                  <wp:posOffset>208280</wp:posOffset>
                </wp:positionV>
                <wp:extent cx="297815"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781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4E3C31" id="Straight Arrow Connector 1073741880" o:spid="_x0000_s1026" type="#_x0000_t32" style="position:absolute;margin-left:293.8pt;margin-top:16.4pt;width:23.45pt;height:0;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" strokecolor="black [3213]" strokeweight=".5pt">
                <v:stroke endarrow="block" joinstyle="miter"/>
              </v:shape>
            </w:pict>
          </mc:Fallback>
        </mc:AlternateContent>
      </w:r>
      <w:r w:rsidR="00B27CA2">
        <w:rPr>
          <w:noProof/>
        </w:rPr>
        <mc:AlternateContent>
          <mc:Choice Requires="wps">
            <w:drawing>
              <wp:anchor distT="0" distB="0" distL="114300" distR="114300" simplePos="0" relativeHeight="251690496" behindDoc="0" locked="0" layoutInCell="1" allowOverlap="1" wp14:anchorId="401FC093" wp14:editId="1D2BA657">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205D39" w:rsidRDefault="00205D39" w:rsidP="00BF3C81">
                            <w:pPr>
                              <w:jc w:val="center"/>
                            </w:pPr>
                            <w:r>
                              <w:t>COBbox Regressor</w:t>
                            </w:r>
                          </w:p>
                          <w:p w:rsidR="00205D39" w:rsidRDefault="00205D39" w:rsidP="00BF3C81"/>
                          <w:p w:rsidR="00205D39" w:rsidRDefault="00205D39" w:rsidP="00D31B09">
                            <w:r>
                              <w:t>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1FC093" id="Text Box 174" o:spid="_x0000_s1116" type="#_x0000_t202" style="position:absolute;left:0;text-align:left;margin-left:184.45pt;margin-top:10.95pt;width:55.55pt;height:21.9pt;rotation:-5372542fd;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NGAOLlPAgAAkwQAAA4AAAAAAAAAAAAAAAAALgIAAGRycy9lMm9Eb2MueG1sUEsBAi0A&#10;FAAGAAgAAAAhAMYrN+HjAAAACgEAAA8AAAAAAAAAAAAAAAAAqQQAAGRycy9kb3ducmV2LnhtbFBL&#10;BQYAAAAABAAEAPMAAAC5BQAAAAA=&#10;" fillcolor="white [3201]" stroked="f" strokeweight=".5pt">
                <v:textbox>
                  <w:txbxContent>
                    <w:p w:rsidR="00205D39" w:rsidRDefault="00205D39" w:rsidP="00BF3C81">
                      <w:pPr>
                        <w:jc w:val="center"/>
                      </w:pPr>
                      <w:r>
                        <w:t>COBbox Regressor</w:t>
                      </w:r>
                    </w:p>
                    <w:p w:rsidR="00205D39" w:rsidRDefault="00205D39" w:rsidP="00BF3C81"/>
                    <w:p w:rsidR="00205D39" w:rsidRDefault="00205D39" w:rsidP="00D31B09">
                      <w:r>
                        <w:t>NV3</w:t>
                      </w:r>
                    </w:p>
                  </w:txbxContent>
                </v:textbox>
                <w10:wrap anchorx="margin"/>
              </v:shape>
            </w:pict>
          </mc:Fallback>
        </mc:AlternateContent>
      </w:r>
      <w:r w:rsidR="00813095">
        <w:rPr>
          <w:noProof/>
        </w:rPr>
        <mc:AlternateContent>
          <mc:Choice Requires="wps">
            <w:drawing>
              <wp:anchor distT="0" distB="0" distL="114300" distR="114300" simplePos="0" relativeHeight="251689472" behindDoc="0" locked="0" layoutInCell="1" allowOverlap="1" wp14:anchorId="2E991067" wp14:editId="41170D1E">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205D39" w:rsidRPr="00B27CA2" w:rsidRDefault="00205D39"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991067" id="Text Box 173" o:spid="_x0000_s1117" type="#_x0000_t202" style="position:absolute;left:0;text-align:left;margin-left:134.65pt;margin-top:5.95pt;width:47.15pt;height:25.05pt;rotation:-5523531fd;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BQmxWrTwIAAJMEAAAOAAAAAAAAAAAAAAAAAC4CAABkcnMvZTJvRG9jLnhtbFBLAQItABQABgAI&#10;AAAAIQAzBhjM3gAAAAoBAAAPAAAAAAAAAAAAAAAAAKkEAABkcnMvZG93bnJldi54bWxQSwUGAAAA&#10;AAQABADzAAAAtAUAAAAA&#10;" fillcolor="white [3201]" stroked="f" strokeweight=".5pt">
                <v:textbox>
                  <w:txbxContent>
                    <w:p w:rsidR="00205D39" w:rsidRPr="00B27CA2" w:rsidRDefault="00205D39" w:rsidP="00D31B09">
                      <w:r w:rsidRPr="00B27CA2">
                        <w:t>CONV1</w:t>
                      </w:r>
                    </w:p>
                  </w:txbxContent>
                </v:textbox>
              </v:shape>
            </w:pict>
          </mc:Fallback>
        </mc:AlternateContent>
      </w:r>
      <w:r w:rsidR="00527F06">
        <w:rPr>
          <w:noProof/>
        </w:rPr>
        <mc:AlternateContent>
          <mc:Choice Requires="wps">
            <w:drawing>
              <wp:anchor distT="0" distB="0" distL="114300" distR="114300" simplePos="0" relativeHeight="251660800" behindDoc="0" locked="0" layoutInCell="1" allowOverlap="1" wp14:anchorId="2C5F1F9A" wp14:editId="584C1968">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959358" id="Rectangle 1073741879" o:spid="_x0000_s1026" style="position:absolute;margin-left:335.95pt;margin-top:1.3pt;width:60.25pt;height:60.2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56704" behindDoc="0" locked="0" layoutInCell="1" allowOverlap="1" wp14:anchorId="7A77890A" wp14:editId="56D131CD">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F3A5DF7" id="Straight Connector 1073741875" o:spid="_x0000_s1026" style="position:absolute;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55680" behindDoc="0" locked="0" layoutInCell="1" allowOverlap="1" wp14:anchorId="32707857" wp14:editId="1FC5668B">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5F0A90C" id="Straight Connector 1073741872" o:spid="_x0000_s1026" style="position:absolute;z-index:251655680;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mc:AlternateContent>
          <mc:Choice Requires="wps">
            <w:drawing>
              <wp:anchor distT="0" distB="0" distL="114300" distR="114300" simplePos="0" relativeHeight="251678208" behindDoc="0" locked="0" layoutInCell="1" allowOverlap="1" wp14:anchorId="72FB9A2A" wp14:editId="39563BE3">
                <wp:simplePos x="0" y="0"/>
                <wp:positionH relativeFrom="column">
                  <wp:posOffset>5417298</wp:posOffset>
                </wp:positionH>
                <wp:positionV relativeFrom="paragraph">
                  <wp:posOffset>23495</wp:posOffset>
                </wp:positionV>
                <wp:extent cx="1165" cy="2043847"/>
                <wp:effectExtent l="0" t="0" r="37465" b="33020"/>
                <wp:wrapNone/>
                <wp:docPr id="108" name="Straight Connector 108"/>
                <wp:cNvGraphicFramePr/>
                <a:graphic xmlns:a="http://schemas.openxmlformats.org/drawingml/2006/main">
                  <a:graphicData uri="http://schemas.microsoft.com/office/word/2010/wordprocessingShape">
                    <wps:wsp>
                      <wps:cNvCnPr/>
                      <wps:spPr>
                        <a:xfrm flipH="1">
                          <a:off x="0" y="0"/>
                          <a:ext cx="1165" cy="204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23AFAB" id="Straight Connector 108" o:spid="_x0000_s1026" style="position:absolute;flip:x;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85pt" to="426.65pt,1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" strokecolor="black [3213]" strokeweight=".5pt">
                <v:stroke joinstyle="miter"/>
              </v:line>
            </w:pict>
          </mc:Fallback>
        </mc:AlternateContent>
      </w:r>
      <w:r>
        <w:rPr>
          <w:noProof/>
        </w:rPr>
        <mc:AlternateContent>
          <mc:Choice Requires="wps">
            <w:drawing>
              <wp:anchor distT="0" distB="0" distL="114300" distR="114300" simplePos="0" relativeHeight="251677184" behindDoc="0" locked="0" layoutInCell="1" allowOverlap="1" wp14:anchorId="3C444C68" wp14:editId="2333FC90">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0474FF4" id="Straight Connector 107" o:spid="_x0000_s1026" style="position:absolute;z-index:251677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5549FE" w:rsidP="00D31B09">
      <w:pPr>
        <w:rPr>
          <w:b/>
          <w:bCs/>
        </w:rPr>
      </w:pPr>
      <w:r>
        <w:rPr>
          <w:noProof/>
        </w:rPr>
        <mc:AlternateContent>
          <mc:Choice Requires="wps">
            <w:drawing>
              <wp:anchor distT="0" distB="0" distL="114300" distR="114300" simplePos="0" relativeHeight="251993600" behindDoc="0" locked="0" layoutInCell="1" allowOverlap="1" wp14:anchorId="1C6CDE6E" wp14:editId="179DEBB1">
                <wp:simplePos x="0" y="0"/>
                <wp:positionH relativeFrom="column">
                  <wp:posOffset>123092</wp:posOffset>
                </wp:positionH>
                <wp:positionV relativeFrom="paragraph">
                  <wp:posOffset>168959</wp:posOffset>
                </wp:positionV>
                <wp:extent cx="888023" cy="404446"/>
                <wp:effectExtent l="0" t="0" r="0" b="0"/>
                <wp:wrapNone/>
                <wp:docPr id="1073741948" name="Rectangle 1073741948"/>
                <wp:cNvGraphicFramePr/>
                <a:graphic xmlns:a="http://schemas.openxmlformats.org/drawingml/2006/main">
                  <a:graphicData uri="http://schemas.microsoft.com/office/word/2010/wordprocessingShape">
                    <wps:wsp>
                      <wps:cNvSpPr/>
                      <wps:spPr>
                        <a:xfrm>
                          <a:off x="0" y="0"/>
                          <a:ext cx="888023" cy="40444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6D4CE0" w:rsidRDefault="00205D39" w:rsidP="005549FE">
                            <w:pPr>
                              <w:jc w:val="center"/>
                              <w:rPr>
                                <w:color w:val="000000" w:themeColor="text1"/>
                              </w:rPr>
                            </w:pPr>
                            <w:r w:rsidRPr="006D4CE0">
                              <w:rPr>
                                <w:color w:val="000000" w:themeColor="text1"/>
                              </w:rPr>
                              <w:t>InpuFC6</w:t>
                            </w:r>
                          </w:p>
                          <w:p w:rsidR="00205D39" w:rsidRDefault="00205D39" w:rsidP="005549F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6CDE6E" id="Rectangle 1073741948" o:spid="_x0000_s1118" style="position:absolute;left:0;text-align:left;margin-left:9.7pt;margin-top:13.3pt;width:69.9pt;height:31.85pt;z-index:25199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" filled="f" stroked="f" strokeweight="1pt">
                <v:textbox>
                  <w:txbxContent>
                    <w:p w:rsidR="00205D39" w:rsidRPr="006D4CE0" w:rsidRDefault="00205D39" w:rsidP="005549FE">
                      <w:pPr>
                        <w:jc w:val="center"/>
                        <w:rPr>
                          <w:color w:val="000000" w:themeColor="text1"/>
                        </w:rPr>
                      </w:pPr>
                      <w:r w:rsidRPr="006D4CE0">
                        <w:rPr>
                          <w:color w:val="000000" w:themeColor="text1"/>
                        </w:rPr>
                        <w:t>InpuFC6</w:t>
                      </w:r>
                    </w:p>
                    <w:p w:rsidR="00205D39" w:rsidRDefault="00205D39" w:rsidP="005549FE">
                      <w:pPr>
                        <w:jc w:val="center"/>
                      </w:pPr>
                    </w:p>
                  </w:txbxContent>
                </v:textbox>
              </v:rect>
            </w:pict>
          </mc:Fallback>
        </mc:AlternateContent>
      </w:r>
      <w:r w:rsidR="00B07F11">
        <w:rPr>
          <w:noProof/>
        </w:rPr>
        <mc:AlternateContent>
          <mc:Choice Requires="wps">
            <w:drawing>
              <wp:anchor distT="0" distB="0" distL="114300" distR="114300" simplePos="0" relativeHeight="251637248" behindDoc="0" locked="0" layoutInCell="1" allowOverlap="1" wp14:anchorId="2067B4F4" wp14:editId="4595AB57">
                <wp:simplePos x="0" y="0"/>
                <wp:positionH relativeFrom="page">
                  <wp:posOffset>2561237</wp:posOffset>
                </wp:positionH>
                <wp:positionV relativeFrom="paragraph">
                  <wp:posOffset>195651</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205D39" w:rsidRDefault="00205D39" w:rsidP="00BF3C81">
                            <w:pPr>
                              <w:spacing w:line="240" w:lineRule="auto"/>
                              <w:jc w:val="center"/>
                            </w:pPr>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7B4F4" id="Text Box 1073741852" o:spid="_x0000_s1119" type="#_x0000_t202" style="position:absolute;left:0;text-align:left;margin-left:201.65pt;margin-top:15.4pt;width:151.85pt;height:45.35pt;z-index:251637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" fillcolor="white [3201]" stroked="f" strokeweight=".5pt">
                <v:textbox>
                  <w:txbxContent>
                    <w:p w:rsidR="00205D39" w:rsidRDefault="00205D39" w:rsidP="00BF3C81">
                      <w:pPr>
                        <w:spacing w:line="240" w:lineRule="auto"/>
                        <w:jc w:val="center"/>
                      </w:pPr>
                      <w:r>
                        <w:t>Layers from Backboned Model</w:t>
                      </w:r>
                    </w:p>
                  </w:txbxContent>
                </v:textbox>
                <w10:wrap anchorx="page"/>
              </v:shape>
            </w:pict>
          </mc:Fallback>
        </mc:AlternateContent>
      </w:r>
      <w:r w:rsidR="000F5B6C">
        <w:rPr>
          <w:noProof/>
        </w:rPr>
        <mc:AlternateContent>
          <mc:Choice Requires="wps">
            <w:drawing>
              <wp:anchor distT="0" distB="0" distL="114300" distR="114300" simplePos="0" relativeHeight="251638272" behindDoc="0" locked="0" layoutInCell="1" allowOverlap="1" wp14:anchorId="19DAF303" wp14:editId="7FA97BB9">
                <wp:simplePos x="0" y="0"/>
                <wp:positionH relativeFrom="column">
                  <wp:posOffset>3977931</wp:posOffset>
                </wp:positionH>
                <wp:positionV relativeFrom="paragraph">
                  <wp:posOffset>172862</wp:posOffset>
                </wp:positionV>
                <wp:extent cx="1311965" cy="576596"/>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576596"/>
                        </a:xfrm>
                        <a:prstGeom prst="rect">
                          <a:avLst/>
                        </a:prstGeom>
                        <a:solidFill>
                          <a:schemeClr val="lt1"/>
                        </a:solidFill>
                        <a:ln w="6350">
                          <a:noFill/>
                        </a:ln>
                      </wps:spPr>
                      <wps:txbx>
                        <w:txbxContent>
                          <w:p w:rsidR="00205D39" w:rsidRDefault="00205D39" w:rsidP="0067548D">
                            <w:pPr>
                              <w:spacing w:line="240" w:lineRule="auto"/>
                              <w:jc w:val="center"/>
                            </w:pPr>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DAF303" id="Text Box 1073741853" o:spid="_x0000_s1120" type="#_x0000_t202" style="position:absolute;left:0;text-align:left;margin-left:313.2pt;margin-top:13.6pt;width:103.3pt;height:45.4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" fillcolor="white [3201]" stroked="f" strokeweight=".5pt">
                <v:textbox>
                  <w:txbxContent>
                    <w:p w:rsidR="00205D39" w:rsidRDefault="00205D39" w:rsidP="0067548D">
                      <w:pPr>
                        <w:spacing w:line="240" w:lineRule="auto"/>
                        <w:jc w:val="center"/>
                      </w:pPr>
                      <w:r>
                        <w:t>Conv Feature Maps</w:t>
                      </w:r>
                    </w:p>
                  </w:txbxContent>
                </v:textbox>
              </v:shape>
            </w:pict>
          </mc:Fallback>
        </mc:AlternateContent>
      </w:r>
    </w:p>
    <w:p w:rsidR="000F5B6C" w:rsidRDefault="00BF3C81" w:rsidP="00D31B09">
      <w:r>
        <w:rPr>
          <w:noProof/>
        </w:rPr>
        <mc:AlternateContent>
          <mc:Choice Requires="wps">
            <w:drawing>
              <wp:anchor distT="0" distB="0" distL="114300" distR="114300" simplePos="0" relativeHeight="251668992" behindDoc="0" locked="0" layoutInCell="1" allowOverlap="1" wp14:anchorId="23FC6CE8" wp14:editId="25EACE22">
                <wp:simplePos x="0" y="0"/>
                <wp:positionH relativeFrom="margin">
                  <wp:align>right</wp:align>
                </wp:positionH>
                <wp:positionV relativeFrom="paragraph">
                  <wp:posOffset>347437</wp:posOffset>
                </wp:positionV>
                <wp:extent cx="1079863" cy="0"/>
                <wp:effectExtent l="0" t="0" r="25400" b="19050"/>
                <wp:wrapNone/>
                <wp:docPr id="96" name="Straight Connector 96"/>
                <wp:cNvGraphicFramePr/>
                <a:graphic xmlns:a="http://schemas.openxmlformats.org/drawingml/2006/main">
                  <a:graphicData uri="http://schemas.microsoft.com/office/word/2010/wordprocessingShape">
                    <wps:wsp>
                      <wps:cNvCnPr/>
                      <wps:spPr>
                        <a:xfrm flipH="1">
                          <a:off x="0" y="0"/>
                          <a:ext cx="10798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4B7A16" id="Straight Connector 96" o:spid="_x0000_s1026" style="position:absolute;flip:x;z-index:2516689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3.85pt,27.35pt" to="118.9pt,2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" strokecolor="black [3213]" strokeweight=".5pt">
                <v:stroke joinstyle="miter"/>
                <w10:wrap anchorx="margin"/>
              </v:line>
            </w:pict>
          </mc:Fallback>
        </mc:AlternateContent>
      </w:r>
      <w:r w:rsidR="00BB5EDB">
        <w:rPr>
          <w:noProof/>
        </w:rPr>
        <mc:AlternateContent>
          <mc:Choice Requires="wps">
            <w:drawing>
              <wp:anchor distT="0" distB="0" distL="114300" distR="114300" simplePos="0" relativeHeight="251670016" behindDoc="0" locked="0" layoutInCell="1" allowOverlap="1" wp14:anchorId="3BF2BDA0" wp14:editId="6A6183B5">
                <wp:simplePos x="0" y="0"/>
                <wp:positionH relativeFrom="column">
                  <wp:posOffset>4620895</wp:posOffset>
                </wp:positionH>
                <wp:positionV relativeFrom="paragraph">
                  <wp:posOffset>359936</wp:posOffset>
                </wp:positionV>
                <wp:extent cx="0" cy="640080"/>
                <wp:effectExtent l="0" t="0" r="19050" b="26670"/>
                <wp:wrapNone/>
                <wp:docPr id="97" name="Straight Connector 97"/>
                <wp:cNvGraphicFramePr/>
                <a:graphic xmlns:a="http://schemas.openxmlformats.org/drawingml/2006/main">
                  <a:graphicData uri="http://schemas.microsoft.com/office/word/2010/wordprocessingShape">
                    <wps:wsp>
                      <wps:cNvCnPr/>
                      <wps:spPr>
                        <a:xfrm flipH="1">
                          <a:off x="0" y="0"/>
                          <a:ext cx="0" cy="64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6CE068" id="Straight Connector 97" o:spid="_x0000_s1026" style="position:absolute;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5pt,28.35pt" to="363.85pt,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4352" behindDoc="0" locked="0" layoutInCell="1" allowOverlap="1" wp14:anchorId="3A0695C3" wp14:editId="29AC3FF8">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FCBFA38" id="Group 134" o:spid="_x0000_s1026" style="position:absolute;margin-left:252.8pt;margin-top:17.25pt;width:17.95pt;height:107.2pt;z-index:25168435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85376" behindDoc="0" locked="0" layoutInCell="1" allowOverlap="1" wp14:anchorId="501ED6AC" wp14:editId="4A1E6C8F">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A1961F9" id="Group 139" o:spid="_x0000_s1026" style="position:absolute;margin-left:219.15pt;margin-top:17.25pt;width:17.95pt;height:107.2pt;z-index:251685376"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p>
    <w:p w:rsidR="000F5B6C" w:rsidRDefault="00266677" w:rsidP="00D31B09">
      <w:pPr>
        <w:rPr>
          <w:b/>
          <w:bCs/>
        </w:rPr>
      </w:pPr>
      <w:r>
        <w:rPr>
          <w:noProof/>
        </w:rPr>
        <mc:AlternateContent>
          <mc:Choice Requires="wps">
            <w:drawing>
              <wp:anchor distT="0" distB="0" distL="114300" distR="114300" simplePos="0" relativeHeight="251679232" behindDoc="0" locked="0" layoutInCell="1" allowOverlap="1" wp14:anchorId="0C378F41" wp14:editId="4A7F7A44">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31268E" id="Straight Arrow Connector 112" o:spid="_x0000_s1026" type="#_x0000_t32" style="position:absolute;margin-left:179.2pt;margin-top:22.75pt;width:39.9pt;height:23.5pt;flip:x y;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3872" behindDoc="0" locked="0" layoutInCell="1" allowOverlap="1" wp14:anchorId="178271C0" wp14:editId="02528D93">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5C049D" id="Rectangle 69" o:spid="_x0000_s1026" style="position:absolute;margin-left:316.65pt;margin-top:18.25pt;width:87.65pt;height:45.3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4112" behindDoc="0" locked="0" layoutInCell="1" allowOverlap="1" wp14:anchorId="340DE412" wp14:editId="13F34BB4">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205D39" w:rsidRDefault="00205D39" w:rsidP="00BF3C81">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0DE412" id="Text Box 104" o:spid="_x0000_s1121" type="#_x0000_t202" style="position:absolute;left:0;text-align:left;margin-left:93.3pt;margin-top:12.05pt;width:84.5pt;height:21.9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" fillcolor="white [3201]" strokeweight=".5pt">
                <v:textbox>
                  <w:txbxContent>
                    <w:p w:rsidR="00205D39" w:rsidRDefault="00205D39" w:rsidP="00BF3C81">
                      <w:pPr>
                        <w:jc w:val="center"/>
                      </w:pPr>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87424" behindDoc="0" locked="0" layoutInCell="1" allowOverlap="1" wp14:anchorId="77ABF59B" wp14:editId="1AFA2483">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36BE19" id="Oval 168" o:spid="_x0000_s1026" style="position:absolute;margin-left:226.15pt;margin-top:5.45pt;width:3.6pt;height:3.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86400" behindDoc="0" locked="0" layoutInCell="1" allowOverlap="1" wp14:anchorId="095769F8" wp14:editId="7989014B">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C29B6C" id="Oval 154" o:spid="_x0000_s1026" style="position:absolute;margin-left:226.5pt;margin-top:14.35pt;width:3.6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3328" behindDoc="0" locked="0" layoutInCell="1" allowOverlap="1" wp14:anchorId="18038EEA" wp14:editId="5B8E5370">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0F7C37" id="Oval 125" o:spid="_x0000_s1026" style="position:absolute;margin-left:259.25pt;margin-top:12.9pt;width:3.6pt;height:3.6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2304" behindDoc="0" locked="0" layoutInCell="1" allowOverlap="1" wp14:anchorId="7E23E4DF" wp14:editId="42104283">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F8DFB3" id="Oval 124" o:spid="_x0000_s1026" style="position:absolute;margin-left:259pt;margin-top:4.8pt;width:3.6pt;height:3.6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0256" behindDoc="0" locked="0" layoutInCell="1" allowOverlap="1" wp14:anchorId="04D46D0A" wp14:editId="6467DD1E">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888494" id="Straight Arrow Connector 113" o:spid="_x0000_s1026" type="#_x0000_t32" style="position:absolute;margin-left:177.65pt;margin-top:19.7pt;width:41.4pt;height:22.5pt;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76160" behindDoc="0" locked="0" layoutInCell="1" allowOverlap="1" wp14:anchorId="7F9AA27C" wp14:editId="6A586009">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6C64A7" id="Straight Arrow Connector 106" o:spid="_x0000_s1026" type="#_x0000_t32" style="position:absolute;margin-left:272.3pt;margin-top:13.4pt;width:45.1pt;height:0;flip:x;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3088" behindDoc="0" locked="0" layoutInCell="1" allowOverlap="1" wp14:anchorId="5B69362C" wp14:editId="6E502E51">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BEE19E" id="Straight Arrow Connector 102" o:spid="_x0000_s1026" type="#_x0000_t32" style="position:absolute;margin-left:404.6pt;margin-top:12.7pt;width:21.6pt;height:0;flip:x;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39296" behindDoc="0" locked="0" layoutInCell="1" allowOverlap="1" wp14:anchorId="150DCEB1" wp14:editId="4DBF1A1E">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205D39" w:rsidRDefault="00205D39" w:rsidP="00BF3C81">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50DCEB1" id="Text Box 1073741854" o:spid="_x0000_s1122" type="#_x0000_t202" style="position:absolute;left:0;text-align:left;margin-left:323.4pt;margin-top:.6pt;width:75.15pt;height:26.6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" fillcolor="white [3201]" stroked="f" strokeweight=".5pt">
                <v:textbox>
                  <w:txbxContent>
                    <w:p w:rsidR="00205D39" w:rsidRDefault="00205D39" w:rsidP="00BF3C81">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88448" behindDoc="0" locked="0" layoutInCell="1" allowOverlap="1" wp14:anchorId="3759C51E" wp14:editId="09EBF009">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FE6553" id="Oval 172" o:spid="_x0000_s1026" style="position:absolute;margin-left:224.85pt;margin-top:17.6pt;width:6.25pt;height:6.2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1280" behindDoc="0" locked="0" layoutInCell="1" allowOverlap="1" wp14:anchorId="3B643E78" wp14:editId="0FBD5A16">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795F76" id="Oval 119" o:spid="_x0000_s1026" style="position:absolute;margin-left:258.5pt;margin-top:17.55pt;width:6.25pt;height:6.2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75136" behindDoc="0" locked="0" layoutInCell="1" allowOverlap="1" wp14:anchorId="6E35C552" wp14:editId="1FDFD7FF">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205D39" w:rsidRDefault="00205D39" w:rsidP="00BF3C81">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5C552" id="Text Box 105" o:spid="_x0000_s1123" type="#_x0000_t202" style="position:absolute;left:0;text-align:left;margin-left:93.35pt;margin-top:1.15pt;width:84.25pt;height:21.6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" fillcolor="white [3201]" strokeweight=".5pt">
                <v:textbox>
                  <w:txbxContent>
                    <w:p w:rsidR="00205D39" w:rsidRDefault="00205D39" w:rsidP="00BF3C81">
                      <w:pPr>
                        <w:jc w:val="center"/>
                      </w:pPr>
                      <w:r>
                        <w:t>Bbox Regressor</w:t>
                      </w:r>
                    </w:p>
                  </w:txbxContent>
                </v:textbox>
                <w10:wrap anchorx="margin"/>
              </v:shape>
            </w:pict>
          </mc:Fallback>
        </mc:AlternateContent>
      </w:r>
    </w:p>
    <w:p w:rsidR="000F5B6C" w:rsidRDefault="005549FE" w:rsidP="00D31B09">
      <w:pPr>
        <w:rPr>
          <w:b/>
          <w:bCs/>
        </w:rPr>
      </w:pPr>
      <w:r>
        <w:rPr>
          <w:noProof/>
        </w:rPr>
        <mc:AlternateContent>
          <mc:Choice Requires="wps">
            <w:drawing>
              <wp:anchor distT="0" distB="0" distL="114300" distR="114300" simplePos="0" relativeHeight="251641344" behindDoc="0" locked="0" layoutInCell="1" allowOverlap="1" wp14:anchorId="696E1931" wp14:editId="3FC9588C">
                <wp:simplePos x="0" y="0"/>
                <wp:positionH relativeFrom="rightMargin">
                  <wp:posOffset>-3049905</wp:posOffset>
                </wp:positionH>
                <wp:positionV relativeFrom="paragraph">
                  <wp:posOffset>208670</wp:posOffset>
                </wp:positionV>
                <wp:extent cx="457200" cy="33782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820"/>
                        </a:xfrm>
                        <a:prstGeom prst="rect">
                          <a:avLst/>
                        </a:prstGeom>
                        <a:solidFill>
                          <a:schemeClr val="lt1"/>
                        </a:solidFill>
                        <a:ln w="6350">
                          <a:noFill/>
                        </a:ln>
                      </wps:spPr>
                      <wps:txbx>
                        <w:txbxContent>
                          <w:p w:rsidR="00205D39" w:rsidRDefault="00205D39" w:rsidP="00BF3C81">
                            <w:pPr>
                              <w:jc w:val="center"/>
                            </w:pPr>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96E1931" id="Text Box 1073741856" o:spid="_x0000_s1124" type="#_x0000_t202" style="position:absolute;left:0;text-align:left;margin-left:-240.15pt;margin-top:16.45pt;width:36pt;height:26.6pt;z-index:251641344;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" fillcolor="white [3201]" stroked="f" strokeweight=".5pt">
                <v:textbox>
                  <w:txbxContent>
                    <w:p w:rsidR="00205D39" w:rsidRDefault="00205D39" w:rsidP="00BF3C81">
                      <w:pPr>
                        <w:jc w:val="center"/>
                      </w:pPr>
                      <w:r>
                        <w:t>FC7</w:t>
                      </w:r>
                    </w:p>
                  </w:txbxContent>
                </v:textbox>
                <w10:wrap anchorx="margin"/>
              </v:shape>
            </w:pict>
          </mc:Fallback>
        </mc:AlternateContent>
      </w:r>
      <w:r w:rsidR="00813095">
        <w:rPr>
          <w:noProof/>
        </w:rPr>
        <mc:AlternateContent>
          <mc:Choice Requires="wps">
            <w:drawing>
              <wp:anchor distT="0" distB="0" distL="114300" distR="114300" simplePos="0" relativeHeight="251640320" behindDoc="0" locked="0" layoutInCell="1" allowOverlap="1" wp14:anchorId="2A56D458" wp14:editId="601CF382">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205D39" w:rsidRDefault="00205D39" w:rsidP="00BF3C81">
                            <w:pPr>
                              <w:jc w:val="center"/>
                            </w:pPr>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56D458" id="Text Box 1073741855" o:spid="_x0000_s1125" type="#_x0000_t202" style="position:absolute;left:0;text-align:left;margin-left:242.9pt;margin-top:18.5pt;width:36pt;height:26.6pt;z-index:25164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Bp&#10;giDiSgIAAJIEAAAOAAAAAAAAAAAAAAAAAC4CAABkcnMvZTJvRG9jLnhtbFBLAQItABQABgAIAAAA&#10;IQB0LeS14AAAAAkBAAAPAAAAAAAAAAAAAAAAAKQEAABkcnMvZG93bnJldi54bWxQSwUGAAAAAAQA&#10;BADzAAAAsQUAAAAA&#10;" fillcolor="white [3201]" stroked="f" strokeweight=".5pt">
                <v:textbox>
                  <w:txbxContent>
                    <w:p w:rsidR="00205D39" w:rsidRDefault="00205D39" w:rsidP="00BF3C81">
                      <w:pPr>
                        <w:jc w:val="center"/>
                      </w:pPr>
                      <w:r>
                        <w:t>FC6</w:t>
                      </w:r>
                    </w:p>
                  </w:txbxContent>
                </v:textbox>
                <w10:wrap anchorx="margin"/>
              </v:shape>
            </w:pict>
          </mc:Fallback>
        </mc:AlternateContent>
      </w:r>
    </w:p>
    <w:p w:rsidR="00C4710D" w:rsidRPr="003B5942" w:rsidRDefault="00C4710D" w:rsidP="003B5942"/>
    <w:p w:rsidR="0021642C" w:rsidRDefault="00822863" w:rsidP="00D31B09">
      <w:r>
        <w:rPr>
          <w:noProof/>
        </w:rPr>
        <mc:AlternateContent>
          <mc:Choice Requires="wps">
            <w:drawing>
              <wp:anchor distT="0" distB="0" distL="114300" distR="114300" simplePos="0" relativeHeight="251777536" behindDoc="0" locked="0" layoutInCell="1" allowOverlap="1" wp14:anchorId="51B69D44" wp14:editId="65BC07C7">
                <wp:simplePos x="0" y="0"/>
                <wp:positionH relativeFrom="margin">
                  <wp:align>left</wp:align>
                </wp:positionH>
                <wp:positionV relativeFrom="paragraph">
                  <wp:posOffset>12206</wp:posOffset>
                </wp:positionV>
                <wp:extent cx="5934301" cy="635"/>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5934301" cy="635"/>
                        </a:xfrm>
                        <a:prstGeom prst="rect">
                          <a:avLst/>
                        </a:prstGeom>
                        <a:solidFill>
                          <a:prstClr val="white"/>
                        </a:solidFill>
                        <a:ln>
                          <a:noFill/>
                        </a:ln>
                      </wps:spPr>
                      <wps:txbx>
                        <w:txbxContent>
                          <w:p w:rsidR="00205D39" w:rsidRPr="005B489B" w:rsidRDefault="00205D39" w:rsidP="00294FCD">
                            <w:pPr>
                              <w:pStyle w:val="Caption"/>
                            </w:pPr>
                            <w:bookmarkStart w:id="135" w:name="_Toc523735298"/>
                            <w:bookmarkStart w:id="136" w:name="_Toc524625281"/>
                            <w:bookmarkStart w:id="137" w:name="_Toc52546994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Flowchart of the Faster-</w:t>
                            </w:r>
                            <w:r w:rsidRPr="0091252D">
                              <w:t>region CNN approach</w:t>
                            </w:r>
                            <w:bookmarkEnd w:id="135"/>
                            <w:bookmarkEnd w:id="136"/>
                            <w:r>
                              <w:t>. In this image, the required layers and the structures of the faster RCNN is represented which indicate the flow of data in the framework.</w:t>
                            </w:r>
                            <w:bookmarkEnd w:id="13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B69D44" id="Text Box 50" o:spid="_x0000_s1126" type="#_x0000_t202" style="position:absolute;left:0;text-align:left;margin-left:0;margin-top:.95pt;width:467.25pt;height:.05pt;z-index:2517775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" stroked="f">
                <v:textbox style="mso-fit-shape-to-text:t" inset="0,0,0,0">
                  <w:txbxContent>
                    <w:p w:rsidR="00205D39" w:rsidRPr="005B489B" w:rsidRDefault="00205D39" w:rsidP="00294FCD">
                      <w:pPr>
                        <w:pStyle w:val="Caption"/>
                      </w:pPr>
                      <w:bookmarkStart w:id="138" w:name="_Toc523735298"/>
                      <w:bookmarkStart w:id="139" w:name="_Toc524625281"/>
                      <w:bookmarkStart w:id="140" w:name="_Toc52546994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Flowchart of the Faster-</w:t>
                      </w:r>
                      <w:r w:rsidRPr="0091252D">
                        <w:t>region CNN approach</w:t>
                      </w:r>
                      <w:bookmarkEnd w:id="138"/>
                      <w:bookmarkEnd w:id="139"/>
                      <w:r>
                        <w:t>. In this image, the required layers and the structures of the faster RCNN is represented which indicate the flow of data in the framework.</w:t>
                      </w:r>
                      <w:bookmarkEnd w:id="140"/>
                      <w:r>
                        <w:t xml:space="preserve"> </w:t>
                      </w:r>
                    </w:p>
                  </w:txbxContent>
                </v:textbox>
                <w10:wrap anchorx="margin"/>
              </v:shape>
            </w:pict>
          </mc:Fallback>
        </mc:AlternateContent>
      </w:r>
    </w:p>
    <w:p w:rsidR="0021642C" w:rsidRDefault="0021642C" w:rsidP="00D31B09"/>
    <w:p w:rsidR="0021642C" w:rsidRDefault="0021642C" w:rsidP="00C851FD">
      <w:r>
        <w:tab/>
      </w:r>
    </w:p>
    <w:p w:rsidR="00BC4701" w:rsidRDefault="00BC4701" w:rsidP="00C851FD"/>
    <w:p w:rsidR="00393A51" w:rsidRDefault="00023E8B" w:rsidP="00D31B09">
      <w:r w:rsidRPr="00661E83">
        <w:t>Where,</w:t>
      </w:r>
      <w:r w:rsidR="005333F7" w:rsidRPr="00661E83">
        <w:t xml:space="preserve"> “</w:t>
      </w:r>
      <w:r w:rsidRPr="00661E83">
        <w:t>False</w:t>
      </w:r>
      <w:r w:rsidR="001C48CB" w:rsidRPr="00661E83">
        <w:t xml:space="preserve"> negative’’ is a test result </w:t>
      </w:r>
      <w:r w:rsidR="00863912" w:rsidRPr="00661E83">
        <w:t>which wrongly indicates</w:t>
      </w:r>
      <w:r w:rsidR="001C48CB" w:rsidRPr="00661E83">
        <w:t xml:space="preserve"> </w:t>
      </w:r>
      <w:r w:rsidR="00863912" w:rsidRPr="00661E83">
        <w:t xml:space="preserve">that </w:t>
      </w:r>
      <w:r w:rsidR="001C48CB" w:rsidRPr="00661E83">
        <w:t>a condition does not hold</w:t>
      </w:r>
      <w:r w:rsidR="00863912" w:rsidRPr="00661E83">
        <w:t>.</w:t>
      </w:r>
      <w:r w:rsidR="005333F7" w:rsidRPr="00661E83">
        <w:t xml:space="preserve"> “</w:t>
      </w:r>
      <w:r w:rsidR="00D951EB" w:rsidRPr="00661E83">
        <w:t>True negative</w:t>
      </w:r>
      <w:r w:rsidR="00DE4225" w:rsidRPr="00661E83">
        <w:t>’’</w:t>
      </w:r>
      <w:r w:rsidR="00D951EB" w:rsidRPr="00661E83">
        <w:t xml:space="preserve"> is a test result</w:t>
      </w:r>
      <w:r w:rsidR="006321FF" w:rsidRPr="00661E83">
        <w:t xml:space="preserve"> which correctly</w:t>
      </w:r>
      <w:r w:rsidR="00D951EB" w:rsidRPr="00661E83">
        <w:t xml:space="preserve"> </w:t>
      </w:r>
      <w:r w:rsidR="006321FF" w:rsidRPr="00661E83">
        <w:t>identifies</w:t>
      </w:r>
      <w:r w:rsidR="00D951EB" w:rsidRPr="00661E83">
        <w:t xml:space="preserve"> that a condition does not</w:t>
      </w:r>
      <w:r w:rsidR="005333F7" w:rsidRPr="00661E83">
        <w:t xml:space="preserve"> hold. “</w:t>
      </w:r>
      <w:r w:rsidR="00D951EB" w:rsidRPr="00661E83">
        <w:t>True positive’’ is a result indicating that a given condition exists and it does exist</w:t>
      </w:r>
      <w:r w:rsidR="00CC61B1">
        <w:t xml:space="preserve"> </w:t>
      </w:r>
      <w:sdt>
        <w:sdtPr>
          <w:alias w:val="Don’t edit this field."/>
          <w:tag w:val="CitaviPlaceholder#62a3a3f2-693c-4ade-8b29-b01cd96d5871"/>
          <w:id w:val="1157341990"/>
          <w:placeholder>
            <w:docPart w:val="DefaultPlaceholder_-1854013440"/>
          </w:placeholder>
        </w:sdtPr>
        <w:sdtContent>
          <w:r w:rsidR="00CC61B1">
            <w:fldChar w:fldCharType="begin"/>
          </w:r>
          <w:r w:rsidR="00B8294D">
            <w:instrText>ADDIN CitaviPlaceholder{eyIkaWQiOiIxIiwiRW50cmllcyI6W3siJGlkIjoiMiIsIklkIjoiZDkwZTk5MmUtOTU4MS00MjVkLWJlMWItYzc5OWNlYzBkZDMz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}</w:instrText>
          </w:r>
          <w:r w:rsidR="00CC61B1">
            <w:fldChar w:fldCharType="separate"/>
          </w:r>
          <w:r w:rsidR="000E712B">
            <w:t>[30, 34]</w:t>
          </w:r>
          <w:r w:rsidR="00CC61B1">
            <w:fldChar w:fldCharType="end"/>
          </w:r>
        </w:sdtContent>
      </w:sdt>
      <w:r w:rsidR="00D951EB" w:rsidRPr="00661E83">
        <w:t>.</w:t>
      </w:r>
      <w:r w:rsidR="00393A51">
        <w:t xml:space="preserve"> </w:t>
      </w:r>
    </w:p>
    <w:p w:rsidR="00FA4050" w:rsidRDefault="008F5292" w:rsidP="00053E09">
      <w:r w:rsidRPr="0099221B">
        <w:t>In this work</w:t>
      </w:r>
      <w:r w:rsidR="00393A51" w:rsidRPr="0099221B">
        <w:t>,</w:t>
      </w:r>
      <w:r w:rsidR="003B6E86">
        <w:t xml:space="preserve"> in order </w:t>
      </w:r>
      <w:r w:rsidR="003B6E86" w:rsidRPr="0099221B">
        <w:t>to evaluate the accuracy</w:t>
      </w:r>
      <w:r w:rsidR="003B6E86">
        <w:t xml:space="preserve"> of the detector,</w:t>
      </w:r>
      <w:r w:rsidR="00914F94" w:rsidRPr="0099221B">
        <w:t xml:space="preserve"> the precision and recall rate of the detector is estimated </w:t>
      </w:r>
      <w:r w:rsidR="003B6E86">
        <w:t>on</w:t>
      </w:r>
      <w:r w:rsidR="00914F94" w:rsidRPr="0099221B">
        <w:t xml:space="preserve"> </w:t>
      </w:r>
      <w:r w:rsidR="006011B3">
        <w:t xml:space="preserve">the test </w:t>
      </w:r>
      <w:r w:rsidR="003B6E86">
        <w:t>images</w:t>
      </w:r>
      <w:r w:rsidR="00914F94" w:rsidRPr="0099221B">
        <w:t>.</w:t>
      </w:r>
      <w:r w:rsidR="003B6E86">
        <w:t xml:space="preserve"> The a</w:t>
      </w:r>
      <w:r w:rsidR="00DD53F6">
        <w:t xml:space="preserve">verage precision diagram </w:t>
      </w:r>
      <w:r w:rsidR="00E815A8">
        <w:t>of a de</w:t>
      </w:r>
      <w:r w:rsidR="00342F83">
        <w:t xml:space="preserve">tector </w:t>
      </w:r>
      <w:r w:rsidR="00342F83">
        <w:lastRenderedPageBreak/>
        <w:t xml:space="preserve">trained </w:t>
      </w:r>
      <w:r w:rsidR="00E815A8">
        <w:t xml:space="preserve">with </w:t>
      </w:r>
      <w:r w:rsidR="00AE1C39">
        <w:t>88</w:t>
      </w:r>
      <w:r w:rsidR="00342F83">
        <w:t xml:space="preserve"> image</w:t>
      </w:r>
      <w:r w:rsidR="00B33192">
        <w:t>s</w:t>
      </w:r>
      <w:r w:rsidR="00342F83">
        <w:t xml:space="preserve"> </w:t>
      </w:r>
      <w:r w:rsidR="003B6E86">
        <w:t>is shown in Figure 3</w:t>
      </w:r>
      <w:r w:rsidR="00401C4F">
        <w:t>.</w:t>
      </w:r>
      <w:r w:rsidR="006011B3">
        <w:t>15</w:t>
      </w:r>
      <w:r w:rsidR="00DD53F6">
        <w:t>. Also, t</w:t>
      </w:r>
      <w:r w:rsidR="000B3040">
        <w:t xml:space="preserve">he Figure </w:t>
      </w:r>
      <w:r w:rsidR="00053E09">
        <w:t>3</w:t>
      </w:r>
      <w:r w:rsidR="000B3040">
        <w:t>.1</w:t>
      </w:r>
      <w:r w:rsidR="006011B3">
        <w:t>6</w:t>
      </w:r>
      <w:r w:rsidR="00B33192">
        <w:t xml:space="preserve"> represents the</w:t>
      </w:r>
      <w:r w:rsidR="00DD53F6">
        <w:t xml:space="preserve"> result of the</w:t>
      </w:r>
      <w:r w:rsidR="00B33192">
        <w:t xml:space="preserve"> automatic detection of the Z-</w:t>
      </w:r>
      <w:r w:rsidR="006011B3">
        <w:t>frame</w:t>
      </w:r>
      <w:r w:rsidR="00B33192">
        <w:t xml:space="preserve"> </w:t>
      </w:r>
      <w:r w:rsidR="00DD53F6">
        <w:t xml:space="preserve">marker </w:t>
      </w:r>
      <w:r w:rsidR="00AE1C39">
        <w:t>employing</w:t>
      </w:r>
      <w:r w:rsidR="00B33192">
        <w:t xml:space="preserve"> the</w:t>
      </w:r>
      <w:r w:rsidR="00BA7151">
        <w:t xml:space="preserve"> trained</w:t>
      </w:r>
      <w:r w:rsidR="00B33192">
        <w:t xml:space="preserve"> detector. </w:t>
      </w:r>
    </w:p>
    <w:p w:rsidR="00D576DC" w:rsidRDefault="00D576DC" w:rsidP="00D31B09"/>
    <w:p w:rsidR="00070660" w:rsidRDefault="00B27528" w:rsidP="00070660">
      <w:pPr>
        <w:keepNext/>
        <w:jc w:val="center"/>
      </w:pPr>
      <w:bookmarkStart w:id="141" w:name="_Toc523735299"/>
      <w:r>
        <w:rPr>
          <w:noProof/>
        </w:rPr>
        <w:drawing>
          <wp:inline distT="0" distB="0" distL="0" distR="0" wp14:anchorId="79834178" wp14:editId="3B73932D">
            <wp:extent cx="5886713" cy="50063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rotWithShape="1">
                    <a:blip r:embed="rId58">
                      <a:extLst>
                        <a:ext uri="{28A0092B-C50C-407E-A947-70E740481C1C}">
                          <a14:useLocalDpi xmlns:a14="http://schemas.microsoft.com/office/drawing/2010/main" val="0"/>
                        </a:ext>
                      </a:extLst>
                    </a:blip>
                    <a:srcRect l="5119" r="6693"/>
                    <a:stretch/>
                  </pic:blipFill>
                  <pic:spPr bwMode="auto">
                    <a:xfrm>
                      <a:off x="0" y="0"/>
                      <a:ext cx="5887152" cy="5006713"/>
                    </a:xfrm>
                    <a:prstGeom prst="rect">
                      <a:avLst/>
                    </a:prstGeom>
                    <a:ln>
                      <a:noFill/>
                    </a:ln>
                    <a:extLst>
                      <a:ext uri="{53640926-AAD7-44D8-BBD7-CCE9431645EC}">
                        <a14:shadowObscured xmlns:a14="http://schemas.microsoft.com/office/drawing/2010/main"/>
                      </a:ext>
                    </a:extLst>
                  </pic:spPr>
                </pic:pic>
              </a:graphicData>
            </a:graphic>
          </wp:inline>
        </w:drawing>
      </w:r>
    </w:p>
    <w:p w:rsidR="00070660" w:rsidRDefault="00070660" w:rsidP="00251888">
      <w:pPr>
        <w:pStyle w:val="Caption"/>
      </w:pPr>
    </w:p>
    <w:p w:rsidR="00D576DC" w:rsidRPr="00FC795E" w:rsidRDefault="00D5451B" w:rsidP="00F575F3">
      <w:pPr>
        <w:pStyle w:val="Caption"/>
      </w:pPr>
      <w:bookmarkStart w:id="142" w:name="_Toc525469948"/>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5</w:t>
      </w:r>
      <w:r w:rsidR="00462132">
        <w:fldChar w:fldCharType="end"/>
      </w:r>
      <w:r w:rsidR="00AE1C39">
        <w:t xml:space="preserve">: Precision and recall rate of the detector. The </w:t>
      </w:r>
      <w:r>
        <w:t xml:space="preserve">input data </w:t>
      </w:r>
      <w:r w:rsidR="0041645B">
        <w:t>includes</w:t>
      </w:r>
      <w:r>
        <w:t xml:space="preserve"> 88 images</w:t>
      </w:r>
      <w:r w:rsidR="0041645B">
        <w:t xml:space="preserve"> of the captured-MR images of the Z-frame</w:t>
      </w:r>
      <w:r>
        <w:t xml:space="preserve">, </w:t>
      </w:r>
      <w:r w:rsidR="00AE1C39">
        <w:t xml:space="preserve"> which </w:t>
      </w:r>
      <w:r>
        <w:t>60 percent</w:t>
      </w:r>
      <w:r w:rsidR="0041645B">
        <w:t xml:space="preserve"> of the images</w:t>
      </w:r>
      <w:r>
        <w:t xml:space="preserve"> </w:t>
      </w:r>
      <w:r w:rsidR="0041645B">
        <w:t>are</w:t>
      </w:r>
      <w:r w:rsidR="00AE1C39">
        <w:t xml:space="preserve"> randomly selected </w:t>
      </w:r>
      <w:r>
        <w:t xml:space="preserve">for </w:t>
      </w:r>
      <w:r w:rsidR="00AE1C39">
        <w:t xml:space="preserve">the </w:t>
      </w:r>
      <w:r>
        <w:t xml:space="preserve">training </w:t>
      </w:r>
      <w:r w:rsidR="00AE1C39">
        <w:t xml:space="preserve">procedure </w:t>
      </w:r>
      <w:r>
        <w:t>and 40 percent for testing</w:t>
      </w:r>
      <w:r w:rsidR="00F575F3">
        <w:t xml:space="preserve"> of the detector</w:t>
      </w:r>
      <w:r>
        <w:t>.</w:t>
      </w:r>
      <w:bookmarkEnd w:id="141"/>
      <w:r w:rsidR="00AE1C39">
        <w:t xml:space="preserve"> The precision of the detector is 35 percent</w:t>
      </w:r>
      <w:r w:rsidR="0041645B">
        <w:t xml:space="preserve">, </w:t>
      </w:r>
      <w:r w:rsidR="00F575F3">
        <w:t>which</w:t>
      </w:r>
      <w:r w:rsidR="0041645B">
        <w:t xml:space="preserve"> can be improved by adding more images to the dataset</w:t>
      </w:r>
      <w:r w:rsidR="00F575F3">
        <w:t xml:space="preserve"> and increasing t</w:t>
      </w:r>
      <w:r w:rsidR="000003EF">
        <w:t>he layers</w:t>
      </w:r>
      <w:r w:rsidR="00F575F3">
        <w:t xml:space="preserve"> of </w:t>
      </w:r>
      <w:r w:rsidR="002D37A4">
        <w:t xml:space="preserve">the </w:t>
      </w:r>
      <w:r w:rsidR="00F575F3">
        <w:t>convolutional network</w:t>
      </w:r>
      <w:r w:rsidR="0041645B">
        <w:t>.</w:t>
      </w:r>
      <w:bookmarkEnd w:id="142"/>
    </w:p>
    <w:p w:rsidR="003B5942" w:rsidRDefault="0082366F" w:rsidP="00E10746">
      <w:r>
        <w:rPr>
          <w:noProof/>
        </w:rPr>
        <w:lastRenderedPageBreak/>
        <w:drawing>
          <wp:anchor distT="0" distB="0" distL="114300" distR="114300" simplePos="0" relativeHeight="251706880" behindDoc="0" locked="0" layoutInCell="1" allowOverlap="1" wp14:anchorId="5BE2057B" wp14:editId="08F91B40">
            <wp:simplePos x="0" y="0"/>
            <wp:positionH relativeFrom="margin">
              <wp:align>left</wp:align>
            </wp:positionH>
            <wp:positionV relativeFrom="paragraph">
              <wp:posOffset>0</wp:posOffset>
            </wp:positionV>
            <wp:extent cx="2724150" cy="2834640"/>
            <wp:effectExtent l="0" t="0" r="0" b="381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59">
                      <a:extLst>
                        <a:ext uri="{28A0092B-C50C-407E-A947-70E740481C1C}">
                          <a14:useLocalDpi xmlns:a14="http://schemas.microsoft.com/office/drawing/2010/main" val="0"/>
                        </a:ext>
                      </a:extLst>
                    </a:blip>
                    <a:srcRect l="12630" t="4753" r="13583" b="10786"/>
                    <a:stretch/>
                  </pic:blipFill>
                  <pic:spPr bwMode="auto">
                    <a:xfrm>
                      <a:off x="0" y="0"/>
                      <a:ext cx="272415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274C4">
        <w:rPr>
          <w:noProof/>
        </w:rPr>
        <mc:AlternateContent>
          <mc:Choice Requires="wps">
            <w:drawing>
              <wp:anchor distT="0" distB="0" distL="114300" distR="114300" simplePos="0" relativeHeight="251899392" behindDoc="0" locked="0" layoutInCell="1" allowOverlap="1" wp14:anchorId="57971860" wp14:editId="5A8F0892">
                <wp:simplePos x="0" y="0"/>
                <wp:positionH relativeFrom="column">
                  <wp:posOffset>4183450</wp:posOffset>
                </wp:positionH>
                <wp:positionV relativeFrom="paragraph">
                  <wp:posOffset>2953243</wp:posOffset>
                </wp:positionV>
                <wp:extent cx="907415" cy="174625"/>
                <wp:effectExtent l="0" t="0" r="6985" b="0"/>
                <wp:wrapTopAndBottom/>
                <wp:docPr id="1073741954" name="Text Box 1073741954"/>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205D39" w:rsidRPr="00CF759E" w:rsidRDefault="00205D39"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971860" id="Text Box 1073741954" o:spid="_x0000_s1127" type="#_x0000_t202" style="position:absolute;left:0;text-align:left;margin-left:329.4pt;margin-top:232.55pt;width:71.45pt;height:13.75pt;z-index:2518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" stroked="f">
                <v:textbox inset="0,0,0,0">
                  <w:txbxContent>
                    <w:p w:rsidR="00205D39" w:rsidRPr="00CF759E" w:rsidRDefault="00205D39" w:rsidP="00251888">
                      <w:pPr>
                        <w:pStyle w:val="Caption"/>
                      </w:pPr>
                      <w:r>
                        <w:t>(b)</w:t>
                      </w:r>
                    </w:p>
                  </w:txbxContent>
                </v:textbox>
                <w10:wrap type="topAndBottom"/>
              </v:shape>
            </w:pict>
          </mc:Fallback>
        </mc:AlternateContent>
      </w:r>
      <w:r w:rsidR="00D274C4">
        <w:rPr>
          <w:noProof/>
        </w:rPr>
        <mc:AlternateContent>
          <mc:Choice Requires="wps">
            <w:drawing>
              <wp:anchor distT="0" distB="0" distL="114300" distR="114300" simplePos="0" relativeHeight="251897344" behindDoc="0" locked="0" layoutInCell="1" allowOverlap="1" wp14:anchorId="3C489FE2" wp14:editId="492A6895">
                <wp:simplePos x="0" y="0"/>
                <wp:positionH relativeFrom="column">
                  <wp:posOffset>1071386</wp:posOffset>
                </wp:positionH>
                <wp:positionV relativeFrom="paragraph">
                  <wp:posOffset>2948658</wp:posOffset>
                </wp:positionV>
                <wp:extent cx="893445" cy="174625"/>
                <wp:effectExtent l="0" t="0" r="1905" b="0"/>
                <wp:wrapTopAndBottom/>
                <wp:docPr id="1073741953" name="Text Box 107374195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205D39" w:rsidRPr="00CF759E" w:rsidRDefault="00205D39"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489FE2" id="Text Box 1073741953" o:spid="_x0000_s1128" type="#_x0000_t202" style="position:absolute;left:0;text-align:left;margin-left:84.35pt;margin-top:232.2pt;width:70.35pt;height:13.75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" stroked="f">
                <v:textbox inset="0,0,0,0">
                  <w:txbxContent>
                    <w:p w:rsidR="00205D39" w:rsidRPr="00CF759E" w:rsidRDefault="00205D39" w:rsidP="00251888">
                      <w:pPr>
                        <w:pStyle w:val="Caption"/>
                      </w:pPr>
                      <w:r>
                        <w:t>(</w:t>
                      </w:r>
                      <w:r w:rsidRPr="00CF759E">
                        <w:t>a</w:t>
                      </w:r>
                      <w:r>
                        <w:t>)</w:t>
                      </w:r>
                    </w:p>
                  </w:txbxContent>
                </v:textbox>
                <w10:wrap type="topAndBottom"/>
              </v:shape>
            </w:pict>
          </mc:Fallback>
        </mc:AlternateContent>
      </w:r>
      <w:r w:rsidR="00D274C4">
        <w:rPr>
          <w:noProof/>
        </w:rPr>
        <mc:AlternateContent>
          <mc:Choice Requires="wps">
            <w:drawing>
              <wp:anchor distT="0" distB="0" distL="114300" distR="114300" simplePos="0" relativeHeight="251779584" behindDoc="0" locked="0" layoutInCell="1" allowOverlap="1" wp14:anchorId="7AFB00E7" wp14:editId="0A5EA9E3">
                <wp:simplePos x="0" y="0"/>
                <wp:positionH relativeFrom="margin">
                  <wp:align>right</wp:align>
                </wp:positionH>
                <wp:positionV relativeFrom="paragraph">
                  <wp:posOffset>3310679</wp:posOffset>
                </wp:positionV>
                <wp:extent cx="57016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rsidR="00205D39" w:rsidRPr="00134C7D" w:rsidRDefault="00205D39" w:rsidP="004C4F05">
                            <w:pPr>
                              <w:pStyle w:val="Caption"/>
                            </w:pPr>
                            <w:bookmarkStart w:id="143" w:name="_Toc523735300"/>
                            <w:bookmarkStart w:id="144" w:name="_Toc524625283"/>
                            <w:bookmarkStart w:id="145" w:name="_Toc52546994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bookmarkEnd w:id="143"/>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FB00E7" id="Text Box 51" o:spid="_x0000_s1129" type="#_x0000_t202" style="position:absolute;left:0;text-align:left;margin-left:397.75pt;margin-top:260.7pt;width:448.95pt;height:.05pt;z-index:2517795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" stroked="f">
                <v:textbox style="mso-fit-shape-to-text:t" inset="0,0,0,0">
                  <w:txbxContent>
                    <w:p w:rsidR="00205D39" w:rsidRPr="00134C7D" w:rsidRDefault="00205D39" w:rsidP="004C4F05">
                      <w:pPr>
                        <w:pStyle w:val="Caption"/>
                      </w:pPr>
                      <w:bookmarkStart w:id="146" w:name="_Toc523735300"/>
                      <w:bookmarkStart w:id="147" w:name="_Toc524625283"/>
                      <w:bookmarkStart w:id="148" w:name="_Toc52546994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bookmarkEnd w:id="146"/>
                      <w:bookmarkEnd w:id="147"/>
                      <w:bookmarkEnd w:id="148"/>
                    </w:p>
                  </w:txbxContent>
                </v:textbox>
                <w10:wrap type="topAndBottom" anchorx="margin"/>
              </v:shape>
            </w:pict>
          </mc:Fallback>
        </mc:AlternateContent>
      </w:r>
      <w:r w:rsidR="002D37A4">
        <w:rPr>
          <w:noProof/>
        </w:rPr>
        <w:drawing>
          <wp:anchor distT="0" distB="0" distL="114300" distR="114300" simplePos="0" relativeHeight="251705856" behindDoc="0" locked="0" layoutInCell="1" allowOverlap="1" wp14:anchorId="6CA828A1" wp14:editId="0A2B870D">
            <wp:simplePos x="0" y="0"/>
            <wp:positionH relativeFrom="margin">
              <wp:align>right</wp:align>
            </wp:positionH>
            <wp:positionV relativeFrom="paragraph">
              <wp:posOffset>424</wp:posOffset>
            </wp:positionV>
            <wp:extent cx="2807649" cy="2834640"/>
            <wp:effectExtent l="0" t="0" r="0" b="381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60">
                      <a:extLst>
                        <a:ext uri="{28A0092B-C50C-407E-A947-70E740481C1C}">
                          <a14:useLocalDpi xmlns:a14="http://schemas.microsoft.com/office/drawing/2010/main" val="0"/>
                        </a:ext>
                      </a:extLst>
                    </a:blip>
                    <a:srcRect l="13129" t="4914" r="13084" b="11028"/>
                    <a:stretch/>
                  </pic:blipFill>
                  <pic:spPr bwMode="auto">
                    <a:xfrm>
                      <a:off x="0" y="0"/>
                      <a:ext cx="2807649"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10746" w:rsidRDefault="00E10746" w:rsidP="00E10746"/>
    <w:p w:rsidR="002A02D7" w:rsidRDefault="002A02D7" w:rsidP="003B5942">
      <w:pPr>
        <w:pStyle w:val="Heading4"/>
        <w:spacing w:before="0"/>
      </w:pPr>
      <w:bookmarkStart w:id="149" w:name="_Toc525470013"/>
      <w:r>
        <w:t>Noise removal of</w:t>
      </w:r>
      <w:r w:rsidR="00697ECE">
        <w:t xml:space="preserve"> the MR-</w:t>
      </w:r>
      <w:r>
        <w:t>images</w:t>
      </w:r>
      <w:bookmarkEnd w:id="149"/>
    </w:p>
    <w:p w:rsidR="002A02D7" w:rsidRDefault="00937A5D" w:rsidP="00EC5F5A">
      <w:r>
        <w:t>As it is explained in</w:t>
      </w:r>
      <w:r w:rsidR="006D4805">
        <w:t xml:space="preserve"> the</w:t>
      </w:r>
      <w:r>
        <w:t xml:space="preserve"> </w:t>
      </w:r>
      <w:r w:rsidR="00426986">
        <w:t>literature survey</w:t>
      </w:r>
      <w:r w:rsidR="00B1167E">
        <w:t xml:space="preserve"> (section </w:t>
      </w:r>
      <w:r w:rsidR="00B1167E">
        <w:fldChar w:fldCharType="begin"/>
      </w:r>
      <w:r w:rsidR="00B1167E">
        <w:instrText xml:space="preserve"> REF _Ref525138354 \n \h </w:instrText>
      </w:r>
      <w:r w:rsidR="00B1167E">
        <w:fldChar w:fldCharType="separate"/>
      </w:r>
      <w:r w:rsidR="00B1167E">
        <w:rPr>
          <w:rFonts w:hint="cs"/>
          <w:cs/>
        </w:rPr>
        <w:t>‎</w:t>
      </w:r>
      <w:r w:rsidR="00B1167E">
        <w:t>2.1</w:t>
      </w:r>
      <w:r w:rsidR="00B1167E">
        <w:fldChar w:fldCharType="end"/>
      </w:r>
      <w:r w:rsidR="00B1167E">
        <w:t>)</w:t>
      </w:r>
      <w:r>
        <w:t>, i</w:t>
      </w:r>
      <w:r w:rsidR="00BE17B4">
        <w:t>n magnetic resonance</w:t>
      </w:r>
      <w:r w:rsidR="00AC6401">
        <w:t xml:space="preserve"> images, noise is commonly </w:t>
      </w:r>
      <w:r w:rsidR="004744D0">
        <w:t>represented by means of a Rician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MR</w:t>
      </w:r>
      <w:r w:rsidR="003E09B5">
        <w:t>I</w:t>
      </w:r>
      <w:r w:rsidR="00833353">
        <w:t xml:space="preserve"> </w:t>
      </w:r>
      <w:r w:rsidR="00752E69">
        <w:t>data</w:t>
      </w:r>
      <w:r w:rsidR="004744D0">
        <w:t>.</w:t>
      </w:r>
      <w:r w:rsidR="00EB5DCA">
        <w:t xml:space="preserve"> T</w:t>
      </w:r>
      <w:r w:rsidR="001C19FD">
        <w:t xml:space="preserve">his noise </w:t>
      </w:r>
      <w:r w:rsidR="008B089F">
        <w:t xml:space="preserve">affects the </w:t>
      </w:r>
      <w:r w:rsidR="006D4805">
        <w:t>performance</w:t>
      </w:r>
      <w:r w:rsidR="008B089F">
        <w:t xml:space="preserve"> of </w:t>
      </w:r>
      <w:r w:rsidR="00697602">
        <w:t xml:space="preserve">the </w:t>
      </w:r>
      <w:r w:rsidR="008B089F">
        <w:t xml:space="preserve">processing </w:t>
      </w:r>
      <w:r w:rsidR="00B1167E">
        <w:t xml:space="preserve">techniques applied on </w:t>
      </w:r>
      <w:r w:rsidR="00697602">
        <w:t>the MR</w:t>
      </w:r>
      <w:r w:rsidR="00B1167E">
        <w:t>-</w:t>
      </w:r>
      <w:r w:rsidR="00FF2B52">
        <w:t>images</w:t>
      </w:r>
      <w:r w:rsidR="00697602">
        <w:t>, such as registration, segmentation, and localization</w:t>
      </w:r>
      <w:r w:rsidR="001D7EF9">
        <w:t xml:space="preserve"> </w:t>
      </w:r>
      <w:sdt>
        <w:sdtPr>
          <w:alias w:val="Don't edit this field"/>
          <w:tag w:val="CitaviPlaceholder#afd48f50-f5be-4186-b520-079c6debe927"/>
          <w:id w:val="-416475087"/>
          <w:placeholder>
            <w:docPart w:val="DefaultPlaceholder_-1854013440"/>
          </w:placeholder>
        </w:sdtPr>
        <w:sdtContent>
          <w:r w:rsidR="001D7EF9">
            <w:fldChar w:fldCharType="begin"/>
          </w:r>
          <w:r w:rsidR="00B8294D">
            <w:instrText>ADDIN CitaviPlaceholder{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QWphLUZlcm5hbmRleiwgQWxiZXJvbGEtTG9wZXogZXQgYWwgMjAwOCAtIE5vaXNlIGFuZCBzaWduYWwgZXN0aW1hdGlvbi5qcGciLCJMaW5rZWRSZXNvdXJjZVR5cGUiOjEsIlVyaVN0cmluZyI6IkFqYS1GZXJuYW5kZXosIEFsYmVyb2xhLUxvcGV6IGV0IGFsIDIwMDggLSBOb2lzZSBhbmQgc2lnbmFsIGVzdGltYXRpb24uanBnIiwiUHJvcGVydGllcyI6e319LCJEb2kiOiIxMC4xMTA5L1RJUC4yMDA4LjkyNTM4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NV0ifV19LCJUYWciOiJDaXRhdmlQbGFjZWhvbGRlciNhZmQ0OGY1MC1mNWJlLTQxODYtYjUyMC0wNzljNmRlYmU5MjciLCJUZXh0IjoiWzM1XSIsIldBSVZlcnNpb24iOiI2LjEuMC4wIn0=}</w:instrText>
          </w:r>
          <w:r w:rsidR="001D7EF9">
            <w:fldChar w:fldCharType="separate"/>
          </w:r>
          <w:r w:rsidR="000E712B">
            <w:t>[35]</w:t>
          </w:r>
          <w:r w:rsidR="001D7EF9">
            <w:fldChar w:fldCharType="end"/>
          </w:r>
        </w:sdtContent>
      </w:sdt>
      <w:r w:rsidR="00697602">
        <w:t>.</w:t>
      </w:r>
      <w:r w:rsidR="00BE17B4">
        <w:t xml:space="preserve"> </w:t>
      </w:r>
      <w:r w:rsidR="003E241A">
        <w:t>During the noise removal process</w:t>
      </w:r>
      <w:r w:rsidR="00BE17B4">
        <w:t>,</w:t>
      </w:r>
      <w:r w:rsidR="003823C7">
        <w:t xml:space="preserve"> </w:t>
      </w:r>
      <w:r w:rsidR="00BE17B4">
        <w:t xml:space="preserve">a </w:t>
      </w:r>
      <w:r w:rsidR="00993DFB">
        <w:t>tradeoff between</w:t>
      </w:r>
      <w:r w:rsidR="006C4AE7">
        <w:t xml:space="preserve"> the</w:t>
      </w:r>
      <w:r w:rsidR="00993DFB">
        <w:t xml:space="preserve"> noise reduction and</w:t>
      </w:r>
      <w:r w:rsidR="00D06D0E">
        <w:t xml:space="preserve"> the </w:t>
      </w:r>
      <w:r w:rsidR="00844576">
        <w:t>preservation o</w:t>
      </w:r>
      <w:r w:rsidR="00FA465A">
        <w:t>f the</w:t>
      </w:r>
      <w:r w:rsidR="006C4AE7">
        <w:t xml:space="preserve"> relevant </w:t>
      </w:r>
      <w:r w:rsidR="00993DFB">
        <w:t xml:space="preserve">features </w:t>
      </w:r>
      <w:r w:rsidR="006C4AE7">
        <w:t xml:space="preserve">in the image </w:t>
      </w:r>
      <w:r w:rsidR="00DD6DF1">
        <w:t>must</w:t>
      </w:r>
      <w:r w:rsidR="00DF440F">
        <w:t xml:space="preserve"> be </w:t>
      </w:r>
      <w:r w:rsidR="006F57F3">
        <w:t>considered.</w:t>
      </w:r>
      <w:r w:rsidR="00000E11">
        <w:t xml:space="preserve"> </w:t>
      </w:r>
      <w:r w:rsidR="003823C7">
        <w:t>Consequently,</w:t>
      </w:r>
      <w:r w:rsidR="00AE09A4">
        <w:t xml:space="preserve"> in this project,</w:t>
      </w:r>
      <w:r w:rsidR="006C4AE7">
        <w:t xml:space="preserve"> </w:t>
      </w:r>
      <w:r w:rsidR="003823C7">
        <w:t>dif</w:t>
      </w:r>
      <w:r w:rsidR="000D0914">
        <w:t>ferent</w:t>
      </w:r>
      <w:r w:rsidR="00675F41">
        <w:t xml:space="preserve"> </w:t>
      </w:r>
      <w:r w:rsidR="000D0914">
        <w:t>noise removal methods have</w:t>
      </w:r>
      <w:r w:rsidR="003823C7">
        <w:t xml:space="preserve"> been</w:t>
      </w:r>
      <w:r w:rsidR="00600E4E">
        <w:t xml:space="preserve"> investigated</w:t>
      </w:r>
      <w:r w:rsidR="002127CE">
        <w:t xml:space="preserve"> </w:t>
      </w:r>
      <w:r w:rsidR="00AE09A4">
        <w:t>for the objective to</w:t>
      </w:r>
      <w:r w:rsidR="00600E4E">
        <w:t xml:space="preserve"> assess</w:t>
      </w:r>
      <w:r w:rsidR="002127CE">
        <w:t xml:space="preserve"> the</w:t>
      </w:r>
      <w:r w:rsidR="00600E4E">
        <w:t>ir accuracy</w:t>
      </w:r>
      <w:r w:rsidR="002127CE">
        <w:t xml:space="preserve"> </w:t>
      </w:r>
      <w:r w:rsidR="00EC5F5A">
        <w:t>for</w:t>
      </w:r>
      <w:r w:rsidR="00600E4E">
        <w:t xml:space="preserve"> suppressing the noise o</w:t>
      </w:r>
      <w:r w:rsidR="00EC5F5A">
        <w:t>f</w:t>
      </w:r>
      <w:r w:rsidR="00600E4E">
        <w:t xml:space="preserve"> the captured-MR images</w:t>
      </w:r>
      <w:r w:rsidR="00655DE2">
        <w:t>.</w:t>
      </w:r>
    </w:p>
    <w:p w:rsidR="00FF3A2A" w:rsidRDefault="00FF3A2A" w:rsidP="00DD6DF1"/>
    <w:p w:rsidR="0051436D" w:rsidRPr="00EC5F5A" w:rsidRDefault="00D56730" w:rsidP="00BE17B4">
      <w:pPr>
        <w:pStyle w:val="ListParagraph"/>
        <w:numPr>
          <w:ilvl w:val="0"/>
          <w:numId w:val="32"/>
        </w:numPr>
        <w:rPr>
          <w:rFonts w:asciiTheme="majorHAnsi" w:hAnsiTheme="majorHAnsi"/>
          <w:b/>
          <w:bCs/>
          <w:sz w:val="28"/>
          <w:szCs w:val="28"/>
        </w:rPr>
      </w:pPr>
      <w:r w:rsidRPr="00EC5F5A">
        <w:rPr>
          <w:rFonts w:asciiTheme="majorHAnsi" w:hAnsiTheme="majorHAnsi"/>
          <w:b/>
          <w:bCs/>
          <w:sz w:val="28"/>
          <w:szCs w:val="28"/>
        </w:rPr>
        <w:lastRenderedPageBreak/>
        <w:t>Image denoising</w:t>
      </w:r>
      <w:r w:rsidR="0051436D" w:rsidRPr="00EC5F5A">
        <w:rPr>
          <w:rFonts w:asciiTheme="majorHAnsi" w:hAnsiTheme="majorHAnsi"/>
          <w:b/>
          <w:bCs/>
          <w:sz w:val="28"/>
          <w:szCs w:val="28"/>
        </w:rPr>
        <w:t xml:space="preserve"> using Gaussian Smoothing Filter</w:t>
      </w:r>
    </w:p>
    <w:p w:rsidR="0051436D" w:rsidRDefault="0051436D" w:rsidP="009F46CC">
      <w:r>
        <w:t xml:space="preserve">The Gaussian filter is a type of </w:t>
      </w:r>
      <w:r w:rsidR="009F46CC">
        <w:t xml:space="preserve">the </w:t>
      </w:r>
      <w:r>
        <w:t>imag</w:t>
      </w:r>
      <w:r w:rsidR="009F46CC">
        <w:t>e-smoothing filter that</w:t>
      </w:r>
      <w:r>
        <w:t xml:space="preserve"> reduces</w:t>
      </w:r>
      <w:r w:rsidR="009F46CC">
        <w:t xml:space="preserve"> the</w:t>
      </w:r>
      <w:r>
        <w:t xml:space="preserve"> noise by blurring the image. </w:t>
      </w:r>
      <w:r w:rsidR="00436A93">
        <w:t>The</w:t>
      </w:r>
      <w:r>
        <w:t xml:space="preserve"> Gaussian function</w:t>
      </w:r>
      <w:r w:rsidR="00BF0047">
        <w:t xml:space="preserve"> that is defined in equation </w:t>
      </w:r>
      <w:r w:rsidR="008306EC">
        <w:t>3</w:t>
      </w:r>
      <w:r w:rsidR="00BF0047">
        <w:t>.</w:t>
      </w:r>
      <w:r w:rsidR="009F46CC">
        <w:t>7</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rsidR="00155F6B">
        <w:rPr>
          <w:rFonts w:eastAsiaTheme="minorEastAsia"/>
        </w:rPr>
        <w:t xml:space="preserve"> </w:t>
      </w:r>
      <w:sdt>
        <w:sdtPr>
          <w:rPr>
            <w:rFonts w:eastAsiaTheme="minorEastAsia"/>
          </w:rPr>
          <w:alias w:val="Don’t edit this field."/>
          <w:tag w:val="CitaviPlaceholder#dfd6548d-9a3f-43fe-be57-ba5cf2154e1c"/>
          <w:id w:val="-598640604"/>
          <w:placeholder>
            <w:docPart w:val="DefaultPlaceholder_-1854013440"/>
          </w:placeholder>
        </w:sdtPr>
        <w:sdtContent>
          <w:r w:rsidR="00155F6B">
            <w:rPr>
              <w:rFonts w:eastAsiaTheme="minorEastAsia"/>
            </w:rPr>
            <w:fldChar w:fldCharType="begin"/>
          </w:r>
          <w:r w:rsidR="00B8294D">
            <w:rPr>
              <w:rFonts w:eastAsiaTheme="minorEastAsia"/>
            </w:rPr>
            <w:instrText>ADDIN CitaviPlaceholder{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UxMTktNSIsIktleXdvcmRzIjpbXSwiTG9jYXRpb25zIjpbXSwiT3JnYW5pemF0aW9ucyI6W10sIk90aGVyc0ludm9sdmVkIjpbXSwiUHVibGlzaGVycyI6W3siJGlkIjoiMTM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Nl0ifV19LCJUYWciOiJDaXRhdmlQbGFjZWhvbGRlciNkZmQ2NTQ4ZC05YTNmLTQzZmUtYmU1Ny1iYTVjZjIxNTRlMWMiLCJUZXh0IjoiWzM2XSIsIldBSVZlcnNpb24iOiI2LjEuMC4wIn0=}</w:instrText>
          </w:r>
          <w:r w:rsidR="00155F6B">
            <w:rPr>
              <w:rFonts w:eastAsiaTheme="minorEastAsia"/>
            </w:rPr>
            <w:fldChar w:fldCharType="separate"/>
          </w:r>
          <w:r w:rsidR="000E712B">
            <w:rPr>
              <w:rFonts w:eastAsiaTheme="minorEastAsia"/>
            </w:rPr>
            <w:t>[36]</w:t>
          </w:r>
          <w:r w:rsidR="00155F6B">
            <w:rPr>
              <w:rFonts w:eastAsiaTheme="minorEastAsia"/>
            </w:rPr>
            <w:fldChar w:fldCharType="end"/>
          </w:r>
        </w:sdtContent>
      </w:sdt>
      <w:r>
        <w:t xml:space="preserve">. </w:t>
      </w:r>
    </w:p>
    <w:p w:rsidR="00425BEF" w:rsidRDefault="00B72A09" w:rsidP="008306EC">
      <w:r>
        <w:tab/>
      </w:r>
      <w:r>
        <w:tab/>
      </w:r>
    </w:p>
    <w:p w:rsidR="008F782A" w:rsidRPr="001A5D64" w:rsidRDefault="008F782A" w:rsidP="009F46CC">
      <w:pPr>
        <w:pStyle w:val="Caption"/>
        <w:ind w:left="2880" w:firstLine="720"/>
      </w:pPr>
      <m:oMath>
        <m:r>
          <w:rPr>
            <w:rFonts w:ascii="Cambria Math" w:hAnsi="Cambria Math"/>
          </w:rPr>
          <m:t>G</m:t>
        </m:r>
        <m:d>
          <m:dPr>
            <m:ctrlPr>
              <w:rPr>
                <w:rFonts w:ascii="Cambria Math" w:hAnsi="Cambria Math"/>
              </w:rPr>
            </m:ctrlPr>
          </m:dPr>
          <m:e>
            <m:r>
              <w:rPr>
                <w:rFonts w:ascii="Cambria Math" w:hAnsi="Cambria Math"/>
              </w:rPr>
              <m:t>x,y</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π</m:t>
            </m:r>
            <m:sSup>
              <m:sSupPr>
                <m:ctrlPr>
                  <w:rPr>
                    <w:rFonts w:ascii="Cambria Math" w:hAnsi="Cambria Math"/>
                  </w:rPr>
                </m:ctrlPr>
              </m:sSupPr>
              <m:e>
                <m:r>
                  <w:rPr>
                    <w:rFonts w:ascii="Cambria Math" w:hAnsi="Cambria Math"/>
                  </w:rPr>
                  <m:t>σ</m:t>
                </m:r>
              </m:e>
              <m:sup>
                <m:r>
                  <w:rPr>
                    <w:rFonts w:ascii="Cambria Math" w:hAnsi="Cambria Math"/>
                  </w:rPr>
                  <m:t>2</m:t>
                </m:r>
              </m:sup>
            </m:sSup>
          </m:den>
        </m:f>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2</m:t>
                    </m:r>
                  </m:sup>
                </m:sSup>
              </m:num>
              <m:den>
                <m:r>
                  <w:rPr>
                    <w:rFonts w:ascii="Cambria Math" w:hAnsi="Cambria Math"/>
                  </w:rPr>
                  <m:t>2π</m:t>
                </m:r>
                <m:sSup>
                  <m:sSupPr>
                    <m:ctrlPr>
                      <w:rPr>
                        <w:rFonts w:ascii="Cambria Math" w:hAnsi="Cambria Math"/>
                      </w:rPr>
                    </m:ctrlPr>
                  </m:sSupPr>
                  <m:e>
                    <m:r>
                      <w:rPr>
                        <w:rFonts w:ascii="Cambria Math" w:hAnsi="Cambria Math"/>
                      </w:rPr>
                      <m:t>σ</m:t>
                    </m:r>
                  </m:e>
                  <m:sup>
                    <m:r>
                      <w:rPr>
                        <w:rFonts w:ascii="Cambria Math" w:hAnsi="Cambria Math"/>
                      </w:rPr>
                      <m:t>2</m:t>
                    </m:r>
                  </m:sup>
                </m:sSup>
              </m:den>
            </m:f>
          </m:sup>
        </m:sSup>
      </m:oMath>
      <w:r w:rsidR="00B72A09">
        <w:rPr>
          <w:rFonts w:eastAsiaTheme="minorEastAsia"/>
        </w:rPr>
        <w:tab/>
      </w:r>
      <w:r w:rsidR="00B72A09">
        <w:rPr>
          <w:rFonts w:eastAsiaTheme="minorEastAsia"/>
        </w:rPr>
        <w:tab/>
      </w:r>
      <w:r w:rsidR="00B72A09">
        <w:rPr>
          <w:rFonts w:eastAsiaTheme="minorEastAsia"/>
        </w:rPr>
        <w:tab/>
      </w:r>
      <w:r w:rsidR="009F46CC" w:rsidRPr="009F46CC">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7</w:t>
      </w:r>
      <w:r w:rsidR="004B2E70">
        <w:rPr>
          <w:rFonts w:eastAsiaTheme="minorEastAsia"/>
          <w:i w:val="0"/>
          <w:iCs w:val="0"/>
        </w:rPr>
        <w:fldChar w:fldCharType="end"/>
      </w:r>
      <w:r w:rsidR="009F46CC" w:rsidRPr="009F46CC">
        <w:rPr>
          <w:rFonts w:eastAsiaTheme="minorEastAsia"/>
          <w:i w:val="0"/>
          <w:iCs w:val="0"/>
        </w:rPr>
        <w:t>)</w:t>
      </w:r>
    </w:p>
    <w:p w:rsidR="00425BEF" w:rsidRDefault="00425BEF" w:rsidP="00425BEF"/>
    <w:p w:rsidR="004049C2" w:rsidRDefault="00D27C71" w:rsidP="007555DF">
      <w:r>
        <w:t>The Gaussian</w:t>
      </w:r>
      <w:r w:rsidR="004049C2">
        <w:t xml:space="preserve"> smoothing filter</w:t>
      </w:r>
      <w:r w:rsidR="00533A25">
        <w:t xml:space="preserve"> based on the equation 3.7 is applied to the captured-MR </w:t>
      </w:r>
      <w:r w:rsidR="004049C2">
        <w:t>images</w:t>
      </w:r>
      <w:r>
        <w:t xml:space="preserve"> of the Z-frame</w:t>
      </w:r>
      <w:r w:rsidR="004049C2">
        <w:t xml:space="preserve"> to </w:t>
      </w:r>
      <w:r w:rsidR="00F25CAA">
        <w:t xml:space="preserve">suppress the Gaussian distributed noise. Figure </w:t>
      </w:r>
      <w:r w:rsidR="005579B2">
        <w:t>3.1</w:t>
      </w:r>
      <w:r w:rsidR="007555DF">
        <w:t>7</w:t>
      </w:r>
      <w:r w:rsidR="00F25CAA">
        <w:t xml:space="preserve"> shows the </w:t>
      </w:r>
      <w:r w:rsidR="000C3043">
        <w:t>image before and after filtering operation.</w:t>
      </w:r>
      <w:r w:rsidR="00F25CAA">
        <w:t xml:space="preserve"> </w:t>
      </w:r>
    </w:p>
    <w:p w:rsidR="003239A9" w:rsidRDefault="003239A9" w:rsidP="00757386"/>
    <w:p w:rsidR="00BF0047" w:rsidRDefault="007555DF" w:rsidP="00533A25">
      <w:pPr>
        <w:tabs>
          <w:tab w:val="left" w:pos="3591"/>
        </w:tabs>
      </w:pPr>
      <w:r>
        <w:rPr>
          <w:noProof/>
        </w:rPr>
        <w:drawing>
          <wp:anchor distT="0" distB="0" distL="114300" distR="114300" simplePos="0" relativeHeight="251694592" behindDoc="1" locked="0" layoutInCell="1" allowOverlap="1" wp14:anchorId="42E8BA31" wp14:editId="753BB3AD">
            <wp:simplePos x="0" y="0"/>
            <wp:positionH relativeFrom="margin">
              <wp:align>left</wp:align>
            </wp:positionH>
            <wp:positionV relativeFrom="paragraph">
              <wp:posOffset>68793</wp:posOffset>
            </wp:positionV>
            <wp:extent cx="2834640" cy="2734672"/>
            <wp:effectExtent l="0" t="6985"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61">
                      <a:extLst>
                        <a:ext uri="{28A0092B-C50C-407E-A947-70E740481C1C}">
                          <a14:useLocalDpi xmlns:a14="http://schemas.microsoft.com/office/drawing/2010/main" val="0"/>
                        </a:ext>
                      </a:extLst>
                    </a:blip>
                    <a:srcRect l="16665" t="9697" r="16960" b="13665"/>
                    <a:stretch/>
                  </pic:blipFill>
                  <pic:spPr bwMode="auto">
                    <a:xfrm rot="5400000">
                      <a:off x="0" y="0"/>
                      <a:ext cx="2834640" cy="27346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3A25">
        <w:rPr>
          <w:noProof/>
        </w:rPr>
        <w:drawing>
          <wp:anchor distT="0" distB="0" distL="114300" distR="114300" simplePos="0" relativeHeight="251693568" behindDoc="1" locked="0" layoutInCell="1" allowOverlap="1" wp14:anchorId="0E68F7CD" wp14:editId="6BF72200">
            <wp:simplePos x="0" y="0"/>
            <wp:positionH relativeFrom="margin">
              <wp:align>right</wp:align>
            </wp:positionH>
            <wp:positionV relativeFrom="paragraph">
              <wp:posOffset>53094</wp:posOffset>
            </wp:positionV>
            <wp:extent cx="2834640" cy="2786455"/>
            <wp:effectExtent l="5080" t="0" r="8890"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62">
                      <a:extLst>
                        <a:ext uri="{28A0092B-C50C-407E-A947-70E740481C1C}">
                          <a14:useLocalDpi xmlns:a14="http://schemas.microsoft.com/office/drawing/2010/main" val="0"/>
                        </a:ext>
                      </a:extLst>
                    </a:blip>
                    <a:srcRect l="16090" t="7246" r="17739" b="14907"/>
                    <a:stretch/>
                  </pic:blipFill>
                  <pic:spPr bwMode="auto">
                    <a:xfrm rot="5400000">
                      <a:off x="0" y="0"/>
                      <a:ext cx="2834640" cy="2786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3A25">
        <w:tab/>
      </w:r>
    </w:p>
    <w:p w:rsidR="00570936" w:rsidRDefault="00570936" w:rsidP="00533A25">
      <w:pPr>
        <w:tabs>
          <w:tab w:val="left" w:pos="720"/>
          <w:tab w:val="right" w:pos="9026"/>
        </w:tabs>
      </w:pPr>
      <w:r>
        <w:tab/>
      </w:r>
      <w:r w:rsidR="00533A25">
        <w:tab/>
      </w:r>
    </w:p>
    <w:p w:rsidR="00570936" w:rsidRDefault="00570936" w:rsidP="00533A25">
      <w:pPr>
        <w:tabs>
          <w:tab w:val="left" w:pos="1316"/>
          <w:tab w:val="left" w:pos="7929"/>
        </w:tabs>
        <w:jc w:val="center"/>
      </w:pPr>
    </w:p>
    <w:p w:rsidR="00570936" w:rsidRDefault="000E21C4" w:rsidP="00533A25">
      <w:pPr>
        <w:tabs>
          <w:tab w:val="left" w:pos="720"/>
          <w:tab w:val="left" w:pos="1440"/>
          <w:tab w:val="left" w:pos="7467"/>
        </w:tabs>
      </w:pPr>
      <w:r>
        <w:tab/>
      </w:r>
      <w:r>
        <w:tab/>
      </w:r>
      <w:r w:rsidR="00533A25">
        <w:tab/>
      </w:r>
    </w:p>
    <w:p w:rsidR="00570936" w:rsidRDefault="008E767C" w:rsidP="008C78AC">
      <w:pPr>
        <w:tabs>
          <w:tab w:val="left" w:pos="720"/>
          <w:tab w:val="left" w:pos="3267"/>
          <w:tab w:val="left" w:pos="6104"/>
        </w:tabs>
      </w:pPr>
      <w:r>
        <w:tab/>
      </w:r>
      <w:r w:rsidR="008C78AC">
        <w:tab/>
      </w:r>
      <w:r w:rsidR="008C78AC">
        <w:tab/>
      </w:r>
    </w:p>
    <w:p w:rsidR="00570936" w:rsidRDefault="008E767C" w:rsidP="008C78AC">
      <w:pPr>
        <w:tabs>
          <w:tab w:val="left" w:pos="720"/>
          <w:tab w:val="left" w:pos="2687"/>
        </w:tabs>
      </w:pPr>
      <w:r>
        <w:tab/>
      </w:r>
      <w:r w:rsidR="008C78AC">
        <w:tab/>
      </w:r>
    </w:p>
    <w:p w:rsidR="00570936" w:rsidRDefault="00533A25" w:rsidP="00765EA3">
      <w:pPr>
        <w:tabs>
          <w:tab w:val="left" w:pos="3858"/>
        </w:tabs>
      </w:pPr>
      <w:r>
        <w:rPr>
          <w:noProof/>
        </w:rPr>
        <mc:AlternateContent>
          <mc:Choice Requires="wps">
            <w:drawing>
              <wp:anchor distT="0" distB="0" distL="114300" distR="114300" simplePos="0" relativeHeight="251901440" behindDoc="0" locked="0" layoutInCell="1" allowOverlap="1" wp14:anchorId="02E0527D" wp14:editId="72C93BE1">
                <wp:simplePos x="0" y="0"/>
                <wp:positionH relativeFrom="column">
                  <wp:posOffset>1128536</wp:posOffset>
                </wp:positionH>
                <wp:positionV relativeFrom="paragraph">
                  <wp:posOffset>710213</wp:posOffset>
                </wp:positionV>
                <wp:extent cx="893445" cy="174625"/>
                <wp:effectExtent l="0" t="0" r="1905" b="0"/>
                <wp:wrapTopAndBottom/>
                <wp:docPr id="1073741897" name="Text Box 107374189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205D39" w:rsidRPr="00CF759E" w:rsidRDefault="00205D39"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0527D" id="Text Box 1073741897" o:spid="_x0000_s1130" type="#_x0000_t202" style="position:absolute;left:0;text-align:left;margin-left:88.85pt;margin-top:55.9pt;width:70.35pt;height:13.75pt;z-index:2519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" stroked="f">
                <v:textbox inset="0,0,0,0">
                  <w:txbxContent>
                    <w:p w:rsidR="00205D39" w:rsidRPr="00CF759E" w:rsidRDefault="00205D39" w:rsidP="00251888">
                      <w:pPr>
                        <w:pStyle w:val="Caption"/>
                      </w:pPr>
                      <w:r>
                        <w:t>(</w:t>
                      </w:r>
                      <w:r w:rsidRPr="00CF759E">
                        <w:t>a</w:t>
                      </w:r>
                      <w:r>
                        <w:t>)</w:t>
                      </w:r>
                    </w:p>
                  </w:txbxContent>
                </v:textbox>
                <w10:wrap type="topAndBottom"/>
              </v:shape>
            </w:pict>
          </mc:Fallback>
        </mc:AlternateContent>
      </w:r>
      <w:r w:rsidR="00765EA3">
        <w:tab/>
      </w:r>
    </w:p>
    <w:p w:rsidR="00562A4D" w:rsidRDefault="00533A25" w:rsidP="004A1519">
      <w:pPr>
        <w:tabs>
          <w:tab w:val="left" w:pos="2258"/>
        </w:tabs>
        <w:rPr>
          <w:b/>
        </w:rPr>
      </w:pPr>
      <w:r>
        <w:rPr>
          <w:noProof/>
        </w:rPr>
        <mc:AlternateContent>
          <mc:Choice Requires="wps">
            <w:drawing>
              <wp:anchor distT="0" distB="0" distL="114300" distR="114300" simplePos="0" relativeHeight="251903488" behindDoc="0" locked="0" layoutInCell="1" allowOverlap="1" wp14:anchorId="2D0B28F8" wp14:editId="202F70D0">
                <wp:simplePos x="0" y="0"/>
                <wp:positionH relativeFrom="column">
                  <wp:posOffset>4219646</wp:posOffset>
                </wp:positionH>
                <wp:positionV relativeFrom="paragraph">
                  <wp:posOffset>323497</wp:posOffset>
                </wp:positionV>
                <wp:extent cx="893445" cy="174625"/>
                <wp:effectExtent l="0" t="0" r="1905" b="0"/>
                <wp:wrapTopAndBottom/>
                <wp:docPr id="1073741923" name="Text Box 107374192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205D39" w:rsidRPr="00CF759E" w:rsidRDefault="00205D39"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B28F8" id="Text Box 1073741923" o:spid="_x0000_s1131" type="#_x0000_t202" style="position:absolute;left:0;text-align:left;margin-left:332.25pt;margin-top:25.45pt;width:70.35pt;height:13.75pt;z-index:25190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" stroked="f">
                <v:textbox inset="0,0,0,0">
                  <w:txbxContent>
                    <w:p w:rsidR="00205D39" w:rsidRPr="00CF759E" w:rsidRDefault="00205D39" w:rsidP="00251888">
                      <w:pPr>
                        <w:pStyle w:val="Caption"/>
                      </w:pPr>
                      <w:r>
                        <w:t>(b)</w:t>
                      </w:r>
                    </w:p>
                  </w:txbxContent>
                </v:textbox>
                <w10:wrap type="topAndBottom"/>
              </v:shape>
            </w:pict>
          </mc:Fallback>
        </mc:AlternateContent>
      </w:r>
      <w:r w:rsidR="004A1519">
        <w:rPr>
          <w:b/>
        </w:rPr>
        <w:tab/>
      </w:r>
    </w:p>
    <w:p w:rsidR="00562A4D" w:rsidRDefault="00533A25" w:rsidP="00D31B09">
      <w:pPr>
        <w:rPr>
          <w:b/>
        </w:rPr>
      </w:pPr>
      <w:r>
        <w:rPr>
          <w:noProof/>
        </w:rPr>
        <mc:AlternateContent>
          <mc:Choice Requires="wps">
            <w:drawing>
              <wp:anchor distT="0" distB="0" distL="114300" distR="114300" simplePos="0" relativeHeight="251783680" behindDoc="1" locked="0" layoutInCell="1" allowOverlap="1" wp14:anchorId="57079050" wp14:editId="5838221B">
                <wp:simplePos x="0" y="0"/>
                <wp:positionH relativeFrom="margin">
                  <wp:align>left</wp:align>
                </wp:positionH>
                <wp:positionV relativeFrom="paragraph">
                  <wp:posOffset>391513</wp:posOffset>
                </wp:positionV>
                <wp:extent cx="5847644" cy="699911"/>
                <wp:effectExtent l="0" t="0" r="1270" b="5080"/>
                <wp:wrapNone/>
                <wp:docPr id="1073741846" name="Text Box 1073741846"/>
                <wp:cNvGraphicFramePr/>
                <a:graphic xmlns:a="http://schemas.openxmlformats.org/drawingml/2006/main">
                  <a:graphicData uri="http://schemas.microsoft.com/office/word/2010/wordprocessingShape">
                    <wps:wsp>
                      <wps:cNvSpPr txBox="1"/>
                      <wps:spPr>
                        <a:xfrm>
                          <a:off x="0" y="0"/>
                          <a:ext cx="5700889" cy="699911"/>
                        </a:xfrm>
                        <a:prstGeom prst="rect">
                          <a:avLst/>
                        </a:prstGeom>
                        <a:solidFill>
                          <a:prstClr val="white"/>
                        </a:solidFill>
                        <a:ln>
                          <a:noFill/>
                        </a:ln>
                      </wps:spPr>
                      <wps:txbx>
                        <w:txbxContent>
                          <w:p w:rsidR="00205D39" w:rsidRPr="005163E8" w:rsidRDefault="00205D39" w:rsidP="009F33A8">
                            <w:pPr>
                              <w:pStyle w:val="Caption"/>
                            </w:pPr>
                            <w:bookmarkStart w:id="150" w:name="_Toc523735302"/>
                            <w:bookmarkStart w:id="151" w:name="_Toc524625285"/>
                            <w:bookmarkStart w:id="152" w:name="_Toc52546995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a) The T1W image of the Z-frame marker which is acquired using the capture device and the AV converter. (b) Image (a) after denoising using Gaussian smoothing operation.</w:t>
                            </w:r>
                            <w:bookmarkEnd w:id="150"/>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079050" id="Text Box 1073741846" o:spid="_x0000_s1132" type="#_x0000_t202" style="position:absolute;left:0;text-align:left;margin-left:0;margin-top:30.85pt;width:460.45pt;height:55.1pt;z-index:-2515328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" stroked="f">
                <v:textbox inset="0,0,0,0">
                  <w:txbxContent>
                    <w:p w:rsidR="00205D39" w:rsidRPr="005163E8" w:rsidRDefault="00205D39" w:rsidP="009F33A8">
                      <w:pPr>
                        <w:pStyle w:val="Caption"/>
                      </w:pPr>
                      <w:bookmarkStart w:id="153" w:name="_Toc523735302"/>
                      <w:bookmarkStart w:id="154" w:name="_Toc524625285"/>
                      <w:bookmarkStart w:id="155" w:name="_Toc52546995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a) The T1W image of the Z-frame marker which is acquired using the capture device and the AV converter. (b) Image (a) after denoising using Gaussian smoothing operation.</w:t>
                      </w:r>
                      <w:bookmarkEnd w:id="153"/>
                      <w:bookmarkEnd w:id="154"/>
                      <w:bookmarkEnd w:id="155"/>
                    </w:p>
                  </w:txbxContent>
                </v:textbox>
                <w10:wrap anchorx="margin"/>
              </v:shape>
            </w:pict>
          </mc:Fallback>
        </mc:AlternateContent>
      </w:r>
    </w:p>
    <w:p w:rsidR="00562A4D" w:rsidRDefault="00562A4D" w:rsidP="00D31B09">
      <w:pPr>
        <w:rPr>
          <w:b/>
        </w:rPr>
      </w:pPr>
    </w:p>
    <w:p w:rsidR="00814765" w:rsidRPr="000E21C4" w:rsidRDefault="00814765" w:rsidP="00D31B09"/>
    <w:p w:rsidR="002A02D7" w:rsidRPr="00EA2638" w:rsidRDefault="001863BD" w:rsidP="00765EA3">
      <w:pPr>
        <w:pStyle w:val="ListParagraph"/>
        <w:numPr>
          <w:ilvl w:val="0"/>
          <w:numId w:val="32"/>
        </w:numPr>
        <w:rPr>
          <w:rFonts w:asciiTheme="majorHAnsi" w:hAnsiTheme="majorHAnsi"/>
          <w:b/>
          <w:bCs/>
          <w:sz w:val="28"/>
          <w:szCs w:val="28"/>
        </w:rPr>
      </w:pPr>
      <w:r w:rsidRPr="00EA2638">
        <w:rPr>
          <w:rFonts w:asciiTheme="majorHAnsi" w:hAnsiTheme="majorHAnsi"/>
          <w:b/>
          <w:bCs/>
          <w:sz w:val="28"/>
          <w:szCs w:val="28"/>
        </w:rPr>
        <w:lastRenderedPageBreak/>
        <w:t>I</w:t>
      </w:r>
      <w:r w:rsidR="00D944EB" w:rsidRPr="00EA2638">
        <w:rPr>
          <w:rFonts w:asciiTheme="majorHAnsi" w:hAnsiTheme="majorHAnsi"/>
          <w:b/>
          <w:bCs/>
          <w:sz w:val="28"/>
          <w:szCs w:val="28"/>
        </w:rPr>
        <w:t>mage denoising</w:t>
      </w:r>
      <w:r w:rsidR="000F63A3" w:rsidRPr="00EA2638">
        <w:rPr>
          <w:rFonts w:asciiTheme="majorHAnsi" w:hAnsiTheme="majorHAnsi"/>
          <w:b/>
          <w:bCs/>
          <w:sz w:val="28"/>
          <w:szCs w:val="28"/>
        </w:rPr>
        <w:t xml:space="preserve"> using </w:t>
      </w:r>
      <w:r w:rsidR="00765EA3" w:rsidRPr="00EA2638">
        <w:rPr>
          <w:rFonts w:asciiTheme="majorHAnsi" w:hAnsiTheme="majorHAnsi"/>
          <w:b/>
          <w:bCs/>
          <w:sz w:val="28"/>
          <w:szCs w:val="28"/>
        </w:rPr>
        <w:t>W</w:t>
      </w:r>
      <w:r w:rsidR="000F63A3" w:rsidRPr="00EA2638">
        <w:rPr>
          <w:rFonts w:asciiTheme="majorHAnsi" w:hAnsiTheme="majorHAnsi"/>
          <w:b/>
          <w:bCs/>
          <w:sz w:val="28"/>
          <w:szCs w:val="28"/>
        </w:rPr>
        <w:t>avelets</w:t>
      </w:r>
      <w:r w:rsidR="00283E2B" w:rsidRPr="00EA2638">
        <w:rPr>
          <w:rFonts w:asciiTheme="majorHAnsi" w:hAnsiTheme="majorHAnsi"/>
          <w:b/>
          <w:bCs/>
          <w:sz w:val="28"/>
          <w:szCs w:val="28"/>
        </w:rPr>
        <w:t xml:space="preserve"> </w:t>
      </w:r>
    </w:p>
    <w:p w:rsidR="00136F18" w:rsidRDefault="006871C2" w:rsidP="00EB1148">
      <w:r>
        <w:t xml:space="preserve">The nature characteristics of </w:t>
      </w:r>
      <w:r w:rsidR="00064142">
        <w:t xml:space="preserve">the </w:t>
      </w:r>
      <w:r>
        <w:t>wavelet transforms for preserving the edge</w:t>
      </w:r>
      <w:r w:rsidR="00064142">
        <w:t>s</w:t>
      </w:r>
      <w:r>
        <w:t xml:space="preserve"> in</w:t>
      </w:r>
      <w:r w:rsidR="00064142">
        <w:t xml:space="preserve"> the image</w:t>
      </w:r>
      <w:r>
        <w:t xml:space="preserve"> make this filter as one of the most applicable denoising technique.  </w:t>
      </w:r>
      <w:r w:rsidRPr="006C420A">
        <w:t xml:space="preserve">By </w:t>
      </w:r>
      <w:r w:rsidR="006A272D">
        <w:t>applying</w:t>
      </w:r>
      <w:r w:rsidRPr="006C420A">
        <w:t xml:space="preserve"> the Di</w:t>
      </w:r>
      <w:r>
        <w:t xml:space="preserve">screte </w:t>
      </w:r>
      <w:r w:rsidR="00B367A3">
        <w:t>Wavelets T</w:t>
      </w:r>
      <w:r>
        <w:t>ransform (DWT)</w:t>
      </w:r>
      <w:r w:rsidR="006A272D">
        <w:t xml:space="preserve"> to an image, the</w:t>
      </w:r>
      <w:r>
        <w:t xml:space="preserve"> image</w:t>
      </w:r>
      <w:r w:rsidRPr="006C420A">
        <w:t xml:space="preserve"> is decomposed in</w:t>
      </w:r>
      <w:r w:rsidR="00064C64">
        <w:t>to a series of coefficients, such as:</w:t>
      </w:r>
      <w:r>
        <w:t xml:space="preserve"> </w:t>
      </w:r>
      <w:r w:rsidR="00A31777" w:rsidRPr="00552E00">
        <w:t>Scaling coefficients (approximation sub-band) and wavelet coefficients (detail sub-band)</w:t>
      </w:r>
      <w:r w:rsidR="004C7443">
        <w:t xml:space="preserve"> </w:t>
      </w:r>
      <w:sdt>
        <w:sdtPr>
          <w:alias w:val="Don't edit this field"/>
          <w:tag w:val="CitaviPlaceholder#d6ee687b-a9b1-4217-8021-ed3604c03b94"/>
          <w:id w:val="275685410"/>
          <w:placeholder>
            <w:docPart w:val="DefaultPlaceholder_-1854013440"/>
          </w:placeholder>
        </w:sdtPr>
        <w:sdtContent>
          <w:r w:rsidR="004C7443">
            <w:fldChar w:fldCharType="begin"/>
          </w:r>
          <w:r w:rsidR="00B8294D">
            <w:instrText>ADDIN CitaviPlaceholder{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k5vd2FrIDE5OTkgLSBXYXZlbGV0LWJhc2VkIFJpY2lhbiBub2lzZSByZW1vdmFsLmpwZyIsIkxpbmtlZFJlc291cmNlVHlwZSI6MSwiVXJpU3RyaW5nIjoiTm93YWsgMTk5OSAtIFdhdmVsZXQtYmFzZWQgUmljaWFuIG5vaXNlIHJlbW92YWwuanBnIiwiUHJvcGVydGllcyI6e319LCJEb2kiOiIxMC4xMTA5LzgzLjc5MTk2N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}</w:instrText>
          </w:r>
          <w:r w:rsidR="004C7443">
            <w:fldChar w:fldCharType="separate"/>
          </w:r>
          <w:r w:rsidR="000E712B">
            <w:t>[37]</w:t>
          </w:r>
          <w:r w:rsidR="004C7443">
            <w:fldChar w:fldCharType="end"/>
          </w:r>
        </w:sdtContent>
      </w:sdt>
      <w:r w:rsidR="00A31777" w:rsidRPr="00552E00">
        <w:t>.</w:t>
      </w:r>
      <w:r w:rsidR="00A31777">
        <w:t xml:space="preserve"> </w:t>
      </w:r>
      <w:r w:rsidR="00290A7B">
        <w:t xml:space="preserve">The DWT </w:t>
      </w:r>
      <w:r w:rsidR="00033CBF">
        <w:t>defines one</w:t>
      </w:r>
      <w:r w:rsidR="00290A7B">
        <w:t xml:space="preserve"> coefficient</w:t>
      </w:r>
      <w:r w:rsidR="009E23F3">
        <w:t xml:space="preserve"> </w:t>
      </w:r>
      <w:r w:rsidR="00033CBF">
        <w:t>for pixels</w:t>
      </w:r>
      <w:r w:rsidR="009E23F3">
        <w:t xml:space="preserve"> </w:t>
      </w:r>
      <w:r w:rsidR="00033CBF">
        <w:t xml:space="preserve">with </w:t>
      </w:r>
      <w:r w:rsidR="009E23F3">
        <w:t>low SNR</w:t>
      </w:r>
      <w:r w:rsidR="00290A7B">
        <w:t xml:space="preserve"> </w:t>
      </w:r>
      <w:r w:rsidR="00432DEA">
        <w:t>value (noise)</w:t>
      </w:r>
      <w:r w:rsidR="00290A7B">
        <w:t xml:space="preserve">, </w:t>
      </w:r>
      <w:r w:rsidR="00033CBF">
        <w:t>and another</w:t>
      </w:r>
      <w:r w:rsidR="00290A7B">
        <w:t xml:space="preserve"> coeff</w:t>
      </w:r>
      <w:r w:rsidR="00432DEA">
        <w:t xml:space="preserve">icient </w:t>
      </w:r>
      <w:r w:rsidR="00033CBF">
        <w:t xml:space="preserve">for </w:t>
      </w:r>
      <w:r w:rsidR="00BD3DAE">
        <w:t xml:space="preserve">the </w:t>
      </w:r>
      <w:r w:rsidR="00033CBF">
        <w:t>pixels with</w:t>
      </w:r>
      <w:r w:rsidR="00BD3DAE">
        <w:t xml:space="preserve"> the</w:t>
      </w:r>
      <w:r w:rsidR="009E23F3">
        <w:t xml:space="preserve"> high SNR</w:t>
      </w:r>
      <w:r w:rsidR="00290A7B">
        <w:t xml:space="preserve"> </w:t>
      </w:r>
      <w:r w:rsidR="00033CBF">
        <w:t>value</w:t>
      </w:r>
      <w:r w:rsidR="00432DEA">
        <w:t xml:space="preserve"> (</w:t>
      </w:r>
      <w:r w:rsidR="00290A7B">
        <w:t>signal information</w:t>
      </w:r>
      <w:r w:rsidR="00432DEA">
        <w:t>)</w:t>
      </w:r>
      <w:r w:rsidR="00290A7B">
        <w:t>.</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r w:rsidR="00C97B41">
        <w:t>denoised</w:t>
      </w:r>
      <w:r w:rsidR="00FA4CB5">
        <w:t xml:space="preserve"> image</w:t>
      </w:r>
      <w:r w:rsidR="000C0335">
        <w:t xml:space="preserve"> </w:t>
      </w:r>
      <w:sdt>
        <w:sdtPr>
          <w:alias w:val="Don't edit this field"/>
          <w:tag w:val="CitaviPlaceholder#5044ee5d-e97c-44a7-ba9f-4dcdaeb82b3b"/>
          <w:id w:val="-65812273"/>
          <w:placeholder>
            <w:docPart w:val="DefaultPlaceholder_-1854013440"/>
          </w:placeholder>
        </w:sdtPr>
        <w:sdtContent>
          <w:r w:rsidR="000C0335">
            <w:fldChar w:fldCharType="begin"/>
          </w:r>
          <w:r w:rsidR="00B8294D">
            <w:instrText>ADDIN CitaviPlaceholder{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WGlhbywgWmhhbmcgMjAxMSAtIEEgQ29tcGFyYXRpdmUgU3R1ZHkgb24gVGhyZXNob2xkaW5nLmpwZyIsIkxpbmtlZFJlc291cmNlVHlwZSI6MSwiVXJpU3RyaW5nIjoiWGlhbywgWmhhbmcgMjAxMSAtIEEgQ29tcGFyYXRpdmUgU3R1ZHkgb24gVGhyZXNob2xkaW5nLmpwZyIsIlByb3BlcnRpZXMiOnt9fSwiRG9pIjoiMTAuMTAxNi9qLnByb2VuZy4yMDExLjA4Ljc0O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}</w:instrText>
          </w:r>
          <w:r w:rsidR="000C0335">
            <w:fldChar w:fldCharType="separate"/>
          </w:r>
          <w:r w:rsidR="000E712B">
            <w:t>[38, 39]</w:t>
          </w:r>
          <w:r w:rsidR="000C0335">
            <w:fldChar w:fldCharType="end"/>
          </w:r>
        </w:sdtContent>
      </w:sdt>
      <w:r w:rsidR="00FA4CB5">
        <w:t>.</w:t>
      </w:r>
      <w:r w:rsidR="00996DCD">
        <w:t xml:space="preserve"> </w:t>
      </w:r>
      <w:r w:rsidR="00A92886">
        <w:t>The core task of th</w:t>
      </w:r>
      <w:r w:rsidR="00EB1148">
        <w:t xml:space="preserve">e </w:t>
      </w:r>
      <w:r w:rsidR="00432DEA">
        <w:t>wavelet denoising</w:t>
      </w:r>
      <w:r w:rsidR="00EB1148">
        <w:t xml:space="preserve"> method</w:t>
      </w:r>
      <w:r w:rsidR="00432DEA">
        <w:t xml:space="preserve"> is </w:t>
      </w:r>
      <w:r w:rsidR="00A92886">
        <w:t>select</w:t>
      </w:r>
      <w:r w:rsidR="00432DEA">
        <w:t>ing</w:t>
      </w:r>
      <w:r w:rsidR="00A92886">
        <w:t xml:space="preserve"> a suitable thre</w:t>
      </w:r>
      <w:r w:rsidR="00CD194C">
        <w:t>shold for wavelet coefficients which</w:t>
      </w:r>
      <w:r w:rsidR="00A92886">
        <w:t xml:space="preserve"> preserves the </w:t>
      </w:r>
      <w:r w:rsidR="00786CCF" w:rsidRPr="00786CCF">
        <w:t>features of interest</w:t>
      </w:r>
      <w:r w:rsidR="00EB1148">
        <w:t xml:space="preserve"> in the image while</w:t>
      </w:r>
      <w:r w:rsidR="00A92886" w:rsidRPr="00786CCF">
        <w:t xml:space="preserve"> suppress</w:t>
      </w:r>
      <w:r w:rsidR="00EB1148">
        <w:t>ing the</w:t>
      </w:r>
      <w:r w:rsidR="00A92886" w:rsidRPr="00786CCF">
        <w:t xml:space="preserve"> </w:t>
      </w:r>
      <w:r w:rsidR="00786CCF">
        <w:t>noise</w:t>
      </w:r>
      <w:r w:rsidR="00A92886">
        <w:t>.</w:t>
      </w:r>
      <w:r w:rsidR="00BF1F18">
        <w:t xml:space="preserve"> </w:t>
      </w:r>
    </w:p>
    <w:p w:rsidR="001A37EF" w:rsidRDefault="002244E0" w:rsidP="00472064">
      <w:r>
        <w:t xml:space="preserve">One </w:t>
      </w:r>
      <w:r w:rsidR="00136F18">
        <w:t>practical technique to find the most suit</w:t>
      </w:r>
      <w:r w:rsidR="00EB1148">
        <w:t>able threshold for denoising MR-</w:t>
      </w:r>
      <w:r w:rsidR="00136F18">
        <w:t>images</w:t>
      </w:r>
      <w:r w:rsidR="00987C21">
        <w:t xml:space="preserve"> has been proposed by Donoho</w:t>
      </w:r>
      <w:r w:rsidR="000C0335">
        <w:t xml:space="preserve"> </w:t>
      </w:r>
      <w:sdt>
        <w:sdtPr>
          <w:alias w:val="Don't edit this field"/>
          <w:tag w:val="CitaviPlaceholder#94d00de3-db70-459b-9f47-3fa93cbdc132"/>
          <w:id w:val="925152992"/>
          <w:placeholder>
            <w:docPart w:val="DefaultPlaceholder_-1854013440"/>
          </w:placeholder>
        </w:sdtPr>
        <w:sdtContent>
          <w:r w:rsidR="000C0335">
            <w:fldChar w:fldCharType="begin"/>
          </w:r>
          <w:r w:rsidR="00B8294D">
            <w:instrText>ADDIN CitaviPlaceholder{eyIkaWQiOiIxIiwiRW50cmllcyI6W3siJGlkIjoiMiIsIklkIjoiNzQ3ZDI0NTctNDVkNS00NzE4LThhMTctYzI3MGJhY2Y2NDg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OTRkMDBkZTMtZGI3MC00NTliLTlmNDctM2ZhOTNjYmRjMTMyIiwiVGV4dCI6Ils0MF0iLCJXQUlWZXJzaW9uIjoiNi4xLjAuMCJ9}</w:instrText>
          </w:r>
          <w:r w:rsidR="000C0335">
            <w:fldChar w:fldCharType="separate"/>
          </w:r>
          <w:r w:rsidR="000E712B">
            <w:t>[40]</w:t>
          </w:r>
          <w:r w:rsidR="000C0335">
            <w:fldChar w:fldCharType="end"/>
          </w:r>
        </w:sdtContent>
      </w:sdt>
      <w:r w:rsidR="00136F18">
        <w:t>.</w:t>
      </w:r>
      <w:r w:rsidR="00C02DB0">
        <w:t xml:space="preserve"> In this method, t</w:t>
      </w:r>
      <w:r w:rsidR="00A073BA">
        <w:t>he global threshold</w:t>
      </w:r>
      <w:r w:rsidR="00A40132">
        <w:t xml:space="preserve"> </w:t>
      </w:r>
      <w:r>
        <w:t xml:space="preserve">is </w:t>
      </w:r>
      <w:r w:rsidR="009569FA">
        <w:t>estimated according to</w:t>
      </w:r>
      <w:r w:rsidR="00BE47CB">
        <w:t xml:space="preserve"> </w:t>
      </w:r>
      <w:r w:rsidR="00EB1148">
        <w:t>the e</w:t>
      </w:r>
      <w:r w:rsidR="00BE47CB">
        <w:t>quation 3</w:t>
      </w:r>
      <w:r>
        <w:t>.</w:t>
      </w:r>
      <w:r w:rsidR="00301CF9">
        <w:t>8</w:t>
      </w:r>
      <w:r w:rsidR="00735A4D">
        <w:t xml:space="preserve">, </w:t>
      </w:r>
      <w:r w:rsidR="00735A4D" w:rsidRPr="0080538D">
        <w:t>w</w:t>
      </w:r>
      <w:r w:rsidR="00465E52" w:rsidRPr="0080538D">
        <w:t xml:space="preserve">here N is the </w:t>
      </w:r>
      <w:r w:rsidR="00472064">
        <w:t xml:space="preserve">number </w:t>
      </w:r>
      <w:r w:rsidR="00472064" w:rsidRPr="0080538D">
        <w:t>of the wavelet coefficients</w:t>
      </w:r>
      <w:r w:rsidR="00465E52" w:rsidRPr="0080538D">
        <w:t xml:space="preserve"> and σ is the</w:t>
      </w:r>
      <w:r w:rsidR="00445D71" w:rsidRPr="0080538D">
        <w:t xml:space="preserve"> standard deviation </w:t>
      </w:r>
      <w:sdt>
        <w:sdtPr>
          <w:alias w:val="Don't edit this field"/>
          <w:tag w:val="CitaviPlaceholder#fefc51d0-27b1-467d-97be-1cdac364454e"/>
          <w:id w:val="471177658"/>
          <w:placeholder>
            <w:docPart w:val="DefaultPlaceholder_-1854013440"/>
          </w:placeholder>
        </w:sdtPr>
        <w:sdtContent>
          <w:r w:rsidR="004279E5">
            <w:fldChar w:fldCharType="begin"/>
          </w:r>
          <w:r w:rsidR="00B8294D">
            <w:instrText>ADDIN CitaviPlaceholder{eyIkaWQiOiIxIiwiRW50cmllcyI6W3siJGlkIjoiMiIsIklkIjoiOWU3NDA1ODktYzg4My00YTk3LWFkZWQtMTZjNjk2OThjZjE3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ZmVmYzUxZDAtMjdiMS00NjdkLTk3YmUtMWNkYWMzNjQ0NTRlIiwiVGV4dCI6Ils0MF0iLCJXQUlWZXJzaW9uIjoiNi4xLjAuMCJ9}</w:instrText>
          </w:r>
          <w:r w:rsidR="004279E5">
            <w:fldChar w:fldCharType="separate"/>
          </w:r>
          <w:r w:rsidR="000E712B">
            <w:t>[40]</w:t>
          </w:r>
          <w:r w:rsidR="004279E5">
            <w:fldChar w:fldCharType="end"/>
          </w:r>
        </w:sdtContent>
      </w:sdt>
      <w:r w:rsidR="00445D71" w:rsidRPr="0080538D">
        <w:t>.</w:t>
      </w:r>
      <w:r w:rsidR="005071A0">
        <w:t xml:space="preserve"> </w:t>
      </w:r>
    </w:p>
    <w:p w:rsidR="00B55809" w:rsidRDefault="00672058" w:rsidP="00EB1148">
      <w:pPr>
        <w:pStyle w:val="Caption"/>
        <w:rPr>
          <w:rFonts w:eastAsiaTheme="minorEastAsia"/>
        </w:rPr>
      </w:pPr>
      <w:r>
        <w:rPr>
          <w:rFonts w:eastAsiaTheme="minorEastAsia"/>
        </w:rPr>
        <w:tab/>
      </w:r>
      <w:r w:rsidR="000C0335">
        <w:rPr>
          <w:rFonts w:eastAsiaTheme="minorEastAsia"/>
        </w:rPr>
        <w:tab/>
      </w:r>
      <w:r w:rsidR="000C0335">
        <w:rPr>
          <w:rFonts w:eastAsiaTheme="minorEastAsia"/>
        </w:rPr>
        <w:tab/>
      </w:r>
      <w:r w:rsidR="000C0335">
        <w:rPr>
          <w:rFonts w:eastAsiaTheme="minorEastAsia"/>
        </w:rPr>
        <w:tab/>
      </w:r>
      <w:r w:rsidR="00EB1148">
        <w:rPr>
          <w:rFonts w:eastAsiaTheme="minorEastAsia"/>
        </w:rPr>
        <w:tab/>
      </w:r>
      <w:r>
        <w:rPr>
          <w:rFonts w:eastAsiaTheme="minorEastAsia"/>
        </w:rPr>
        <w:tab/>
      </w:r>
      <m:oMath>
        <m:r>
          <w:rPr>
            <w:rFonts w:ascii="Cambria Math" w:hAnsi="Cambria Math"/>
          </w:rPr>
          <m:t>λ=σ</m:t>
        </m:r>
        <m:rad>
          <m:radPr>
            <m:degHide m:val="1"/>
            <m:ctrlPr>
              <w:rPr>
                <w:rFonts w:ascii="Cambria Math" w:hAnsi="Cambria Math"/>
                <w:i w:val="0"/>
              </w:rPr>
            </m:ctrlPr>
          </m:radPr>
          <m:deg/>
          <m:e>
            <m:r>
              <w:rPr>
                <w:rFonts w:ascii="Cambria Math" w:hAnsi="Cambria Math"/>
              </w:rPr>
              <m:t>2</m:t>
            </m:r>
            <m:func>
              <m:funcPr>
                <m:ctrlPr>
                  <w:rPr>
                    <w:rFonts w:ascii="Cambria Math" w:hAnsi="Cambria Math"/>
                    <w:i w:val="0"/>
                  </w:rPr>
                </m:ctrlPr>
              </m:funcPr>
              <m:fName>
                <m:r>
                  <w:rPr>
                    <w:rFonts w:ascii="Cambria Math" w:hAnsi="Cambria Math"/>
                  </w:rPr>
                  <m:t>log</m:t>
                </m:r>
              </m:fName>
              <m:e>
                <m:r>
                  <w:rPr>
                    <w:rFonts w:ascii="Cambria Math" w:hAnsi="Cambria Math"/>
                  </w:rPr>
                  <m:t>N</m:t>
                </m:r>
              </m:e>
            </m:func>
          </m:e>
        </m:rad>
      </m:oMath>
      <w:r>
        <w:rPr>
          <w:rFonts w:eastAsiaTheme="minorEastAsia"/>
        </w:rPr>
        <w:t xml:space="preserve"> </w:t>
      </w:r>
      <w:r>
        <w:rPr>
          <w:rFonts w:eastAsiaTheme="minorEastAsia"/>
        </w:rPr>
        <w:tab/>
      </w:r>
      <w:r>
        <w:rPr>
          <w:rFonts w:eastAsiaTheme="minorEastAsia"/>
        </w:rPr>
        <w:tab/>
      </w:r>
      <w:r>
        <w:rPr>
          <w:rFonts w:eastAsiaTheme="minorEastAsia"/>
        </w:rPr>
        <w:tab/>
      </w:r>
      <w:r w:rsidR="00EB1148" w:rsidRPr="00EB1148">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8</w:t>
      </w:r>
      <w:r w:rsidR="004B2E70">
        <w:rPr>
          <w:rFonts w:eastAsiaTheme="minorEastAsia"/>
          <w:i w:val="0"/>
          <w:iCs w:val="0"/>
        </w:rPr>
        <w:fldChar w:fldCharType="end"/>
      </w:r>
      <w:r w:rsidR="00EB1148" w:rsidRPr="00EB1148">
        <w:rPr>
          <w:rFonts w:eastAsiaTheme="minorEastAsia"/>
          <w:i w:val="0"/>
          <w:iCs w:val="0"/>
        </w:rPr>
        <w:t>)</w:t>
      </w:r>
    </w:p>
    <w:p w:rsidR="00EB1148" w:rsidRPr="00EB1148" w:rsidRDefault="00EB1148" w:rsidP="00EB1148"/>
    <w:p w:rsidR="00E2077D" w:rsidRDefault="00E6545D" w:rsidP="00041551">
      <w:r>
        <w:t>In the next step</w:t>
      </w:r>
      <w:r w:rsidR="00F0471C">
        <w:t xml:space="preserve">, </w:t>
      </w:r>
      <w:r w:rsidR="00767D16">
        <w:t xml:space="preserve">Hard or Soft thresholding technique is used to apply </w:t>
      </w:r>
      <w:r w:rsidR="00F0471C">
        <w:t>the computed optimal threshold</w:t>
      </w:r>
      <w:r w:rsidR="0020239F">
        <w:t xml:space="preserve"> from the </w:t>
      </w:r>
      <w:r w:rsidR="00041551">
        <w:t>e</w:t>
      </w:r>
      <w:r w:rsidR="0020239F">
        <w:t xml:space="preserve">quation </w:t>
      </w:r>
      <w:r w:rsidR="00A25CEE">
        <w:t>3</w:t>
      </w:r>
      <w:r w:rsidR="0020239F">
        <w:t>.</w:t>
      </w:r>
      <w:r w:rsidR="00041551">
        <w:t>8</w:t>
      </w:r>
      <w:r w:rsidR="00F0471C">
        <w:t xml:space="preserve"> </w:t>
      </w:r>
      <w:r w:rsidR="00F0471C"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w:t>
      </w:r>
      <w:r w:rsidR="00D62B31">
        <w:t xml:space="preserve">given </w:t>
      </w:r>
      <w:r w:rsidR="002673C0">
        <w:t>in</w:t>
      </w:r>
      <w:r w:rsidR="006D3D44">
        <w:t xml:space="preserve"> the</w:t>
      </w:r>
      <w:r w:rsidR="002673C0">
        <w:t xml:space="preserve"> </w:t>
      </w:r>
      <w:r w:rsidR="00CB2C0A">
        <w:t>E</w:t>
      </w:r>
      <w:r w:rsidR="002673C0">
        <w:t>quation</w:t>
      </w:r>
      <w:r w:rsidR="006D3D44">
        <w:t>s</w:t>
      </w:r>
      <w:r w:rsidR="002673C0">
        <w:t xml:space="preserve"> </w:t>
      </w:r>
      <w:r w:rsidR="00D62B31">
        <w:t>3</w:t>
      </w:r>
      <w:r w:rsidR="002673C0">
        <w:t>.</w:t>
      </w:r>
      <w:r w:rsidR="00041551">
        <w:t>9</w:t>
      </w:r>
      <w:r w:rsidR="002673C0">
        <w:t xml:space="preserve"> and </w:t>
      </w:r>
      <w:r w:rsidR="00D62B31">
        <w:t>3</w:t>
      </w:r>
      <w:r w:rsidR="002673C0">
        <w:t>.</w:t>
      </w:r>
      <w:r w:rsidR="00041551">
        <w:t>10</w:t>
      </w:r>
      <w:r w:rsidR="00DF5F4F" w:rsidRPr="00935C78">
        <w:t xml:space="preserve"> where c is the coefficient array</w:t>
      </w:r>
      <w:r w:rsidR="004279E5">
        <w:t xml:space="preserve"> </w:t>
      </w:r>
      <w:sdt>
        <w:sdtPr>
          <w:alias w:val="Don't edit this field"/>
          <w:tag w:val="CitaviPlaceholder#b5fba8d8-ced0-4e40-a54f-ed22d59918c9"/>
          <w:id w:val="142089448"/>
          <w:placeholder>
            <w:docPart w:val="DefaultPlaceholder_-1854013440"/>
          </w:placeholder>
        </w:sdtPr>
        <w:sdtContent>
          <w:r w:rsidR="004279E5">
            <w:fldChar w:fldCharType="begin"/>
          </w:r>
          <w:r w:rsidR="00B8294D">
            <w:instrText>ADDIN CitaviPlaceholder{eyIkaWQiOiIxIiwiRW50cmllcyI6W3siJGlkIjoiMiIsIklkIjoiMTQ4NTVkYjktYjY2MC00M2JlLWFhMjktMGJkYjA5NjYxODFi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YjVmYmE4ZDgtY2VkMC00ZTQwLWE1NGYtZWQyMmQ1OTkxOGM5IiwiVGV4dCI6Ils0MF0iLCJXQUlWZXJzaW9uIjoiNi4xLjAuMCJ9}</w:instrText>
          </w:r>
          <w:r w:rsidR="004279E5">
            <w:fldChar w:fldCharType="separate"/>
          </w:r>
          <w:r w:rsidR="000E712B">
            <w:t>[40]</w:t>
          </w:r>
          <w:r w:rsidR="004279E5">
            <w:fldChar w:fldCharType="end"/>
          </w:r>
        </w:sdtContent>
      </w:sdt>
      <w:r w:rsidR="00DF5F4F" w:rsidRPr="00935C78">
        <w:t xml:space="preserve">. </w:t>
      </w:r>
    </w:p>
    <w:p w:rsidR="009E4D7F" w:rsidRDefault="009E4D7F" w:rsidP="00D31B09"/>
    <w:p w:rsidR="00DB36B0" w:rsidRPr="00041551" w:rsidRDefault="00111AEB" w:rsidP="00041551">
      <w:pPr>
        <w:pStyle w:val="Caption"/>
        <w:ind w:left="1440" w:firstLine="720"/>
        <w:rPr>
          <w:i w:val="0"/>
          <w:iCs w:val="0"/>
        </w:rP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w:rPr>
                    <w:rFonts w:ascii="Cambria Math" w:hAnsi="Cambria Math"/>
                  </w:rPr>
                  <m:t xml:space="preserve">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gt;</m:t>
                </m:r>
                <m:r>
                  <w:rPr>
                    <w:rFonts w:ascii="Cambria Math" w:hAnsi="Cambria Math" w:cs="Calibri"/>
                  </w:rPr>
                  <m:t>λ</m:t>
                </m:r>
                <m:ctrlPr>
                  <w:rPr>
                    <w:rFonts w:ascii="Cambria Math" w:hAnsi="Cambria Math"/>
                  </w:rPr>
                </m:ctrlPr>
              </m:e>
              <m:e>
                <m:r>
                  <w:rPr>
                    <w:rFonts w:ascii="Cambria Math" w:hAnsi="Cambria Math"/>
                  </w:rPr>
                  <m:t xml:space="preserve">   0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cs="Calibri"/>
                  </w:rPr>
                  <m:t>≤λ</m:t>
                </m:r>
                <m:ctrlPr>
                  <w:rPr>
                    <w:rFonts w:ascii="Cambria Math" w:hAnsi="Cambria Math"/>
                  </w:rPr>
                </m:ctrlPr>
              </m:e>
            </m:eqArr>
            <m:ctrlPr>
              <w:rPr>
                <w:rFonts w:ascii="Cambria Math" w:hAnsi="Cambria Math" w:cs="Arial"/>
              </w:rPr>
            </m:ctrlPr>
          </m:e>
        </m:d>
      </m:oMath>
      <w:r w:rsidR="00041551">
        <w:t xml:space="preserve">     </w:t>
      </w:r>
      <w:r w:rsidR="00041551">
        <w:tab/>
        <w:t xml:space="preserve"> </w:t>
      </w:r>
      <w:r w:rsidR="00041551">
        <w:tab/>
      </w:r>
      <w:r w:rsidR="00765EA3">
        <w:t xml:space="preserve"> </w:t>
      </w:r>
      <w:r w:rsidR="00041551" w:rsidRPr="00041551">
        <w:rPr>
          <w:i w:val="0"/>
          <w:iCs w:val="0"/>
        </w:rPr>
        <w:t>(</w:t>
      </w:r>
      <w:r w:rsidR="004B2E70">
        <w:rPr>
          <w:i w:val="0"/>
          <w:iCs w:val="0"/>
        </w:rPr>
        <w:fldChar w:fldCharType="begin"/>
      </w:r>
      <w:r w:rsidR="004B2E70">
        <w:rPr>
          <w:i w:val="0"/>
          <w:iCs w:val="0"/>
        </w:rPr>
        <w:instrText xml:space="preserve"> STYLEREF 1 \s </w:instrText>
      </w:r>
      <w:r w:rsidR="004B2E70">
        <w:rPr>
          <w:i w:val="0"/>
          <w:iCs w:val="0"/>
        </w:rPr>
        <w:fldChar w:fldCharType="separate"/>
      </w:r>
      <w:r w:rsidR="004B2E70">
        <w:rPr>
          <w:i w:val="0"/>
          <w:iCs w:val="0"/>
          <w:cs/>
        </w:rPr>
        <w:t>‎</w:t>
      </w:r>
      <w:r w:rsidR="004B2E70">
        <w:rPr>
          <w:i w:val="0"/>
          <w:iCs w:val="0"/>
        </w:rPr>
        <w:t>3</w:t>
      </w:r>
      <w:r w:rsidR="004B2E70">
        <w:rPr>
          <w:i w:val="0"/>
          <w:iCs w:val="0"/>
        </w:rPr>
        <w:fldChar w:fldCharType="end"/>
      </w:r>
      <w:r w:rsidR="004B2E70">
        <w:rPr>
          <w:i w:val="0"/>
          <w:iCs w:val="0"/>
        </w:rPr>
        <w:t>.</w:t>
      </w:r>
      <w:r w:rsidR="004B2E70">
        <w:rPr>
          <w:i w:val="0"/>
          <w:iCs w:val="0"/>
        </w:rPr>
        <w:fldChar w:fldCharType="begin"/>
      </w:r>
      <w:r w:rsidR="004B2E70">
        <w:rPr>
          <w:i w:val="0"/>
          <w:iCs w:val="0"/>
        </w:rPr>
        <w:instrText xml:space="preserve"> SEQ Equation \* ARABIC \s 1 </w:instrText>
      </w:r>
      <w:r w:rsidR="004B2E70">
        <w:rPr>
          <w:i w:val="0"/>
          <w:iCs w:val="0"/>
        </w:rPr>
        <w:fldChar w:fldCharType="separate"/>
      </w:r>
      <w:r w:rsidR="004B2E70">
        <w:rPr>
          <w:i w:val="0"/>
          <w:iCs w:val="0"/>
        </w:rPr>
        <w:t>9</w:t>
      </w:r>
      <w:r w:rsidR="004B2E70">
        <w:rPr>
          <w:i w:val="0"/>
          <w:iCs w:val="0"/>
        </w:rPr>
        <w:fldChar w:fldCharType="end"/>
      </w:r>
      <w:r w:rsidR="00041551" w:rsidRPr="00041551">
        <w:rPr>
          <w:i w:val="0"/>
          <w:iCs w:val="0"/>
        </w:rPr>
        <w:t>)</w:t>
      </w:r>
      <w:r w:rsidR="00765EA3" w:rsidRPr="00041551">
        <w:rPr>
          <w:i w:val="0"/>
          <w:iCs w:val="0"/>
        </w:rPr>
        <w:t xml:space="preserve">   </w:t>
      </w:r>
    </w:p>
    <w:p w:rsidR="00DB36B0" w:rsidRDefault="00120E46" w:rsidP="00D31B09">
      <w:r>
        <w:tab/>
      </w:r>
    </w:p>
    <w:p w:rsidR="00C367B1" w:rsidRDefault="00111AEB" w:rsidP="00041551">
      <w:pPr>
        <w:pStyle w:val="Caption"/>
        <w:ind w:left="1440" w:firstLine="720"/>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λ</m:t>
                    </m:r>
                  </m:e>
                </m:d>
                <m:r>
                  <w:rPr>
                    <w:rFonts w:ascii="Cambria Math" w:hAnsi="Cambria Math"/>
                  </w:rPr>
                  <m:t xml:space="preserve">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gt;</m:t>
                </m:r>
                <m:r>
                  <w:rPr>
                    <w:rFonts w:ascii="Cambria Math" w:hAnsi="Cambria Math" w:cs="Calibri"/>
                  </w:rPr>
                  <m:t>λ</m:t>
                </m:r>
                <m:ctrlPr>
                  <w:rPr>
                    <w:rFonts w:ascii="Cambria Math" w:hAnsi="Cambria Math"/>
                  </w:rPr>
                </m:ctrlPr>
              </m:e>
              <m:e>
                <m:r>
                  <w:rPr>
                    <w:rFonts w:ascii="Cambria Math" w:hAnsi="Cambria Math"/>
                  </w:rPr>
                  <m:t xml:space="preserve">   0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cs="Calibri"/>
                  </w:rPr>
                  <m:t>≤λ</m:t>
                </m:r>
                <m:ctrlPr>
                  <w:rPr>
                    <w:rFonts w:ascii="Cambria Math" w:hAnsi="Cambria Math"/>
                  </w:rPr>
                </m:ctrlPr>
              </m:e>
            </m:eqArr>
            <m:ctrlPr>
              <w:rPr>
                <w:rFonts w:ascii="Cambria Math" w:hAnsi="Cambria Math" w:cs="Arial"/>
              </w:rPr>
            </m:ctrlPr>
          </m:e>
        </m:d>
      </m:oMath>
      <w:r w:rsidR="00041551">
        <w:t xml:space="preserve">  </w:t>
      </w:r>
      <w:r w:rsidR="009A2959">
        <w:t xml:space="preserve"> </w:t>
      </w:r>
      <w:r w:rsidR="00041551">
        <w:t>(</w:t>
      </w:r>
      <w:r w:rsidR="004B2E70">
        <w:fldChar w:fldCharType="begin"/>
      </w:r>
      <w:r w:rsidR="004B2E70">
        <w:instrText xml:space="preserve"> STYLEREF 1 \s </w:instrText>
      </w:r>
      <w:r w:rsidR="004B2E70">
        <w:fldChar w:fldCharType="separate"/>
      </w:r>
      <w:r w:rsidR="004B2E70">
        <w:rPr>
          <w:cs/>
        </w:rPr>
        <w:t>‎</w:t>
      </w:r>
      <w:r w:rsidR="004B2E70">
        <w:t>3</w:t>
      </w:r>
      <w:r w:rsidR="004B2E70">
        <w:fldChar w:fldCharType="end"/>
      </w:r>
      <w:r w:rsidR="004B2E70">
        <w:t>.</w:t>
      </w:r>
      <w:r w:rsidR="004B2E70">
        <w:fldChar w:fldCharType="begin"/>
      </w:r>
      <w:r w:rsidR="004B2E70">
        <w:instrText xml:space="preserve"> SEQ Equation \* ARABIC \s 1 </w:instrText>
      </w:r>
      <w:r w:rsidR="004B2E70">
        <w:fldChar w:fldCharType="separate"/>
      </w:r>
      <w:r w:rsidR="004B2E70">
        <w:t>10</w:t>
      </w:r>
      <w:r w:rsidR="004B2E70">
        <w:fldChar w:fldCharType="end"/>
      </w:r>
      <w:r w:rsidR="00041551">
        <w:rPr>
          <w:i w:val="0"/>
          <w:iCs w:val="0"/>
        </w:rPr>
        <w:t>)</w:t>
      </w:r>
      <w:r w:rsidR="00D05E61">
        <w:tab/>
        <w:t xml:space="preserve">    </w:t>
      </w:r>
    </w:p>
    <w:p w:rsidR="00404D22" w:rsidRDefault="00404D22" w:rsidP="00D31B09"/>
    <w:p w:rsidR="009E6EBE" w:rsidRDefault="00404D22" w:rsidP="00A03628">
      <w:pPr>
        <w:rPr>
          <w:rFonts w:eastAsiaTheme="minorEastAsia"/>
        </w:rPr>
      </w:pPr>
      <w:r>
        <w:lastRenderedPageBreak/>
        <w:t>T</w:t>
      </w:r>
      <w:r w:rsidR="008A57DB">
        <w:t>he</w:t>
      </w:r>
      <w:r w:rsidR="0036488E">
        <w:t xml:space="preserve"> proposed</w:t>
      </w:r>
      <w:r w:rsidR="008A57DB">
        <w:t xml:space="preserve"> </w:t>
      </w:r>
      <w:r>
        <w:t>thresholding method</w:t>
      </w:r>
      <w:r w:rsidR="008A57DB">
        <w:t>s discard</w:t>
      </w:r>
      <w:r>
        <w:t xml:space="preserve"> the</w:t>
      </w:r>
      <w:r w:rsidR="00487544">
        <w:t xml:space="preserve"> coefficients which have a</w:t>
      </w:r>
      <w:r w:rsidR="000378CE">
        <w:t xml:space="preserve"> smaller</w:t>
      </w:r>
      <w:r w:rsidR="00487544">
        <w:t xml:space="preserve"> value</w:t>
      </w:r>
      <w:r>
        <w:t xml:space="preserve"> </w:t>
      </w:r>
      <w:r w:rsidR="008A57DB">
        <w:t>than the threshold and keep the rest</w:t>
      </w:r>
      <w:r w:rsidR="00AA4347">
        <w:t xml:space="preserve"> ones</w:t>
      </w:r>
      <w:r w:rsidR="00A03628">
        <w:t>. H</w:t>
      </w:r>
      <w:r w:rsidR="008A57DB">
        <w:t>owever,</w:t>
      </w:r>
      <w:r w:rsidR="00221040">
        <w:t xml:space="preserve"> the</w:t>
      </w:r>
      <w:r w:rsidR="008A57DB">
        <w:t xml:space="preserve"> soft thresholding has a </w:t>
      </w:r>
      <w:r w:rsidR="00B94C05">
        <w:t>stronger</w:t>
      </w:r>
      <w:r w:rsidR="008A57DB">
        <w:t xml:space="preserve"> mathematical </w:t>
      </w:r>
      <w:r w:rsidR="00487544">
        <w:t>function</w:t>
      </w:r>
      <w:r w:rsidR="00A03628">
        <w:t xml:space="preserve"> which</w:t>
      </w:r>
      <w:r w:rsidR="00221040">
        <w:t xml:space="preserve"> does</w:t>
      </w:r>
      <w:r w:rsidR="008A57DB">
        <w:t xml:space="preserve"> not make </w:t>
      </w:r>
      <w:r w:rsidR="00865E15">
        <w:t>discontinuities</w:t>
      </w:r>
      <w:r w:rsidR="008A57DB">
        <w:t xml:space="preserve"> at </w:t>
      </w:r>
      <m:oMath>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 xml:space="preserve">λ </m:t>
        </m:r>
      </m:oMath>
      <w:sdt>
        <w:sdtPr>
          <w:rPr>
            <w:rFonts w:ascii="Cambria Math" w:hAnsi="Cambria Math"/>
            <w:i/>
          </w:rPr>
          <w:alias w:val="Don't edit this field"/>
          <w:tag w:val="CitaviPlaceholder#ae89c231-e8ba-4b29-93f2-6d9b43226d87"/>
          <w:id w:val="1335571658"/>
          <w:placeholder>
            <w:docPart w:val="DefaultPlaceholder_-1854013440"/>
          </w:placeholder>
        </w:sdtPr>
        <w:sdtContent>
          <m:oMath>
            <m:r>
              <w:rPr>
                <w:rFonts w:ascii="Cambria Math" w:hAnsi="Cambria Math"/>
                <w:i/>
              </w:rPr>
              <w:fldChar w:fldCharType="begin"/>
            </m:r>
            <m:r>
              <m:rPr>
                <m:sty m:val="p"/>
              </m:rPr>
              <w:rPr>
                <w:rFonts w:ascii="Cambria Math" w:hAnsi="Cambria Math"/>
              </w:rPr>
              <m:t>ADDIN CitaviPlaceholder{eyIkaWQiOiIxIiwiRW50cmllcyI6W10sIlRhZyI6IkNpdGF2aVBsYWNlaG9sZGVyI2FlODljMjMxLWU4YmEtNGIyOS05M2YyLTZkOWI0MzIyNmQ4NyIsIldBSVZlcnNpb24iOiI2LjEuMC4wIn0=}</m:t>
            </m:r>
            <m:r>
              <w:rPr>
                <w:rFonts w:ascii="Cambria Math" w:hAnsi="Cambria Math"/>
                <w:i/>
              </w:rPr>
              <w:fldChar w:fldCharType="separate"/>
            </m:r>
            <m:r>
              <m:rPr>
                <m:sty m:val="p"/>
              </m:rPr>
              <w:rPr>
                <w:rFonts w:ascii="Cambria Math" w:hAnsi="Cambria Math"/>
              </w:rPr>
              <m:t xml:space="preserve"> </m:t>
            </m:r>
            <m:r>
              <w:rPr>
                <w:rFonts w:ascii="Cambria Math" w:hAnsi="Cambria Math"/>
                <w:i/>
              </w:rPr>
              <w:fldChar w:fldCharType="end"/>
            </m:r>
          </m:oMath>
        </w:sdtContent>
      </w:sdt>
      <w:r w:rsidR="00C34D8C">
        <w:rPr>
          <w:rFonts w:eastAsiaTheme="minorEastAsia"/>
        </w:rPr>
        <w:t xml:space="preserve"> </w:t>
      </w:r>
      <w:sdt>
        <w:sdtPr>
          <w:rPr>
            <w:rFonts w:eastAsiaTheme="minorEastAsia"/>
          </w:rPr>
          <w:alias w:val="Don't edit this field"/>
          <w:tag w:val="CitaviPlaceholder#bc2f0ad6-ac57-41e9-b17a-80e285fc1785"/>
          <w:id w:val="2100523700"/>
          <w:placeholder>
            <w:docPart w:val="DefaultPlaceholder_-1854013440"/>
          </w:placeholder>
        </w:sdtPr>
        <w:sdtContent>
          <w:r w:rsidR="00C34D8C">
            <w:rPr>
              <w:rFonts w:eastAsiaTheme="minorEastAsia"/>
            </w:rPr>
            <w:fldChar w:fldCharType="begin"/>
          </w:r>
          <w:r w:rsidR="00B8294D">
            <w:rPr>
              <w:rFonts w:eastAsiaTheme="minorEastAsia"/>
            </w:rPr>
            <w:instrText>ADDIN CitaviPlaceholder{eyIkaWQiOiIxIiwiRW50cmllcyI6W3siJGlkIjoiMiIsIklkIjoiYTZhMTg4MmItNjliZS00MjBiLWJlZTYtNmJiNTExYmEzMzE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YmMyZjBhZDYtYWM1Ny00MWU5LWIxN2EtODBlMjg1ZmMxNzg1IiwiVGV4dCI6Ils0MF0iLCJXQUlWZXJzaW9uIjoiNi4xLjAuMCJ9}</w:instrText>
          </w:r>
          <w:r w:rsidR="00C34D8C">
            <w:rPr>
              <w:rFonts w:eastAsiaTheme="minorEastAsia"/>
            </w:rPr>
            <w:fldChar w:fldCharType="separate"/>
          </w:r>
          <w:r w:rsidR="000E712B">
            <w:rPr>
              <w:rFonts w:eastAsiaTheme="minorEastAsia"/>
            </w:rPr>
            <w:t>[40]</w:t>
          </w:r>
          <w:r w:rsidR="00C34D8C">
            <w:rPr>
              <w:rFonts w:eastAsiaTheme="minorEastAsia"/>
            </w:rPr>
            <w:fldChar w:fldCharType="end"/>
          </w:r>
          <w:r w:rsidR="00C34D8C">
            <w:rPr>
              <w:rFonts w:eastAsiaTheme="minorEastAsia"/>
            </w:rPr>
            <w:t>.</w:t>
          </w:r>
        </w:sdtContent>
      </w:sdt>
    </w:p>
    <w:p w:rsidR="004E46DF" w:rsidRDefault="003321E1" w:rsidP="00487544">
      <w:r>
        <w:t>Figure 3.1</w:t>
      </w:r>
      <w:r w:rsidR="00487544">
        <w:t>8</w:t>
      </w:r>
      <w:r>
        <w:t xml:space="preserve"> shows the capture</w:t>
      </w:r>
      <w:r w:rsidR="008256A9">
        <w:t>d</w:t>
      </w:r>
      <w:r w:rsidR="000378CE">
        <w:t>-MR</w:t>
      </w:r>
      <w:r>
        <w:t xml:space="preserve"> image before noise removal and after </w:t>
      </w:r>
      <w:r w:rsidR="00730F29">
        <w:t>filtering</w:t>
      </w:r>
      <w:r>
        <w:t xml:space="preserve"> by the</w:t>
      </w:r>
      <w:r w:rsidR="001E668F">
        <w:t xml:space="preserve"> proposed method </w:t>
      </w:r>
      <w:r w:rsidR="000B4C45">
        <w:t xml:space="preserve">of </w:t>
      </w:r>
      <w:r w:rsidR="00F42E0D">
        <w:t xml:space="preserve">the </w:t>
      </w:r>
      <w:r w:rsidR="001E668F">
        <w:t>wavelet</w:t>
      </w:r>
      <w:r w:rsidR="000B4C45">
        <w:t xml:space="preserve"> denoising</w:t>
      </w:r>
      <w:r>
        <w:t>.</w:t>
      </w:r>
      <w:r w:rsidR="001E668F">
        <w:t xml:space="preserve"> </w:t>
      </w:r>
    </w:p>
    <w:p w:rsidR="00F81059" w:rsidRDefault="00F42E0D" w:rsidP="004E46DF">
      <w:r>
        <w:rPr>
          <w:noProof/>
        </w:rPr>
        <mc:AlternateContent>
          <mc:Choice Requires="wps">
            <w:drawing>
              <wp:anchor distT="0" distB="0" distL="114300" distR="114300" simplePos="0" relativeHeight="251907584" behindDoc="0" locked="0" layoutInCell="1" allowOverlap="1" wp14:anchorId="7C8145DD" wp14:editId="06622A3F">
                <wp:simplePos x="0" y="0"/>
                <wp:positionH relativeFrom="column">
                  <wp:posOffset>4243352</wp:posOffset>
                </wp:positionH>
                <wp:positionV relativeFrom="paragraph">
                  <wp:posOffset>3214158</wp:posOffset>
                </wp:positionV>
                <wp:extent cx="893445" cy="174625"/>
                <wp:effectExtent l="0" t="0" r="1905" b="0"/>
                <wp:wrapTopAndBottom/>
                <wp:docPr id="1073741934" name="Text Box 107374193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205D39" w:rsidRPr="00CF759E" w:rsidRDefault="00205D39"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8145DD" id="Text Box 1073741934" o:spid="_x0000_s1133" type="#_x0000_t202" style="position:absolute;left:0;text-align:left;margin-left:334.1pt;margin-top:253.1pt;width:70.35pt;height:13.75pt;z-index:2519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" stroked="f">
                <v:textbox inset="0,0,0,0">
                  <w:txbxContent>
                    <w:p w:rsidR="00205D39" w:rsidRPr="00CF759E" w:rsidRDefault="00205D39" w:rsidP="00251888">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5536" behindDoc="0" locked="0" layoutInCell="1" allowOverlap="1" wp14:anchorId="7EFB6935" wp14:editId="0E000A8C">
                <wp:simplePos x="0" y="0"/>
                <wp:positionH relativeFrom="column">
                  <wp:posOffset>1248128</wp:posOffset>
                </wp:positionH>
                <wp:positionV relativeFrom="paragraph">
                  <wp:posOffset>3212536</wp:posOffset>
                </wp:positionV>
                <wp:extent cx="948055" cy="174625"/>
                <wp:effectExtent l="0" t="0" r="4445" b="0"/>
                <wp:wrapTopAndBottom/>
                <wp:docPr id="1073741928" name="Text Box 1073741928"/>
                <wp:cNvGraphicFramePr/>
                <a:graphic xmlns:a="http://schemas.openxmlformats.org/drawingml/2006/main">
                  <a:graphicData uri="http://schemas.microsoft.com/office/word/2010/wordprocessingShape">
                    <wps:wsp>
                      <wps:cNvSpPr txBox="1"/>
                      <wps:spPr>
                        <a:xfrm>
                          <a:off x="0" y="0"/>
                          <a:ext cx="948055" cy="174625"/>
                        </a:xfrm>
                        <a:prstGeom prst="rect">
                          <a:avLst/>
                        </a:prstGeom>
                        <a:solidFill>
                          <a:prstClr val="white"/>
                        </a:solidFill>
                        <a:ln>
                          <a:noFill/>
                        </a:ln>
                      </wps:spPr>
                      <wps:txbx>
                        <w:txbxContent>
                          <w:p w:rsidR="00205D39" w:rsidRPr="00CF759E" w:rsidRDefault="00205D39"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FB6935" id="Text Box 1073741928" o:spid="_x0000_s1134" type="#_x0000_t202" style="position:absolute;left:0;text-align:left;margin-left:98.3pt;margin-top:252.95pt;width:74.65pt;height:13.75pt;z-index:2519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" stroked="f">
                <v:textbox inset="0,0,0,0">
                  <w:txbxContent>
                    <w:p w:rsidR="00205D39" w:rsidRPr="00CF759E" w:rsidRDefault="00205D39" w:rsidP="00251888">
                      <w:pPr>
                        <w:pStyle w:val="Caption"/>
                      </w:pPr>
                      <w:r>
                        <w:t>(</w:t>
                      </w:r>
                      <w:r w:rsidRPr="00CF759E">
                        <w:t>a</w:t>
                      </w:r>
                      <w:r>
                        <w:t>)</w:t>
                      </w:r>
                    </w:p>
                  </w:txbxContent>
                </v:textbox>
                <w10:wrap type="topAndBottom"/>
              </v:shape>
            </w:pict>
          </mc:Fallback>
        </mc:AlternateContent>
      </w:r>
      <w:r>
        <w:rPr>
          <w:noProof/>
        </w:rPr>
        <w:drawing>
          <wp:anchor distT="0" distB="0" distL="114300" distR="114300" simplePos="0" relativeHeight="251698688" behindDoc="0" locked="0" layoutInCell="1" allowOverlap="1" wp14:anchorId="32A14CBD" wp14:editId="7109CB1E">
            <wp:simplePos x="0" y="0"/>
            <wp:positionH relativeFrom="margin">
              <wp:align>right</wp:align>
            </wp:positionH>
            <wp:positionV relativeFrom="paragraph">
              <wp:posOffset>345440</wp:posOffset>
            </wp:positionV>
            <wp:extent cx="2847975" cy="2743200"/>
            <wp:effectExtent l="0" t="4762" r="4762" b="4763"/>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63">
                      <a:extLst>
                        <a:ext uri="{28A0092B-C50C-407E-A947-70E740481C1C}">
                          <a14:useLocalDpi xmlns:a14="http://schemas.microsoft.com/office/drawing/2010/main" val="0"/>
                        </a:ext>
                      </a:extLst>
                    </a:blip>
                    <a:srcRect l="19497" t="10295" r="18262" b="17556"/>
                    <a:stretch/>
                  </pic:blipFill>
                  <pic:spPr bwMode="auto">
                    <a:xfrm rot="5400000">
                      <a:off x="0" y="0"/>
                      <a:ext cx="284797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9712" behindDoc="0" locked="0" layoutInCell="1" allowOverlap="1" wp14:anchorId="1FC243A6" wp14:editId="7AA9F39E">
            <wp:simplePos x="0" y="0"/>
            <wp:positionH relativeFrom="margin">
              <wp:align>left</wp:align>
            </wp:positionH>
            <wp:positionV relativeFrom="paragraph">
              <wp:posOffset>356235</wp:posOffset>
            </wp:positionV>
            <wp:extent cx="2830830" cy="2743200"/>
            <wp:effectExtent l="5715" t="0" r="0" b="0"/>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4">
                      <a:extLst>
                        <a:ext uri="{28A0092B-C50C-407E-A947-70E740481C1C}">
                          <a14:useLocalDpi xmlns:a14="http://schemas.microsoft.com/office/drawing/2010/main" val="0"/>
                        </a:ext>
                      </a:extLst>
                    </a:blip>
                    <a:srcRect l="17644" t="7923" r="20673" b="20155"/>
                    <a:stretch/>
                  </pic:blipFill>
                  <pic:spPr bwMode="auto">
                    <a:xfrm rot="5400000">
                      <a:off x="0" y="0"/>
                      <a:ext cx="283083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C78AC" w:rsidRPr="001B3507" w:rsidRDefault="00F42E0D" w:rsidP="00A345C4">
      <w:r>
        <w:rPr>
          <w:noProof/>
        </w:rPr>
        <mc:AlternateContent>
          <mc:Choice Requires="wps">
            <w:drawing>
              <wp:anchor distT="0" distB="0" distL="114300" distR="114300" simplePos="0" relativeHeight="251785728" behindDoc="0" locked="0" layoutInCell="1" allowOverlap="1" wp14:anchorId="64F3FD11" wp14:editId="7F405B00">
                <wp:simplePos x="0" y="0"/>
                <wp:positionH relativeFrom="margin">
                  <wp:align>right</wp:align>
                </wp:positionH>
                <wp:positionV relativeFrom="paragraph">
                  <wp:posOffset>3253105</wp:posOffset>
                </wp:positionV>
                <wp:extent cx="573468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452533" cy="635"/>
                        </a:xfrm>
                        <a:prstGeom prst="rect">
                          <a:avLst/>
                        </a:prstGeom>
                        <a:solidFill>
                          <a:prstClr val="white"/>
                        </a:solidFill>
                        <a:ln>
                          <a:noFill/>
                        </a:ln>
                      </wps:spPr>
                      <wps:txbx>
                        <w:txbxContent>
                          <w:p w:rsidR="00205D39" w:rsidRDefault="00205D39" w:rsidP="00A03628">
                            <w:pPr>
                              <w:pStyle w:val="Caption"/>
                            </w:pPr>
                            <w:bookmarkStart w:id="156" w:name="_Toc523735303"/>
                            <w:bookmarkStart w:id="157" w:name="_Toc524625286"/>
                            <w:bookmarkStart w:id="158" w:name="_Toc52546995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w:t>
                            </w:r>
                            <w:r w:rsidRPr="003321E1">
                              <w:t xml:space="preserve"> </w:t>
                            </w:r>
                            <w:r>
                              <w:t>(a) This image represents the original captured-MR image (T1W)  from the Z-frame marker without denoising. (b) This image shows the filtered image using wavelet and soft theresholdig method.</w:t>
                            </w:r>
                            <w:bookmarkEnd w:id="156"/>
                            <w:bookmarkEnd w:id="157"/>
                            <w:bookmarkEnd w:id="158"/>
                          </w:p>
                          <w:p w:rsidR="00205D39" w:rsidRPr="00F42E0D" w:rsidRDefault="00205D39" w:rsidP="00F42E0D"/>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4F3FD11" id="Text Box 12" o:spid="_x0000_s1135" type="#_x0000_t202" style="position:absolute;left:0;text-align:left;margin-left:400.35pt;margin-top:256.15pt;width:451.55pt;height:.05pt;z-index:2517857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" stroked="f">
                <v:textbox style="mso-fit-shape-to-text:t" inset="0,0,0,0">
                  <w:txbxContent>
                    <w:p w:rsidR="00205D39" w:rsidRDefault="00205D39" w:rsidP="00A03628">
                      <w:pPr>
                        <w:pStyle w:val="Caption"/>
                      </w:pPr>
                      <w:bookmarkStart w:id="159" w:name="_Toc523735303"/>
                      <w:bookmarkStart w:id="160" w:name="_Toc524625286"/>
                      <w:bookmarkStart w:id="161" w:name="_Toc52546995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w:t>
                      </w:r>
                      <w:r w:rsidRPr="003321E1">
                        <w:t xml:space="preserve"> </w:t>
                      </w:r>
                      <w:r>
                        <w:t>(a) This image represents the original captured-MR image (T1W)  from the Z-frame marker without denoising. (b) This image shows the filtered image using wavelet and soft theresholdig method.</w:t>
                      </w:r>
                      <w:bookmarkEnd w:id="159"/>
                      <w:bookmarkEnd w:id="160"/>
                      <w:bookmarkEnd w:id="161"/>
                    </w:p>
                    <w:p w:rsidR="00205D39" w:rsidRPr="00F42E0D" w:rsidRDefault="00205D39" w:rsidP="00F42E0D"/>
                  </w:txbxContent>
                </v:textbox>
                <w10:wrap type="topAndBottom" anchorx="margin"/>
              </v:shape>
            </w:pict>
          </mc:Fallback>
        </mc:AlternateContent>
      </w:r>
    </w:p>
    <w:p w:rsidR="0067393B" w:rsidRPr="002E1777" w:rsidRDefault="00711F3C" w:rsidP="00F81059">
      <w:pPr>
        <w:pStyle w:val="ListParagraph"/>
        <w:numPr>
          <w:ilvl w:val="0"/>
          <w:numId w:val="32"/>
        </w:numPr>
        <w:rPr>
          <w:rFonts w:asciiTheme="majorHAnsi" w:hAnsiTheme="majorHAnsi"/>
          <w:b/>
          <w:bCs/>
          <w:sz w:val="28"/>
          <w:szCs w:val="28"/>
        </w:rPr>
      </w:pPr>
      <w:r w:rsidRPr="002E1777">
        <w:rPr>
          <w:rFonts w:asciiTheme="majorHAnsi" w:hAnsiTheme="majorHAnsi"/>
          <w:b/>
          <w:bCs/>
          <w:sz w:val="28"/>
          <w:szCs w:val="28"/>
        </w:rPr>
        <w:t>Image denoising</w:t>
      </w:r>
      <w:r w:rsidR="00A83172" w:rsidRPr="002E1777">
        <w:rPr>
          <w:rFonts w:asciiTheme="majorHAnsi" w:hAnsiTheme="majorHAnsi"/>
          <w:b/>
          <w:bCs/>
          <w:sz w:val="28"/>
          <w:szCs w:val="28"/>
        </w:rPr>
        <w:t xml:space="preserve"> u</w:t>
      </w:r>
      <w:r w:rsidR="00173FD3" w:rsidRPr="002E1777">
        <w:rPr>
          <w:rFonts w:asciiTheme="majorHAnsi" w:hAnsiTheme="majorHAnsi"/>
          <w:b/>
          <w:bCs/>
          <w:sz w:val="28"/>
          <w:szCs w:val="28"/>
        </w:rPr>
        <w:t>sing</w:t>
      </w:r>
      <w:r w:rsidR="00326F30" w:rsidRPr="002E1777">
        <w:rPr>
          <w:rFonts w:asciiTheme="majorHAnsi" w:hAnsiTheme="majorHAnsi"/>
          <w:b/>
          <w:bCs/>
          <w:sz w:val="28"/>
          <w:szCs w:val="28"/>
        </w:rPr>
        <w:t xml:space="preserve"> </w:t>
      </w:r>
      <w:r w:rsidR="0067393B" w:rsidRPr="002E1777">
        <w:rPr>
          <w:rFonts w:asciiTheme="majorHAnsi" w:hAnsiTheme="majorHAnsi"/>
          <w:b/>
          <w:bCs/>
          <w:sz w:val="28"/>
          <w:szCs w:val="28"/>
        </w:rPr>
        <w:t xml:space="preserve">Nonlinear </w:t>
      </w:r>
      <w:r w:rsidR="00DA0801" w:rsidRPr="002E1777">
        <w:rPr>
          <w:rFonts w:asciiTheme="majorHAnsi" w:hAnsiTheme="majorHAnsi"/>
          <w:b/>
          <w:bCs/>
          <w:sz w:val="28"/>
          <w:szCs w:val="28"/>
        </w:rPr>
        <w:t>A</w:t>
      </w:r>
      <w:r w:rsidR="0067393B" w:rsidRPr="002E1777">
        <w:rPr>
          <w:rFonts w:asciiTheme="majorHAnsi" w:hAnsiTheme="majorHAnsi"/>
          <w:b/>
          <w:bCs/>
          <w:sz w:val="28"/>
          <w:szCs w:val="28"/>
        </w:rPr>
        <w:t xml:space="preserve">nisotropic </w:t>
      </w:r>
      <w:r w:rsidR="00DA0801" w:rsidRPr="002E1777">
        <w:rPr>
          <w:rFonts w:asciiTheme="majorHAnsi" w:hAnsiTheme="majorHAnsi"/>
          <w:b/>
          <w:bCs/>
          <w:sz w:val="28"/>
          <w:szCs w:val="28"/>
        </w:rPr>
        <w:t>F</w:t>
      </w:r>
      <w:r w:rsidR="0067393B" w:rsidRPr="002E1777">
        <w:rPr>
          <w:rFonts w:asciiTheme="majorHAnsi" w:hAnsiTheme="majorHAnsi"/>
          <w:b/>
          <w:bCs/>
          <w:sz w:val="28"/>
          <w:szCs w:val="28"/>
        </w:rPr>
        <w:t>iltering</w:t>
      </w:r>
    </w:p>
    <w:p w:rsidR="00951B7C" w:rsidRDefault="009623C2" w:rsidP="00A03628">
      <w:r w:rsidRPr="004A24FA">
        <w:t>The main drawback of the</w:t>
      </w:r>
      <w:r w:rsidR="0079307B">
        <w:t xml:space="preserve"> proposed</w:t>
      </w:r>
      <w:r w:rsidRPr="004A24FA">
        <w:t xml:space="preserve"> linear filtering</w:t>
      </w:r>
      <w:r w:rsidR="0079307B">
        <w:t xml:space="preserve"> methods</w:t>
      </w:r>
      <w:r w:rsidRPr="004A24FA">
        <w:t xml:space="preserve"> 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rsidR="00663C3B">
        <w:t xml:space="preserve"> </w:t>
      </w:r>
      <w:sdt>
        <w:sdtPr>
          <w:alias w:val="Don't edit this field"/>
          <w:tag w:val="CitaviPlaceholder#d02ad75f-2205-4a8b-8b9e-fbba2cc90626"/>
          <w:id w:val="-1801608563"/>
          <w:placeholder>
            <w:docPart w:val="DefaultPlaceholder_-1854013440"/>
          </w:placeholder>
        </w:sdtPr>
        <w:sdtContent>
          <w:r w:rsidR="00663C3B">
            <w:fldChar w:fldCharType="begin"/>
          </w:r>
          <w:r w:rsidR="00991A57">
            <w:instrText>ADDIN CitaviPlaceholder{eyIkaWQiOiIxIiwiRW50cmllcyI6W3siJGlkIjoiMiIsIklkIjoiNjFkNmQzOGItOGZkZC00YmIwLWI1ZjctNmQ5MWYxYjE3NmUxIiwiUmFuZ2VMZW5ndGgiOjQsIlJlZmVyZW5jZUlkIjoiMTYyMzU5NDQtYTM3NC00NDJhLWEzOTgtNzUwY2YxY2FlYjEx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xpbmtlZFJlc291cmNlVHlwZSI6MSwiVXJpU3RyaW5nIjoiTm9ubGluZWFyIGFuaXNvdHJvcGljIGRpZmZ1c2lvbiBmaWx0ZXJpbmc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}</w:instrText>
          </w:r>
          <w:r w:rsidR="00663C3B">
            <w:fldChar w:fldCharType="separate"/>
          </w:r>
          <w:r w:rsidR="000E712B">
            <w:t>[41]</w:t>
          </w:r>
          <w:r w:rsidR="00663C3B">
            <w:fldChar w:fldCharType="end"/>
          </w:r>
        </w:sdtContent>
      </w:sdt>
      <w:r w:rsidRPr="004A24FA">
        <w:t>.</w:t>
      </w:r>
      <w:r>
        <w:t xml:space="preserve"> </w:t>
      </w:r>
      <w:r w:rsidR="00470928">
        <w:t>Anisotropic diffusion</w:t>
      </w:r>
      <w:r w:rsidR="00672544">
        <w:t xml:space="preserve"> filtering</w:t>
      </w:r>
      <w:r w:rsidR="00470928">
        <w:t xml:space="preserve"> proposed</w:t>
      </w:r>
      <w:r w:rsidR="00A345C4">
        <w:t xml:space="preserve"> by Perona and Malic </w:t>
      </w:r>
      <w:sdt>
        <w:sdtPr>
          <w:alias w:val="Don't edit this field"/>
          <w:tag w:val="CitaviPlaceholder#96782360-e6e9-45a0-8b93-a24c3e9c301d"/>
          <w:id w:val="1359464105"/>
          <w:placeholder>
            <w:docPart w:val="DefaultPlaceholder_-1854013440"/>
          </w:placeholder>
        </w:sdtPr>
        <w:sdtContent>
          <w:r w:rsidR="00A345C4">
            <w:fldChar w:fldCharType="begin"/>
          </w:r>
          <w:r w:rsidR="00B8294D">
            <w:instrText>ADDIN CitaviPlaceholder{eyIkaWQiOiIxIiwiRW50cmllcyI6W3siJGlkIjoiMiIsIklkIjoiNWVkNjc4Y2YtZmFlZi00N2E2LThjNzMtZThkMmVhYjA1OGF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OTY3ODIzNjAtZTZlOS00NWEwLThiOTMtYTI0YzNlOWMzMDFkIiwiVGV4dCI6Ils0Ml0iLCJXQUlWZXJzaW9uIjoiNi4xLjAuMCJ9}</w:instrText>
          </w:r>
          <w:r w:rsidR="00A345C4">
            <w:fldChar w:fldCharType="separate"/>
          </w:r>
          <w:r w:rsidR="000E712B">
            <w:t>[42]</w:t>
          </w:r>
          <w:r w:rsidR="00A345C4">
            <w:fldChar w:fldCharType="end"/>
          </w:r>
        </w:sdtContent>
      </w:sdt>
      <w:r w:rsidR="00A345C4">
        <w:t xml:space="preserve"> </w:t>
      </w:r>
      <w:r w:rsidR="00470928">
        <w:t xml:space="preserve">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w:t>
      </w:r>
      <w:r w:rsidR="00A03628">
        <w:t xml:space="preserve">employs </w:t>
      </w:r>
      <w:r w:rsidR="00E72321">
        <w:t>an adapted diffusion tensor</w:t>
      </w:r>
      <w:r w:rsidR="006C4455">
        <w:t xml:space="preserve"> for smoothing the images. </w:t>
      </w:r>
      <w:r w:rsidR="003924A2">
        <w:t>Importantly,</w:t>
      </w:r>
      <w:r w:rsidR="00C256D8">
        <w:t xml:space="preserve"> </w:t>
      </w:r>
      <w:r w:rsidR="00C256D8" w:rsidRPr="00550EB1">
        <w:lastRenderedPageBreak/>
        <w:t>the</w:t>
      </w:r>
      <w:r w:rsidR="00550EB1">
        <w:t xml:space="preserve"> inhomogeneous</w:t>
      </w:r>
      <w:r w:rsidR="00C256D8">
        <w:t xml:space="preserve"> diffusive procedure limits the </w:t>
      </w:r>
      <w:r w:rsidR="003F1622">
        <w:t>smoothing in</w:t>
      </w:r>
      <w:r w:rsidR="00A03628">
        <w:t xml:space="preserve"> the</w:t>
      </w:r>
      <w:r w:rsidR="003F1622">
        <w:t xml:space="preserve"> areas</w:t>
      </w:r>
      <w:r w:rsidR="00AC15CD">
        <w:t xml:space="preserve"> of interest which have a large</w:t>
      </w:r>
      <w:r w:rsidR="003F1622">
        <w:t xml:space="preserve"> likelihood to be edges</w:t>
      </w:r>
      <w:r w:rsidR="003924A2">
        <w:t xml:space="preserve"> or boundaries</w:t>
      </w:r>
      <w:r w:rsidR="00A21FA1">
        <w:t xml:space="preserve"> </w:t>
      </w:r>
      <w:sdt>
        <w:sdtPr>
          <w:alias w:val="Don't edit this field"/>
          <w:tag w:val="CitaviPlaceholder#777d7a85-6b10-4f40-af77-613fcca6e846"/>
          <w:id w:val="1144083818"/>
          <w:placeholder>
            <w:docPart w:val="DefaultPlaceholder_-1854013440"/>
          </w:placeholder>
        </w:sdtPr>
        <w:sdtContent>
          <w:r w:rsidR="00A21FA1">
            <w:fldChar w:fldCharType="begin"/>
          </w:r>
          <w:r w:rsidR="00B8294D">
            <w:instrText>ADDIN CitaviPlaceholder{eyIkaWQiOiIxIiwiRW50cmllcyI6W3siJGlkIjoiMiIsIklkIjoiOWNjZTVhZDMtODAxMC00NGNiLTlmY2YtMTI5OWUyOTE5ZmJj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Nzc3ZDdhODUtNmIxMC00ZjQwLWFmNzctNjEzZmNjYTZlODQ2IiwiVGV4dCI6Ils0Ml0iLCJXQUlWZXJzaW9uIjoiNi4xLjAuMCJ9}</w:instrText>
          </w:r>
          <w:r w:rsidR="00A21FA1">
            <w:fldChar w:fldCharType="separate"/>
          </w:r>
          <w:r w:rsidR="000E712B">
            <w:t>[42]</w:t>
          </w:r>
          <w:r w:rsidR="00A21FA1">
            <w:fldChar w:fldCharType="end"/>
          </w:r>
        </w:sdtContent>
      </w:sdt>
      <w:r w:rsidR="00C256D8">
        <w:t xml:space="preserve">. </w:t>
      </w:r>
    </w:p>
    <w:p w:rsidR="0034007C" w:rsidRDefault="00C22965" w:rsidP="00E508ED">
      <w:r>
        <w:t xml:space="preserve">The performance of the Perona-Malik filter </w:t>
      </w:r>
      <w:r w:rsidR="00DB530A">
        <w:t>is</w:t>
      </w:r>
      <w:r w:rsidR="00BE2A50">
        <w:t xml:space="preserve"> based on the mathematical formulation</w:t>
      </w:r>
      <w:r w:rsidR="00377E30">
        <w:t xml:space="preserve"> </w:t>
      </w:r>
      <w:r w:rsidR="00DB530A">
        <w:t xml:space="preserve">given in </w:t>
      </w:r>
      <w:r w:rsidR="00E508ED">
        <w:t>the e</w:t>
      </w:r>
      <w:r w:rsidR="00DB530A">
        <w:t xml:space="preserve">quation </w:t>
      </w:r>
      <w:r w:rsidR="00DE50C3">
        <w:t>3</w:t>
      </w:r>
      <w:r w:rsidR="00DB530A">
        <w:t>.</w:t>
      </w:r>
      <w:r w:rsidR="00E508ED">
        <w:t>11</w:t>
      </w:r>
      <w:r w:rsidR="007F66C4">
        <w:t xml:space="preserve">, </w:t>
      </w:r>
      <w:r w:rsidR="00165D48">
        <w:t>w</w:t>
      </w:r>
      <w:r w:rsidR="002F28AC">
        <w:t>h</w:t>
      </w:r>
      <w:r w:rsidR="00584131">
        <w:t xml:space="preserve">ere </w:t>
      </w:r>
      <w:r w:rsidR="006F4F16">
        <w:t>the rate of</w:t>
      </w:r>
      <w:r w:rsidR="00F22BCE">
        <w:t xml:space="preserve"> the</w:t>
      </w:r>
      <w:r w:rsidR="006F4F16">
        <w:t xml:space="preserve"> diffusion can be controlled with </w:t>
      </w:r>
      <w:r w:rsidR="00584131" w:rsidRPr="006F4F16">
        <w:t>the diffusion co</w:t>
      </w:r>
      <w:r w:rsidR="002F28AC" w:rsidRPr="006F4F16">
        <w:t>efficient</w:t>
      </w:r>
      <w:r w:rsidR="006F4F16">
        <w:t xml:space="preserve"> c(x,y,t)</w:t>
      </w:r>
      <w:r w:rsidR="00A21FA1">
        <w:t xml:space="preserve"> </w:t>
      </w:r>
      <w:sdt>
        <w:sdtPr>
          <w:alias w:val="Don't edit this field"/>
          <w:tag w:val="CitaviPlaceholder#a9a7872b-914c-46fd-86b8-e4b158a1e4a0"/>
          <w:id w:val="-1694379888"/>
          <w:placeholder>
            <w:docPart w:val="DefaultPlaceholder_-1854013440"/>
          </w:placeholder>
        </w:sdtPr>
        <w:sdtContent>
          <w:r w:rsidR="00A21FA1">
            <w:fldChar w:fldCharType="begin"/>
          </w:r>
          <w:r w:rsidR="00B8294D">
            <w:instrText>ADDIN CitaviPlaceholder{eyIkaWQiOiIxIiwiRW50cmllcyI6W3siJGlkIjoiMiIsIklkIjoiNWQ3ZWMyZjEtYjIzYS00Y2YwLTk4ZDctYTFhN2U3NjNhYjc0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YTlhNzg3MmItOTE0Yy00NmZkLTg2YjgtZTRiMTU4YTFlNGEwIiwiVGV4dCI6Ils0Ml0iLCJXQUlWZXJzaW9uIjoiNi4xLjAuMCJ9}</w:instrText>
          </w:r>
          <w:r w:rsidR="00A21FA1">
            <w:fldChar w:fldCharType="separate"/>
          </w:r>
          <w:r w:rsidR="000E712B">
            <w:t>[42]</w:t>
          </w:r>
          <w:r w:rsidR="00A21FA1">
            <w:fldChar w:fldCharType="end"/>
          </w:r>
        </w:sdtContent>
      </w:sdt>
      <w:r w:rsidR="00DB530A">
        <w:t xml:space="preserve">. </w:t>
      </w:r>
    </w:p>
    <w:p w:rsidR="00B00CA9" w:rsidRPr="00951B7C" w:rsidRDefault="00B00CA9" w:rsidP="00E508ED"/>
    <w:p w:rsidR="00A06F61" w:rsidRDefault="00111AEB" w:rsidP="00E508ED">
      <w:pPr>
        <w:pStyle w:val="Caption"/>
        <w:ind w:left="2160" w:firstLine="720"/>
      </w:pP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 xml:space="preserve">I </m:t>
        </m:r>
        <m:d>
          <m:dPr>
            <m:ctrlPr>
              <w:rPr>
                <w:rFonts w:ascii="Cambria Math" w:hAnsi="Cambria Math"/>
              </w:rPr>
            </m:ctrlPr>
          </m:dPr>
          <m:e>
            <m:r>
              <w:rPr>
                <w:rFonts w:ascii="Cambria Math" w:hAnsi="Cambria Math"/>
              </w:rPr>
              <m:t>x,y,t</m:t>
            </m:r>
          </m:e>
        </m:d>
        <m:r>
          <w:rPr>
            <w:rFonts w:ascii="Cambria Math" w:hAnsi="Cambria Math"/>
          </w:rPr>
          <m:t>=div(c</m:t>
        </m:r>
        <m:d>
          <m:dPr>
            <m:ctrlPr>
              <w:rPr>
                <w:rFonts w:ascii="Cambria Math" w:hAnsi="Cambria Math"/>
              </w:rPr>
            </m:ctrlPr>
          </m:dPr>
          <m:e>
            <m:r>
              <w:rPr>
                <w:rFonts w:ascii="Cambria Math" w:hAnsi="Cambria Math"/>
              </w:rPr>
              <m:t>x,y,t</m:t>
            </m:r>
          </m:e>
        </m:d>
        <m:r>
          <w:rPr>
            <w:rFonts w:ascii="Cambria Math" w:hAnsi="Cambria Math"/>
          </w:rPr>
          <m:t>∇I</m:t>
        </m:r>
        <m:d>
          <m:dPr>
            <m:ctrlPr>
              <w:rPr>
                <w:rFonts w:ascii="Cambria Math" w:hAnsi="Cambria Math"/>
              </w:rPr>
            </m:ctrlPr>
          </m:dPr>
          <m:e>
            <m:r>
              <w:rPr>
                <w:rFonts w:ascii="Cambria Math" w:hAnsi="Cambria Math"/>
              </w:rPr>
              <m:t>x,y,t</m:t>
            </m:r>
          </m:e>
        </m:d>
        <m:r>
          <w:rPr>
            <w:rFonts w:ascii="Cambria Math" w:hAnsi="Cambria Math"/>
          </w:rPr>
          <m:t>)</m:t>
        </m:r>
      </m:oMath>
      <w:r w:rsidR="00562CE4">
        <w:rPr>
          <w:rFonts w:eastAsiaTheme="minorEastAsia"/>
        </w:rPr>
        <w:tab/>
      </w:r>
      <w:r w:rsidR="000771D4" w:rsidRPr="00AF6EBE">
        <w:tab/>
      </w:r>
      <w:r w:rsidR="00E508ED" w:rsidRPr="00E508ED">
        <w:rPr>
          <w:i w:val="0"/>
          <w:iCs w:val="0"/>
        </w:rPr>
        <w:t>(</w:t>
      </w:r>
      <w:r w:rsidR="004B2E70">
        <w:rPr>
          <w:i w:val="0"/>
          <w:iCs w:val="0"/>
        </w:rPr>
        <w:fldChar w:fldCharType="begin"/>
      </w:r>
      <w:r w:rsidR="004B2E70">
        <w:rPr>
          <w:i w:val="0"/>
          <w:iCs w:val="0"/>
        </w:rPr>
        <w:instrText xml:space="preserve"> STYLEREF 1 \s </w:instrText>
      </w:r>
      <w:r w:rsidR="004B2E70">
        <w:rPr>
          <w:i w:val="0"/>
          <w:iCs w:val="0"/>
        </w:rPr>
        <w:fldChar w:fldCharType="separate"/>
      </w:r>
      <w:r w:rsidR="004B2E70">
        <w:rPr>
          <w:i w:val="0"/>
          <w:iCs w:val="0"/>
          <w:cs/>
        </w:rPr>
        <w:t>‎</w:t>
      </w:r>
      <w:r w:rsidR="004B2E70">
        <w:rPr>
          <w:i w:val="0"/>
          <w:iCs w:val="0"/>
        </w:rPr>
        <w:t>3</w:t>
      </w:r>
      <w:r w:rsidR="004B2E70">
        <w:rPr>
          <w:i w:val="0"/>
          <w:iCs w:val="0"/>
        </w:rPr>
        <w:fldChar w:fldCharType="end"/>
      </w:r>
      <w:r w:rsidR="004B2E70">
        <w:rPr>
          <w:i w:val="0"/>
          <w:iCs w:val="0"/>
        </w:rPr>
        <w:t>.</w:t>
      </w:r>
      <w:r w:rsidR="004B2E70">
        <w:rPr>
          <w:i w:val="0"/>
          <w:iCs w:val="0"/>
        </w:rPr>
        <w:fldChar w:fldCharType="begin"/>
      </w:r>
      <w:r w:rsidR="004B2E70">
        <w:rPr>
          <w:i w:val="0"/>
          <w:iCs w:val="0"/>
        </w:rPr>
        <w:instrText xml:space="preserve"> SEQ Equation \* ARABIC \s 1 </w:instrText>
      </w:r>
      <w:r w:rsidR="004B2E70">
        <w:rPr>
          <w:i w:val="0"/>
          <w:iCs w:val="0"/>
        </w:rPr>
        <w:fldChar w:fldCharType="separate"/>
      </w:r>
      <w:r w:rsidR="004B2E70">
        <w:rPr>
          <w:i w:val="0"/>
          <w:iCs w:val="0"/>
        </w:rPr>
        <w:t>11</w:t>
      </w:r>
      <w:r w:rsidR="004B2E70">
        <w:rPr>
          <w:i w:val="0"/>
          <w:iCs w:val="0"/>
        </w:rPr>
        <w:fldChar w:fldCharType="end"/>
      </w:r>
      <w:r w:rsidR="00E508ED" w:rsidRPr="00E508ED">
        <w:rPr>
          <w:i w:val="0"/>
          <w:iCs w:val="0"/>
        </w:rPr>
        <w:t>)</w:t>
      </w:r>
    </w:p>
    <w:p w:rsidR="00E508ED" w:rsidRPr="00E508ED" w:rsidRDefault="00E508ED" w:rsidP="00E508ED"/>
    <w:p w:rsidR="00C64E52" w:rsidRPr="00850621" w:rsidRDefault="00BB70FC" w:rsidP="00BB70FC">
      <w:r>
        <w:t xml:space="preserve">Furthermore, </w:t>
      </w:r>
      <m:oMath>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w:rPr>
            <w:rFonts w:ascii="Cambria Math" w:hAnsi="Cambria Math"/>
          </w:rPr>
          <m:t xml:space="preserve"> </m:t>
        </m:r>
      </m:oMath>
      <w:r w:rsidR="00C64E52" w:rsidRPr="006F4F16">
        <w:t>represents the image intensity</w:t>
      </w:r>
      <w:r>
        <w:t>,</w:t>
      </w:r>
      <w:r w:rsidR="00C64E52" w:rsidRPr="006F4F16">
        <w:t xml:space="preserve"> div and </w:t>
      </w:r>
      <m:oMath>
        <m:r>
          <m:rPr>
            <m:sty m:val="p"/>
          </m:rPr>
          <w:rPr>
            <w:rFonts w:ascii="Cambria Math" w:hAnsi="Cambria Math"/>
          </w:rPr>
          <m:t>∇</m:t>
        </m:r>
      </m:oMath>
      <w:r w:rsidR="00C64E52" w:rsidRPr="006F4F16">
        <w:t xml:space="preserve"> denote the divergence and the gradient operators</w:t>
      </w:r>
      <w:r w:rsidR="00C64E52">
        <w:t xml:space="preserve"> respectively. Moreover</w:t>
      </w:r>
      <w:r w:rsidR="00C64E52" w:rsidRPr="00C64E52">
        <w:t>, x and y</w:t>
      </w:r>
      <w:r w:rsidR="00C64E52">
        <w:t xml:space="preserve"> represent </w:t>
      </w:r>
      <w:r w:rsidR="00C64E52" w:rsidRPr="00C64E52">
        <w:t>the spatial coordinates in the</w:t>
      </w:r>
      <w:r w:rsidR="00C64E52">
        <w:t xml:space="preserve"> two-dimensional image, and t corresponds to the </w:t>
      </w:r>
      <w:r w:rsidR="00C64E52" w:rsidRPr="00C64E52">
        <w:t>iteration number.</w:t>
      </w:r>
    </w:p>
    <w:p w:rsidR="00635819" w:rsidRDefault="0032555B" w:rsidP="007205AB">
      <w:r>
        <w:t>An import</w:t>
      </w:r>
      <w:r w:rsidR="007060F3">
        <w:t>ant step in this technique is the</w:t>
      </w:r>
      <w:r>
        <w:t xml:space="preserve"> </w:t>
      </w:r>
      <w:r w:rsidR="007060F3">
        <w:t>estimation of</w:t>
      </w:r>
      <w:r>
        <w:t xml:space="preserve"> </w:t>
      </w:r>
      <w:r w:rsidR="0054775D">
        <w:t>an appropriate</w:t>
      </w:r>
      <w:r>
        <w:t xml:space="preserve"> </w:t>
      </w:r>
      <w:r w:rsidRPr="000E2573">
        <w:t>diffusion coefficient</w:t>
      </w:r>
      <w:r>
        <w:t xml:space="preserve"> </w:t>
      </w:r>
      <w:r w:rsidR="007060F3">
        <w:t>according to</w:t>
      </w:r>
      <w:r w:rsidR="003D1B4C">
        <w:t xml:space="preserve">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D25EA4">
        <w:t xml:space="preserve"> Perona and Malik</w:t>
      </w:r>
      <w:r w:rsidR="00BD3833">
        <w:t xml:space="preserve"> introduced </w:t>
      </w:r>
      <w:r w:rsidR="005F4978">
        <w:t>two mathe</w:t>
      </w:r>
      <w:r w:rsidR="000213B6">
        <w:t xml:space="preserve">matical </w:t>
      </w:r>
      <w:r w:rsidR="00BD3833">
        <w:t>e</w:t>
      </w:r>
      <w:r w:rsidR="000213B6">
        <w:t>quations</w:t>
      </w:r>
      <w:r w:rsidR="001B5099">
        <w:t xml:space="preserve"> </w:t>
      </w:r>
      <w:r w:rsidR="00BD3833">
        <w:t>(</w:t>
      </w:r>
      <w:r w:rsidR="005B1071">
        <w:t>3</w:t>
      </w:r>
      <w:r w:rsidR="00761335">
        <w:t>.1</w:t>
      </w:r>
      <w:r w:rsidR="00DF7D8D">
        <w:t>2</w:t>
      </w:r>
      <w:r w:rsidR="00761335">
        <w:t xml:space="preserve"> and </w:t>
      </w:r>
      <w:r w:rsidR="005B1071">
        <w:t>3</w:t>
      </w:r>
      <w:r w:rsidR="00761335">
        <w:t>.1</w:t>
      </w:r>
      <w:r w:rsidR="00DF7D8D">
        <w:t>3</w:t>
      </w:r>
      <w:r w:rsidR="00BD3833">
        <w:t>)</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w:t>
      </w:r>
      <w:r w:rsidR="007205AB">
        <w:t>e</w:t>
      </w:r>
      <w:r w:rsidR="005F388E">
        <w:t xml:space="preserv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r w:rsidR="00A21FA1">
        <w:t xml:space="preserve"> </w:t>
      </w:r>
      <w:sdt>
        <w:sdtPr>
          <w:alias w:val="Don't edit this field"/>
          <w:tag w:val="CitaviPlaceholder#f1fe9243-500f-46e9-86ef-58f6a4d26823"/>
          <w:id w:val="102848425"/>
          <w:placeholder>
            <w:docPart w:val="DefaultPlaceholder_-1854013440"/>
          </w:placeholder>
        </w:sdtPr>
        <w:sdtContent>
          <w:r w:rsidR="00A21FA1">
            <w:fldChar w:fldCharType="begin"/>
          </w:r>
          <w:r w:rsidR="00B8294D">
            <w:instrText>ADDIN CitaviPlaceholder{eyIkaWQiOiIxIiwiRW50cmllcyI6W3siJGlkIjoiMiIsIklkIjoiMGQ5OTkzNjktNDY5MS00NDcxLTk4MTMtMDRjNzVhODg5MmZ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ZjFmZTkyNDMtNTAwZi00NmU5LTg2ZWYtNThmNmE0ZDI2ODIzIiwiVGV4dCI6Ils0Ml0iLCJXQUlWZXJzaW9uIjoiNi4xLjAuMCJ9}</w:instrText>
          </w:r>
          <w:r w:rsidR="00A21FA1">
            <w:fldChar w:fldCharType="separate"/>
          </w:r>
          <w:r w:rsidR="000E712B">
            <w:t>[42]</w:t>
          </w:r>
          <w:r w:rsidR="00A21FA1">
            <w:fldChar w:fldCharType="end"/>
          </w:r>
        </w:sdtContent>
      </w:sdt>
      <w:r w:rsidR="004E5B44">
        <w:t>.</w:t>
      </w:r>
    </w:p>
    <w:p w:rsidR="00E23325" w:rsidRDefault="00E23325" w:rsidP="00D31B09"/>
    <w:p w:rsidR="00AA5495" w:rsidRDefault="00111AEB" w:rsidP="00BD3833">
      <w:pPr>
        <w:pStyle w:val="Caption"/>
        <w:ind w:left="2160" w:firstLine="720"/>
      </w:pP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r>
              <w:rPr>
                <w:rFonts w:ascii="Cambria Math" w:hAnsi="Cambria Math"/>
              </w:rPr>
              <m:t>x,y,t</m:t>
            </m:r>
          </m:e>
        </m:d>
        <m:r>
          <w:rPr>
            <w:rFonts w:ascii="Cambria Math" w:hAnsi="Cambria Math"/>
          </w:rPr>
          <m:t>=exp⁡(</m:t>
        </m:r>
        <m:sSup>
          <m:sSupPr>
            <m:ctrlPr>
              <w:rPr>
                <w:rFonts w:ascii="Cambria Math" w:hAnsi="Cambria Math"/>
              </w:rPr>
            </m:ctrlPr>
          </m:sSupPr>
          <m:e>
            <m: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I</m:t>
                    </m:r>
                    <m:d>
                      <m:dPr>
                        <m:ctrlPr>
                          <w:rPr>
                            <w:rFonts w:ascii="Cambria Math" w:hAnsi="Cambria Math"/>
                          </w:rPr>
                        </m:ctrlPr>
                      </m:dPr>
                      <m:e>
                        <m:r>
                          <w:rPr>
                            <w:rFonts w:ascii="Cambria Math" w:hAnsi="Cambria Math"/>
                          </w:rPr>
                          <m:t>x,y,t</m:t>
                        </m:r>
                      </m:e>
                    </m:d>
                  </m:e>
                </m:d>
              </m:num>
              <m:den>
                <m:r>
                  <w:rPr>
                    <w:rFonts w:ascii="Cambria Math" w:hAnsi="Cambria Math"/>
                  </w:rPr>
                  <m:t>k</m:t>
                </m:r>
              </m:den>
            </m:f>
            <m:r>
              <w:rPr>
                <w:rFonts w:ascii="Cambria Math" w:hAnsi="Cambria Math"/>
              </w:rPr>
              <m:t>)</m:t>
            </m:r>
          </m:e>
          <m:sup>
            <m:r>
              <w:rPr>
                <w:rFonts w:ascii="Cambria Math" w:hAnsi="Cambria Math"/>
              </w:rPr>
              <m:t>2</m:t>
            </m:r>
          </m:sup>
        </m:sSup>
      </m:oMath>
      <w:r w:rsidR="00BD3833">
        <w:rPr>
          <w:rFonts w:eastAsiaTheme="minorEastAsia"/>
        </w:rPr>
        <w:tab/>
      </w:r>
      <w:r w:rsidR="00BD3833">
        <w:rPr>
          <w:rFonts w:eastAsiaTheme="minorEastAsia"/>
        </w:rPr>
        <w:tab/>
      </w:r>
      <w:r w:rsidR="00BD3833" w:rsidRPr="003C6136">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12</w:t>
      </w:r>
      <w:r w:rsidR="004B2E70">
        <w:rPr>
          <w:rFonts w:eastAsiaTheme="minorEastAsia"/>
          <w:i w:val="0"/>
          <w:iCs w:val="0"/>
        </w:rPr>
        <w:fldChar w:fldCharType="end"/>
      </w:r>
      <w:r w:rsidR="00BD3833" w:rsidRPr="003C6136">
        <w:rPr>
          <w:rFonts w:eastAsiaTheme="minorEastAsia"/>
          <w:i w:val="0"/>
          <w:iCs w:val="0"/>
        </w:rPr>
        <w:t>)</w:t>
      </w:r>
    </w:p>
    <w:p w:rsidR="00BD3833" w:rsidRDefault="00BD3833" w:rsidP="00BD3833">
      <w:pPr>
        <w:pStyle w:val="Caption"/>
        <w:ind w:left="2160" w:firstLine="720"/>
        <w:rPr>
          <w:rFonts w:eastAsiaTheme="minorEastAsia"/>
        </w:rPr>
      </w:pPr>
    </w:p>
    <w:p w:rsidR="00A06F61" w:rsidRPr="00BD3833" w:rsidRDefault="00111AEB" w:rsidP="00BD3833">
      <w:pPr>
        <w:pStyle w:val="Caption"/>
        <w:ind w:left="2160" w:firstLine="720"/>
        <w:rPr>
          <w:rFonts w:eastAsiaTheme="minorEastAsia"/>
          <w:i w:val="0"/>
          <w:iCs w:val="0"/>
        </w:rPr>
      </w:pPr>
      <m:oMath>
        <m:sSub>
          <m:sSubPr>
            <m:ctrlPr>
              <w:rPr>
                <w:rFonts w:ascii="Cambria Math" w:hAnsi="Cambria Math" w:cstheme="majorHAnsi"/>
              </w:rPr>
            </m:ctrlPr>
          </m:sSubPr>
          <m:e>
            <m:r>
              <w:rPr>
                <w:rFonts w:ascii="Cambria Math" w:hAnsi="Cambria Math" w:cstheme="majorHAnsi"/>
              </w:rPr>
              <m:t>c</m:t>
            </m:r>
          </m:e>
          <m:sub>
            <m: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y,t</m:t>
            </m:r>
          </m:e>
        </m:d>
        <m:r>
          <w:rPr>
            <w:rFonts w:ascii="Cambria Math" w:hAnsi="Cambria Math" w:cstheme="majorHAnsi"/>
          </w:rPr>
          <m:t>=</m:t>
        </m:r>
        <m:f>
          <m:fPr>
            <m:ctrlPr>
              <w:rPr>
                <w:rFonts w:ascii="Cambria Math" w:hAnsi="Cambria Math" w:cstheme="majorHAnsi"/>
              </w:rPr>
            </m:ctrlPr>
          </m:fPr>
          <m:num>
            <m:r>
              <w:rPr>
                <w:rFonts w:ascii="Cambria Math" w:hAnsi="Cambria Math" w:cstheme="majorHAnsi"/>
              </w:rPr>
              <m:t>1</m:t>
            </m:r>
          </m:num>
          <m:den>
            <m:r>
              <w:rPr>
                <w:rFonts w:ascii="Cambria Math" w:hAnsi="Cambria Math" w:cstheme="majorHAnsi"/>
              </w:rPr>
              <m:t>1+(</m:t>
            </m:r>
            <m:sSup>
              <m:sSupPr>
                <m:ctrlPr>
                  <w:rPr>
                    <w:rFonts w:ascii="Cambria Math" w:hAnsi="Cambria Math"/>
                  </w:rPr>
                </m:ctrlPr>
              </m:sSupPr>
              <m:e>
                <m: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I</m:t>
                        </m:r>
                        <m:d>
                          <m:dPr>
                            <m:ctrlPr>
                              <w:rPr>
                                <w:rFonts w:ascii="Cambria Math" w:hAnsi="Cambria Math"/>
                              </w:rPr>
                            </m:ctrlPr>
                          </m:dPr>
                          <m:e>
                            <m:r>
                              <w:rPr>
                                <w:rFonts w:ascii="Cambria Math" w:hAnsi="Cambria Math"/>
                              </w:rPr>
                              <m:t>x,y,t</m:t>
                            </m:r>
                          </m:e>
                        </m:d>
                      </m:e>
                    </m:d>
                  </m:num>
                  <m:den>
                    <m:r>
                      <w:rPr>
                        <w:rFonts w:ascii="Cambria Math" w:hAnsi="Cambria Math"/>
                      </w:rPr>
                      <m:t>k</m:t>
                    </m:r>
                  </m:den>
                </m:f>
                <m:r>
                  <w:rPr>
                    <w:rFonts w:ascii="Cambria Math" w:hAnsi="Cambria Math"/>
                  </w:rPr>
                  <m:t>)</m:t>
                </m:r>
              </m:e>
              <m:sup>
                <m:r>
                  <w:rPr>
                    <w:rFonts w:ascii="Cambria Math" w:hAnsi="Cambria Math"/>
                  </w:rPr>
                  <m:t>2</m:t>
                </m:r>
              </m:sup>
            </m:sSup>
          </m:den>
        </m:f>
      </m:oMath>
      <w:r w:rsidR="003047DA">
        <w:rPr>
          <w:rFonts w:eastAsiaTheme="minorEastAsia"/>
        </w:rPr>
        <w:tab/>
      </w:r>
      <w:r w:rsidR="003047DA">
        <w:rPr>
          <w:rFonts w:eastAsiaTheme="minorEastAsia"/>
        </w:rPr>
        <w:tab/>
      </w:r>
      <w:r w:rsidR="003047DA">
        <w:rPr>
          <w:rFonts w:eastAsiaTheme="minorEastAsia"/>
        </w:rPr>
        <w:tab/>
      </w:r>
      <w:r w:rsidR="00BD3833" w:rsidRPr="00BD3833">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13</w:t>
      </w:r>
      <w:r w:rsidR="004B2E70">
        <w:rPr>
          <w:rFonts w:eastAsiaTheme="minorEastAsia"/>
          <w:i w:val="0"/>
          <w:iCs w:val="0"/>
        </w:rPr>
        <w:fldChar w:fldCharType="end"/>
      </w:r>
      <w:r w:rsidR="00BD3833">
        <w:rPr>
          <w:rFonts w:eastAsiaTheme="minorEastAsia"/>
          <w:i w:val="0"/>
          <w:iCs w:val="0"/>
        </w:rPr>
        <w:t>)</w:t>
      </w:r>
    </w:p>
    <w:p w:rsidR="00E23325" w:rsidRPr="00AA5495" w:rsidRDefault="00E23325" w:rsidP="00D31B09"/>
    <w:p w:rsidR="00382B5E" w:rsidRDefault="00B533CA" w:rsidP="00382B5E">
      <w:r>
        <w:t xml:space="preserve">In the </w:t>
      </w:r>
      <w:r w:rsidR="00750275">
        <w:t>E</w:t>
      </w:r>
      <w:r>
        <w:t>quations</w:t>
      </w:r>
      <w:r w:rsidR="00E23325">
        <w:t xml:space="preserve"> </w:t>
      </w:r>
      <w:r w:rsidR="0028145C">
        <w:t>3</w:t>
      </w:r>
      <w:r w:rsidR="00E23325">
        <w:t>.1</w:t>
      </w:r>
      <w:r w:rsidR="002E1777">
        <w:t>2</w:t>
      </w:r>
      <w:r w:rsidR="00E23325">
        <w:t xml:space="preserve"> and </w:t>
      </w:r>
      <w:r w:rsidR="0028145C">
        <w:t>3</w:t>
      </w:r>
      <w:r w:rsidR="00E23325">
        <w:t>.1</w:t>
      </w:r>
      <w:r w:rsidR="002E1777">
        <w:t>3</w:t>
      </w:r>
      <w:r w:rsidR="00E23325">
        <w:t>, k is</w:t>
      </w:r>
      <w:r>
        <w:t xml:space="preserve"> </w:t>
      </w:r>
      <w:r w:rsidR="0032542A">
        <w:t xml:space="preserve">the conductance parameter, </w:t>
      </w:r>
      <w:r w:rsidR="0028145C">
        <w:t>which</w:t>
      </w:r>
      <w:r>
        <w:t xml:space="preserve"> determines the difference </w:t>
      </w:r>
      <w:r w:rsidRPr="00E36265">
        <w:t xml:space="preserve">between an edge and an intensity value </w:t>
      </w:r>
      <w:r w:rsidR="0070056C">
        <w:t xml:space="preserve">which is </w:t>
      </w:r>
      <w:r w:rsidR="00E36265" w:rsidRPr="00E36265">
        <w:t>destroyed</w:t>
      </w:r>
      <w:r w:rsidRPr="00E36265">
        <w:t xml:space="preserve"> by noise </w:t>
      </w:r>
      <w:sdt>
        <w:sdtPr>
          <w:alias w:val="Don't edit this field"/>
          <w:tag w:val="CitaviPlaceholder#87750b8c-971b-463e-9c2a-1c9b7c87d2f5"/>
          <w:id w:val="-1224211371"/>
          <w:placeholder>
            <w:docPart w:val="DefaultPlaceholder_-1854013440"/>
          </w:placeholder>
        </w:sdtPr>
        <w:sdtContent>
          <w:r w:rsidR="00A21FA1">
            <w:fldChar w:fldCharType="begin"/>
          </w:r>
          <w:r w:rsidR="00B8294D">
            <w:instrText>ADDIN CitaviPlaceholder{eyIkaWQiOiIxIiwiRW50cmllcyI6W3siJGlkIjoiMiIsIklkIjoiOGMwMTE4YTctZWM3NS00NjAxLWI5ZWYtZGJiZGNkMGJkMGUy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ODc3NTBiOGMtOTcxYi00NjNlLTljMmEtMWM5YjdjODdkMmY1IiwiVGV4dCI6Ils0Ml0iLCJXQUlWZXJzaW9uIjoiNi4xLjAuMCJ9}</w:instrText>
          </w:r>
          <w:r w:rsidR="00A21FA1">
            <w:fldChar w:fldCharType="separate"/>
          </w:r>
          <w:r w:rsidR="000E712B">
            <w:t>[42]</w:t>
          </w:r>
          <w:r w:rsidR="00A21FA1">
            <w:fldChar w:fldCharType="end"/>
          </w:r>
        </w:sdtContent>
      </w:sdt>
      <w:r>
        <w:t>.</w:t>
      </w:r>
      <w:r w:rsidR="0032542A">
        <w:t xml:space="preserve"> Usually it </w:t>
      </w:r>
      <w:r w:rsidR="004F7C88">
        <w:t>can be</w:t>
      </w:r>
      <w:r w:rsidR="0032542A">
        <w:t xml:space="preserve"> selected empirically.</w:t>
      </w:r>
      <w:r w:rsidR="00382B5E">
        <w:t xml:space="preserve"> </w:t>
      </w:r>
    </w:p>
    <w:p w:rsidR="008D12BB" w:rsidRDefault="00D02045" w:rsidP="00382B5E">
      <w:r>
        <w:lastRenderedPageBreak/>
        <w:t>In addition, t</w:t>
      </w:r>
      <w:r w:rsidR="001F74BB">
        <w:t>he diffusive procedure</w:t>
      </w:r>
      <w:r w:rsidR="000E5C71">
        <w:t xml:space="preserve"> </w:t>
      </w:r>
      <w:r w:rsidR="00F6149C">
        <w:t>t</w:t>
      </w:r>
      <w:r w:rsidR="00CC4088">
        <w:t>hat</w:t>
      </w:r>
      <w:r w:rsidR="000E5C71">
        <w:t xml:space="preserve"> applies</w:t>
      </w:r>
      <w:r w:rsidR="00F6149C">
        <w:t xml:space="preserve"> the </w:t>
      </w:r>
      <w:r w:rsidR="00E33B4A">
        <w:t>e</w:t>
      </w:r>
      <w:r w:rsidR="00F6149C">
        <w:t>quation 3</w:t>
      </w:r>
      <w:r w:rsidR="000E5C71">
        <w:t>.</w:t>
      </w:r>
      <w:r w:rsidR="00562CE4">
        <w:t>11</w:t>
      </w:r>
      <w:r w:rsidR="000E5C71">
        <w:t xml:space="preserve"> defines the intensity change in each iteration </w:t>
      </w:r>
      <w:r w:rsidR="00341E62">
        <w:t>based on the</w:t>
      </w:r>
      <w:r w:rsidR="000B56FC">
        <w:t xml:space="preserve"> summation of</w:t>
      </w:r>
      <w:r w:rsidR="00382B5E">
        <w:t xml:space="preserve"> the</w:t>
      </w:r>
      <w:r w:rsidR="00341E62">
        <w:t xml:space="preserve"> contributed pixels at </w:t>
      </w:r>
      <w:r w:rsidR="000B56FC">
        <w:t xml:space="preserve">the </w:t>
      </w:r>
      <w:r w:rsidR="00341E62">
        <w:t>neighborhood</w:t>
      </w:r>
      <w:r w:rsidR="000B56FC">
        <w:t>s</w:t>
      </w:r>
      <w:r w:rsidR="00341E62">
        <w:t xml:space="preserve"> of</w:t>
      </w:r>
      <w:r w:rsidR="0034513D">
        <w:t xml:space="preserve"> (x,y) </w:t>
      </w:r>
      <w:r w:rsidR="00382B5E">
        <w:t xml:space="preserve">which are </w:t>
      </w:r>
      <w:r w:rsidR="000B56FC">
        <w:t>weighted according to</w:t>
      </w:r>
      <w:r w:rsidR="00274970">
        <w:t xml:space="preserve"> the</w:t>
      </w:r>
      <w:r w:rsidR="000B56FC">
        <w:t xml:space="preserve"> </w:t>
      </w:r>
      <w:r w:rsidR="00BD49C0">
        <w:t>e</w:t>
      </w:r>
      <w:r w:rsidR="000B56FC">
        <w:t xml:space="preserve">quation </w:t>
      </w:r>
      <w:r w:rsidR="00B32DA7">
        <w:t>3</w:t>
      </w:r>
      <w:r w:rsidR="005B2C42">
        <w:t>.1</w:t>
      </w:r>
      <w:r w:rsidR="00BD49C0">
        <w:t>4</w:t>
      </w:r>
      <w:r w:rsidR="00382B5E">
        <w:t>. The result</w:t>
      </w:r>
      <w:r w:rsidR="00FB3C8F">
        <w:t xml:space="preserve"> of the procedure</w:t>
      </w:r>
      <w:r w:rsidR="00382B5E">
        <w:t xml:space="preserve"> is</w:t>
      </w:r>
      <w:r w:rsidR="005B2C42">
        <w:t xml:space="preserve"> presented in </w:t>
      </w:r>
      <w:r w:rsidR="00BD49C0">
        <w:t>e</w:t>
      </w:r>
      <w:r w:rsidR="005B2C42">
        <w:t xml:space="preserve">quation </w:t>
      </w:r>
      <w:r w:rsidR="00B32DA7">
        <w:t>3</w:t>
      </w:r>
      <w:r w:rsidR="005B2C42">
        <w:t>.1</w:t>
      </w:r>
      <w:r w:rsidR="00BD49C0">
        <w:t>5</w:t>
      </w:r>
      <w:r w:rsidR="0022493E">
        <w:t xml:space="preserve"> </w:t>
      </w:r>
      <w:sdt>
        <w:sdtPr>
          <w:alias w:val="Don't edit this field"/>
          <w:tag w:val="CitaviPlaceholder#e8218e46-99ea-4f37-b190-75f67d967349"/>
          <w:id w:val="1247158111"/>
          <w:placeholder>
            <w:docPart w:val="DefaultPlaceholder_-1854013440"/>
          </w:placeholder>
        </w:sdtPr>
        <w:sdtContent>
          <w:r w:rsidR="0022493E">
            <w:fldChar w:fldCharType="begin"/>
          </w:r>
          <w:r w:rsidR="00B8294D">
            <w:instrText>ADDIN CitaviPlaceholder{eyIkaWQiOiIxIiwiRW50cmllcyI6W3siJGlkIjoiMiIsIklkIjoiMTk0MWI4Y2YtNjU3YS00ZDI4LWJjMzUtMmNmZjk2MWIyNTFl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ZTgyMThlNDYtOTllYS00ZjM3LWIxOTAtNzVmNjdkOTY3MzQ5IiwiVGV4dCI6Ils0Ml0iLCJXQUlWZXJzaW9uIjoiNi4xLjAuMCJ9}</w:instrText>
          </w:r>
          <w:r w:rsidR="0022493E">
            <w:fldChar w:fldCharType="separate"/>
          </w:r>
          <w:r w:rsidR="000E712B">
            <w:t>[42]</w:t>
          </w:r>
          <w:r w:rsidR="0022493E">
            <w:fldChar w:fldCharType="end"/>
          </w:r>
        </w:sdtContent>
      </w:sdt>
      <w:r w:rsidR="00F45EB2">
        <w:t>.</w:t>
      </w:r>
      <w:r w:rsidR="000B56FC">
        <w:t xml:space="preserve"> </w:t>
      </w:r>
    </w:p>
    <w:p w:rsidR="00A4148B" w:rsidRDefault="00A4148B" w:rsidP="00D31B09"/>
    <w:p w:rsidR="0091602D" w:rsidRDefault="00111AEB"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111AEB"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111AEB"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B55700" w:rsidRDefault="00F51346" w:rsidP="00562CE4">
      <w:pPr>
        <w:pStyle w:val="Caption"/>
        <w:rPr>
          <w:rFonts w:eastAsiaTheme="minorEastAsia"/>
        </w:rPr>
      </w:pPr>
      <w:r>
        <w:rPr>
          <w:rFonts w:eastAsiaTheme="minorEastAsia"/>
        </w:rPr>
        <w:t xml:space="preserve">  </w:t>
      </w:r>
      <w:r w:rsidR="00EE1FD6">
        <w:rPr>
          <w:rFonts w:eastAsiaTheme="minorEastAsia"/>
        </w:rPr>
        <w:t xml:space="preserve"> </w:t>
      </w:r>
      <w:r w:rsidR="00562CE4">
        <w:rPr>
          <w:rFonts w:eastAsiaTheme="minorEastAsia"/>
        </w:rPr>
        <w:tab/>
      </w:r>
      <w:r w:rsidR="00562CE4">
        <w:rPr>
          <w:rFonts w:eastAsiaTheme="minorEastAsia"/>
        </w:rPr>
        <w:tab/>
        <w:t xml:space="preserve">  </w:t>
      </w:r>
      <w:r w:rsidR="00B32DA7">
        <w:rPr>
          <w:rFonts w:eastAsiaTheme="minorEastAsia"/>
        </w:rPr>
        <w:t xml:space="preserve"> </w:t>
      </w:r>
      <m:oMath>
        <m:sSub>
          <m:sSubPr>
            <m:ctrlPr>
              <w:rPr>
                <w:rFonts w:ascii="Cambria Math" w:hAnsi="Cambria Math"/>
              </w:rPr>
            </m:ctrlPr>
          </m:sSubPr>
          <m:e>
            <m: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y,t</m:t>
            </m:r>
          </m:e>
        </m:d>
        <m:r>
          <w:rPr>
            <w:rFonts w:ascii="Cambria Math" w:hAnsi="Cambria Math"/>
          </w:rPr>
          <m:t>=c</m:t>
        </m:r>
        <m:d>
          <m:dPr>
            <m:ctrlPr>
              <w:rPr>
                <w:rFonts w:ascii="Cambria Math" w:hAnsi="Cambria Math"/>
              </w:rPr>
            </m:ctrlPr>
          </m:dPr>
          <m:e>
            <m:r>
              <w:rPr>
                <w:rFonts w:ascii="Cambria Math" w:hAnsi="Cambria Math"/>
              </w:rPr>
              <m:t>x,y-</m:t>
            </m:r>
            <m:f>
              <m:fPr>
                <m:ctrlPr>
                  <w:rPr>
                    <w:rFonts w:ascii="Cambria Math" w:hAnsi="Cambria Math"/>
                  </w:rPr>
                </m:ctrlPr>
              </m:fPr>
              <m:num>
                <m:r>
                  <w:rPr>
                    <w:rFonts w:ascii="Cambria Math" w:hAnsi="Cambria Math"/>
                  </w:rPr>
                  <m:t>dy</m:t>
                </m:r>
              </m:num>
              <m:den>
                <m:r>
                  <w:rPr>
                    <w:rFonts w:ascii="Cambria Math" w:hAnsi="Cambria Math"/>
                  </w:rPr>
                  <m:t>2</m:t>
                </m:r>
              </m:den>
            </m:f>
            <m:r>
              <w:rPr>
                <w:rFonts w:ascii="Cambria Math" w:hAnsi="Cambria Math"/>
              </w:rPr>
              <m:t>,t</m:t>
            </m:r>
          </m:e>
        </m:d>
        <m:r>
          <w:rPr>
            <w:rFonts w:ascii="Cambria Math" w:hAnsi="Cambria Math"/>
          </w:rPr>
          <m:t>[I</m:t>
        </m:r>
        <m:d>
          <m:dPr>
            <m:ctrlPr>
              <w:rPr>
                <w:rFonts w:ascii="Cambria Math" w:hAnsi="Cambria Math"/>
              </w:rPr>
            </m:ctrlPr>
          </m:dPr>
          <m:e>
            <m:r>
              <w:rPr>
                <w:rFonts w:ascii="Cambria Math" w:hAnsi="Cambria Math"/>
              </w:rPr>
              <m:t>x,y,t</m:t>
            </m:r>
          </m:e>
        </m:d>
        <m:r>
          <w:rPr>
            <w:rFonts w:ascii="Cambria Math" w:hAnsi="Cambria Math"/>
          </w:rPr>
          <m:t>-I</m:t>
        </m:r>
        <m:d>
          <m:dPr>
            <m:ctrlPr>
              <w:rPr>
                <w:rFonts w:ascii="Cambria Math" w:hAnsi="Cambria Math"/>
              </w:rPr>
            </m:ctrlPr>
          </m:dPr>
          <m:e>
            <m:r>
              <w:rPr>
                <w:rFonts w:ascii="Cambria Math" w:hAnsi="Cambria Math"/>
              </w:rPr>
              <m:t>x,y-dy,t</m:t>
            </m:r>
          </m:e>
        </m:d>
        <m:r>
          <w:rPr>
            <w:rFonts w:ascii="Cambria Math" w:hAnsi="Cambria Math"/>
          </w:rPr>
          <m:t>]</m:t>
        </m:r>
      </m:oMath>
      <w:r w:rsidR="00562CE4">
        <w:rPr>
          <w:rFonts w:eastAsiaTheme="minorEastAsia"/>
        </w:rPr>
        <w:t xml:space="preserve">               </w:t>
      </w:r>
      <w:r w:rsidRPr="00FB3C8F">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14</w:t>
      </w:r>
      <w:r w:rsidR="004B2E70">
        <w:rPr>
          <w:rFonts w:eastAsiaTheme="minorEastAsia"/>
          <w:i w:val="0"/>
          <w:iCs w:val="0"/>
        </w:rPr>
        <w:fldChar w:fldCharType="end"/>
      </w:r>
      <w:r w:rsidRPr="00FB3C8F">
        <w:rPr>
          <w:rFonts w:eastAsiaTheme="minorEastAsia"/>
          <w:i w:val="0"/>
          <w:iCs w:val="0"/>
        </w:rPr>
        <w:t>)</w:t>
      </w:r>
    </w:p>
    <w:p w:rsidR="00562CE4" w:rsidRPr="00562CE4" w:rsidRDefault="00562CE4" w:rsidP="00562CE4"/>
    <w:p w:rsidR="004441E0" w:rsidRDefault="009F1C33" w:rsidP="003D3318">
      <w:pPr>
        <w:pStyle w:val="Caption"/>
        <w:jc w:val="center"/>
      </w:pPr>
      <m:oMath>
        <m:r>
          <w:rPr>
            <w:rFonts w:ascii="Cambria Math" w:hAnsi="Cambria Math"/>
          </w:rPr>
          <m:t>I</m:t>
        </m:r>
        <m:d>
          <m:dPr>
            <m:ctrlPr>
              <w:rPr>
                <w:rFonts w:ascii="Cambria Math" w:hAnsi="Cambria Math"/>
              </w:rPr>
            </m:ctrlPr>
          </m:dPr>
          <m:e>
            <m:r>
              <w:rPr>
                <w:rFonts w:ascii="Cambria Math" w:hAnsi="Cambria Math"/>
              </w:rPr>
              <m:t>x,y,t+dt</m:t>
            </m:r>
          </m:e>
        </m:d>
        <m:r>
          <w:rPr>
            <w:rFonts w:ascii="Cambria Math" w:hAnsi="Cambria Math"/>
          </w:rPr>
          <m:t>=I</m:t>
        </m:r>
        <m:d>
          <m:dPr>
            <m:ctrlPr>
              <w:rPr>
                <w:rFonts w:ascii="Cambria Math" w:hAnsi="Cambria Math"/>
              </w:rPr>
            </m:ctrlPr>
          </m:dPr>
          <m:e>
            <m:r>
              <w:rPr>
                <w:rFonts w:ascii="Cambria Math" w:hAnsi="Cambria Math"/>
              </w:rPr>
              <m:t>x,y,t</m:t>
            </m:r>
          </m:e>
        </m:d>
        <m:r>
          <w:rPr>
            <w:rFonts w:ascii="Cambria Math" w:hAnsi="Cambria Math"/>
          </w:rPr>
          <m:t>+dt</m:t>
        </m:r>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dx</m:t>
                    </m:r>
                  </m:e>
                  <m:sup>
                    <m: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y,t</m:t>
                    </m:r>
                  </m:e>
                </m:d>
                <m: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y,t</m:t>
                    </m:r>
                  </m:e>
                </m:d>
              </m:e>
            </m:d>
            <m: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dy</m:t>
                    </m:r>
                  </m:e>
                  <m:sup>
                    <m: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y,t</m:t>
                    </m:r>
                  </m:e>
                </m:d>
                <m: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y,t</m:t>
                    </m:r>
                  </m:e>
                </m:d>
              </m:e>
            </m:d>
          </m:e>
        </m:d>
      </m:oMath>
      <w:r w:rsidR="00091AE4">
        <w:t xml:space="preserve"> </w:t>
      </w:r>
      <w:r w:rsidR="004847B1">
        <w:tab/>
      </w:r>
      <w:r w:rsidR="004847B1">
        <w:tab/>
      </w:r>
      <w:r w:rsidR="004847B1">
        <w:tab/>
      </w:r>
      <w:r w:rsidR="004847B1">
        <w:tab/>
      </w:r>
      <w:r w:rsidR="004847B1">
        <w:tab/>
        <w:t xml:space="preserve">   </w:t>
      </w:r>
      <w:r w:rsidR="003D3318">
        <w:tab/>
      </w:r>
      <w:r w:rsidR="003D3318">
        <w:tab/>
      </w:r>
      <w:r w:rsidR="003D3318">
        <w:tab/>
      </w:r>
      <w:r w:rsidR="003D3318">
        <w:tab/>
      </w:r>
      <w:r w:rsidR="004847B1">
        <w:t xml:space="preserve">   </w:t>
      </w:r>
      <w:r w:rsidR="005030C1">
        <w:t xml:space="preserve">      </w:t>
      </w:r>
      <w:r w:rsidR="004847B1">
        <w:t xml:space="preserve"> </w:t>
      </w:r>
      <w:r w:rsidR="008D7450" w:rsidRPr="00FB3C8F">
        <w:rPr>
          <w:i w:val="0"/>
          <w:iCs w:val="0"/>
        </w:rPr>
        <w:t>(</w:t>
      </w:r>
      <w:r w:rsidR="004B2E70">
        <w:rPr>
          <w:i w:val="0"/>
          <w:iCs w:val="0"/>
        </w:rPr>
        <w:fldChar w:fldCharType="begin"/>
      </w:r>
      <w:r w:rsidR="004B2E70">
        <w:rPr>
          <w:i w:val="0"/>
          <w:iCs w:val="0"/>
        </w:rPr>
        <w:instrText xml:space="preserve"> STYLEREF 1 \s </w:instrText>
      </w:r>
      <w:r w:rsidR="004B2E70">
        <w:rPr>
          <w:i w:val="0"/>
          <w:iCs w:val="0"/>
        </w:rPr>
        <w:fldChar w:fldCharType="separate"/>
      </w:r>
      <w:r w:rsidR="004B2E70">
        <w:rPr>
          <w:i w:val="0"/>
          <w:iCs w:val="0"/>
          <w:cs/>
        </w:rPr>
        <w:t>‎</w:t>
      </w:r>
      <w:r w:rsidR="004B2E70">
        <w:rPr>
          <w:i w:val="0"/>
          <w:iCs w:val="0"/>
        </w:rPr>
        <w:t>3</w:t>
      </w:r>
      <w:r w:rsidR="004B2E70">
        <w:rPr>
          <w:i w:val="0"/>
          <w:iCs w:val="0"/>
        </w:rPr>
        <w:fldChar w:fldCharType="end"/>
      </w:r>
      <w:r w:rsidR="004B2E70">
        <w:rPr>
          <w:i w:val="0"/>
          <w:iCs w:val="0"/>
        </w:rPr>
        <w:t>.</w:t>
      </w:r>
      <w:r w:rsidR="004B2E70">
        <w:rPr>
          <w:i w:val="0"/>
          <w:iCs w:val="0"/>
        </w:rPr>
        <w:fldChar w:fldCharType="begin"/>
      </w:r>
      <w:r w:rsidR="004B2E70">
        <w:rPr>
          <w:i w:val="0"/>
          <w:iCs w:val="0"/>
        </w:rPr>
        <w:instrText xml:space="preserve"> SEQ Equation \* ARABIC \s 1 </w:instrText>
      </w:r>
      <w:r w:rsidR="004B2E70">
        <w:rPr>
          <w:i w:val="0"/>
          <w:iCs w:val="0"/>
        </w:rPr>
        <w:fldChar w:fldCharType="separate"/>
      </w:r>
      <w:r w:rsidR="004B2E70">
        <w:rPr>
          <w:i w:val="0"/>
          <w:iCs w:val="0"/>
        </w:rPr>
        <w:t>15</w:t>
      </w:r>
      <w:r w:rsidR="004B2E70">
        <w:rPr>
          <w:i w:val="0"/>
          <w:iCs w:val="0"/>
        </w:rPr>
        <w:fldChar w:fldCharType="end"/>
      </w:r>
      <w:r w:rsidR="008D7450" w:rsidRPr="00FB3C8F">
        <w:rPr>
          <w:i w:val="0"/>
          <w:iCs w:val="0"/>
        </w:rPr>
        <w:t>)</w:t>
      </w:r>
    </w:p>
    <w:p w:rsidR="008F66C4" w:rsidRDefault="008F66C4" w:rsidP="008F66C4"/>
    <w:p w:rsidR="00F33391" w:rsidRDefault="0065286A" w:rsidP="006A1152">
      <w:r>
        <w:t xml:space="preserve">In the </w:t>
      </w:r>
      <w:r w:rsidR="006A1152">
        <w:t>e</w:t>
      </w:r>
      <w:r>
        <w:t xml:space="preserve">quations </w:t>
      </w:r>
      <w:r w:rsidR="00DA5A2D">
        <w:t>3</w:t>
      </w:r>
      <w:r>
        <w:t>.1</w:t>
      </w:r>
      <w:r w:rsidR="006A1152">
        <w:t>4</w:t>
      </w:r>
      <w:r>
        <w:t xml:space="preserve"> and </w:t>
      </w:r>
      <w:r w:rsidR="00DA5A2D">
        <w:t>3</w:t>
      </w:r>
      <w:r>
        <w:t>.1</w:t>
      </w:r>
      <w:r w:rsidR="006A1152">
        <w:t>5</w:t>
      </w:r>
      <w:r>
        <w:t>, t</w:t>
      </w:r>
      <w:r w:rsidR="00331B66">
        <w:t>he pixel spacing in the image is represented by</w:t>
      </w:r>
      <w:r w:rsidR="00746602">
        <w:t xml:space="preserve"> dx and dy</w:t>
      </w:r>
      <w:r w:rsidR="006A1152">
        <w:t>.</w:t>
      </w:r>
      <w:r w:rsidR="00331B66">
        <w:t xml:space="preserve"> </w:t>
      </w:r>
      <w:r w:rsidR="00DA5A2D">
        <w:t>Furthermore</w:t>
      </w:r>
      <w:r w:rsidR="00B901B7">
        <w:t>,</w:t>
      </w:r>
      <w:r w:rsidR="00964917">
        <w:t xml:space="preserve"> </w:t>
      </w:r>
      <w:r w:rsidR="00483F5C">
        <w:t>i</w:t>
      </w:r>
      <w:r w:rsidR="00D02045">
        <w:t xml:space="preserve">n </w:t>
      </w:r>
      <w:r w:rsidR="006A1152">
        <w:t>the e</w:t>
      </w:r>
      <w:r w:rsidR="00D02045">
        <w:t xml:space="preserve">quation </w:t>
      </w:r>
      <w:r w:rsidR="00DA5A2D">
        <w:t>3</w:t>
      </w:r>
      <w:r w:rsidR="00D02045">
        <w:t>.1</w:t>
      </w:r>
      <w:r w:rsidR="006A1152">
        <w:t>5</w:t>
      </w:r>
      <w:r w:rsidR="00F836AD">
        <w:t>,</w:t>
      </w:r>
      <w:r w:rsidR="00112EF3">
        <w:t xml:space="preserve"> dt</w:t>
      </w:r>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w:t>
      </w:r>
      <w:r w:rsidR="00581821">
        <w:t xml:space="preserve"> </w:t>
      </w:r>
      <w:sdt>
        <w:sdtPr>
          <w:alias w:val="Don't edit this field"/>
          <w:tag w:val="CitaviPlaceholder#9888fc93-73cf-4f77-94c1-c6308f5c342f"/>
          <w:id w:val="-1442070278"/>
          <w:placeholder>
            <w:docPart w:val="DefaultPlaceholder_-1854013440"/>
          </w:placeholder>
        </w:sdtPr>
        <w:sdtContent>
          <w:r w:rsidR="00581821">
            <w:fldChar w:fldCharType="begin"/>
          </w:r>
          <w:r w:rsidR="00B8294D">
            <w:instrText>ADDIN CitaviPlaceholder{eyIkaWQiOiIxIiwiRW50cmllcyI6W3siJGlkIjoiMiIsIklkIjoiMzg1ZDI1NzgtYzBiZi00ZTY3LWFiM2YtMjQ2ODlhZTlmMmUwIiwiUmFuZ2VMZW5ndGgiOjM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}</w:instrText>
          </w:r>
          <w:r w:rsidR="00581821">
            <w:fldChar w:fldCharType="separate"/>
          </w:r>
          <w:r w:rsidR="000E712B">
            <w:t>[42, 43]</w:t>
          </w:r>
          <w:r w:rsidR="00581821">
            <w:fldChar w:fldCharType="end"/>
          </w:r>
        </w:sdtContent>
      </w:sdt>
      <w:r w:rsidR="00EE32FF">
        <w:t>.</w:t>
      </w:r>
    </w:p>
    <w:p w:rsidR="00181C12" w:rsidRDefault="009D44A2" w:rsidP="007205AB">
      <w:r>
        <w:t xml:space="preserve">Figure </w:t>
      </w:r>
      <w:r w:rsidR="00DA5A2D">
        <w:t>3</w:t>
      </w:r>
      <w:r w:rsidR="00E3730B">
        <w:t>.</w:t>
      </w:r>
      <w:r w:rsidR="007205AB">
        <w:t>19</w:t>
      </w:r>
      <w:r w:rsidR="00E3730B">
        <w:t xml:space="preserve"> </w:t>
      </w:r>
      <w:r w:rsidR="00243A53">
        <w:t>illustrates the performance of the anisotropic filter on</w:t>
      </w:r>
      <w:r w:rsidR="00E3730B">
        <w:t xml:space="preserve"> </w:t>
      </w:r>
      <w:r w:rsidR="006A1152">
        <w:t>the captured-</w:t>
      </w:r>
      <w:r w:rsidR="00243A53">
        <w:t>MR image of the Z-frame</w:t>
      </w:r>
      <w:r w:rsidR="007205AB">
        <w:t xml:space="preserve"> marker</w:t>
      </w:r>
      <w:r w:rsidR="006C1A10">
        <w:t>.</w:t>
      </w:r>
    </w:p>
    <w:p w:rsidR="00F33391" w:rsidRDefault="00F33391" w:rsidP="00986C80">
      <w:r>
        <w:t xml:space="preserve">In conclusion, </w:t>
      </w:r>
      <w:r w:rsidR="006C1A10">
        <w:t xml:space="preserve">according to the </w:t>
      </w:r>
      <w:r>
        <w:t xml:space="preserve">results </w:t>
      </w:r>
      <w:r w:rsidR="00986C80">
        <w:t>from</w:t>
      </w:r>
      <w:r w:rsidR="006C1A10">
        <w:t xml:space="preserve"> the performance of the </w:t>
      </w:r>
      <w:r w:rsidR="00784CAD">
        <w:t>three mentioned filtering methods</w:t>
      </w:r>
      <w:r>
        <w:t xml:space="preserve">, the anisotropic diffusion approach has </w:t>
      </w:r>
      <w:r w:rsidR="0087290E">
        <w:t>an acceptable</w:t>
      </w:r>
      <w:r>
        <w:t xml:space="preserve"> performance on the captured-images </w:t>
      </w:r>
      <w:r w:rsidR="0087290E">
        <w:t>for the</w:t>
      </w:r>
      <w:r>
        <w:t xml:space="preserve"> preprocessing step (noise reduction and</w:t>
      </w:r>
      <w:r w:rsidR="00BA3FC4">
        <w:t xml:space="preserve"> the</w:t>
      </w:r>
      <w:r>
        <w:t xml:space="preserve"> edge enhancement</w:t>
      </w:r>
      <w:r w:rsidRPr="00705671">
        <w:t>). Moreover, due to the mentioned characteristics of the anisotropic diffusion, the</w:t>
      </w:r>
      <w:r>
        <w:t xml:space="preserve"> </w:t>
      </w:r>
      <w:r w:rsidR="0087290E">
        <w:t>processed</w:t>
      </w:r>
      <w:r>
        <w:t xml:space="preserve"> </w:t>
      </w:r>
      <w:r w:rsidRPr="00705671">
        <w:t xml:space="preserve">image converges faster to the desired </w:t>
      </w:r>
      <w:r>
        <w:t>shape</w:t>
      </w:r>
      <w:r w:rsidRPr="00705671">
        <w:t xml:space="preserve"> fo</w:t>
      </w:r>
      <w:r>
        <w:t>r</w:t>
      </w:r>
      <w:r w:rsidRPr="00705671">
        <w:t xml:space="preserve"> </w:t>
      </w:r>
      <w:r>
        <w:t xml:space="preserve">the </w:t>
      </w:r>
      <w:r w:rsidRPr="00705671">
        <w:t>further processing.</w:t>
      </w:r>
    </w:p>
    <w:p w:rsidR="00C53B6F" w:rsidRDefault="00BA3FC4" w:rsidP="00D31B09">
      <w:pPr>
        <w:rPr>
          <w:rFonts w:cstheme="minorHAnsi"/>
        </w:rPr>
      </w:pPr>
      <w:r>
        <w:rPr>
          <w:noProof/>
        </w:rPr>
        <w:lastRenderedPageBreak/>
        <mc:AlternateContent>
          <mc:Choice Requires="wps">
            <w:drawing>
              <wp:anchor distT="0" distB="0" distL="114300" distR="114300" simplePos="0" relativeHeight="251787776" behindDoc="0" locked="0" layoutInCell="1" allowOverlap="1" wp14:anchorId="62F0096E" wp14:editId="2DA6B9AC">
                <wp:simplePos x="0" y="0"/>
                <wp:positionH relativeFrom="margin">
                  <wp:posOffset>-56515</wp:posOffset>
                </wp:positionH>
                <wp:positionV relativeFrom="paragraph">
                  <wp:posOffset>3505200</wp:posOffset>
                </wp:positionV>
                <wp:extent cx="5748020" cy="789940"/>
                <wp:effectExtent l="0" t="0" r="5080" b="0"/>
                <wp:wrapTopAndBottom/>
                <wp:docPr id="36" name="Text Box 36"/>
                <wp:cNvGraphicFramePr/>
                <a:graphic xmlns:a="http://schemas.openxmlformats.org/drawingml/2006/main">
                  <a:graphicData uri="http://schemas.microsoft.com/office/word/2010/wordprocessingShape">
                    <wps:wsp>
                      <wps:cNvSpPr txBox="1"/>
                      <wps:spPr>
                        <a:xfrm>
                          <a:off x="0" y="0"/>
                          <a:ext cx="5748020" cy="789940"/>
                        </a:xfrm>
                        <a:prstGeom prst="rect">
                          <a:avLst/>
                        </a:prstGeom>
                        <a:solidFill>
                          <a:prstClr val="white"/>
                        </a:solidFill>
                        <a:ln>
                          <a:noFill/>
                        </a:ln>
                      </wps:spPr>
                      <wps:txbx>
                        <w:txbxContent>
                          <w:p w:rsidR="00205D39" w:rsidRPr="00547190" w:rsidRDefault="00205D39" w:rsidP="00C16530">
                            <w:pPr>
                              <w:pStyle w:val="Caption"/>
                            </w:pPr>
                            <w:bookmarkStart w:id="162" w:name="_Toc523735304"/>
                            <w:bookmarkStart w:id="163" w:name="_Toc524625287"/>
                            <w:bookmarkStart w:id="164" w:name="_Toc52546995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r w:rsidRPr="000E1A54">
                              <w:t xml:space="preserve"> </w:t>
                            </w:r>
                            <w:r>
                              <w:t>(a) The captured-MR image (T1W)  from the Z-frame marker without denoising. (b) The denoised image using the anisotropic filter after binarization. The equation 3.12 was employed for the estimation of the diffusive coefficient</w:t>
                            </w:r>
                            <w:bookmarkEnd w:id="162"/>
                            <w:bookmarkEnd w:id="163"/>
                            <w:r>
                              <w:t>.</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F0096E" id="Text Box 36" o:spid="_x0000_s1136" type="#_x0000_t202" style="position:absolute;left:0;text-align:left;margin-left:-4.45pt;margin-top:276pt;width:452.6pt;height:62.2pt;z-index:251787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" stroked="f">
                <v:textbox inset="0,0,0,0">
                  <w:txbxContent>
                    <w:p w:rsidR="00205D39" w:rsidRPr="00547190" w:rsidRDefault="00205D39" w:rsidP="00C16530">
                      <w:pPr>
                        <w:pStyle w:val="Caption"/>
                      </w:pPr>
                      <w:bookmarkStart w:id="165" w:name="_Toc523735304"/>
                      <w:bookmarkStart w:id="166" w:name="_Toc524625287"/>
                      <w:bookmarkStart w:id="167" w:name="_Toc52546995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r w:rsidRPr="000E1A54">
                        <w:t xml:space="preserve"> </w:t>
                      </w:r>
                      <w:r>
                        <w:t>(a) The captured-MR image (T1W)  from the Z-frame marker without denoising. (b) The denoised image using the anisotropic filter after binarization. The equation 3.12 was employed for the estimation of the diffusive coefficient</w:t>
                      </w:r>
                      <w:bookmarkEnd w:id="165"/>
                      <w:bookmarkEnd w:id="166"/>
                      <w:r>
                        <w:t>.</w:t>
                      </w:r>
                      <w:bookmarkEnd w:id="167"/>
                    </w:p>
                  </w:txbxContent>
                </v:textbox>
                <w10:wrap type="topAndBottom" anchorx="margin"/>
              </v:shape>
            </w:pict>
          </mc:Fallback>
        </mc:AlternateContent>
      </w:r>
      <w:r>
        <w:rPr>
          <w:noProof/>
        </w:rPr>
        <w:drawing>
          <wp:anchor distT="0" distB="0" distL="114300" distR="114300" simplePos="0" relativeHeight="251701760" behindDoc="0" locked="0" layoutInCell="1" allowOverlap="1" wp14:anchorId="702DC6DC" wp14:editId="2732DBC9">
            <wp:simplePos x="0" y="0"/>
            <wp:positionH relativeFrom="margin">
              <wp:posOffset>2941955</wp:posOffset>
            </wp:positionH>
            <wp:positionV relativeFrom="paragraph">
              <wp:posOffset>47625</wp:posOffset>
            </wp:positionV>
            <wp:extent cx="2835275" cy="2743200"/>
            <wp:effectExtent l="7938" t="0" r="0" b="0"/>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65">
                      <a:extLst>
                        <a:ext uri="{28A0092B-C50C-407E-A947-70E740481C1C}">
                          <a14:useLocalDpi xmlns:a14="http://schemas.microsoft.com/office/drawing/2010/main" val="0"/>
                        </a:ext>
                      </a:extLst>
                    </a:blip>
                    <a:srcRect l="16146" t="6570" r="17664" b="16375"/>
                    <a:stretch/>
                  </pic:blipFill>
                  <pic:spPr bwMode="auto">
                    <a:xfrm rot="5400000">
                      <a:off x="0" y="0"/>
                      <a:ext cx="283527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0519D">
        <w:rPr>
          <w:noProof/>
        </w:rPr>
        <w:drawing>
          <wp:anchor distT="0" distB="0" distL="114300" distR="114300" simplePos="0" relativeHeight="251700736" behindDoc="0" locked="0" layoutInCell="1" allowOverlap="1" wp14:anchorId="65267D37" wp14:editId="109EA6F6">
            <wp:simplePos x="0" y="0"/>
            <wp:positionH relativeFrom="margin">
              <wp:align>left</wp:align>
            </wp:positionH>
            <wp:positionV relativeFrom="paragraph">
              <wp:posOffset>43815</wp:posOffset>
            </wp:positionV>
            <wp:extent cx="2830830" cy="2743200"/>
            <wp:effectExtent l="5715" t="0" r="0" b="0"/>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4">
                      <a:extLst>
                        <a:ext uri="{28A0092B-C50C-407E-A947-70E740481C1C}">
                          <a14:useLocalDpi xmlns:a14="http://schemas.microsoft.com/office/drawing/2010/main" val="0"/>
                        </a:ext>
                      </a:extLst>
                    </a:blip>
                    <a:srcRect l="17644" t="7923" r="20673" b="20155"/>
                    <a:stretch/>
                  </pic:blipFill>
                  <pic:spPr bwMode="auto">
                    <a:xfrm rot="5400000">
                      <a:off x="0" y="0"/>
                      <a:ext cx="283083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6C19">
        <w:rPr>
          <w:noProof/>
        </w:rPr>
        <mc:AlternateContent>
          <mc:Choice Requires="wps">
            <w:drawing>
              <wp:anchor distT="0" distB="0" distL="114300" distR="114300" simplePos="0" relativeHeight="251911680" behindDoc="0" locked="0" layoutInCell="1" allowOverlap="1" wp14:anchorId="3177E823" wp14:editId="6011461A">
                <wp:simplePos x="0" y="0"/>
                <wp:positionH relativeFrom="column">
                  <wp:posOffset>4278771</wp:posOffset>
                </wp:positionH>
                <wp:positionV relativeFrom="paragraph">
                  <wp:posOffset>2881983</wp:posOffset>
                </wp:positionV>
                <wp:extent cx="893445" cy="174625"/>
                <wp:effectExtent l="0" t="0" r="1905" b="0"/>
                <wp:wrapTopAndBottom/>
                <wp:docPr id="1073741937" name="Text Box 107374193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205D39" w:rsidRPr="00CF759E" w:rsidRDefault="00205D39"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77E823" id="Text Box 1073741937" o:spid="_x0000_s1137" type="#_x0000_t202" style="position:absolute;left:0;text-align:left;margin-left:336.9pt;margin-top:226.95pt;width:70.35pt;height:13.75pt;z-index:25191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" stroked="f">
                <v:textbox inset="0,0,0,0">
                  <w:txbxContent>
                    <w:p w:rsidR="00205D39" w:rsidRPr="00CF759E" w:rsidRDefault="00205D39" w:rsidP="00251888">
                      <w:pPr>
                        <w:pStyle w:val="Caption"/>
                      </w:pPr>
                      <w:r>
                        <w:t>(b)</w:t>
                      </w:r>
                    </w:p>
                  </w:txbxContent>
                </v:textbox>
                <w10:wrap type="topAndBottom"/>
              </v:shape>
            </w:pict>
          </mc:Fallback>
        </mc:AlternateContent>
      </w:r>
      <w:r w:rsidR="00406C19">
        <w:rPr>
          <w:noProof/>
        </w:rPr>
        <mc:AlternateContent>
          <mc:Choice Requires="wps">
            <w:drawing>
              <wp:anchor distT="0" distB="0" distL="114300" distR="114300" simplePos="0" relativeHeight="251909632" behindDoc="0" locked="0" layoutInCell="1" allowOverlap="1" wp14:anchorId="11BB46EA" wp14:editId="589C2EF6">
                <wp:simplePos x="0" y="0"/>
                <wp:positionH relativeFrom="column">
                  <wp:posOffset>1208335</wp:posOffset>
                </wp:positionH>
                <wp:positionV relativeFrom="paragraph">
                  <wp:posOffset>2943860</wp:posOffset>
                </wp:positionV>
                <wp:extent cx="893445" cy="174625"/>
                <wp:effectExtent l="0" t="0" r="1905" b="0"/>
                <wp:wrapTopAndBottom/>
                <wp:docPr id="1073741935" name="Text Box 107374193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205D39" w:rsidRPr="00CF759E" w:rsidRDefault="00205D39"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B46EA" id="Text Box 1073741935" o:spid="_x0000_s1138" type="#_x0000_t202" style="position:absolute;left:0;text-align:left;margin-left:95.15pt;margin-top:231.8pt;width:70.35pt;height:13.75pt;z-index:25190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" stroked="f">
                <v:textbox inset="0,0,0,0">
                  <w:txbxContent>
                    <w:p w:rsidR="00205D39" w:rsidRPr="00CF759E" w:rsidRDefault="00205D39" w:rsidP="00251888">
                      <w:pPr>
                        <w:pStyle w:val="Caption"/>
                      </w:pPr>
                      <w:r>
                        <w:t>(</w:t>
                      </w:r>
                      <w:r w:rsidRPr="00CF759E">
                        <w:t>a</w:t>
                      </w:r>
                      <w:r>
                        <w:t>)</w:t>
                      </w:r>
                    </w:p>
                  </w:txbxContent>
                </v:textbox>
                <w10:wrap type="topAndBottom"/>
              </v:shape>
            </w:pict>
          </mc:Fallback>
        </mc:AlternateContent>
      </w:r>
    </w:p>
    <w:p w:rsidR="00CB6448" w:rsidRDefault="00CB6448" w:rsidP="00DB7F09"/>
    <w:p w:rsidR="005B09B3" w:rsidRDefault="005B09B3" w:rsidP="00CB6448">
      <w:pPr>
        <w:pStyle w:val="Heading4"/>
        <w:spacing w:before="0"/>
      </w:pPr>
      <w:bookmarkStart w:id="168" w:name="_Toc525470014"/>
      <w:r w:rsidRPr="008A2176">
        <w:t xml:space="preserve">Image </w:t>
      </w:r>
      <w:r w:rsidR="00043A7A">
        <w:t>c</w:t>
      </w:r>
      <w:r w:rsidRPr="008A2176">
        <w:t xml:space="preserve">ontrast </w:t>
      </w:r>
      <w:r w:rsidR="00043A7A">
        <w:t>e</w:t>
      </w:r>
      <w:r w:rsidRPr="008A2176">
        <w:t>nhancement</w:t>
      </w:r>
      <w:bookmarkEnd w:id="168"/>
    </w:p>
    <w:p w:rsidR="008A2176" w:rsidRDefault="0003653A" w:rsidP="001057FF">
      <w:r w:rsidRPr="00F242B4">
        <w:t>In order to</w:t>
      </w:r>
      <w:r w:rsidR="001D2247" w:rsidRPr="00F242B4">
        <w:t xml:space="preserve"> adjust the intensity value in the</w:t>
      </w:r>
      <w:r w:rsidR="0013469E">
        <w:t xml:space="preserve"> denoised</w:t>
      </w:r>
      <w:r w:rsidR="001D2247" w:rsidRPr="00F242B4">
        <w:t xml:space="preserve"> image</w:t>
      </w:r>
      <w:r w:rsidR="0013469E">
        <w:t>s</w:t>
      </w:r>
      <w:r w:rsidR="000E6261" w:rsidRPr="00F242B4">
        <w:t>,</w:t>
      </w:r>
      <w:r w:rsidR="001D2247" w:rsidRPr="00F242B4">
        <w:t xml:space="preserve"> the</w:t>
      </w:r>
      <w:r w:rsidR="001D2247" w:rsidRPr="00F242B4">
        <w:rPr>
          <w:i/>
        </w:rPr>
        <w:t xml:space="preserve"> imadjust </w:t>
      </w:r>
      <w:r w:rsidR="001D2247" w:rsidRPr="00F242B4">
        <w:t>fu</w:t>
      </w:r>
      <w:r w:rsidR="00586957" w:rsidRPr="00F242B4">
        <w:t>nction in M</w:t>
      </w:r>
      <w:r w:rsidR="00B44312">
        <w:t>atlab</w:t>
      </w:r>
      <w:r w:rsidR="001057FF">
        <w:t xml:space="preserve"> is implemented. T</w:t>
      </w:r>
      <w:r w:rsidR="00586957" w:rsidRPr="00F242B4">
        <w:t>he range of the input</w:t>
      </w:r>
      <w:r w:rsidR="001057FF">
        <w:t xml:space="preserve"> and output</w:t>
      </w:r>
      <w:r w:rsidR="00586957" w:rsidRPr="00F242B4">
        <w:t xml:space="preserve"> v</w:t>
      </w:r>
      <w:r w:rsidR="001057FF">
        <w:t xml:space="preserve">alues of the function </w:t>
      </w:r>
      <w:r w:rsidR="00586957" w:rsidRPr="00F242B4">
        <w:t>are specified in two vectors</w:t>
      </w:r>
      <w:r w:rsidR="001057FF">
        <w:t>. The</w:t>
      </w:r>
      <w:r w:rsidR="00DE303D" w:rsidRPr="00F242B4">
        <w:t xml:space="preserve"> first vector specifies the low- and high-intensity values</w:t>
      </w:r>
      <w:r w:rsidR="00EC0483" w:rsidRPr="00F242B4">
        <w:t xml:space="preserve"> that must be mapped</w:t>
      </w:r>
      <w:r w:rsidR="001057FF">
        <w:t>,</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13469E">
        <w:t xml:space="preserve"> [Mathwork]</w:t>
      </w:r>
      <w:r w:rsidR="00F50375" w:rsidRPr="00F242B4">
        <w:t>.</w:t>
      </w:r>
      <w:r w:rsidR="00722CD5">
        <w:t xml:space="preserve"> </w:t>
      </w:r>
      <w:r w:rsidR="00A55DB7">
        <w:t>The result of this process</w:t>
      </w:r>
      <w:r w:rsidR="004C17F8">
        <w:t>ing step is represented in Figure 3</w:t>
      </w:r>
      <w:r w:rsidR="001057FF">
        <w:t>.20</w:t>
      </w:r>
      <w:r w:rsidR="00A55DB7">
        <w:t>.</w:t>
      </w:r>
    </w:p>
    <w:p w:rsidR="00A840DE" w:rsidRDefault="00126CF2" w:rsidP="00D31B09">
      <w:r>
        <w:rPr>
          <w:noProof/>
        </w:rPr>
        <w:lastRenderedPageBreak/>
        <mc:AlternateContent>
          <mc:Choice Requires="wps">
            <w:drawing>
              <wp:anchor distT="0" distB="0" distL="114300" distR="114300" simplePos="0" relativeHeight="251789824" behindDoc="0" locked="0" layoutInCell="1" allowOverlap="1" wp14:anchorId="7AC276CB" wp14:editId="11544B60">
                <wp:simplePos x="0" y="0"/>
                <wp:positionH relativeFrom="margin">
                  <wp:posOffset>-635</wp:posOffset>
                </wp:positionH>
                <wp:positionV relativeFrom="paragraph">
                  <wp:posOffset>3470910</wp:posOffset>
                </wp:positionV>
                <wp:extent cx="5553710" cy="635"/>
                <wp:effectExtent l="0" t="0" r="8890" b="3810"/>
                <wp:wrapTopAndBottom/>
                <wp:docPr id="47" name="Text Box 47"/>
                <wp:cNvGraphicFramePr/>
                <a:graphic xmlns:a="http://schemas.openxmlformats.org/drawingml/2006/main">
                  <a:graphicData uri="http://schemas.microsoft.com/office/word/2010/wordprocessingShape">
                    <wps:wsp>
                      <wps:cNvSpPr txBox="1"/>
                      <wps:spPr>
                        <a:xfrm>
                          <a:off x="0" y="0"/>
                          <a:ext cx="5553710" cy="635"/>
                        </a:xfrm>
                        <a:prstGeom prst="rect">
                          <a:avLst/>
                        </a:prstGeom>
                        <a:solidFill>
                          <a:prstClr val="white"/>
                        </a:solidFill>
                        <a:ln>
                          <a:noFill/>
                        </a:ln>
                      </wps:spPr>
                      <wps:txbx>
                        <w:txbxContent>
                          <w:p w:rsidR="00205D39" w:rsidRPr="00CC6D97" w:rsidRDefault="00205D39" w:rsidP="00DF720E">
                            <w:pPr>
                              <w:pStyle w:val="Caption"/>
                            </w:pPr>
                            <w:bookmarkStart w:id="169" w:name="_Toc523735305"/>
                            <w:bookmarkStart w:id="170" w:name="_Toc524625288"/>
                            <w:bookmarkStart w:id="171" w:name="_Toc52546995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 (a) The denoised captured-MR image using Gaussian smoothing filter. (b) The Image (a) after the contrast enhancement procedure</w:t>
                            </w:r>
                            <w:bookmarkEnd w:id="169"/>
                            <w:bookmarkEnd w:id="170"/>
                            <w:r>
                              <w:t>.</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C276CB" id="Text Box 47" o:spid="_x0000_s1139" type="#_x0000_t202" style="position:absolute;left:0;text-align:left;margin-left:-.05pt;margin-top:273.3pt;width:437.3pt;height:.05pt;z-index:251789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" stroked="f">
                <v:textbox style="mso-fit-shape-to-text:t" inset="0,0,0,0">
                  <w:txbxContent>
                    <w:p w:rsidR="00205D39" w:rsidRPr="00CC6D97" w:rsidRDefault="00205D39" w:rsidP="00DF720E">
                      <w:pPr>
                        <w:pStyle w:val="Caption"/>
                      </w:pPr>
                      <w:bookmarkStart w:id="172" w:name="_Toc523735305"/>
                      <w:bookmarkStart w:id="173" w:name="_Toc524625288"/>
                      <w:bookmarkStart w:id="174" w:name="_Toc52546995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 (a) The denoised captured-MR image using Gaussian smoothing filter. (b) The Image (a) after the contrast enhancement procedure</w:t>
                      </w:r>
                      <w:bookmarkEnd w:id="172"/>
                      <w:bookmarkEnd w:id="173"/>
                      <w:r>
                        <w:t>.</w:t>
                      </w:r>
                      <w:bookmarkEnd w:id="174"/>
                    </w:p>
                  </w:txbxContent>
                </v:textbox>
                <w10:wrap type="topAndBottom" anchorx="margin"/>
              </v:shape>
            </w:pict>
          </mc:Fallback>
        </mc:AlternateContent>
      </w:r>
      <w:r w:rsidR="005555CE">
        <w:rPr>
          <w:noProof/>
        </w:rPr>
        <mc:AlternateContent>
          <mc:Choice Requires="wps">
            <w:drawing>
              <wp:anchor distT="0" distB="0" distL="114300" distR="114300" simplePos="0" relativeHeight="251915776" behindDoc="0" locked="0" layoutInCell="1" allowOverlap="1" wp14:anchorId="69DC5EA4" wp14:editId="46279F55">
                <wp:simplePos x="0" y="0"/>
                <wp:positionH relativeFrom="column">
                  <wp:posOffset>4218446</wp:posOffset>
                </wp:positionH>
                <wp:positionV relativeFrom="paragraph">
                  <wp:posOffset>2932501</wp:posOffset>
                </wp:positionV>
                <wp:extent cx="893445" cy="174625"/>
                <wp:effectExtent l="0" t="0" r="1905" b="0"/>
                <wp:wrapTopAndBottom/>
                <wp:docPr id="1073741940" name="Text Box 107374194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205D39" w:rsidRPr="00CF759E" w:rsidRDefault="00205D39"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C5EA4" id="Text Box 1073741940" o:spid="_x0000_s1140" type="#_x0000_t202" style="position:absolute;left:0;text-align:left;margin-left:332.15pt;margin-top:230.9pt;width:70.35pt;height:13.75pt;z-index:2519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" stroked="f">
                <v:textbox inset="0,0,0,0">
                  <w:txbxContent>
                    <w:p w:rsidR="00205D39" w:rsidRPr="00CF759E" w:rsidRDefault="00205D39" w:rsidP="00251888">
                      <w:pPr>
                        <w:pStyle w:val="Caption"/>
                      </w:pPr>
                      <w:r>
                        <w:t>(b)</w:t>
                      </w:r>
                    </w:p>
                  </w:txbxContent>
                </v:textbox>
                <w10:wrap type="topAndBottom"/>
              </v:shape>
            </w:pict>
          </mc:Fallback>
        </mc:AlternateContent>
      </w:r>
      <w:r w:rsidR="005555CE">
        <w:rPr>
          <w:noProof/>
        </w:rPr>
        <w:drawing>
          <wp:anchor distT="0" distB="0" distL="114300" distR="114300" simplePos="0" relativeHeight="251703808" behindDoc="0" locked="0" layoutInCell="1" allowOverlap="1" wp14:anchorId="79184CFA" wp14:editId="344E0F81">
            <wp:simplePos x="0" y="0"/>
            <wp:positionH relativeFrom="margin">
              <wp:align>left</wp:align>
            </wp:positionH>
            <wp:positionV relativeFrom="paragraph">
              <wp:posOffset>21590</wp:posOffset>
            </wp:positionV>
            <wp:extent cx="2834640" cy="2791460"/>
            <wp:effectExtent l="2540" t="0" r="6350" b="635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66">
                      <a:extLst>
                        <a:ext uri="{28A0092B-C50C-407E-A947-70E740481C1C}">
                          <a14:useLocalDpi xmlns:a14="http://schemas.microsoft.com/office/drawing/2010/main" val="0"/>
                        </a:ext>
                      </a:extLst>
                    </a:blip>
                    <a:srcRect l="17916" t="9071" r="22296" b="20055"/>
                    <a:stretch/>
                  </pic:blipFill>
                  <pic:spPr bwMode="auto">
                    <a:xfrm rot="5400000">
                      <a:off x="0" y="0"/>
                      <a:ext cx="2834640" cy="2791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55CE">
        <w:rPr>
          <w:noProof/>
        </w:rPr>
        <w:drawing>
          <wp:anchor distT="0" distB="0" distL="114300" distR="114300" simplePos="0" relativeHeight="251702784" behindDoc="0" locked="0" layoutInCell="1" allowOverlap="1" wp14:anchorId="31B584EE" wp14:editId="1BB979BA">
            <wp:simplePos x="0" y="0"/>
            <wp:positionH relativeFrom="margin">
              <wp:align>right</wp:align>
            </wp:positionH>
            <wp:positionV relativeFrom="paragraph">
              <wp:posOffset>28575</wp:posOffset>
            </wp:positionV>
            <wp:extent cx="2834640" cy="2778125"/>
            <wp:effectExtent l="9207"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67">
                      <a:extLst>
                        <a:ext uri="{28A0092B-C50C-407E-A947-70E740481C1C}">
                          <a14:useLocalDpi xmlns:a14="http://schemas.microsoft.com/office/drawing/2010/main" val="0"/>
                        </a:ext>
                      </a:extLst>
                    </a:blip>
                    <a:srcRect l="18934" t="10577" r="26551" b="25131"/>
                    <a:stretch/>
                  </pic:blipFill>
                  <pic:spPr bwMode="auto">
                    <a:xfrm rot="5400000">
                      <a:off x="0" y="0"/>
                      <a:ext cx="2834640" cy="2778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55CE">
        <w:rPr>
          <w:noProof/>
        </w:rPr>
        <mc:AlternateContent>
          <mc:Choice Requires="wps">
            <w:drawing>
              <wp:anchor distT="0" distB="0" distL="114300" distR="114300" simplePos="0" relativeHeight="251913728" behindDoc="0" locked="0" layoutInCell="1" allowOverlap="1" wp14:anchorId="357F9130" wp14:editId="79F1B640">
                <wp:simplePos x="0" y="0"/>
                <wp:positionH relativeFrom="column">
                  <wp:posOffset>1188861</wp:posOffset>
                </wp:positionH>
                <wp:positionV relativeFrom="paragraph">
                  <wp:posOffset>2909358</wp:posOffset>
                </wp:positionV>
                <wp:extent cx="893445" cy="174625"/>
                <wp:effectExtent l="0" t="0" r="1905" b="0"/>
                <wp:wrapTopAndBottom/>
                <wp:docPr id="1073741938" name="Text Box 1073741938"/>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205D39" w:rsidRPr="00CF759E" w:rsidRDefault="00205D39"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F9130" id="Text Box 1073741938" o:spid="_x0000_s1141" type="#_x0000_t202" style="position:absolute;left:0;text-align:left;margin-left:93.6pt;margin-top:229.1pt;width:70.35pt;height:13.7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" stroked="f">
                <v:textbox inset="0,0,0,0">
                  <w:txbxContent>
                    <w:p w:rsidR="00205D39" w:rsidRPr="00CF759E" w:rsidRDefault="00205D39" w:rsidP="00251888">
                      <w:pPr>
                        <w:pStyle w:val="Caption"/>
                      </w:pPr>
                      <w:r>
                        <w:t>(</w:t>
                      </w:r>
                      <w:r w:rsidRPr="00CF759E">
                        <w:t>a</w:t>
                      </w:r>
                      <w:r>
                        <w:t>)</w:t>
                      </w:r>
                    </w:p>
                  </w:txbxContent>
                </v:textbox>
                <w10:wrap type="topAndBottom"/>
              </v:shape>
            </w:pict>
          </mc:Fallback>
        </mc:AlternateContent>
      </w:r>
    </w:p>
    <w:p w:rsidR="00A840DE" w:rsidRDefault="00A840DE" w:rsidP="00D31B09"/>
    <w:p w:rsidR="00A85C2F" w:rsidRDefault="00A85C2F" w:rsidP="00D31B09"/>
    <w:p w:rsidR="00E77364" w:rsidRDefault="00E77364" w:rsidP="0097760E">
      <w:pPr>
        <w:pStyle w:val="Heading4"/>
        <w:spacing w:before="0"/>
      </w:pPr>
      <w:bookmarkStart w:id="175" w:name="_Toc525470015"/>
      <w:r w:rsidRPr="00E77364">
        <w:t xml:space="preserve">Image </w:t>
      </w:r>
      <w:r w:rsidR="00C42E4D">
        <w:t>b</w:t>
      </w:r>
      <w:r w:rsidRPr="00E77364">
        <w:t>inarization</w:t>
      </w:r>
      <w:bookmarkEnd w:id="175"/>
    </w:p>
    <w:p w:rsidR="00BA7013" w:rsidRDefault="00945BAA" w:rsidP="0077420F">
      <w:pPr>
        <w:rPr>
          <w:rFonts w:eastAsiaTheme="minorEastAsia"/>
        </w:rPr>
      </w:pPr>
      <w:r>
        <w:t>Thresholding is a common image processing technique app</w:t>
      </w:r>
      <w:r w:rsidR="00442189">
        <w:t>lied t</w:t>
      </w:r>
      <w:r w:rsidR="007B3800">
        <w:t>o</w:t>
      </w:r>
      <w:r w:rsidR="00F34FC2">
        <w:t xml:space="preserve"> the</w:t>
      </w:r>
      <w:r w:rsidR="007B3800">
        <w:t xml:space="preserve"> gray-scale images for </w:t>
      </w:r>
      <w:r w:rsidR="00F34FC2">
        <w:t xml:space="preserve">the </w:t>
      </w:r>
      <w:r w:rsidR="007B3800">
        <w:t xml:space="preserve">image </w:t>
      </w:r>
      <w:r w:rsidR="004C6750">
        <w:t>binarization</w:t>
      </w:r>
      <w:r w:rsidR="00442189">
        <w:t xml:space="preserve">. </w:t>
      </w:r>
      <w:r w:rsidR="00BA7013">
        <w:t xml:space="preserve">In general, it makes a binary partition of the image data set by using </w:t>
      </w:r>
      <w:r w:rsidR="00F34FC2">
        <w:t xml:space="preserve">the </w:t>
      </w:r>
      <w:r w:rsidR="00BA7013">
        <w:t>intensity values of the</w:t>
      </w:r>
      <w:r w:rsidR="00D70F92">
        <w:t xml:space="preserve"> image</w:t>
      </w:r>
      <w:r w:rsidR="00BA7013">
        <w:t xml:space="preserve"> pixels</w:t>
      </w:r>
      <w:r w:rsidR="00BE2085">
        <w:t xml:space="preserve"> </w:t>
      </w:r>
      <w:sdt>
        <w:sdtPr>
          <w:alias w:val="Don't edit this field"/>
          <w:tag w:val="CitaviPlaceholder#e8414328-415a-432d-a786-2be5df7af87d"/>
          <w:id w:val="178397929"/>
          <w:placeholder>
            <w:docPart w:val="DefaultPlaceholder_-1854013440"/>
          </w:placeholder>
        </w:sdtPr>
        <w:sdtContent>
          <w:r w:rsidR="00BE2085">
            <w:fldChar w:fldCharType="begin"/>
          </w:r>
          <w:r w:rsidR="00B8294D">
            <w:instrText>ADDIN CitaviPlaceholder{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lVua25vd24gLSBnYmhiMjI0UERGLmpwZyIsIkxpbmtlZFJlc291cmNlVHlwZSI6MSwiVXJpU3RyaW5nIjoiVW5rbm93biAtIGdiaGIyMjRQREY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Q0XSJ9XX0sIlRhZyI6IkNpdGF2aVBsYWNlaG9sZGVyI2U4NDE0MzI4LTQxNWEtNDMyZC1hNzg2LTJiZTVkZjdhZjg3ZCIsIlRleHQiOiJbNDRdIiwiV0FJVmVyc2lvbiI6IjYuMS4wLjAifQ==}</w:instrText>
          </w:r>
          <w:r w:rsidR="00BE2085">
            <w:fldChar w:fldCharType="separate"/>
          </w:r>
          <w:r w:rsidR="000E712B">
            <w:t>[44]</w:t>
          </w:r>
          <w:r w:rsidR="00BE2085">
            <w:fldChar w:fldCharType="end"/>
          </w:r>
        </w:sdtContent>
      </w:sdt>
      <w:r w:rsidR="00BA7013">
        <w:t xml:space="preserve">. </w:t>
      </w:r>
      <w:r w:rsidR="00F34FC2">
        <w:t>A s</w:t>
      </w:r>
      <w:r w:rsidR="00D5590C">
        <w:t xml:space="preserve">ingle-threshold </w:t>
      </w:r>
      <w:r w:rsidR="00F34FC2">
        <w:t>method</w:t>
      </w:r>
      <w:r w:rsidR="002A49B8">
        <w:t xml:space="preserve"> </w:t>
      </w:r>
      <w:r w:rsidR="00594F6B">
        <w:t>separate</w:t>
      </w:r>
      <w:r w:rsidR="002A49B8">
        <w:t>s</w:t>
      </w:r>
      <w:r w:rsidR="00EC6321">
        <w:t xml:space="preserve"> the dataset into two classes</w:t>
      </w:r>
      <w:r w:rsidR="00BC2322">
        <w:t xml:space="preserve"> based on a threshold</w:t>
      </w:r>
      <w:r w:rsidR="00400E7D">
        <w:t>,</w:t>
      </w:r>
      <w:r w:rsidR="00F34FC2">
        <w:t xml:space="preserve"> where</w:t>
      </w:r>
      <w:r w:rsidR="00D04CD2">
        <w:t xml:space="preserve"> pixels with </w:t>
      </w:r>
      <w:r w:rsidR="00F34FC2">
        <w:t xml:space="preserve">the </w:t>
      </w:r>
      <w:r w:rsidR="00D04CD2">
        <w:t>higher</w:t>
      </w:r>
      <w:r w:rsidR="00594F6B">
        <w:t xml:space="preserve"> intensities </w:t>
      </w:r>
      <w:r w:rsidR="00594F6B" w:rsidRPr="005D6CDA">
        <w:t>than the threshold 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5D6CDA">
        <w:t>formulation</w:t>
      </w:r>
      <w:r w:rsidR="00FD52D8">
        <w:t xml:space="preserve"> of</w:t>
      </w:r>
      <w:r w:rsidR="00594F6B">
        <w:t xml:space="preserve"> </w:t>
      </w:r>
      <w:r w:rsidR="00811003">
        <w:t>this</w:t>
      </w:r>
      <w:r w:rsidR="00594F6B">
        <w:t xml:space="preserve"> technique</w:t>
      </w:r>
      <w:r w:rsidR="00B7595E">
        <w:t xml:space="preserve"> is </w:t>
      </w:r>
      <w:r w:rsidR="00FD52D8">
        <w:t xml:space="preserve">presented </w:t>
      </w:r>
      <w:r w:rsidR="00643506">
        <w:t xml:space="preserve">in </w:t>
      </w:r>
      <w:r w:rsidR="0077420F">
        <w:t>e</w:t>
      </w:r>
      <w:r w:rsidR="00643506">
        <w:t>quation</w:t>
      </w:r>
      <w:r w:rsidR="00B7595E">
        <w:t xml:space="preserve"> 3.1</w:t>
      </w:r>
      <w:r w:rsidR="00D26794">
        <w:t>6</w:t>
      </w:r>
      <w:r w:rsidR="00B7595E">
        <w:t xml:space="preserve">,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r w:rsidR="005D6CDA">
        <w:t>analyzed</w:t>
      </w:r>
      <w:r w:rsidR="00B7595E">
        <w:t xml:space="preserve"> intensity value</w:t>
      </w:r>
      <w:r w:rsidR="005D6CDA">
        <w:t xml:space="preserve"> and</w:t>
      </w:r>
      <w:r w:rsidR="00B7595E">
        <w:t xml:space="preserve"> </w:t>
      </w:r>
      <w:r w:rsidR="00D745C4">
        <w:rPr>
          <w:rFonts w:eastAsiaTheme="minorEastAsia"/>
        </w:rPr>
        <w:t>the threshold</w:t>
      </w:r>
      <w:r w:rsidR="0092213B">
        <w:rPr>
          <w:rFonts w:eastAsiaTheme="minorEastAsia"/>
        </w:rPr>
        <w:t>,</w:t>
      </w:r>
      <w:r w:rsidR="00FD52D8">
        <w:rPr>
          <w:rFonts w:eastAsiaTheme="minorEastAsia"/>
        </w:rPr>
        <w:t xml:space="preserve"> respectively</w:t>
      </w:r>
      <w:r w:rsidR="00BE2085">
        <w:rPr>
          <w:rFonts w:eastAsiaTheme="minorEastAsia"/>
        </w:rPr>
        <w:t xml:space="preserve"> </w:t>
      </w:r>
      <w:sdt>
        <w:sdtPr>
          <w:rPr>
            <w:rFonts w:eastAsiaTheme="minorEastAsia"/>
          </w:rPr>
          <w:alias w:val="Don't edit this field"/>
          <w:tag w:val="CitaviPlaceholder#90aaf8e6-9554-4fc6-b4f6-dc446a07feb5"/>
          <w:id w:val="-296065632"/>
          <w:placeholder>
            <w:docPart w:val="DefaultPlaceholder_-1854013440"/>
          </w:placeholder>
        </w:sdtPr>
        <w:sdtContent>
          <w:r w:rsidR="00BE2085">
            <w:rPr>
              <w:rFonts w:eastAsiaTheme="minorEastAsia"/>
            </w:rPr>
            <w:fldChar w:fldCharType="begin"/>
          </w:r>
          <w:r w:rsidR="00B8294D">
            <w:rPr>
              <w:rFonts w:eastAsiaTheme="minorEastAsia"/>
            </w:rPr>
            <w:instrText>ADDIN CitaviPlaceholder{eyIkaWQiOiIxIiwiRW50cmllcyI6W3siJGlkIjoiMiIsIklkIjoiNjc5NmJhMTQtZGUyYi00MmU4LWE4N2ItOTk0YzQ4MzE2Njkx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IxVDE4OjA2OjMzIiwiUHJvamVjdCI6eyIkcmVmIjoiNSJ9fSwiVXNlTnVtYmVyaW5nVHlwZU9mUGFyZW50RG9jdW1lbnQiOmZhbHNlfV0sIkZvcm1hdHRlZFRleHQiOnsiJGlkIjoiNyIsIkNvdW50IjoxLCJUZXh0VW5pdHMiOlt7IiRpZCI6IjgiLCJGb250U3R5bGUiOnsiJGlkIjoiOSIsIk5ldXRyYWwiOnRydWV9LCJSZWFkaW5nT3JkZXIiOjEsIlRleHQiOiJbNDVdIn1dfSwiVGFnIjoiQ2l0YXZpUGxhY2Vob2xkZXIjOTBhYWY4ZTYtOTU1NC00ZmM2LWI0ZjYtZGM0NDZhMDdmZWI1IiwiVGV4dCI6Ils0NV0iLCJXQUlWZXJzaW9uIjoiNi4xLjAuMCJ9}</w:instrText>
          </w:r>
          <w:r w:rsidR="00BE2085">
            <w:rPr>
              <w:rFonts w:eastAsiaTheme="minorEastAsia"/>
            </w:rPr>
            <w:fldChar w:fldCharType="separate"/>
          </w:r>
          <w:r w:rsidR="000E712B">
            <w:rPr>
              <w:rFonts w:eastAsiaTheme="minorEastAsia"/>
            </w:rPr>
            <w:t>[45]</w:t>
          </w:r>
          <w:r w:rsidR="00BE2085">
            <w:rPr>
              <w:rFonts w:eastAsiaTheme="minorEastAsia"/>
            </w:rPr>
            <w:fldChar w:fldCharType="end"/>
          </w:r>
        </w:sdtContent>
      </w:sdt>
      <w:r w:rsidR="00D745C4">
        <w:rPr>
          <w:rFonts w:eastAsiaTheme="minorEastAsia"/>
        </w:rPr>
        <w:t xml:space="preserve">. </w:t>
      </w:r>
    </w:p>
    <w:p w:rsidR="00C1253F" w:rsidRDefault="00C1253F" w:rsidP="00D31B09">
      <w:r>
        <w:rPr>
          <w:noProof/>
        </w:rPr>
        <w:drawing>
          <wp:anchor distT="0" distB="0" distL="114300" distR="114300" simplePos="0" relativeHeight="251790848" behindDoc="0" locked="0" layoutInCell="1" allowOverlap="1" wp14:anchorId="48E9B0F5" wp14:editId="48367CA6">
            <wp:simplePos x="0" y="0"/>
            <wp:positionH relativeFrom="column">
              <wp:posOffset>1705610</wp:posOffset>
            </wp:positionH>
            <wp:positionV relativeFrom="paragraph">
              <wp:posOffset>13335</wp:posOffset>
            </wp:positionV>
            <wp:extent cx="1687195" cy="868680"/>
            <wp:effectExtent l="0" t="0" r="8255" b="76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68">
                      <a:extLst>
                        <a:ext uri="{28A0092B-C50C-407E-A947-70E740481C1C}">
                          <a14:useLocalDpi xmlns:a14="http://schemas.microsoft.com/office/drawing/2010/main" val="0"/>
                        </a:ext>
                      </a:extLst>
                    </a:blip>
                    <a:stretch>
                      <a:fillRect/>
                    </a:stretch>
                  </pic:blipFill>
                  <pic:spPr>
                    <a:xfrm>
                      <a:off x="0" y="0"/>
                      <a:ext cx="1687195" cy="868680"/>
                    </a:xfrm>
                    <a:prstGeom prst="rect">
                      <a:avLst/>
                    </a:prstGeom>
                  </pic:spPr>
                </pic:pic>
              </a:graphicData>
            </a:graphic>
            <wp14:sizeRelH relativeFrom="margin">
              <wp14:pctWidth>0</wp14:pctWidth>
            </wp14:sizeRelH>
            <wp14:sizeRelV relativeFrom="margin">
              <wp14:pctHeight>0</wp14:pctHeight>
            </wp14:sizeRelV>
          </wp:anchor>
        </w:drawing>
      </w:r>
    </w:p>
    <w:p w:rsidR="00C21F68" w:rsidRPr="00B7595E" w:rsidRDefault="0092213B" w:rsidP="00D26794">
      <w:pPr>
        <w:pStyle w:val="Caption"/>
      </w:pPr>
      <w:r>
        <w:tab/>
      </w:r>
      <w:r>
        <w:tab/>
      </w:r>
      <w:r w:rsidR="00C1253F">
        <w:tab/>
      </w:r>
      <w:r>
        <w:t>(</w:t>
      </w:r>
      <w:r w:rsidR="004B2E70">
        <w:fldChar w:fldCharType="begin"/>
      </w:r>
      <w:r w:rsidR="004B2E70">
        <w:instrText xml:space="preserve"> STYLEREF 1 \s </w:instrText>
      </w:r>
      <w:r w:rsidR="004B2E70">
        <w:fldChar w:fldCharType="separate"/>
      </w:r>
      <w:r w:rsidR="004B2E70">
        <w:rPr>
          <w:cs/>
        </w:rPr>
        <w:t>‎</w:t>
      </w:r>
      <w:r w:rsidR="004B2E70">
        <w:t>3</w:t>
      </w:r>
      <w:r w:rsidR="004B2E70">
        <w:fldChar w:fldCharType="end"/>
      </w:r>
      <w:r w:rsidR="004B2E70">
        <w:t>.</w:t>
      </w:r>
      <w:r w:rsidR="004B2E70">
        <w:fldChar w:fldCharType="begin"/>
      </w:r>
      <w:r w:rsidR="004B2E70">
        <w:instrText xml:space="preserve"> SEQ Equation \* ARABIC \s 1 </w:instrText>
      </w:r>
      <w:r w:rsidR="004B2E70">
        <w:fldChar w:fldCharType="separate"/>
      </w:r>
      <w:r w:rsidR="004B2E70">
        <w:t>16</w:t>
      </w:r>
      <w:r w:rsidR="004B2E70">
        <w:fldChar w:fldCharType="end"/>
      </w:r>
      <w:r>
        <w:t>)</w:t>
      </w:r>
      <w:r w:rsidR="00C1253F">
        <w:tab/>
      </w:r>
      <w:r w:rsidR="00C1253F">
        <w:br w:type="textWrapping" w:clear="all"/>
      </w:r>
    </w:p>
    <w:p w:rsidR="009D4782" w:rsidRDefault="00AE5853" w:rsidP="003D759D">
      <w:r>
        <w:lastRenderedPageBreak/>
        <w:t>T</w:t>
      </w:r>
      <w:r w:rsidR="0094421A">
        <w:t xml:space="preserve">he threshold value </w:t>
      </w:r>
      <w:r>
        <w:t>has to be</w:t>
      </w:r>
      <w:r w:rsidR="0094421A">
        <w:t xml:space="preserve"> determined in a way that </w:t>
      </w:r>
      <w:r w:rsidR="007E7DF5">
        <w:t xml:space="preserve">can </w:t>
      </w:r>
      <w:r w:rsidR="0094421A">
        <w:t>differ</w:t>
      </w:r>
      <w:r>
        <w:t xml:space="preserve">entiate the regions of interest </w:t>
      </w:r>
      <w:sdt>
        <w:sdtPr>
          <w:alias w:val="Don't edit this field"/>
          <w:tag w:val="CitaviPlaceholder#d79921d5-b87e-4a40-8351-b74b80eb4767"/>
          <w:id w:val="724415006"/>
          <w:placeholder>
            <w:docPart w:val="DefaultPlaceholder_-1854013440"/>
          </w:placeholder>
        </w:sdtPr>
        <w:sdtContent>
          <w:r w:rsidR="009631AA">
            <w:fldChar w:fldCharType="begin"/>
          </w:r>
          <w:r w:rsidR="00B8294D">
            <w:instrText>ADDIN CitaviPlaceholder{eyIkaWQiOiIxIiwiRW50cmllcyI6W3siJGlkIjoiMiIsIklkIjoiNjIwYmI5ZWYtMDdmOS00MWU5LTljMTItZDdhMDUxYmVhYTBj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IxVDE4OjA2OjMzIiwiUHJvamVjdCI6eyIkcmVmIjoiNSJ9fSwiVXNlTnVtYmVyaW5nVHlwZU9mUGFyZW50RG9jdW1lbnQiOmZhbHNlfV0sIkZvcm1hdHRlZFRleHQiOnsiJGlkIjoiNyIsIkNvdW50IjoxLCJUZXh0VW5pdHMiOlt7IiRpZCI6IjgiLCJGb250U3R5bGUiOnsiJGlkIjoiOSIsIk5ldXRyYWwiOnRydWV9LCJSZWFkaW5nT3JkZXIiOjEsIlRleHQiOiJbNDVdIn1dfSwiVGFnIjoiQ2l0YXZpUGxhY2Vob2xkZXIjZDc5OTIxZDUtYjg3ZS00YTQwLTgzNTEtYjc0YjgwZWI0NzY3IiwiVGV4dCI6Ils0NV0iLCJXQUlWZXJzaW9uIjoiNi4xLjAuMCJ9}</w:instrText>
          </w:r>
          <w:r w:rsidR="009631AA">
            <w:fldChar w:fldCharType="separate"/>
          </w:r>
          <w:r w:rsidR="000E712B">
            <w:t>[45]</w:t>
          </w:r>
          <w:r w:rsidR="009631AA">
            <w:fldChar w:fldCharType="end"/>
          </w:r>
        </w:sdtContent>
      </w:sdt>
      <w:r w:rsidR="00904C76" w:rsidRPr="003C0129">
        <w:t>.</w:t>
      </w:r>
      <w:r w:rsidR="0094421A">
        <w:t xml:space="preserve"> </w:t>
      </w:r>
      <w:r w:rsidR="003816FB">
        <w:t xml:space="preserve"> </w:t>
      </w:r>
      <w:r w:rsidR="00442189">
        <w:t>In this project</w:t>
      </w:r>
      <w:r w:rsidR="00D70F92">
        <w:t xml:space="preserve">, in order </w:t>
      </w:r>
      <w:r w:rsidR="00442189">
        <w:t xml:space="preserve">to </w:t>
      </w:r>
      <w:r w:rsidR="00D70F92">
        <w:t>distinguish between</w:t>
      </w:r>
      <w:r w:rsidR="00442189">
        <w:t xml:space="preserve"> </w:t>
      </w:r>
      <w:r w:rsidR="00CF6DCE" w:rsidRPr="00CF6DCE">
        <w:t xml:space="preserve">the cylindrical </w:t>
      </w:r>
      <w:r w:rsidR="00442189">
        <w:t>fiducials</w:t>
      </w:r>
      <w:r w:rsidR="00CF6DCE" w:rsidRPr="00CF6DCE">
        <w:t xml:space="preserve"> </w:t>
      </w:r>
      <w:r w:rsidR="00D70F92">
        <w:t xml:space="preserve">and the </w:t>
      </w:r>
      <w:r w:rsidR="00B56BB7">
        <w:t>other structures</w:t>
      </w:r>
      <w:r w:rsidR="00193B62">
        <w:t xml:space="preserve"> in the image</w:t>
      </w:r>
      <w:r w:rsidR="00D70F92">
        <w:t xml:space="preserve">, the user </w:t>
      </w:r>
      <w:r w:rsidR="0043709D">
        <w:t>can</w:t>
      </w:r>
      <w:r w:rsidR="00D70F92">
        <w:t xml:space="preserve"> select a threshold</w:t>
      </w:r>
      <w:r w:rsidR="000806C7">
        <w:t xml:space="preserve"> based on</w:t>
      </w:r>
      <w:r w:rsidR="00B56BB7">
        <w:t xml:space="preserve"> the</w:t>
      </w:r>
      <w:r w:rsidR="000806C7">
        <w:t xml:space="preserve">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r w:rsidR="00914BDC">
        <w:t>Figure 3.2</w:t>
      </w:r>
      <w:r w:rsidR="007E7DF5">
        <w:t xml:space="preserve">1 </w:t>
      </w:r>
      <w:r w:rsidR="003D759D">
        <w:t>illustrates</w:t>
      </w:r>
      <w:r w:rsidR="007E7DF5">
        <w:t xml:space="preserve"> the captured-MR</w:t>
      </w:r>
      <w:r w:rsidR="00914BDC">
        <w:t xml:space="preserve"> image after binarization.</w:t>
      </w:r>
    </w:p>
    <w:p w:rsidR="00324B5F" w:rsidRDefault="00324B5F" w:rsidP="00D31B09"/>
    <w:p w:rsidR="0043709D" w:rsidRDefault="00A85C2F" w:rsidP="0043709D">
      <w:pPr>
        <w:keepNext/>
        <w:jc w:val="center"/>
      </w:pPr>
      <w:r>
        <w:rPr>
          <w:noProof/>
        </w:rPr>
        <w:drawing>
          <wp:inline distT="0" distB="0" distL="0" distR="0" wp14:anchorId="6D58B761" wp14:editId="7F800496">
            <wp:extent cx="3142615" cy="3200400"/>
            <wp:effectExtent l="9208"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69">
                      <a:extLst>
                        <a:ext uri="{28A0092B-C50C-407E-A947-70E740481C1C}">
                          <a14:useLocalDpi xmlns:a14="http://schemas.microsoft.com/office/drawing/2010/main" val="0"/>
                        </a:ext>
                      </a:extLst>
                    </a:blip>
                    <a:srcRect l="18343" t="6365" r="21332" b="19713"/>
                    <a:stretch/>
                  </pic:blipFill>
                  <pic:spPr bwMode="auto">
                    <a:xfrm rot="5400000">
                      <a:off x="0" y="0"/>
                      <a:ext cx="3142615" cy="3200400"/>
                    </a:xfrm>
                    <a:prstGeom prst="rect">
                      <a:avLst/>
                    </a:prstGeom>
                    <a:ln>
                      <a:noFill/>
                    </a:ln>
                    <a:extLst>
                      <a:ext uri="{53640926-AAD7-44D8-BBD7-CCE9431645EC}">
                        <a14:shadowObscured xmlns:a14="http://schemas.microsoft.com/office/drawing/2010/main"/>
                      </a:ext>
                    </a:extLst>
                  </pic:spPr>
                </pic:pic>
              </a:graphicData>
            </a:graphic>
          </wp:inline>
        </w:drawing>
      </w:r>
    </w:p>
    <w:p w:rsidR="005777A1" w:rsidRDefault="005777A1" w:rsidP="0043709D">
      <w:pPr>
        <w:keepNext/>
        <w:jc w:val="center"/>
      </w:pPr>
    </w:p>
    <w:p w:rsidR="00A85C2F" w:rsidRDefault="0043709D" w:rsidP="00251888">
      <w:pPr>
        <w:pStyle w:val="Caption"/>
      </w:pPr>
      <w:bookmarkStart w:id="176" w:name="_Toc523735306"/>
      <w:bookmarkStart w:id="177" w:name="_Toc525469954"/>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1</w:t>
      </w:r>
      <w:r w:rsidR="00462132">
        <w:fldChar w:fldCharType="end"/>
      </w:r>
      <w:r>
        <w:t>: The binarized image of the capture</w:t>
      </w:r>
      <w:r w:rsidR="00E361BB">
        <w:t>d-</w:t>
      </w:r>
      <w:r w:rsidR="009064D3">
        <w:t>MR</w:t>
      </w:r>
      <w:r>
        <w:t xml:space="preserve"> image after denoising by </w:t>
      </w:r>
      <w:r w:rsidR="00E361BB">
        <w:t xml:space="preserve">the </w:t>
      </w:r>
      <w:r>
        <w:t>Gaussian filter and contrast enhancement.</w:t>
      </w:r>
      <w:bookmarkEnd w:id="176"/>
      <w:bookmarkEnd w:id="177"/>
    </w:p>
    <w:p w:rsidR="002C1A87" w:rsidRDefault="002C1A87" w:rsidP="00D31B09"/>
    <w:p w:rsidR="00402652" w:rsidRDefault="00744529" w:rsidP="002C1A87">
      <w:pPr>
        <w:pStyle w:val="Heading4"/>
        <w:spacing w:before="0"/>
      </w:pPr>
      <w:bookmarkStart w:id="178" w:name="_Toc525470016"/>
      <w:r w:rsidRPr="00744529">
        <w:t xml:space="preserve">Binary </w:t>
      </w:r>
      <w:r w:rsidR="00237562">
        <w:t>i</w:t>
      </w:r>
      <w:r w:rsidRPr="00744529">
        <w:t xml:space="preserve">mage </w:t>
      </w:r>
      <w:r w:rsidR="00237562">
        <w:t>m</w:t>
      </w:r>
      <w:r w:rsidRPr="00744529">
        <w:t>ask</w:t>
      </w:r>
      <w:bookmarkEnd w:id="178"/>
    </w:p>
    <w:p w:rsidR="00AF4DE2" w:rsidRDefault="00213C0D" w:rsidP="00E37853">
      <w:r>
        <w:t xml:space="preserve">At this stage, each </w:t>
      </w:r>
      <w:r w:rsidR="00874799">
        <w:t>segment</w:t>
      </w:r>
      <w:r>
        <w:t xml:space="preserve"> which is detected as a fiducial marker, is examined ba</w:t>
      </w:r>
      <w:r w:rsidR="0039503E">
        <w:t>sed on its volume and dimension</w:t>
      </w:r>
      <w:r>
        <w:t xml:space="preserve">. If the volume in a given </w:t>
      </w:r>
      <w:r w:rsidR="00874799">
        <w:t>segment</w:t>
      </w:r>
      <w:r>
        <w:t xml:space="preserve"> is lower than a pre-defined range, it </w:t>
      </w:r>
      <w:r w:rsidR="00D9552A">
        <w:t>does not belong to the Z-frame struct</w:t>
      </w:r>
      <w:r w:rsidR="00AC4C36">
        <w:t xml:space="preserve">ures, and should be removed from the image. </w:t>
      </w:r>
      <w:r w:rsidR="00CB2D9F">
        <w:t xml:space="preserve">Therefore, </w:t>
      </w:r>
      <w:r w:rsidR="00CB2D9F">
        <w:lastRenderedPageBreak/>
        <w:t xml:space="preserve">function </w:t>
      </w:r>
      <w:r w:rsidR="00CB2D9F" w:rsidRPr="00CB2D9F">
        <w:rPr>
          <w:i/>
        </w:rPr>
        <w:t>bwareaopen</w:t>
      </w:r>
      <w:r w:rsidR="00CB2D9F">
        <w:rPr>
          <w:i/>
        </w:rPr>
        <w:t xml:space="preserve"> </w:t>
      </w:r>
      <w:r w:rsidR="0039503E">
        <w:t>in Matlab</w:t>
      </w:r>
      <w:r w:rsidR="00CB2D9F">
        <w:t xml:space="preserve"> is used to </w:t>
      </w:r>
      <w:r w:rsidR="007261E9">
        <w:t xml:space="preserve">create a binary mask and remove small </w:t>
      </w:r>
      <w:r w:rsidR="00874799">
        <w:t>segments</w:t>
      </w:r>
      <w:r w:rsidR="00F821C8">
        <w:t xml:space="preserve"> from the image as it is shown in Figure</w:t>
      </w:r>
      <w:r w:rsidR="0081452F">
        <w:t xml:space="preserve"> 3.</w:t>
      </w:r>
      <w:r w:rsidR="003E17D1">
        <w:t>22</w:t>
      </w:r>
      <w:r w:rsidR="0081452F">
        <w:t>(a)</w:t>
      </w:r>
      <w:r w:rsidR="00F821C8">
        <w:t>.</w:t>
      </w:r>
    </w:p>
    <w:p w:rsidR="00704FBB" w:rsidRDefault="00853373" w:rsidP="00F775EF">
      <w:r>
        <w:t>Furthermore</w:t>
      </w:r>
      <w:r w:rsidR="0071489A">
        <w:t xml:space="preserve">, </w:t>
      </w:r>
      <w:r w:rsidR="00F775EF">
        <w:t>the Z-frame</w:t>
      </w:r>
      <w:r w:rsidR="0071489A">
        <w:t xml:space="preserve"> with</w:t>
      </w:r>
      <w:r w:rsidR="00F775EF">
        <w:t xml:space="preserve"> the</w:t>
      </w:r>
      <w:r w:rsidR="0071489A">
        <w:t xml:space="preserve"> </w:t>
      </w:r>
      <w:r w:rsidR="001557DD">
        <w:t>z</w:t>
      </w:r>
      <w:r w:rsidR="006E4A92">
        <w:t>-axis indication triangle</w:t>
      </w:r>
      <w:r>
        <w:t xml:space="preserve"> (section </w:t>
      </w:r>
      <w:r>
        <w:fldChar w:fldCharType="begin"/>
      </w:r>
      <w:r>
        <w:instrText xml:space="preserve"> REF _Ref525216109 \n \h </w:instrText>
      </w:r>
      <w:r>
        <w:fldChar w:fldCharType="separate"/>
      </w:r>
      <w:r>
        <w:rPr>
          <w:cs/>
        </w:rPr>
        <w:t>‎</w:t>
      </w:r>
      <w:r>
        <w:t>3.1</w:t>
      </w:r>
      <w:r>
        <w:fldChar w:fldCharType="end"/>
      </w:r>
      <w:r>
        <w:t>)</w:t>
      </w:r>
      <w:r w:rsidR="0071489A">
        <w:t xml:space="preserve"> </w:t>
      </w:r>
      <w:r w:rsidR="00567B50">
        <w:t xml:space="preserve">requires </w:t>
      </w:r>
      <w:r w:rsidR="00F75CD0">
        <w:t>a filtering method</w:t>
      </w:r>
      <w:r w:rsidR="00567B50">
        <w:t xml:space="preserve"> to remove the </w:t>
      </w:r>
      <w:r w:rsidR="006E4A92">
        <w:t>triangle which has</w:t>
      </w:r>
      <w:r w:rsidR="0071489A">
        <w:t xml:space="preserve"> </w:t>
      </w:r>
      <w:r w:rsidR="006E4A92">
        <w:t>a size bigger than the 7 fiducial markers.</w:t>
      </w:r>
      <w:r w:rsidR="006842C6">
        <w:t xml:space="preserve"> For this purpose</w:t>
      </w:r>
      <w:r w:rsidR="00596E54">
        <w:t xml:space="preserve">, </w:t>
      </w:r>
      <w:r w:rsidR="00E65203">
        <w:t xml:space="preserve">a polygonal region of interest (ROI) mask is implemented which creates an interactive polygon tools for selecting a ROI. The mask sets </w:t>
      </w:r>
      <w:r w:rsidR="001557DD">
        <w:t xml:space="preserve">the </w:t>
      </w:r>
      <w:r w:rsidR="00F50199">
        <w:t>pixels’</w:t>
      </w:r>
      <w:r w:rsidR="001557DD">
        <w:t xml:space="preserve"> values</w:t>
      </w:r>
      <w:r w:rsidR="00E65203">
        <w:t xml:space="preserve"> inside </w:t>
      </w:r>
      <w:r w:rsidR="001557DD">
        <w:t xml:space="preserve">the </w:t>
      </w:r>
      <w:r w:rsidR="00E65203">
        <w:t xml:space="preserve">ROI to 0 and </w:t>
      </w:r>
      <w:r w:rsidR="001557DD">
        <w:t xml:space="preserve">the value of </w:t>
      </w:r>
      <w:r w:rsidR="00F775EF">
        <w:t xml:space="preserve">the </w:t>
      </w:r>
      <w:r w:rsidR="00E65203">
        <w:t>other pixels to 1.</w:t>
      </w:r>
      <w:r w:rsidR="00BE6964">
        <w:t xml:space="preserve"> </w:t>
      </w:r>
      <w:r w:rsidR="00C255D2">
        <w:t>Figure</w:t>
      </w:r>
      <w:r w:rsidR="00CA7086">
        <w:t xml:space="preserve"> 3.</w:t>
      </w:r>
      <w:r w:rsidR="00616F78">
        <w:t>23</w:t>
      </w:r>
      <w:r w:rsidR="00F50199">
        <w:t xml:space="preserve"> </w:t>
      </w:r>
      <w:r w:rsidR="00CA7086">
        <w:t>(b)</w:t>
      </w:r>
      <w:r w:rsidR="00C255D2">
        <w:t xml:space="preserve"> illustrates</w:t>
      </w:r>
      <w:r w:rsidR="00F75CD0">
        <w:t xml:space="preserve"> the interactive tool for selecting and adjusting polygon vertices </w:t>
      </w:r>
      <w:r w:rsidR="003A56AC">
        <w:t>on the image</w:t>
      </w:r>
      <w:r w:rsidR="00F775EF">
        <w:t>.</w:t>
      </w:r>
    </w:p>
    <w:p w:rsidR="00C4170E" w:rsidRDefault="00C4170E" w:rsidP="00616F78">
      <w:r>
        <w:rPr>
          <w:noProof/>
        </w:rPr>
        <mc:AlternateContent>
          <mc:Choice Requires="wps">
            <w:drawing>
              <wp:anchor distT="0" distB="0" distL="114300" distR="114300" simplePos="0" relativeHeight="251708928" behindDoc="0" locked="0" layoutInCell="1" allowOverlap="1" wp14:anchorId="6D3CF489" wp14:editId="567E2A53">
                <wp:simplePos x="0" y="0"/>
                <wp:positionH relativeFrom="column">
                  <wp:posOffset>3137535</wp:posOffset>
                </wp:positionH>
                <wp:positionV relativeFrom="paragraph">
                  <wp:posOffset>193322</wp:posOffset>
                </wp:positionV>
                <wp:extent cx="1390650" cy="395786"/>
                <wp:effectExtent l="0" t="0" r="0" b="4445"/>
                <wp:wrapNone/>
                <wp:docPr id="4" name="Text Box 4"/>
                <wp:cNvGraphicFramePr/>
                <a:graphic xmlns:a="http://schemas.openxmlformats.org/drawingml/2006/main">
                  <a:graphicData uri="http://schemas.microsoft.com/office/word/2010/wordprocessingShape">
                    <wps:wsp>
                      <wps:cNvSpPr txBox="1"/>
                      <wps:spPr>
                        <a:xfrm>
                          <a:off x="0" y="0"/>
                          <a:ext cx="1390650" cy="395786"/>
                        </a:xfrm>
                        <a:prstGeom prst="rect">
                          <a:avLst/>
                        </a:prstGeom>
                        <a:solidFill>
                          <a:schemeClr val="lt1"/>
                        </a:solidFill>
                        <a:ln w="6350">
                          <a:noFill/>
                        </a:ln>
                      </wps:spPr>
                      <wps:txbx>
                        <w:txbxContent>
                          <w:p w:rsidR="00205D39" w:rsidRDefault="00205D39"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3CF489" id="Text Box 4" o:spid="_x0000_s1142" type="#_x0000_t202" style="position:absolute;left:0;text-align:left;margin-left:247.05pt;margin-top:15.2pt;width:109.5pt;height:31.1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" fillcolor="white [3201]" stroked="f" strokeweight=".5pt">
                <v:textbox>
                  <w:txbxContent>
                    <w:p w:rsidR="00205D39" w:rsidRDefault="00205D39" w:rsidP="00D31B09">
                      <w:r>
                        <w:t>Polygon vertices</w:t>
                      </w:r>
                    </w:p>
                  </w:txbxContent>
                </v:textbox>
              </v:shape>
            </w:pict>
          </mc:Fallback>
        </mc:AlternateContent>
      </w:r>
    </w:p>
    <w:p w:rsidR="00EB2F48" w:rsidRDefault="000338D5" w:rsidP="00D31B09">
      <w:r>
        <w:rPr>
          <w:noProof/>
        </w:rPr>
        <w:drawing>
          <wp:anchor distT="0" distB="0" distL="114300" distR="114300" simplePos="0" relativeHeight="251704832" behindDoc="0" locked="0" layoutInCell="1" allowOverlap="1" wp14:anchorId="412A840D" wp14:editId="1718AEA8">
            <wp:simplePos x="0" y="0"/>
            <wp:positionH relativeFrom="margin">
              <wp:posOffset>2927350</wp:posOffset>
            </wp:positionH>
            <wp:positionV relativeFrom="margin">
              <wp:posOffset>3162935</wp:posOffset>
            </wp:positionV>
            <wp:extent cx="2773680" cy="2834640"/>
            <wp:effectExtent l="7620"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70">
                      <a:extLst>
                        <a:ext uri="{28A0092B-C50C-407E-A947-70E740481C1C}">
                          <a14:useLocalDpi xmlns:a14="http://schemas.microsoft.com/office/drawing/2010/main" val="0"/>
                        </a:ext>
                      </a:extLst>
                    </a:blip>
                    <a:srcRect l="21284" t="12276" r="26621" b="25454"/>
                    <a:stretch/>
                  </pic:blipFill>
                  <pic:spPr bwMode="auto">
                    <a:xfrm rot="5400000">
                      <a:off x="0" y="0"/>
                      <a:ext cx="277368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170E">
        <w:rPr>
          <w:noProof/>
        </w:rPr>
        <mc:AlternateContent>
          <mc:Choice Requires="wps">
            <w:drawing>
              <wp:anchor distT="0" distB="0" distL="114300" distR="114300" simplePos="0" relativeHeight="251710976" behindDoc="0" locked="0" layoutInCell="1" allowOverlap="1" wp14:anchorId="28F124E5" wp14:editId="46213211">
                <wp:simplePos x="0" y="0"/>
                <wp:positionH relativeFrom="column">
                  <wp:posOffset>3922466</wp:posOffset>
                </wp:positionH>
                <wp:positionV relativeFrom="paragraph">
                  <wp:posOffset>288713</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A319C6" id="Straight Arrow Connector 63" o:spid="_x0000_s1026" type="#_x0000_t32" style="position:absolute;margin-left:308.85pt;margin-top:22.75pt;width:34.5pt;height:9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" strokecolor="#5b9bd5 [3204]" strokeweight=".5pt">
                <v:stroke endarrow="block" joinstyle="miter"/>
              </v:shape>
            </w:pict>
          </mc:Fallback>
        </mc:AlternateContent>
      </w:r>
      <w:r w:rsidR="00C4170E">
        <w:rPr>
          <w:noProof/>
        </w:rPr>
        <mc:AlternateContent>
          <mc:Choice Requires="wps">
            <w:drawing>
              <wp:anchor distT="0" distB="0" distL="114300" distR="114300" simplePos="0" relativeHeight="251709952" behindDoc="0" locked="0" layoutInCell="1" allowOverlap="1" wp14:anchorId="028A9DF5" wp14:editId="1ADA6313">
                <wp:simplePos x="0" y="0"/>
                <wp:positionH relativeFrom="column">
                  <wp:posOffset>3841115</wp:posOffset>
                </wp:positionH>
                <wp:positionV relativeFrom="paragraph">
                  <wp:posOffset>280599</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2B76A9" id="Straight Arrow Connector 10" o:spid="_x0000_s1026" type="#_x0000_t32" style="position:absolute;margin-left:302.45pt;margin-top:22.1pt;width:7.5pt;height:45pt;flip:x;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" strokecolor="#5b9bd5 [3204]" strokeweight=".5pt">
                <v:stroke endarrow="block" joinstyle="miter"/>
              </v:shape>
            </w:pict>
          </mc:Fallback>
        </mc:AlternateContent>
      </w:r>
      <w:r w:rsidR="008E6DDC">
        <w:rPr>
          <w:noProof/>
        </w:rPr>
        <mc:AlternateContent>
          <mc:Choice Requires="wps">
            <w:drawing>
              <wp:anchor distT="0" distB="0" distL="114300" distR="114300" simplePos="0" relativeHeight="251919872" behindDoc="0" locked="0" layoutInCell="1" allowOverlap="1" wp14:anchorId="471783AE" wp14:editId="6C238865">
                <wp:simplePos x="0" y="0"/>
                <wp:positionH relativeFrom="column">
                  <wp:posOffset>4139001</wp:posOffset>
                </wp:positionH>
                <wp:positionV relativeFrom="paragraph">
                  <wp:posOffset>3250142</wp:posOffset>
                </wp:positionV>
                <wp:extent cx="893445" cy="174625"/>
                <wp:effectExtent l="0" t="0" r="1905" b="0"/>
                <wp:wrapTopAndBottom/>
                <wp:docPr id="1073741942" name="Text Box 107374194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205D39" w:rsidRPr="00CF759E" w:rsidRDefault="00205D39"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1783AE" id="Text Box 1073741942" o:spid="_x0000_s1143" type="#_x0000_t202" style="position:absolute;left:0;text-align:left;margin-left:325.9pt;margin-top:255.9pt;width:70.35pt;height:13.75pt;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" stroked="f">
                <v:textbox inset="0,0,0,0">
                  <w:txbxContent>
                    <w:p w:rsidR="00205D39" w:rsidRPr="00CF759E" w:rsidRDefault="00205D39" w:rsidP="00251888">
                      <w:pPr>
                        <w:pStyle w:val="Caption"/>
                      </w:pPr>
                      <w:r>
                        <w:t>(b)</w:t>
                      </w:r>
                    </w:p>
                  </w:txbxContent>
                </v:textbox>
                <w10:wrap type="topAndBottom"/>
              </v:shape>
            </w:pict>
          </mc:Fallback>
        </mc:AlternateContent>
      </w:r>
      <w:r w:rsidR="008E6DDC">
        <w:rPr>
          <w:noProof/>
        </w:rPr>
        <mc:AlternateContent>
          <mc:Choice Requires="wps">
            <w:drawing>
              <wp:anchor distT="0" distB="0" distL="114300" distR="114300" simplePos="0" relativeHeight="251917824" behindDoc="0" locked="0" layoutInCell="1" allowOverlap="1" wp14:anchorId="2A3470E5" wp14:editId="38DBD1BD">
                <wp:simplePos x="0" y="0"/>
                <wp:positionH relativeFrom="column">
                  <wp:posOffset>1262733</wp:posOffset>
                </wp:positionH>
                <wp:positionV relativeFrom="paragraph">
                  <wp:posOffset>3282598</wp:posOffset>
                </wp:positionV>
                <wp:extent cx="893445" cy="174625"/>
                <wp:effectExtent l="0" t="0" r="1905" b="0"/>
                <wp:wrapTopAndBottom/>
                <wp:docPr id="1073741941" name="Text Box 1073741941"/>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205D39" w:rsidRPr="00CF759E" w:rsidRDefault="00205D39"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3470E5" id="Text Box 1073741941" o:spid="_x0000_s1144" type="#_x0000_t202" style="position:absolute;left:0;text-align:left;margin-left:99.45pt;margin-top:258.45pt;width:70.35pt;height:13.75pt;z-index:2519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" stroked="f">
                <v:textbox inset="0,0,0,0">
                  <w:txbxContent>
                    <w:p w:rsidR="00205D39" w:rsidRPr="00CF759E" w:rsidRDefault="00205D39" w:rsidP="00251888">
                      <w:pPr>
                        <w:pStyle w:val="Caption"/>
                      </w:pPr>
                      <w:r>
                        <w:t>(</w:t>
                      </w:r>
                      <w:r w:rsidRPr="00CF759E">
                        <w:t>a</w:t>
                      </w:r>
                      <w:r>
                        <w:t>)</w:t>
                      </w:r>
                    </w:p>
                  </w:txbxContent>
                </v:textbox>
                <w10:wrap type="topAndBottom"/>
              </v:shape>
            </w:pict>
          </mc:Fallback>
        </mc:AlternateContent>
      </w:r>
      <w:r w:rsidR="003E17D1">
        <w:rPr>
          <w:noProof/>
        </w:rPr>
        <w:drawing>
          <wp:anchor distT="0" distB="0" distL="114300" distR="114300" simplePos="0" relativeHeight="251707904" behindDoc="0" locked="0" layoutInCell="1" allowOverlap="1" wp14:anchorId="640A239D" wp14:editId="740523B6">
            <wp:simplePos x="0" y="0"/>
            <wp:positionH relativeFrom="margin">
              <wp:align>left</wp:align>
            </wp:positionH>
            <wp:positionV relativeFrom="paragraph">
              <wp:posOffset>337185</wp:posOffset>
            </wp:positionV>
            <wp:extent cx="2773680" cy="2834640"/>
            <wp:effectExtent l="762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71">
                      <a:extLst>
                        <a:ext uri="{28A0092B-C50C-407E-A947-70E740481C1C}">
                          <a14:useLocalDpi xmlns:a14="http://schemas.microsoft.com/office/drawing/2010/main" val="0"/>
                        </a:ext>
                      </a:extLst>
                    </a:blip>
                    <a:srcRect l="21714" t="10471" r="26196" b="25463"/>
                    <a:stretch/>
                  </pic:blipFill>
                  <pic:spPr bwMode="auto">
                    <a:xfrm rot="5400000">
                      <a:off x="0" y="0"/>
                      <a:ext cx="277368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0338D5" w:rsidP="00D31B09">
      <w:r>
        <w:rPr>
          <w:noProof/>
        </w:rPr>
        <mc:AlternateContent>
          <mc:Choice Requires="wps">
            <w:drawing>
              <wp:anchor distT="0" distB="0" distL="114300" distR="114300" simplePos="0" relativeHeight="251792896" behindDoc="0" locked="0" layoutInCell="1" allowOverlap="1" wp14:anchorId="0437E99E" wp14:editId="700A0679">
                <wp:simplePos x="0" y="0"/>
                <wp:positionH relativeFrom="margin">
                  <wp:posOffset>80715</wp:posOffset>
                </wp:positionH>
                <wp:positionV relativeFrom="paragraph">
                  <wp:posOffset>3421944</wp:posOffset>
                </wp:positionV>
                <wp:extent cx="5521325" cy="635"/>
                <wp:effectExtent l="0" t="0" r="3175" b="1270"/>
                <wp:wrapTopAndBottom/>
                <wp:docPr id="49" name="Text Box 49"/>
                <wp:cNvGraphicFramePr/>
                <a:graphic xmlns:a="http://schemas.openxmlformats.org/drawingml/2006/main">
                  <a:graphicData uri="http://schemas.microsoft.com/office/word/2010/wordprocessingShape">
                    <wps:wsp>
                      <wps:cNvSpPr txBox="1"/>
                      <wps:spPr>
                        <a:xfrm>
                          <a:off x="0" y="0"/>
                          <a:ext cx="5521325" cy="635"/>
                        </a:xfrm>
                        <a:prstGeom prst="rect">
                          <a:avLst/>
                        </a:prstGeom>
                        <a:solidFill>
                          <a:prstClr val="white"/>
                        </a:solidFill>
                        <a:ln>
                          <a:noFill/>
                        </a:ln>
                      </wps:spPr>
                      <wps:txbx>
                        <w:txbxContent>
                          <w:p w:rsidR="00205D39" w:rsidRPr="007373D1" w:rsidRDefault="00205D39" w:rsidP="00A44A4F">
                            <w:pPr>
                              <w:pStyle w:val="Caption"/>
                            </w:pPr>
                            <w:bookmarkStart w:id="179" w:name="_Toc523735307"/>
                            <w:bookmarkStart w:id="180" w:name="_Toc524625290"/>
                            <w:bookmarkStart w:id="181" w:name="_Toc52546995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2</w:t>
                            </w:r>
                            <w:r>
                              <w:fldChar w:fldCharType="end"/>
                            </w:r>
                            <w:r>
                              <w:t>: (a) The image shows the result of the first masking method using a threshold to withdraw small objects from the background . (b) The image represents the polygonal masking technique to remove the triangle structure from the image.</w:t>
                            </w:r>
                            <w:bookmarkEnd w:id="179"/>
                            <w:bookmarkEnd w:id="180"/>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37E99E" id="Text Box 49" o:spid="_x0000_s1145" type="#_x0000_t202" style="position:absolute;left:0;text-align:left;margin-left:6.35pt;margin-top:269.45pt;width:434.75pt;height:.05pt;z-index:251792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" stroked="f">
                <v:textbox style="mso-fit-shape-to-text:t" inset="0,0,0,0">
                  <w:txbxContent>
                    <w:p w:rsidR="00205D39" w:rsidRPr="007373D1" w:rsidRDefault="00205D39" w:rsidP="00A44A4F">
                      <w:pPr>
                        <w:pStyle w:val="Caption"/>
                      </w:pPr>
                      <w:bookmarkStart w:id="182" w:name="_Toc523735307"/>
                      <w:bookmarkStart w:id="183" w:name="_Toc524625290"/>
                      <w:bookmarkStart w:id="184" w:name="_Toc52546995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2</w:t>
                      </w:r>
                      <w:r>
                        <w:fldChar w:fldCharType="end"/>
                      </w:r>
                      <w:r>
                        <w:t>: (a) The image shows the result of the first masking method using a threshold to withdraw small objects from the background . (b) The image represents the polygonal masking technique to remove the triangle structure from the image.</w:t>
                      </w:r>
                      <w:bookmarkEnd w:id="182"/>
                      <w:bookmarkEnd w:id="183"/>
                      <w:bookmarkEnd w:id="184"/>
                    </w:p>
                  </w:txbxContent>
                </v:textbox>
                <w10:wrap type="topAndBottom" anchorx="margin"/>
              </v:shape>
            </w:pict>
          </mc:Fallback>
        </mc:AlternateContent>
      </w:r>
    </w:p>
    <w:p w:rsidR="00C579E4" w:rsidRDefault="00C579E4" w:rsidP="00D31B09"/>
    <w:p w:rsidR="00CB30F1" w:rsidRDefault="00CB30F1" w:rsidP="00D31B09"/>
    <w:p w:rsidR="002C1A87" w:rsidRDefault="002C1A87" w:rsidP="00D31B09"/>
    <w:p w:rsidR="00F7786E" w:rsidRPr="00D845B1" w:rsidRDefault="00695244" w:rsidP="00D845B1">
      <w:pPr>
        <w:pStyle w:val="Heading3"/>
      </w:pPr>
      <w:bookmarkStart w:id="185" w:name="_Ref525319058"/>
      <w:bookmarkStart w:id="186" w:name="_Toc525470017"/>
      <w:r w:rsidRPr="00D845B1">
        <w:lastRenderedPageBreak/>
        <w:t xml:space="preserve">Localization and </w:t>
      </w:r>
      <w:r w:rsidR="00237562" w:rsidRPr="00D845B1">
        <w:t>r</w:t>
      </w:r>
      <w:r w:rsidRPr="00D845B1">
        <w:t>egistration</w:t>
      </w:r>
      <w:bookmarkEnd w:id="185"/>
      <w:bookmarkEnd w:id="186"/>
    </w:p>
    <w:p w:rsidR="00BE5597" w:rsidRPr="001D002D" w:rsidRDefault="00227EDC" w:rsidP="00F7786E">
      <w:pPr>
        <w:pStyle w:val="Heading4"/>
        <w:spacing w:before="0"/>
      </w:pPr>
      <w:bookmarkStart w:id="187" w:name="_Toc525470018"/>
      <w:r w:rsidRPr="001D002D">
        <w:t xml:space="preserve">Center </w:t>
      </w:r>
      <w:r w:rsidR="00237562">
        <w:t>d</w:t>
      </w:r>
      <w:r w:rsidRPr="001D002D">
        <w:t xml:space="preserve">etection of the </w:t>
      </w:r>
      <w:r w:rsidR="00237562">
        <w:t>f</w:t>
      </w:r>
      <w:r w:rsidRPr="001D002D">
        <w:t xml:space="preserve">iducial </w:t>
      </w:r>
      <w:r w:rsidR="00237562">
        <w:t>e</w:t>
      </w:r>
      <w:r w:rsidRPr="001D002D">
        <w:t>llipses</w:t>
      </w:r>
      <w:bookmarkEnd w:id="187"/>
      <w:r w:rsidR="00D67CDB" w:rsidRPr="001D002D">
        <w:t xml:space="preserve"> </w:t>
      </w:r>
      <w:r w:rsidR="00BE5597" w:rsidRPr="001D002D">
        <w:t xml:space="preserve"> </w:t>
      </w:r>
    </w:p>
    <w:p w:rsidR="001E3D81" w:rsidRDefault="00250ADD" w:rsidP="00A126E2">
      <w:r w:rsidRPr="00250ADD">
        <w:t xml:space="preserve">Once all 7 ellipses with the size close to the physical size of the marker were detected, the function </w:t>
      </w:r>
      <w:r w:rsidRPr="004E29C1">
        <w:rPr>
          <w:i/>
        </w:rPr>
        <w:t xml:space="preserve">regionprops </w:t>
      </w:r>
      <w:r w:rsidRPr="00250ADD">
        <w:t>in M</w:t>
      </w:r>
      <w:r w:rsidR="007E314D">
        <w:t>atlab</w:t>
      </w:r>
      <w:r w:rsidRPr="00250ADD">
        <w:t xml:space="preserve"> </w:t>
      </w:r>
      <w:r>
        <w:t>is</w:t>
      </w:r>
      <w:r w:rsidRPr="00250ADD">
        <w:t xml:space="preserve"> used to calculate the center</w:t>
      </w:r>
      <w:r w:rsidR="0034712C">
        <w:t xml:space="preserve"> point</w:t>
      </w:r>
      <w:r w:rsidRPr="00250ADD">
        <w:t xml:space="preserve"> of each fiducial marker. The result </w:t>
      </w:r>
      <w:r>
        <w:t>is</w:t>
      </w:r>
      <w:r w:rsidR="004E29C1">
        <w:t xml:space="preserve"> </w:t>
      </w:r>
      <w:r w:rsidRPr="00250ADD">
        <w:t>a 7×2 matrix where the first column represents x coordinate</w:t>
      </w:r>
      <w:r w:rsidR="0034712C">
        <w:t>s</w:t>
      </w:r>
      <w:r w:rsidRPr="00250ADD">
        <w:t xml:space="preserve"> and the second column </w:t>
      </w:r>
      <w:r w:rsidR="00C4091E">
        <w:t>correspond</w:t>
      </w:r>
      <w:r w:rsidRPr="00250ADD">
        <w:t>s</w:t>
      </w:r>
      <w:r w:rsidR="00C4091E">
        <w:t xml:space="preserve"> to</w:t>
      </w:r>
      <w:r w:rsidR="0034712C">
        <w:t xml:space="preserve"> the</w:t>
      </w:r>
      <w:r w:rsidRPr="00250ADD">
        <w:t xml:space="preserve"> y coordinate</w:t>
      </w:r>
      <w:r w:rsidR="0034712C">
        <w:t>s</w:t>
      </w:r>
      <w:r w:rsidRPr="00250ADD">
        <w:t xml:space="preserve"> of the center of the fiducial mass region</w:t>
      </w:r>
      <w:r w:rsidR="008B0F53">
        <w:t xml:space="preserve"> </w:t>
      </w:r>
      <w:sdt>
        <w:sdtPr>
          <w:alias w:val="Don't edit this field"/>
          <w:tag w:val="CitaviPlaceholder#adfee6ec-8ad4-49b6-a2e8-6f76eb3bbf8a"/>
          <w:id w:val="-1038894340"/>
          <w:placeholder>
            <w:docPart w:val="DefaultPlaceholder_-1854013440"/>
          </w:placeholder>
        </w:sdtPr>
        <w:sdtContent>
          <w:r w:rsidR="008B0F53">
            <w:fldChar w:fldCharType="begin"/>
          </w:r>
          <w:r w:rsidR="00B8294D">
            <w:instrText>ADDIN CitaviPlaceholder{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zMjctOSIsIktleXdvcmRzIjpbXSwiTG9jYXRpb25zIjpbXSwiT3JnYW5pemF0aW9ucyI6W10sIk90aGVyc0ludm9sdmVkIjpbXSwiUHVibGlzaGVycyI6W3siJGlkIjoiMTg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}</w:instrText>
          </w:r>
          <w:r w:rsidR="008B0F53">
            <w:fldChar w:fldCharType="separate"/>
          </w:r>
          <w:r w:rsidR="000E712B">
            <w:t>[46]</w:t>
          </w:r>
          <w:r w:rsidR="008B0F53">
            <w:fldChar w:fldCharType="end"/>
          </w:r>
        </w:sdtContent>
      </w:sdt>
      <w:r w:rsidRPr="00250ADD">
        <w:t>.</w:t>
      </w:r>
      <w:r w:rsidR="0034712C">
        <w:t xml:space="preserve"> Hence, t</w:t>
      </w:r>
      <w:r w:rsidRPr="00250ADD">
        <w:t xml:space="preserve">he resulting 7 centroids of the ellipses </w:t>
      </w:r>
      <w:r w:rsidR="0034712C">
        <w:t>are</w:t>
      </w:r>
      <w:r w:rsidRPr="00250ADD">
        <w:t xml:space="preserve"> </w:t>
      </w:r>
      <w:r w:rsidR="00C4091E">
        <w:t>sorted along the U-shape of the marker</w:t>
      </w:r>
      <w:r w:rsidRPr="00250ADD">
        <w:t xml:space="preserve"> as illustrated in Fig</w:t>
      </w:r>
      <w:r w:rsidR="00C50844">
        <w:t>ure 3.</w:t>
      </w:r>
      <w:r w:rsidR="0034712C">
        <w:t>23</w:t>
      </w:r>
      <w:r w:rsidR="00C50844">
        <w:t>.</w:t>
      </w:r>
      <w:r w:rsidR="00E61840">
        <w:t xml:space="preserve"> </w:t>
      </w:r>
      <w:r w:rsidR="00A132ED">
        <w:t xml:space="preserve">Depending on the attachment of the Z-frame on the robotic device, the frame </w:t>
      </w:r>
      <w:r w:rsidR="0034712C">
        <w:t>can have</w:t>
      </w:r>
      <w:r w:rsidR="00C332C3">
        <w:t xml:space="preserve"> a</w:t>
      </w:r>
      <w:r w:rsidR="00A132ED">
        <w:t xml:space="preserve"> different position, scale, and orientation in</w:t>
      </w:r>
      <w:r w:rsidR="0034712C">
        <w:t xml:space="preserve"> the MR-</w:t>
      </w:r>
      <w:r w:rsidR="00A132ED">
        <w:t>images</w:t>
      </w:r>
      <w:r w:rsidR="0034712C">
        <w:t>.</w:t>
      </w:r>
      <w:r w:rsidR="008A6014">
        <w:t xml:space="preserve"> </w:t>
      </w:r>
      <w:r w:rsidR="0034712C">
        <w:t>Therefore, the centroids</w:t>
      </w:r>
      <w:r w:rsidR="008A6014">
        <w:t xml:space="preserve"> are not always detected in the same way</w:t>
      </w:r>
      <w:r w:rsidR="00A132ED">
        <w:t>.</w:t>
      </w:r>
      <w:r w:rsidR="008A6014">
        <w:t xml:space="preserve"> Accordingly, a robust technique is required to rotate the Z-</w:t>
      </w:r>
      <w:r w:rsidR="001207CD">
        <w:t>frame</w:t>
      </w:r>
      <w:r w:rsidR="008A6014">
        <w:t xml:space="preserve"> </w:t>
      </w:r>
      <w:r w:rsidR="005A67EB">
        <w:t xml:space="preserve">around its axis </w:t>
      </w:r>
      <w:r w:rsidR="003B3173">
        <w:t>on</w:t>
      </w:r>
      <w:r w:rsidR="001924E6">
        <w:t xml:space="preserve"> the image.</w:t>
      </w:r>
    </w:p>
    <w:p w:rsidR="00A126E2" w:rsidRDefault="0047340C" w:rsidP="00A126E2">
      <w:r>
        <w:rPr>
          <w:noProof/>
        </w:rPr>
        <mc:AlternateContent>
          <mc:Choice Requires="wps">
            <w:drawing>
              <wp:anchor distT="0" distB="0" distL="114300" distR="114300" simplePos="0" relativeHeight="252008960" behindDoc="0" locked="0" layoutInCell="1" allowOverlap="1" wp14:anchorId="4BA73303" wp14:editId="685CD906">
                <wp:simplePos x="0" y="0"/>
                <wp:positionH relativeFrom="column">
                  <wp:posOffset>4024418</wp:posOffset>
                </wp:positionH>
                <wp:positionV relativeFrom="paragraph">
                  <wp:posOffset>570371</wp:posOffset>
                </wp:positionV>
                <wp:extent cx="451414" cy="349955"/>
                <wp:effectExtent l="0" t="0" r="0" b="0"/>
                <wp:wrapNone/>
                <wp:docPr id="138" name="Rectangle 138"/>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8D4742" w:rsidRDefault="00205D39" w:rsidP="008D4742">
                            <w:pPr>
                              <w:jc w:val="center"/>
                              <w:rPr>
                                <w:sz w:val="32"/>
                                <w:szCs w:val="32"/>
                              </w:rPr>
                            </w:pPr>
                            <w:r w:rsidRPr="008D4742">
                              <w:rPr>
                                <w:sz w:val="32"/>
                                <w:szCs w:val="32"/>
                              </w:rPr>
                              <w:t>P</w:t>
                            </w:r>
                            <w:r>
                              <w:rPr>
                                <w:sz w:val="32"/>
                                <w:szCs w:val="32"/>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A73303" id="Rectangle 138" o:spid="_x0000_s1146" style="position:absolute;left:0;text-align:left;margin-left:316.9pt;margin-top:44.9pt;width:35.55pt;height:27.55pt;z-index:25200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" filled="f" stroked="f" strokeweight="1pt">
                <v:textbox>
                  <w:txbxContent>
                    <w:p w:rsidR="00205D39" w:rsidRPr="008D4742" w:rsidRDefault="00205D39" w:rsidP="008D4742">
                      <w:pPr>
                        <w:jc w:val="center"/>
                        <w:rPr>
                          <w:sz w:val="32"/>
                          <w:szCs w:val="32"/>
                        </w:rPr>
                      </w:pPr>
                      <w:r w:rsidRPr="008D4742">
                        <w:rPr>
                          <w:sz w:val="32"/>
                          <w:szCs w:val="32"/>
                        </w:rPr>
                        <w:t>P</w:t>
                      </w:r>
                      <w:r>
                        <w:rPr>
                          <w:sz w:val="32"/>
                          <w:szCs w:val="32"/>
                        </w:rPr>
                        <w:t>7</w:t>
                      </w:r>
                    </w:p>
                  </w:txbxContent>
                </v:textbox>
              </v:rect>
            </w:pict>
          </mc:Fallback>
        </mc:AlternateContent>
      </w:r>
      <w:r w:rsidR="00ED745E">
        <w:rPr>
          <w:noProof/>
        </w:rPr>
        <mc:AlternateContent>
          <mc:Choice Requires="wps">
            <w:drawing>
              <wp:anchor distT="0" distB="0" distL="114300" distR="114300" simplePos="0" relativeHeight="252002816" behindDoc="0" locked="0" layoutInCell="1" allowOverlap="1" wp14:anchorId="4CFE9A57" wp14:editId="5E73C94E">
                <wp:simplePos x="0" y="0"/>
                <wp:positionH relativeFrom="column">
                  <wp:posOffset>1246364</wp:posOffset>
                </wp:positionH>
                <wp:positionV relativeFrom="paragraph">
                  <wp:posOffset>2568575</wp:posOffset>
                </wp:positionV>
                <wp:extent cx="450850" cy="349885"/>
                <wp:effectExtent l="0" t="0" r="0" b="0"/>
                <wp:wrapNone/>
                <wp:docPr id="1073741859" name="Rectangle 1073741859"/>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8D4742" w:rsidRDefault="00205D39" w:rsidP="008D4742">
                            <w:pPr>
                              <w:jc w:val="center"/>
                              <w:rPr>
                                <w:sz w:val="32"/>
                                <w:szCs w:val="32"/>
                              </w:rPr>
                            </w:pPr>
                            <w:r w:rsidRPr="008D4742">
                              <w:rPr>
                                <w:sz w:val="32"/>
                                <w:szCs w:val="32"/>
                              </w:rPr>
                              <w:t>P</w:t>
                            </w:r>
                            <w:r>
                              <w:rPr>
                                <w:sz w:val="32"/>
                                <w:szCs w:val="32"/>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FE9A57" id="Rectangle 1073741859" o:spid="_x0000_s1147" style="position:absolute;left:0;text-align:left;margin-left:98.15pt;margin-top:202.25pt;width:35.5pt;height:27.55pt;z-index:25200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" filled="f" stroked="f" strokeweight="1pt">
                <v:textbox>
                  <w:txbxContent>
                    <w:p w:rsidR="00205D39" w:rsidRPr="008D4742" w:rsidRDefault="00205D39" w:rsidP="008D4742">
                      <w:pPr>
                        <w:jc w:val="center"/>
                        <w:rPr>
                          <w:sz w:val="32"/>
                          <w:szCs w:val="32"/>
                        </w:rPr>
                      </w:pPr>
                      <w:r w:rsidRPr="008D4742">
                        <w:rPr>
                          <w:sz w:val="32"/>
                          <w:szCs w:val="32"/>
                        </w:rPr>
                        <w:t>P</w:t>
                      </w:r>
                      <w:r>
                        <w:rPr>
                          <w:sz w:val="32"/>
                          <w:szCs w:val="32"/>
                        </w:rPr>
                        <w:t>3</w:t>
                      </w:r>
                    </w:p>
                  </w:txbxContent>
                </v:textbox>
              </v:rect>
            </w:pict>
          </mc:Fallback>
        </mc:AlternateContent>
      </w:r>
      <w:r w:rsidR="00ED745E">
        <w:rPr>
          <w:noProof/>
        </w:rPr>
        <mc:AlternateContent>
          <mc:Choice Requires="wps">
            <w:drawing>
              <wp:anchor distT="0" distB="0" distL="114300" distR="114300" simplePos="0" relativeHeight="252004864" behindDoc="0" locked="0" layoutInCell="1" allowOverlap="1" wp14:anchorId="1AFE9D0A" wp14:editId="34DB4B18">
                <wp:simplePos x="0" y="0"/>
                <wp:positionH relativeFrom="column">
                  <wp:posOffset>1268871</wp:posOffset>
                </wp:positionH>
                <wp:positionV relativeFrom="paragraph">
                  <wp:posOffset>1619885</wp:posOffset>
                </wp:positionV>
                <wp:extent cx="450850" cy="349885"/>
                <wp:effectExtent l="0" t="0" r="0" b="0"/>
                <wp:wrapNone/>
                <wp:docPr id="1073741939" name="Rectangle 1073741939"/>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8D4742" w:rsidRDefault="00205D39" w:rsidP="008D4742">
                            <w:pPr>
                              <w:jc w:val="center"/>
                              <w:rPr>
                                <w:sz w:val="32"/>
                                <w:szCs w:val="32"/>
                              </w:rPr>
                            </w:pPr>
                            <w:r w:rsidRPr="008D4742">
                              <w:rPr>
                                <w:sz w:val="32"/>
                                <w:szCs w:val="32"/>
                              </w:rPr>
                              <w:t>P</w:t>
                            </w:r>
                            <w:r>
                              <w:rPr>
                                <w:sz w:val="32"/>
                                <w:szCs w:val="32"/>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FE9D0A" id="Rectangle 1073741939" o:spid="_x0000_s1148" style="position:absolute;left:0;text-align:left;margin-left:99.9pt;margin-top:127.55pt;width:35.5pt;height:27.55pt;z-index:25200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" filled="f" stroked="f" strokeweight="1pt">
                <v:textbox>
                  <w:txbxContent>
                    <w:p w:rsidR="00205D39" w:rsidRPr="008D4742" w:rsidRDefault="00205D39" w:rsidP="008D4742">
                      <w:pPr>
                        <w:jc w:val="center"/>
                        <w:rPr>
                          <w:sz w:val="32"/>
                          <w:szCs w:val="32"/>
                        </w:rPr>
                      </w:pPr>
                      <w:r w:rsidRPr="008D4742">
                        <w:rPr>
                          <w:sz w:val="32"/>
                          <w:szCs w:val="32"/>
                        </w:rPr>
                        <w:t>P</w:t>
                      </w:r>
                      <w:r>
                        <w:rPr>
                          <w:sz w:val="32"/>
                          <w:szCs w:val="32"/>
                        </w:rPr>
                        <w:t>2</w:t>
                      </w:r>
                    </w:p>
                  </w:txbxContent>
                </v:textbox>
              </v:rect>
            </w:pict>
          </mc:Fallback>
        </mc:AlternateContent>
      </w:r>
      <w:r w:rsidR="00ED745E">
        <w:rPr>
          <w:noProof/>
        </w:rPr>
        <mc:AlternateContent>
          <mc:Choice Requires="wps">
            <w:drawing>
              <wp:anchor distT="0" distB="0" distL="114300" distR="114300" simplePos="0" relativeHeight="251996672" behindDoc="0" locked="0" layoutInCell="1" allowOverlap="1" wp14:anchorId="5BDCB5FA" wp14:editId="3D3E24FE">
                <wp:simplePos x="0" y="0"/>
                <wp:positionH relativeFrom="column">
                  <wp:posOffset>1263156</wp:posOffset>
                </wp:positionH>
                <wp:positionV relativeFrom="paragraph">
                  <wp:posOffset>599440</wp:posOffset>
                </wp:positionV>
                <wp:extent cx="450850" cy="349885"/>
                <wp:effectExtent l="0" t="0" r="0" b="0"/>
                <wp:wrapNone/>
                <wp:docPr id="16" name="Rectangle 16"/>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8D4742" w:rsidRDefault="00205D39" w:rsidP="00B01E3A">
                            <w:pPr>
                              <w:jc w:val="center"/>
                              <w:rPr>
                                <w:sz w:val="32"/>
                                <w:szCs w:val="32"/>
                              </w:rPr>
                            </w:pPr>
                            <w:r w:rsidRPr="008D4742">
                              <w:rPr>
                                <w:sz w:val="32"/>
                                <w:szCs w:val="32"/>
                              </w:rPr>
                              <w:t>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DCB5FA" id="Rectangle 16" o:spid="_x0000_s1149" style="position:absolute;left:0;text-align:left;margin-left:99.45pt;margin-top:47.2pt;width:35.5pt;height:27.55pt;z-index:25199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" filled="f" stroked="f" strokeweight="1pt">
                <v:textbox>
                  <w:txbxContent>
                    <w:p w:rsidR="00205D39" w:rsidRPr="008D4742" w:rsidRDefault="00205D39" w:rsidP="00B01E3A">
                      <w:pPr>
                        <w:jc w:val="center"/>
                        <w:rPr>
                          <w:sz w:val="32"/>
                          <w:szCs w:val="32"/>
                        </w:rPr>
                      </w:pPr>
                      <w:r w:rsidRPr="008D4742">
                        <w:rPr>
                          <w:sz w:val="32"/>
                          <w:szCs w:val="32"/>
                        </w:rPr>
                        <w:t>P1</w:t>
                      </w:r>
                    </w:p>
                  </w:txbxContent>
                </v:textbox>
              </v:rect>
            </w:pict>
          </mc:Fallback>
        </mc:AlternateContent>
      </w:r>
      <w:r w:rsidR="008D4742">
        <w:rPr>
          <w:noProof/>
        </w:rPr>
        <mc:AlternateContent>
          <mc:Choice Requires="wps">
            <w:drawing>
              <wp:anchor distT="0" distB="0" distL="114300" distR="114300" simplePos="0" relativeHeight="252006912" behindDoc="0" locked="0" layoutInCell="1" allowOverlap="1" wp14:anchorId="141DF0B4" wp14:editId="5BA7E75B">
                <wp:simplePos x="0" y="0"/>
                <wp:positionH relativeFrom="column">
                  <wp:posOffset>3990481</wp:posOffset>
                </wp:positionH>
                <wp:positionV relativeFrom="paragraph">
                  <wp:posOffset>1654598</wp:posOffset>
                </wp:positionV>
                <wp:extent cx="451414" cy="349955"/>
                <wp:effectExtent l="0" t="0" r="0" b="0"/>
                <wp:wrapNone/>
                <wp:docPr id="1073741951" name="Rectangle 1073741951"/>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8D4742" w:rsidRDefault="00205D39" w:rsidP="008D4742">
                            <w:pPr>
                              <w:jc w:val="center"/>
                              <w:rPr>
                                <w:sz w:val="32"/>
                                <w:szCs w:val="32"/>
                              </w:rPr>
                            </w:pPr>
                            <w:r w:rsidRPr="008D4742">
                              <w:rPr>
                                <w:sz w:val="32"/>
                                <w:szCs w:val="32"/>
                              </w:rPr>
                              <w:t>P</w:t>
                            </w:r>
                            <w:r>
                              <w:rPr>
                                <w:sz w:val="32"/>
                                <w:szCs w:val="32"/>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1DF0B4" id="Rectangle 1073741951" o:spid="_x0000_s1150" style="position:absolute;left:0;text-align:left;margin-left:314.2pt;margin-top:130.3pt;width:35.55pt;height:27.55pt;z-index:25200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" filled="f" stroked="f" strokeweight="1pt">
                <v:textbox>
                  <w:txbxContent>
                    <w:p w:rsidR="00205D39" w:rsidRPr="008D4742" w:rsidRDefault="00205D39" w:rsidP="008D4742">
                      <w:pPr>
                        <w:jc w:val="center"/>
                        <w:rPr>
                          <w:sz w:val="32"/>
                          <w:szCs w:val="32"/>
                        </w:rPr>
                      </w:pPr>
                      <w:r w:rsidRPr="008D4742">
                        <w:rPr>
                          <w:sz w:val="32"/>
                          <w:szCs w:val="32"/>
                        </w:rPr>
                        <w:t>P</w:t>
                      </w:r>
                      <w:r>
                        <w:rPr>
                          <w:sz w:val="32"/>
                          <w:szCs w:val="32"/>
                        </w:rPr>
                        <w:t>6</w:t>
                      </w:r>
                    </w:p>
                  </w:txbxContent>
                </v:textbox>
              </v:rect>
            </w:pict>
          </mc:Fallback>
        </mc:AlternateContent>
      </w:r>
      <w:r w:rsidR="008D4742">
        <w:rPr>
          <w:noProof/>
        </w:rPr>
        <mc:AlternateContent>
          <mc:Choice Requires="wps">
            <w:drawing>
              <wp:anchor distT="0" distB="0" distL="114300" distR="114300" simplePos="0" relativeHeight="251998720" behindDoc="0" locked="0" layoutInCell="1" allowOverlap="1" wp14:anchorId="53637037" wp14:editId="28D4C5E0">
                <wp:simplePos x="0" y="0"/>
                <wp:positionH relativeFrom="column">
                  <wp:posOffset>3956403</wp:posOffset>
                </wp:positionH>
                <wp:positionV relativeFrom="paragraph">
                  <wp:posOffset>2659662</wp:posOffset>
                </wp:positionV>
                <wp:extent cx="451414" cy="349955"/>
                <wp:effectExtent l="0" t="0" r="0" b="0"/>
                <wp:wrapNone/>
                <wp:docPr id="55" name="Rectangle 55"/>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8D4742" w:rsidRDefault="00205D39" w:rsidP="008D4742">
                            <w:pPr>
                              <w:jc w:val="center"/>
                              <w:rPr>
                                <w:sz w:val="32"/>
                                <w:szCs w:val="32"/>
                              </w:rPr>
                            </w:pPr>
                            <w:r w:rsidRPr="008D4742">
                              <w:rPr>
                                <w:sz w:val="32"/>
                                <w:szCs w:val="32"/>
                              </w:rPr>
                              <w:t>P</w:t>
                            </w:r>
                            <w:r>
                              <w:rPr>
                                <w:sz w:val="32"/>
                                <w:szCs w:val="32"/>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637037" id="Rectangle 55" o:spid="_x0000_s1151" style="position:absolute;left:0;text-align:left;margin-left:311.55pt;margin-top:209.4pt;width:35.55pt;height:27.55pt;z-index:25199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" filled="f" stroked="f" strokeweight="1pt">
                <v:textbox>
                  <w:txbxContent>
                    <w:p w:rsidR="00205D39" w:rsidRPr="008D4742" w:rsidRDefault="00205D39" w:rsidP="008D4742">
                      <w:pPr>
                        <w:jc w:val="center"/>
                        <w:rPr>
                          <w:sz w:val="32"/>
                          <w:szCs w:val="32"/>
                        </w:rPr>
                      </w:pPr>
                      <w:r w:rsidRPr="008D4742">
                        <w:rPr>
                          <w:sz w:val="32"/>
                          <w:szCs w:val="32"/>
                        </w:rPr>
                        <w:t>P</w:t>
                      </w:r>
                      <w:r>
                        <w:rPr>
                          <w:sz w:val="32"/>
                          <w:szCs w:val="32"/>
                        </w:rPr>
                        <w:t>5</w:t>
                      </w:r>
                    </w:p>
                  </w:txbxContent>
                </v:textbox>
              </v:rect>
            </w:pict>
          </mc:Fallback>
        </mc:AlternateContent>
      </w:r>
      <w:r w:rsidR="008D4742">
        <w:rPr>
          <w:noProof/>
        </w:rPr>
        <mc:AlternateContent>
          <mc:Choice Requires="wps">
            <w:drawing>
              <wp:anchor distT="0" distB="0" distL="114300" distR="114300" simplePos="0" relativeHeight="252000768" behindDoc="0" locked="0" layoutInCell="1" allowOverlap="1" wp14:anchorId="05B7D854" wp14:editId="78F2B999">
                <wp:simplePos x="0" y="0"/>
                <wp:positionH relativeFrom="column">
                  <wp:posOffset>2579088</wp:posOffset>
                </wp:positionH>
                <wp:positionV relativeFrom="paragraph">
                  <wp:posOffset>2930384</wp:posOffset>
                </wp:positionV>
                <wp:extent cx="451414" cy="349955"/>
                <wp:effectExtent l="0" t="0" r="0" b="0"/>
                <wp:wrapNone/>
                <wp:docPr id="1073741851" name="Rectangle 1073741851"/>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8D4742" w:rsidRDefault="00205D39" w:rsidP="008D4742">
                            <w:pPr>
                              <w:jc w:val="center"/>
                              <w:rPr>
                                <w:sz w:val="32"/>
                                <w:szCs w:val="32"/>
                              </w:rPr>
                            </w:pPr>
                            <w:r w:rsidRPr="008D4742">
                              <w:rPr>
                                <w:sz w:val="32"/>
                                <w:szCs w:val="32"/>
                              </w:rPr>
                              <w:t>P</w:t>
                            </w:r>
                            <w:r>
                              <w:rPr>
                                <w:sz w:val="32"/>
                                <w:szCs w:val="32"/>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B7D854" id="Rectangle 1073741851" o:spid="_x0000_s1152" style="position:absolute;left:0;text-align:left;margin-left:203.1pt;margin-top:230.75pt;width:35.55pt;height:27.55pt;z-index:25200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" filled="f" stroked="f" strokeweight="1pt">
                <v:textbox>
                  <w:txbxContent>
                    <w:p w:rsidR="00205D39" w:rsidRPr="008D4742" w:rsidRDefault="00205D39" w:rsidP="008D4742">
                      <w:pPr>
                        <w:jc w:val="center"/>
                        <w:rPr>
                          <w:sz w:val="32"/>
                          <w:szCs w:val="32"/>
                        </w:rPr>
                      </w:pPr>
                      <w:r w:rsidRPr="008D4742">
                        <w:rPr>
                          <w:sz w:val="32"/>
                          <w:szCs w:val="32"/>
                        </w:rPr>
                        <w:t>P</w:t>
                      </w:r>
                      <w:r>
                        <w:rPr>
                          <w:sz w:val="32"/>
                          <w:szCs w:val="32"/>
                        </w:rPr>
                        <w:t>4</w:t>
                      </w:r>
                    </w:p>
                  </w:txbxContent>
                </v:textbox>
              </v:rect>
            </w:pict>
          </mc:Fallback>
        </mc:AlternateContent>
      </w:r>
      <w:r w:rsidR="008D4742">
        <w:rPr>
          <w:noProof/>
        </w:rPr>
        <w:drawing>
          <wp:anchor distT="0" distB="0" distL="114300" distR="114300" simplePos="0" relativeHeight="251995648" behindDoc="0" locked="0" layoutInCell="1" allowOverlap="1" wp14:anchorId="12C70D6F" wp14:editId="795B0FB2">
            <wp:simplePos x="0" y="0"/>
            <wp:positionH relativeFrom="margin">
              <wp:posOffset>1139825</wp:posOffset>
            </wp:positionH>
            <wp:positionV relativeFrom="paragraph">
              <wp:posOffset>226695</wp:posOffset>
            </wp:positionV>
            <wp:extent cx="3363595" cy="3108325"/>
            <wp:effectExtent l="0" t="0" r="825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72">
                      <a:extLst>
                        <a:ext uri="{28A0092B-C50C-407E-A947-70E740481C1C}">
                          <a14:useLocalDpi xmlns:a14="http://schemas.microsoft.com/office/drawing/2010/main" val="0"/>
                        </a:ext>
                      </a:extLst>
                    </a:blip>
                    <a:srcRect l="22512" t="15070" r="19271" b="25322"/>
                    <a:stretch/>
                  </pic:blipFill>
                  <pic:spPr bwMode="auto">
                    <a:xfrm>
                      <a:off x="0" y="0"/>
                      <a:ext cx="3363595" cy="3108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50844" w:rsidRDefault="00C50844" w:rsidP="00715363">
      <w:pPr>
        <w:keepNext/>
        <w:jc w:val="center"/>
      </w:pPr>
    </w:p>
    <w:p w:rsidR="005303A9" w:rsidRDefault="00C50844" w:rsidP="00A126E2">
      <w:pPr>
        <w:pStyle w:val="Caption"/>
      </w:pPr>
      <w:bookmarkStart w:id="188" w:name="_Toc523735308"/>
      <w:bookmarkStart w:id="189" w:name="_Toc525469956"/>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3</w:t>
      </w:r>
      <w:r w:rsidR="00462132">
        <w:fldChar w:fldCharType="end"/>
      </w:r>
      <w:r w:rsidR="00715363">
        <w:t>:</w:t>
      </w:r>
      <w:r w:rsidR="00715363" w:rsidRPr="00715363">
        <w:t xml:space="preserve"> </w:t>
      </w:r>
      <w:r w:rsidR="00715363">
        <w:t xml:space="preserve">This image illustrates the binary image </w:t>
      </w:r>
      <w:r w:rsidR="00A126E2">
        <w:t>of the Z-frame marker and its detected centroids of</w:t>
      </w:r>
      <w:r w:rsidR="00082C1B">
        <w:t xml:space="preserve"> the</w:t>
      </w:r>
      <w:r w:rsidR="00715363">
        <w:t xml:space="preserve"> seven fiducial markers. The accurate position of the centroids depends on the pre-processing stage for preserving more relevant signal and suppressing</w:t>
      </w:r>
      <w:r w:rsidR="00A126E2">
        <w:t xml:space="preserve"> more</w:t>
      </w:r>
      <w:r w:rsidR="00715363">
        <w:t xml:space="preserve"> noise.</w:t>
      </w:r>
      <w:bookmarkEnd w:id="188"/>
      <w:bookmarkEnd w:id="189"/>
    </w:p>
    <w:p w:rsidR="00A35962" w:rsidRPr="00FA1D5B" w:rsidRDefault="00496575" w:rsidP="00DF775D">
      <w:pPr>
        <w:pStyle w:val="Heading4"/>
      </w:pPr>
      <w:bookmarkStart w:id="190" w:name="_Toc525470019"/>
      <w:r w:rsidRPr="00FA1D5B">
        <w:lastRenderedPageBreak/>
        <w:t xml:space="preserve">Image </w:t>
      </w:r>
      <w:r w:rsidR="00DF775D">
        <w:t>r</w:t>
      </w:r>
      <w:r w:rsidRPr="00FA1D5B">
        <w:t xml:space="preserve">otation </w:t>
      </w:r>
      <w:r w:rsidR="00DF775D">
        <w:t>e</w:t>
      </w:r>
      <w:r w:rsidR="00C7383A">
        <w:t xml:space="preserve">stimation </w:t>
      </w:r>
      <w:r w:rsidRPr="00FA1D5B">
        <w:t xml:space="preserve">using </w:t>
      </w:r>
      <w:r w:rsidR="00DF775D">
        <w:t>a</w:t>
      </w:r>
      <w:r w:rsidR="00F1106B" w:rsidRPr="00FA1D5B">
        <w:t xml:space="preserve">utomated </w:t>
      </w:r>
      <w:r w:rsidR="00DF775D">
        <w:t>f</w:t>
      </w:r>
      <w:r w:rsidR="00F1106B" w:rsidRPr="00FA1D5B">
        <w:t xml:space="preserve">eature </w:t>
      </w:r>
      <w:r w:rsidR="00DF775D">
        <w:t>m</w:t>
      </w:r>
      <w:r w:rsidR="00F1106B" w:rsidRPr="00FA1D5B">
        <w:t>atching</w:t>
      </w:r>
      <w:bookmarkEnd w:id="190"/>
    </w:p>
    <w:p w:rsidR="00B74BE8" w:rsidRDefault="009E5211" w:rsidP="006A0497">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the features in</w:t>
      </w:r>
      <w:r w:rsidR="00077D81">
        <w:t xml:space="preserve"> the</w:t>
      </w:r>
      <w:r w:rsidRPr="007102CB">
        <w:t xml:space="preserve"> both images </w:t>
      </w:r>
      <w:r w:rsidR="00077D81">
        <w:t>must</w:t>
      </w:r>
      <w:r w:rsidR="00DD56B0">
        <w:t xml:space="preserve">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w:t>
      </w:r>
      <w:r w:rsidR="00223F1F">
        <w:t xml:space="preserve"> </w:t>
      </w:r>
      <w:sdt>
        <w:sdtPr>
          <w:alias w:val="Don't edit this field"/>
          <w:tag w:val="CitaviPlaceholder#918b0265-2147-41c0-9510-299d97b31553"/>
          <w:id w:val="-678897753"/>
          <w:placeholder>
            <w:docPart w:val="DefaultPlaceholder_-1854013440"/>
          </w:placeholder>
        </w:sdtPr>
        <w:sdtContent>
          <w:r w:rsidR="00223F1F">
            <w:fldChar w:fldCharType="begin"/>
          </w:r>
          <w:r w:rsidR="00B8294D">
            <w:instrText>ADDIN CitaviPlaceholder{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ddIn1dfSwiVGFnIjoiQ2l0YXZpUGxhY2Vob2xkZXIjOTE4YjAyNjUtMjE0Ny00MWMwLTk1MTAtMjk5ZDk3YjMxNTUzIiwiVGV4dCI6Ils0N10iLCJXQUlWZXJzaW9uIjoiNi4xLjAuMCJ9}</w:instrText>
          </w:r>
          <w:r w:rsidR="00223F1F">
            <w:fldChar w:fldCharType="separate"/>
          </w:r>
          <w:r w:rsidR="000E712B">
            <w:t>[47]</w:t>
          </w:r>
          <w:r w:rsidR="00223F1F">
            <w:fldChar w:fldCharType="end"/>
          </w:r>
        </w:sdtContent>
      </w:sdt>
      <w:r w:rsidR="00EB2523">
        <w:t xml:space="preserve">. SIFT </w:t>
      </w:r>
      <w:r w:rsidR="00C75321">
        <w:t>is an</w:t>
      </w:r>
      <w:r w:rsidR="00EB2523">
        <w:t xml:space="preserve"> efficient</w:t>
      </w:r>
      <w:r w:rsidR="00C75321">
        <w:t xml:space="preserve"> detector </w:t>
      </w:r>
      <w:r w:rsidR="00EB2523">
        <w:t>in</w:t>
      </w:r>
      <w:r w:rsidR="00077D81">
        <w:t xml:space="preserve"> the</w:t>
      </w:r>
      <w:r w:rsidR="00EB2523">
        <w:t xml:space="preserve"> o</w:t>
      </w:r>
      <w:r w:rsidR="00C75321">
        <w:t xml:space="preserve">bject recognition applications that </w:t>
      </w:r>
      <w:r w:rsidR="00D11646">
        <w:t xml:space="preserve">is invariant of the rotation, intensity and viewpoint changes in </w:t>
      </w:r>
      <w:r w:rsidR="00077D81">
        <w:t xml:space="preserve">the </w:t>
      </w:r>
      <w:r w:rsidR="00D11646">
        <w:t>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A9641B">
        <w:t>.</w:t>
      </w:r>
      <w:r w:rsidR="00644490">
        <w:t xml:space="preserve"> </w:t>
      </w:r>
      <w:r w:rsidR="00A70EB9">
        <w:t xml:space="preserve">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2B0652">
        <w:t xml:space="preserve"> based on the feature similarities</w:t>
      </w:r>
      <w:r w:rsidR="00193D01">
        <w:t>. Therefore, a</w:t>
      </w:r>
      <w:r w:rsidRPr="007102CB">
        <w:t xml:space="preserve"> transformation </w:t>
      </w:r>
      <w:r w:rsidR="00193D01">
        <w:t>matrix based</w:t>
      </w:r>
      <w:r w:rsidRPr="007102CB">
        <w:t xml:space="preserve"> </w:t>
      </w:r>
      <w:r w:rsidR="00193D01">
        <w:t>on</w:t>
      </w:r>
      <w:r w:rsidRPr="007102CB">
        <w:t xml:space="preserve"> the matching point pairs</w:t>
      </w:r>
      <w:r w:rsidR="00077D81">
        <w:t xml:space="preserve"> and </w:t>
      </w:r>
      <w:r w:rsidR="00077D81" w:rsidRPr="007102CB">
        <w:t>using the sta</w:t>
      </w:r>
      <w:r w:rsidR="00077D81">
        <w:t>tistically robust M-estimator SA</w:t>
      </w:r>
      <w:r w:rsidR="00077D81" w:rsidRPr="007102CB">
        <w:t>mple Consensus (MSAC) algorithm</w:t>
      </w:r>
      <w:r w:rsidRPr="007102CB">
        <w:t xml:space="preserve"> is </w:t>
      </w:r>
      <w:r w:rsidR="00193D01">
        <w:t>comput</w:t>
      </w:r>
      <w:r w:rsidR="00970913">
        <w:t>ed</w:t>
      </w:r>
      <w:r w:rsidRPr="007102CB">
        <w:t xml:space="preserve">. </w:t>
      </w:r>
      <w:r w:rsidR="00193D01">
        <w:t xml:space="preserve">Matching point pairs </w:t>
      </w:r>
      <w:r w:rsidR="006A0497">
        <w:t>employed</w:t>
      </w:r>
      <w:r w:rsidR="00193D01">
        <w:t xml:space="preserve"> in the estimation of the transformation matrix</w:t>
      </w:r>
      <w:r w:rsidR="005076BF">
        <w:t xml:space="preserve"> for the Z-frame marker fiducials</w:t>
      </w:r>
      <w:r w:rsidR="00193D01">
        <w:t xml:space="preserve"> is displayed in</w:t>
      </w:r>
      <w:r w:rsidR="006A0497">
        <w:t xml:space="preserve"> the</w:t>
      </w:r>
      <w:r w:rsidR="00193D01">
        <w:t xml:space="preserve"> Fig</w:t>
      </w:r>
      <w:r w:rsidR="00970913">
        <w:t>ure</w:t>
      </w:r>
      <w:r w:rsidR="005076BF">
        <w:t xml:space="preserve"> 3.</w:t>
      </w:r>
      <w:r w:rsidR="0030794C">
        <w:t>2</w:t>
      </w:r>
      <w:r w:rsidR="006A0497">
        <w:t xml:space="preserve">4 </w:t>
      </w:r>
      <w:r w:rsidR="00F17EAB">
        <w:t>(c)</w:t>
      </w:r>
      <w:r w:rsidR="00193D01">
        <w:t>.</w:t>
      </w:r>
      <w:r w:rsidR="00970913">
        <w:t xml:space="preserve"> Subsequently,</w:t>
      </w:r>
      <w:r w:rsidR="00E052AE">
        <w:t xml:space="preserve"> </w:t>
      </w:r>
      <w:r w:rsidR="00970913">
        <w:t>t</w:t>
      </w:r>
      <w:r w:rsidR="002308AE">
        <w:t>he desired angle of</w:t>
      </w:r>
      <w:r w:rsidR="00AB4E33">
        <w:t xml:space="preserve"> the</w:t>
      </w:r>
      <w:r w:rsidR="002308AE">
        <w:t xml:space="preserve"> rotation</w:t>
      </w:r>
      <w:r w:rsidR="008B6B1F">
        <w:t xml:space="preserve"> is calculated using the geometric transform from the last step.</w:t>
      </w:r>
      <w:r w:rsidR="001266C2">
        <w:t xml:space="preserve"> The recovered</w:t>
      </w:r>
      <w:r w:rsidR="006A0497">
        <w:t xml:space="preserve"> image</w:t>
      </w:r>
      <w:r w:rsidR="001266C2">
        <w:t xml:space="preserve"> </w:t>
      </w:r>
      <w:r w:rsidR="00CD6A63">
        <w:t>is sh</w:t>
      </w:r>
      <w:r w:rsidR="001266C2">
        <w:t>own in Fig</w:t>
      </w:r>
      <w:r w:rsidR="00043BFC">
        <w:t>ure</w:t>
      </w:r>
      <w:r w:rsidR="005076BF">
        <w:t xml:space="preserve"> </w:t>
      </w:r>
      <w:r w:rsidR="00256E58">
        <w:t>3.2</w:t>
      </w:r>
      <w:r w:rsidR="006A0497">
        <w:t>4</w:t>
      </w:r>
      <w:r w:rsidR="00256E58">
        <w:t xml:space="preserve"> </w:t>
      </w:r>
      <w:r w:rsidR="005076BF">
        <w:t>(d)</w:t>
      </w:r>
      <w:r w:rsidR="006656B2">
        <w:t xml:space="preserve"> </w:t>
      </w:r>
      <w:sdt>
        <w:sdtPr>
          <w:alias w:val="Don't edit this field"/>
          <w:tag w:val="CitaviPlaceholder#95007b8e-61c9-44cf-90bc-54a14916db01"/>
          <w:id w:val="-276095430"/>
          <w:placeholder>
            <w:docPart w:val="DefaultPlaceholder_-1854013440"/>
          </w:placeholder>
        </w:sdtPr>
        <w:sdtContent>
          <w:r w:rsidR="006656B2">
            <w:fldChar w:fldCharType="begin"/>
          </w:r>
          <w:r w:rsidR="00B8294D">
            <w:instrText>ADDIN CitaviPlaceholder{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}</w:instrText>
          </w:r>
          <w:r w:rsidR="006656B2">
            <w:fldChar w:fldCharType="separate"/>
          </w:r>
          <w:r w:rsidR="000E712B">
            <w:t>[48]</w:t>
          </w:r>
          <w:r w:rsidR="006656B2">
            <w:fldChar w:fldCharType="end"/>
          </w:r>
        </w:sdtContent>
      </w:sdt>
      <w:r w:rsidR="001266C2">
        <w:t>.</w:t>
      </w:r>
      <w:r w:rsidR="004B287B">
        <w:t xml:space="preserve"> </w:t>
      </w:r>
    </w:p>
    <w:p w:rsidR="00485693" w:rsidRDefault="004B287B" w:rsidP="006A0497">
      <w:r>
        <w:t xml:space="preserve">This technique requires the detected features be highly distinctive to be correctly matched with high probability. </w:t>
      </w:r>
      <w:r w:rsidR="00043BFC">
        <w:t>In this project, both SIFT and SURF feature extraction methods are implemented.</w:t>
      </w:r>
      <w:r w:rsidR="00880A05">
        <w:t xml:space="preserve"> </w:t>
      </w:r>
      <w:r>
        <w:t>However, the</w:t>
      </w:r>
      <w:r w:rsidR="00880A05">
        <w:t xml:space="preserve"> different</w:t>
      </w:r>
      <w:r>
        <w:t xml:space="preserve"> fiducial markers shape in different imaging slices</w:t>
      </w:r>
      <w:r w:rsidR="00880A05">
        <w:t>, as well as</w:t>
      </w:r>
      <w:r>
        <w:t xml:space="preserve">, artefacts and noises in MRI </w:t>
      </w:r>
      <w:r w:rsidR="00880A05">
        <w:t>unable</w:t>
      </w:r>
      <w:r>
        <w:t xml:space="preserve"> the algorithm to find the match features</w:t>
      </w:r>
      <w:r w:rsidR="003B6079">
        <w:t xml:space="preserve"> properly</w:t>
      </w:r>
      <w:r>
        <w:t>.</w:t>
      </w:r>
      <w:r w:rsidR="00DA448D">
        <w:t xml:space="preserve"> Figure </w:t>
      </w:r>
      <w:r w:rsidR="00355509">
        <w:t>3.2</w:t>
      </w:r>
      <w:r w:rsidR="006A0497">
        <w:t>5</w:t>
      </w:r>
      <w:r w:rsidR="00355509">
        <w:t xml:space="preserve"> illustrates an unsuccessful matching model of the point pairs</w:t>
      </w:r>
      <w:r w:rsidR="00F73BB5">
        <w:t xml:space="preserve"> in two</w:t>
      </w:r>
      <w:r w:rsidR="00CC7568">
        <w:t xml:space="preserve"> different</w:t>
      </w:r>
      <w:r w:rsidR="00F73BB5">
        <w:t xml:space="preserve"> </w:t>
      </w:r>
      <w:r w:rsidR="007D7340">
        <w:t>cross</w:t>
      </w:r>
      <w:r w:rsidR="00F73BB5">
        <w:t>-sectional image</w:t>
      </w:r>
      <w:r w:rsidR="00A85CBA">
        <w:t>s</w:t>
      </w:r>
      <w:r w:rsidR="00F73BB5">
        <w:t xml:space="preserve"> of the Z-frame</w:t>
      </w:r>
      <w:r w:rsidR="00355509">
        <w:t>.</w:t>
      </w:r>
    </w:p>
    <w:p w:rsidR="00A70CDE" w:rsidRDefault="009B17E8" w:rsidP="00485693">
      <w:r>
        <w:rPr>
          <w:noProof/>
        </w:rPr>
        <w:lastRenderedPageBreak/>
        <mc:AlternateContent>
          <mc:Choice Requires="wps">
            <w:drawing>
              <wp:anchor distT="0" distB="0" distL="114300" distR="114300" simplePos="0" relativeHeight="251923968" behindDoc="0" locked="0" layoutInCell="1" allowOverlap="1" wp14:anchorId="35761E98" wp14:editId="0F807BAC">
                <wp:simplePos x="0" y="0"/>
                <wp:positionH relativeFrom="column">
                  <wp:posOffset>4356735</wp:posOffset>
                </wp:positionH>
                <wp:positionV relativeFrom="paragraph">
                  <wp:posOffset>2956983</wp:posOffset>
                </wp:positionV>
                <wp:extent cx="893445" cy="203200"/>
                <wp:effectExtent l="0" t="0" r="1905" b="6350"/>
                <wp:wrapTopAndBottom/>
                <wp:docPr id="1073741944" name="Text Box 1073741944"/>
                <wp:cNvGraphicFramePr/>
                <a:graphic xmlns:a="http://schemas.openxmlformats.org/drawingml/2006/main">
                  <a:graphicData uri="http://schemas.microsoft.com/office/word/2010/wordprocessingShape">
                    <wps:wsp>
                      <wps:cNvSpPr txBox="1"/>
                      <wps:spPr>
                        <a:xfrm>
                          <a:off x="0" y="0"/>
                          <a:ext cx="893445" cy="203200"/>
                        </a:xfrm>
                        <a:prstGeom prst="rect">
                          <a:avLst/>
                        </a:prstGeom>
                        <a:solidFill>
                          <a:prstClr val="white"/>
                        </a:solidFill>
                        <a:ln>
                          <a:noFill/>
                        </a:ln>
                      </wps:spPr>
                      <wps:txbx>
                        <w:txbxContent>
                          <w:p w:rsidR="00205D39" w:rsidRPr="00CF759E" w:rsidRDefault="00205D39"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61E98" id="Text Box 1073741944" o:spid="_x0000_s1153" type="#_x0000_t202" style="position:absolute;left:0;text-align:left;margin-left:343.05pt;margin-top:232.85pt;width:70.35pt;height:16pt;z-index:2519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" stroked="f">
                <v:textbox inset="0,0,0,0">
                  <w:txbxContent>
                    <w:p w:rsidR="00205D39" w:rsidRPr="00CF759E" w:rsidRDefault="00205D39" w:rsidP="00251888">
                      <w:pPr>
                        <w:pStyle w:val="Caption"/>
                      </w:pPr>
                      <w:r>
                        <w:t>(b)</w:t>
                      </w:r>
                    </w:p>
                  </w:txbxContent>
                </v:textbox>
                <w10:wrap type="topAndBottom"/>
              </v:shape>
            </w:pict>
          </mc:Fallback>
        </mc:AlternateContent>
      </w:r>
      <w:r w:rsidR="00173137">
        <w:rPr>
          <w:noProof/>
        </w:rPr>
        <mc:AlternateContent>
          <mc:Choice Requires="wps">
            <w:drawing>
              <wp:anchor distT="0" distB="0" distL="114300" distR="114300" simplePos="0" relativeHeight="251921920" behindDoc="0" locked="0" layoutInCell="1" allowOverlap="1" wp14:anchorId="4F152FC7" wp14:editId="7AD6CB44">
                <wp:simplePos x="0" y="0"/>
                <wp:positionH relativeFrom="column">
                  <wp:posOffset>1154571</wp:posOffset>
                </wp:positionH>
                <wp:positionV relativeFrom="paragraph">
                  <wp:posOffset>2983441</wp:posOffset>
                </wp:positionV>
                <wp:extent cx="893445" cy="174625"/>
                <wp:effectExtent l="0" t="0" r="1905" b="0"/>
                <wp:wrapTopAndBottom/>
                <wp:docPr id="1073741943" name="Text Box 107374194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205D39" w:rsidRPr="00CF759E" w:rsidRDefault="00205D39"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152FC7" id="Text Box 1073741943" o:spid="_x0000_s1154" type="#_x0000_t202" style="position:absolute;left:0;text-align:left;margin-left:90.9pt;margin-top:234.9pt;width:70.35pt;height:13.75pt;z-index:2519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" stroked="f">
                <v:textbox inset="0,0,0,0">
                  <w:txbxContent>
                    <w:p w:rsidR="00205D39" w:rsidRPr="00CF759E" w:rsidRDefault="00205D39" w:rsidP="00251888">
                      <w:pPr>
                        <w:pStyle w:val="Caption"/>
                      </w:pPr>
                      <w:r>
                        <w:t>(</w:t>
                      </w:r>
                      <w:r w:rsidRPr="00CF759E">
                        <w:t>a</w:t>
                      </w:r>
                      <w:r>
                        <w:t>)</w:t>
                      </w:r>
                    </w:p>
                  </w:txbxContent>
                </v:textbox>
                <w10:wrap type="topAndBottom"/>
              </v:shape>
            </w:pict>
          </mc:Fallback>
        </mc:AlternateContent>
      </w:r>
      <w:r w:rsidR="00583B08">
        <w:rPr>
          <w:noProof/>
        </w:rPr>
        <w:drawing>
          <wp:anchor distT="0" distB="0" distL="114300" distR="114300" simplePos="0" relativeHeight="251554304" behindDoc="0" locked="0" layoutInCell="1" allowOverlap="1" wp14:anchorId="1D40F813" wp14:editId="6079BADB">
            <wp:simplePos x="0" y="0"/>
            <wp:positionH relativeFrom="margin">
              <wp:align>right</wp:align>
            </wp:positionH>
            <wp:positionV relativeFrom="margin">
              <wp:align>top</wp:align>
            </wp:positionV>
            <wp:extent cx="2758315" cy="2743200"/>
            <wp:effectExtent l="0" t="0" r="4445"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73">
                      <a:extLst>
                        <a:ext uri="{28A0092B-C50C-407E-A947-70E740481C1C}">
                          <a14:useLocalDpi xmlns:a14="http://schemas.microsoft.com/office/drawing/2010/main" val="0"/>
                        </a:ext>
                      </a:extLst>
                    </a:blip>
                    <a:srcRect l="22029" t="10680" r="22973" b="19355"/>
                    <a:stretch/>
                  </pic:blipFill>
                  <pic:spPr bwMode="auto">
                    <a:xfrm>
                      <a:off x="0" y="0"/>
                      <a:ext cx="275831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83B08">
        <w:rPr>
          <w:noProof/>
        </w:rPr>
        <w:drawing>
          <wp:anchor distT="0" distB="0" distL="114300" distR="114300" simplePos="0" relativeHeight="251553280" behindDoc="0" locked="0" layoutInCell="1" allowOverlap="1" wp14:anchorId="3902481D" wp14:editId="2795513C">
            <wp:simplePos x="0" y="0"/>
            <wp:positionH relativeFrom="margin">
              <wp:align>left</wp:align>
            </wp:positionH>
            <wp:positionV relativeFrom="margin">
              <wp:align>top</wp:align>
            </wp:positionV>
            <wp:extent cx="2768367" cy="274320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74">
                      <a:extLst>
                        <a:ext uri="{28A0092B-C50C-407E-A947-70E740481C1C}">
                          <a14:useLocalDpi xmlns:a14="http://schemas.microsoft.com/office/drawing/2010/main" val="0"/>
                        </a:ext>
                      </a:extLst>
                    </a:blip>
                    <a:srcRect l="19814" t="8498" r="28904" b="29746"/>
                    <a:stretch/>
                  </pic:blipFill>
                  <pic:spPr bwMode="auto">
                    <a:xfrm>
                      <a:off x="0" y="0"/>
                      <a:ext cx="2768367"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70CDE" w:rsidRDefault="00947450" w:rsidP="00D31B09">
      <w:r>
        <w:rPr>
          <w:noProof/>
        </w:rPr>
        <w:drawing>
          <wp:anchor distT="0" distB="0" distL="114300" distR="114300" simplePos="0" relativeHeight="251555328" behindDoc="0" locked="0" layoutInCell="1" allowOverlap="1" wp14:anchorId="265A3654" wp14:editId="6DE2EB96">
            <wp:simplePos x="0" y="0"/>
            <wp:positionH relativeFrom="margin">
              <wp:posOffset>2931160</wp:posOffset>
            </wp:positionH>
            <wp:positionV relativeFrom="page">
              <wp:posOffset>4993146</wp:posOffset>
            </wp:positionV>
            <wp:extent cx="2796340" cy="2743200"/>
            <wp:effectExtent l="0" t="0" r="444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75">
                      <a:extLst>
                        <a:ext uri="{28A0092B-C50C-407E-A947-70E740481C1C}">
                          <a14:useLocalDpi xmlns:a14="http://schemas.microsoft.com/office/drawing/2010/main" val="0"/>
                        </a:ext>
                      </a:extLst>
                    </a:blip>
                    <a:srcRect l="28680" t="23006" r="29065" b="27610"/>
                    <a:stretch/>
                  </pic:blipFill>
                  <pic:spPr bwMode="auto">
                    <a:xfrm>
                      <a:off x="0" y="0"/>
                      <a:ext cx="279634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7376" behindDoc="0" locked="0" layoutInCell="1" allowOverlap="1" wp14:anchorId="3574C6BD" wp14:editId="5BF91434">
            <wp:simplePos x="0" y="0"/>
            <wp:positionH relativeFrom="margin">
              <wp:posOffset>-55245</wp:posOffset>
            </wp:positionH>
            <wp:positionV relativeFrom="page">
              <wp:posOffset>5004223</wp:posOffset>
            </wp:positionV>
            <wp:extent cx="2785745" cy="274320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76">
                      <a:extLst>
                        <a:ext uri="{28A0092B-C50C-407E-A947-70E740481C1C}">
                          <a14:useLocalDpi xmlns:a14="http://schemas.microsoft.com/office/drawing/2010/main" val="0"/>
                        </a:ext>
                      </a:extLst>
                    </a:blip>
                    <a:srcRect l="33403" t="10460" r="33526" b="21199"/>
                    <a:stretch/>
                  </pic:blipFill>
                  <pic:spPr bwMode="auto">
                    <a:xfrm>
                      <a:off x="0" y="0"/>
                      <a:ext cx="278574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70CDE" w:rsidRDefault="00173137" w:rsidP="00D31B09">
      <w:r>
        <w:rPr>
          <w:noProof/>
        </w:rPr>
        <mc:AlternateContent>
          <mc:Choice Requires="wps">
            <w:drawing>
              <wp:anchor distT="0" distB="0" distL="114300" distR="114300" simplePos="0" relativeHeight="251926016" behindDoc="0" locked="0" layoutInCell="1" allowOverlap="1" wp14:anchorId="7D88FD08" wp14:editId="0B601C90">
                <wp:simplePos x="0" y="0"/>
                <wp:positionH relativeFrom="margin">
                  <wp:posOffset>1109980</wp:posOffset>
                </wp:positionH>
                <wp:positionV relativeFrom="paragraph">
                  <wp:posOffset>2925515</wp:posOffset>
                </wp:positionV>
                <wp:extent cx="893445" cy="174625"/>
                <wp:effectExtent l="0" t="0" r="1905" b="0"/>
                <wp:wrapTopAndBottom/>
                <wp:docPr id="1073741946" name="Text Box 107374194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205D39" w:rsidRPr="00CF759E" w:rsidRDefault="00205D39" w:rsidP="00251888">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88FD08" id="Text Box 1073741946" o:spid="_x0000_s1155" type="#_x0000_t202" style="position:absolute;left:0;text-align:left;margin-left:87.4pt;margin-top:230.35pt;width:70.35pt;height:13.75pt;z-index:25192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" stroked="f">
                <v:textbox inset="0,0,0,0">
                  <w:txbxContent>
                    <w:p w:rsidR="00205D39" w:rsidRPr="00CF759E" w:rsidRDefault="00205D39" w:rsidP="00251888">
                      <w:pPr>
                        <w:pStyle w:val="Caption"/>
                      </w:pPr>
                      <w:r>
                        <w:t>(c)</w:t>
                      </w:r>
                    </w:p>
                  </w:txbxContent>
                </v:textbox>
                <w10:wrap type="topAndBottom" anchorx="margin"/>
              </v:shape>
            </w:pict>
          </mc:Fallback>
        </mc:AlternateContent>
      </w:r>
      <w:r>
        <w:rPr>
          <w:noProof/>
        </w:rPr>
        <mc:AlternateContent>
          <mc:Choice Requires="wps">
            <w:drawing>
              <wp:anchor distT="0" distB="0" distL="114300" distR="114300" simplePos="0" relativeHeight="251930112" behindDoc="0" locked="0" layoutInCell="1" allowOverlap="1" wp14:anchorId="01346F26" wp14:editId="5398A612">
                <wp:simplePos x="0" y="0"/>
                <wp:positionH relativeFrom="column">
                  <wp:posOffset>4232486</wp:posOffset>
                </wp:positionH>
                <wp:positionV relativeFrom="paragraph">
                  <wp:posOffset>2946047</wp:posOffset>
                </wp:positionV>
                <wp:extent cx="893445" cy="191770"/>
                <wp:effectExtent l="0" t="0" r="1905" b="0"/>
                <wp:wrapTopAndBottom/>
                <wp:docPr id="1073741950" name="Text Box 1073741950"/>
                <wp:cNvGraphicFramePr/>
                <a:graphic xmlns:a="http://schemas.openxmlformats.org/drawingml/2006/main">
                  <a:graphicData uri="http://schemas.microsoft.com/office/word/2010/wordprocessingShape">
                    <wps:wsp>
                      <wps:cNvSpPr txBox="1"/>
                      <wps:spPr>
                        <a:xfrm>
                          <a:off x="0" y="0"/>
                          <a:ext cx="893445" cy="191770"/>
                        </a:xfrm>
                        <a:prstGeom prst="rect">
                          <a:avLst/>
                        </a:prstGeom>
                        <a:solidFill>
                          <a:prstClr val="white"/>
                        </a:solidFill>
                        <a:ln>
                          <a:noFill/>
                        </a:ln>
                      </wps:spPr>
                      <wps:txbx>
                        <w:txbxContent>
                          <w:p w:rsidR="00205D39" w:rsidRPr="00CF759E" w:rsidRDefault="00205D39" w:rsidP="00251888">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346F26" id="Text Box 1073741950" o:spid="_x0000_s1156" type="#_x0000_t202" style="position:absolute;left:0;text-align:left;margin-left:333.25pt;margin-top:231.95pt;width:70.35pt;height:15.1pt;z-index:2519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" stroked="f">
                <v:textbox inset="0,0,0,0">
                  <w:txbxContent>
                    <w:p w:rsidR="00205D39" w:rsidRPr="00CF759E" w:rsidRDefault="00205D39" w:rsidP="00251888">
                      <w:pPr>
                        <w:pStyle w:val="Caption"/>
                      </w:pPr>
                      <w:r>
                        <w:t>(d)</w:t>
                      </w:r>
                    </w:p>
                  </w:txbxContent>
                </v:textbox>
                <w10:wrap type="topAndBottom"/>
              </v:shape>
            </w:pict>
          </mc:Fallback>
        </mc:AlternateContent>
      </w:r>
      <w:r w:rsidR="00AB4E33">
        <w:rPr>
          <w:noProof/>
        </w:rPr>
        <mc:AlternateContent>
          <mc:Choice Requires="wps">
            <w:drawing>
              <wp:anchor distT="0" distB="0" distL="114300" distR="114300" simplePos="0" relativeHeight="251794944" behindDoc="0" locked="0" layoutInCell="1" allowOverlap="1" wp14:anchorId="2227F342" wp14:editId="71ABED6F">
                <wp:simplePos x="0" y="0"/>
                <wp:positionH relativeFrom="margin">
                  <wp:align>right</wp:align>
                </wp:positionH>
                <wp:positionV relativeFrom="paragraph">
                  <wp:posOffset>3336290</wp:posOffset>
                </wp:positionV>
                <wp:extent cx="5730875" cy="635"/>
                <wp:effectExtent l="0" t="0" r="3175" b="9525"/>
                <wp:wrapSquare wrapText="bothSides"/>
                <wp:docPr id="1073741828" name="Text Box 1073741828"/>
                <wp:cNvGraphicFramePr/>
                <a:graphic xmlns:a="http://schemas.openxmlformats.org/drawingml/2006/main">
                  <a:graphicData uri="http://schemas.microsoft.com/office/word/2010/wordprocessingShape">
                    <wps:wsp>
                      <wps:cNvSpPr txBox="1"/>
                      <wps:spPr>
                        <a:xfrm>
                          <a:off x="0" y="0"/>
                          <a:ext cx="5633156" cy="635"/>
                        </a:xfrm>
                        <a:prstGeom prst="rect">
                          <a:avLst/>
                        </a:prstGeom>
                        <a:solidFill>
                          <a:prstClr val="white"/>
                        </a:solidFill>
                        <a:ln>
                          <a:noFill/>
                        </a:ln>
                      </wps:spPr>
                      <wps:txbx>
                        <w:txbxContent>
                          <w:p w:rsidR="00205D39" w:rsidRPr="007F55B0" w:rsidRDefault="00205D39" w:rsidP="00FD6D78">
                            <w:pPr>
                              <w:pStyle w:val="Caption"/>
                            </w:pPr>
                            <w:bookmarkStart w:id="191" w:name="_Toc523735309"/>
                            <w:bookmarkStart w:id="192" w:name="_Toc524625292"/>
                            <w:bookmarkStart w:id="193" w:name="_Toc52546995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4</w:t>
                            </w:r>
                            <w:r>
                              <w:fldChar w:fldCharType="end"/>
                            </w:r>
                            <w:r>
                              <w:t>:</w:t>
                            </w:r>
                            <w:bookmarkEnd w:id="191"/>
                            <w:r>
                              <w:t xml:space="preserve">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bookmarkEnd w:id="192"/>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27F342" id="Text Box 1073741828" o:spid="_x0000_s1157" type="#_x0000_t202" style="position:absolute;left:0;text-align:left;margin-left:400.05pt;margin-top:262.7pt;width:451.25pt;height:.05pt;z-index:2517949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" stroked="f">
                <v:textbox style="mso-fit-shape-to-text:t" inset="0,0,0,0">
                  <w:txbxContent>
                    <w:p w:rsidR="00205D39" w:rsidRPr="007F55B0" w:rsidRDefault="00205D39" w:rsidP="00FD6D78">
                      <w:pPr>
                        <w:pStyle w:val="Caption"/>
                      </w:pPr>
                      <w:bookmarkStart w:id="194" w:name="_Toc523735309"/>
                      <w:bookmarkStart w:id="195" w:name="_Toc524625292"/>
                      <w:bookmarkStart w:id="196" w:name="_Toc52546995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4</w:t>
                      </w:r>
                      <w:r>
                        <w:fldChar w:fldCharType="end"/>
                      </w:r>
                      <w:r>
                        <w:t>:</w:t>
                      </w:r>
                      <w:bookmarkEnd w:id="194"/>
                      <w:r>
                        <w:t xml:space="preserve">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bookmarkEnd w:id="195"/>
                      <w:bookmarkEnd w:id="196"/>
                    </w:p>
                  </w:txbxContent>
                </v:textbox>
                <w10:wrap type="square" anchorx="margin"/>
              </v:shape>
            </w:pict>
          </mc:Fallback>
        </mc:AlternateContent>
      </w:r>
    </w:p>
    <w:p w:rsidR="00EF6293" w:rsidRDefault="000109DF" w:rsidP="00003ED0">
      <w:r>
        <w:rPr>
          <w:noProof/>
        </w:rPr>
        <w:lastRenderedPageBreak/>
        <mc:AlternateContent>
          <mc:Choice Requires="wps">
            <w:drawing>
              <wp:anchor distT="0" distB="0" distL="114300" distR="114300" simplePos="0" relativeHeight="251798016" behindDoc="0" locked="0" layoutInCell="1" allowOverlap="1" wp14:anchorId="6BC0BFF2" wp14:editId="5C90943C">
                <wp:simplePos x="0" y="0"/>
                <wp:positionH relativeFrom="margin">
                  <wp:posOffset>45155</wp:posOffset>
                </wp:positionH>
                <wp:positionV relativeFrom="paragraph">
                  <wp:posOffset>3936436</wp:posOffset>
                </wp:positionV>
                <wp:extent cx="5723255" cy="635"/>
                <wp:effectExtent l="0" t="0" r="0" b="0"/>
                <wp:wrapTopAndBottom/>
                <wp:docPr id="1073741847" name="Text Box 1073741847"/>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205D39" w:rsidRPr="004029EB" w:rsidRDefault="00205D39" w:rsidP="004029EB">
                            <w:pPr>
                              <w:pStyle w:val="Caption"/>
                            </w:pPr>
                            <w:bookmarkStart w:id="197" w:name="_Toc523735310"/>
                            <w:bookmarkStart w:id="198" w:name="_Toc524625293"/>
                            <w:bookmarkStart w:id="199" w:name="_Toc52546995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 xml:space="preserve">: </w:t>
                            </w:r>
                            <w:bookmarkEnd w:id="197"/>
                            <w:bookmarkEnd w:id="198"/>
                            <w:r>
                              <w:t>Unsuccessful matching model of the point pairs in two different cross-sectional images of the Z-frame. (The red elipses belong to the reference image and the blue ones belong to the rotated image)</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0BFF2" id="Text Box 1073741847" o:spid="_x0000_s1158" type="#_x0000_t202" style="position:absolute;left:0;text-align:left;margin-left:3.55pt;margin-top:309.95pt;width:450.65pt;height:.05pt;z-index:2517980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" stroked="f">
                <v:textbox style="mso-fit-shape-to-text:t" inset="0,0,0,0">
                  <w:txbxContent>
                    <w:p w:rsidR="00205D39" w:rsidRPr="004029EB" w:rsidRDefault="00205D39" w:rsidP="004029EB">
                      <w:pPr>
                        <w:pStyle w:val="Caption"/>
                      </w:pPr>
                      <w:bookmarkStart w:id="200" w:name="_Toc523735310"/>
                      <w:bookmarkStart w:id="201" w:name="_Toc524625293"/>
                      <w:bookmarkStart w:id="202" w:name="_Toc52546995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 xml:space="preserve">: </w:t>
                      </w:r>
                      <w:bookmarkEnd w:id="200"/>
                      <w:bookmarkEnd w:id="201"/>
                      <w:r>
                        <w:t>Unsuccessful matching model of the point pairs in two different cross-sectional images of the Z-frame. (The red elipses belong to the reference image and the blue ones belong to the rotated image)</w:t>
                      </w:r>
                      <w:bookmarkEnd w:id="202"/>
                    </w:p>
                  </w:txbxContent>
                </v:textbox>
                <w10:wrap type="topAndBottom" anchorx="margin"/>
              </v:shape>
            </w:pict>
          </mc:Fallback>
        </mc:AlternateContent>
      </w:r>
      <w:r>
        <w:rPr>
          <w:noProof/>
        </w:rPr>
        <w:drawing>
          <wp:anchor distT="0" distB="0" distL="114300" distR="114300" simplePos="0" relativeHeight="251795968" behindDoc="0" locked="0" layoutInCell="1" allowOverlap="1" wp14:anchorId="31939C3D" wp14:editId="06DD8CDB">
            <wp:simplePos x="0" y="0"/>
            <wp:positionH relativeFrom="margin">
              <wp:align>center</wp:align>
            </wp:positionH>
            <wp:positionV relativeFrom="paragraph">
              <wp:posOffset>423</wp:posOffset>
            </wp:positionV>
            <wp:extent cx="3613713" cy="3474720"/>
            <wp:effectExtent l="0" t="0" r="635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77">
                      <a:extLst>
                        <a:ext uri="{28A0092B-C50C-407E-A947-70E740481C1C}">
                          <a14:useLocalDpi xmlns:a14="http://schemas.microsoft.com/office/drawing/2010/main" val="0"/>
                        </a:ext>
                      </a:extLst>
                    </a:blip>
                    <a:srcRect l="23623" t="11436" r="22706" b="22582"/>
                    <a:stretch/>
                  </pic:blipFill>
                  <pic:spPr bwMode="auto">
                    <a:xfrm>
                      <a:off x="0" y="0"/>
                      <a:ext cx="3613713" cy="34747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109DF" w:rsidRPr="00EF6293" w:rsidRDefault="000109DF" w:rsidP="00003ED0"/>
    <w:p w:rsidR="00BC43F6" w:rsidRPr="00BF3023" w:rsidRDefault="00496575" w:rsidP="002F0D8B">
      <w:pPr>
        <w:pStyle w:val="Heading4"/>
        <w:spacing w:before="0"/>
      </w:pPr>
      <w:bookmarkStart w:id="203" w:name="_Toc525470020"/>
      <w:r>
        <w:rPr>
          <w:rFonts w:cstheme="minorHAnsi"/>
        </w:rPr>
        <w:t xml:space="preserve">Image </w:t>
      </w:r>
      <w:r w:rsidR="00482188" w:rsidRPr="00482188">
        <w:t>r</w:t>
      </w:r>
      <w:r w:rsidRPr="00482188">
        <w:t>otation</w:t>
      </w:r>
      <w:r>
        <w:rPr>
          <w:rFonts w:cstheme="minorHAnsi"/>
        </w:rPr>
        <w:t xml:space="preserve"> </w:t>
      </w:r>
      <w:r>
        <w:t>using centroids coordinate system</w:t>
      </w:r>
      <w:bookmarkEnd w:id="203"/>
    </w:p>
    <w:p w:rsidR="0089383C" w:rsidRDefault="008D0C26" w:rsidP="00160B84">
      <w:r>
        <w:t xml:space="preserve">In </w:t>
      </w:r>
      <w:r w:rsidR="00850808">
        <w:t>this</w:t>
      </w:r>
      <w:r>
        <w:t xml:space="preserve"> technique,</w:t>
      </w:r>
      <w:r w:rsidR="008473AA">
        <w:t xml:space="preserve"> the</w:t>
      </w:r>
      <w:r w:rsidR="00196B5D">
        <w:t xml:space="preserve"> </w:t>
      </w:r>
      <w:r w:rsidR="00FC4E35">
        <w:t xml:space="preserve">coordinates of the center points </w:t>
      </w:r>
      <w:r w:rsidR="008473AA">
        <w:t>of</w:t>
      </w:r>
      <w:r w:rsidR="006D5EE6">
        <w:t xml:space="preserve"> the</w:t>
      </w:r>
      <w:r w:rsidR="008473AA">
        <w:t xml:space="preserve"> fiducial markers </w:t>
      </w:r>
      <w:r w:rsidR="00FC4E35">
        <w:t>are</w:t>
      </w:r>
      <w:r w:rsidR="008473AA">
        <w:t xml:space="preserve"> </w:t>
      </w:r>
      <w:r w:rsidR="00FC4E35">
        <w:t>employed</w:t>
      </w:r>
      <w:r w:rsidR="008473AA">
        <w:t xml:space="preserve">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the four outer points of the Z-</w:t>
      </w:r>
      <w:r w:rsidR="00FC4E35">
        <w:t>frame</w:t>
      </w:r>
      <w:r w:rsidR="00CD1C15">
        <w:t xml:space="preserve"> has a constant distance</w:t>
      </w:r>
      <w:r w:rsidR="006D5EE6">
        <w:t xml:space="preserve"> in relation</w:t>
      </w:r>
      <w:r w:rsidR="00CD1C15">
        <w:t xml:space="preserve"> to each other, </w:t>
      </w:r>
      <w:r w:rsidR="00170EB3">
        <w:t>the</w:t>
      </w:r>
      <w:r w:rsidR="00EF016A">
        <w:t xml:space="preserve"> points with</w:t>
      </w:r>
      <w:r w:rsidR="00CD1C15">
        <w:t xml:space="preserve"> maxim</w:t>
      </w:r>
      <w:r w:rsidR="00170EB3">
        <w:t xml:space="preserve"> Euclidean distances </w:t>
      </w:r>
      <w:r w:rsidR="00FC4E35">
        <w:t>to</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7B5F47">
        <w:t xml:space="preserve">should be determined </w:t>
      </w:r>
      <w:r w:rsidR="002B640C">
        <w:t xml:space="preserve">in </w:t>
      </w:r>
      <w:r w:rsidR="00482188">
        <w:t>the Z-frame</w:t>
      </w:r>
      <w:r w:rsidR="002B640C">
        <w:t>. The point with</w:t>
      </w:r>
      <w:r w:rsidR="00FC4E35">
        <w:t xml:space="preserve"> the</w:t>
      </w:r>
      <w:r w:rsidR="002B640C">
        <w:t xml:space="preserve"> </w:t>
      </w:r>
      <w:r w:rsidR="00AD2347">
        <w:t>minimum x</w:t>
      </w:r>
      <w:r w:rsidR="008D4E77">
        <w:t xml:space="preserve"> coordinate is detected as</w:t>
      </w:r>
      <w:r w:rsidR="00B01E3A">
        <w:t xml:space="preserve"> the</w:t>
      </w:r>
      <w:r w:rsidR="008D4E77">
        <w:t xml:space="preserve"> </w:t>
      </w:r>
      <w:r w:rsidR="00160B84">
        <w:t>P</w:t>
      </w:r>
      <w:r w:rsidR="008D4E77">
        <w:t>1 and</w:t>
      </w:r>
      <w:r w:rsidR="00FC4E35">
        <w:t xml:space="preserve"> the</w:t>
      </w:r>
      <w:r w:rsidR="008D4E77">
        <w:t xml:space="preserve"> one wit</w:t>
      </w:r>
      <w:r w:rsidR="00B0489D">
        <w:t>h</w:t>
      </w:r>
      <w:r w:rsidR="00FC4E35">
        <w:t xml:space="preserve"> the</w:t>
      </w:r>
      <w:r w:rsidR="00B0489D">
        <w:t xml:space="preserve"> maximum x</w:t>
      </w:r>
      <w:r w:rsidR="006D5EE6">
        <w:t xml:space="preserve"> coordinate</w:t>
      </w:r>
      <w:r w:rsidR="00B0489D">
        <w:t xml:space="preserve"> is determine</w:t>
      </w:r>
      <w:r w:rsidR="00FC4E35">
        <w:t>d</w:t>
      </w:r>
      <w:r w:rsidR="00B01E3A">
        <w:t xml:space="preserve"> as </w:t>
      </w:r>
      <w:r w:rsidR="00160B84">
        <w:t>P</w:t>
      </w:r>
      <w:r w:rsidR="00B01E3A">
        <w:t xml:space="preserve">7, </w:t>
      </w:r>
      <w:r w:rsidR="007D3223">
        <w:t>also</w:t>
      </w:r>
      <w:r w:rsidR="00B01E3A">
        <w:t xml:space="preserve"> the</w:t>
      </w:r>
      <w:r w:rsidR="00B0489D">
        <w:t xml:space="preserve"> </w:t>
      </w:r>
      <w:r w:rsidR="000E5C54">
        <w:t xml:space="preserve">y coordinates </w:t>
      </w:r>
      <w:r w:rsidR="00B01E3A">
        <w:t>of the detected points must</w:t>
      </w:r>
      <w:r w:rsidR="000E5C54">
        <w:t xml:space="preserve"> be compared for a</w:t>
      </w:r>
      <w:r w:rsidR="001D52D5">
        <w:t>n accurate</w:t>
      </w:r>
      <w:r w:rsidR="000E5C54">
        <w:t xml:space="preserve"> estimation</w:t>
      </w:r>
      <w:r w:rsidR="00B01E3A">
        <w:t xml:space="preserve"> of the</w:t>
      </w:r>
      <w:r w:rsidR="00BB55C6">
        <w:t xml:space="preserve"> </w:t>
      </w:r>
      <w:r w:rsidR="00160B84">
        <w:t>P</w:t>
      </w:r>
      <w:r w:rsidR="00BB55C6">
        <w:t xml:space="preserve">1 and </w:t>
      </w:r>
      <w:r w:rsidR="00160B84">
        <w:t>P</w:t>
      </w:r>
      <w:r w:rsidR="00BB55C6">
        <w:t>7</w:t>
      </w:r>
      <w:r w:rsidR="000E5C54">
        <w:t>.</w:t>
      </w:r>
      <w:r w:rsidR="002572D7">
        <w:t xml:space="preserve"> Totally, four different rotation</w:t>
      </w:r>
      <w:r w:rsidR="004B59DD">
        <w:t xml:space="preserve"> models</w:t>
      </w:r>
      <w:r w:rsidR="006E00F9">
        <w:t xml:space="preserve"> of the Z-</w:t>
      </w:r>
      <w:r w:rsidR="0034126E">
        <w:t>frame</w:t>
      </w:r>
      <w:r w:rsidR="006E00F9">
        <w:t xml:space="preserve"> are possible, </w:t>
      </w:r>
      <w:r w:rsidR="004B59DD">
        <w:t>which</w:t>
      </w:r>
      <w:r w:rsidR="0034126E">
        <w:t xml:space="preserve"> the automated</w:t>
      </w:r>
      <w:r w:rsidR="006E00F9">
        <w:t xml:space="preserve"> algorithm </w:t>
      </w:r>
      <w:r w:rsidR="0034126E">
        <w:t>must</w:t>
      </w:r>
      <w:r w:rsidR="006E00F9">
        <w:t xml:space="preserve"> </w:t>
      </w:r>
      <w:r w:rsidR="0026220E">
        <w:t>select</w:t>
      </w:r>
      <w:r w:rsidR="0034126E">
        <w:t xml:space="preserve"> </w:t>
      </w:r>
      <w:r w:rsidR="0026220E">
        <w:t xml:space="preserve">the correct </w:t>
      </w:r>
      <w:r w:rsidR="0026220E">
        <w:lastRenderedPageBreak/>
        <w:t>one and</w:t>
      </w:r>
      <w:r w:rsidR="0029313E">
        <w:t xml:space="preserve"> rotate the marker according to </w:t>
      </w:r>
      <w:r w:rsidR="00BC5940">
        <w:t>the points</w:t>
      </w:r>
      <w:r w:rsidR="0029313E">
        <w:t xml:space="preserve"> </w:t>
      </w:r>
      <w:r w:rsidR="00BC5940">
        <w:t>configuration</w:t>
      </w:r>
      <w:r w:rsidR="0029313E">
        <w:t xml:space="preserve">. </w:t>
      </w:r>
      <w:r w:rsidR="00A57933">
        <w:t>Figure 3.2</w:t>
      </w:r>
      <w:r w:rsidR="0034126E">
        <w:t>6</w:t>
      </w:r>
      <w:r w:rsidR="00A57933">
        <w:t xml:space="preserve"> illustrates four possible rotation </w:t>
      </w:r>
      <w:r w:rsidR="00E816BF">
        <w:t>models of the Z-frame marker</w:t>
      </w:r>
      <w:r w:rsidR="0035318F">
        <w:t xml:space="preserve"> in the image</w:t>
      </w:r>
      <w:r w:rsidR="00E816BF">
        <w:t xml:space="preserve">. </w:t>
      </w:r>
      <w:r w:rsidR="00E74C06">
        <w:t xml:space="preserve"> </w:t>
      </w:r>
    </w:p>
    <w:p w:rsidR="000109DF" w:rsidRDefault="000109DF" w:rsidP="00BC5940"/>
    <w:p w:rsidR="0089383C" w:rsidRDefault="00CB0292" w:rsidP="00D31B09">
      <w:r>
        <w:rPr>
          <w:noProof/>
        </w:rPr>
        <w:drawing>
          <wp:anchor distT="0" distB="0" distL="114300" distR="114300" simplePos="0" relativeHeight="251559424" behindDoc="0" locked="0" layoutInCell="1" allowOverlap="1" wp14:anchorId="7C7165FA" wp14:editId="25621F68">
            <wp:simplePos x="0" y="0"/>
            <wp:positionH relativeFrom="margin">
              <wp:posOffset>-366889</wp:posOffset>
            </wp:positionH>
            <wp:positionV relativeFrom="paragraph">
              <wp:posOffset>0</wp:posOffset>
            </wp:positionV>
            <wp:extent cx="6412865" cy="5943600"/>
            <wp:effectExtent l="0" t="0" r="6985"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78">
                      <a:extLst>
                        <a:ext uri="{28A0092B-C50C-407E-A947-70E740481C1C}">
                          <a14:useLocalDpi xmlns:a14="http://schemas.microsoft.com/office/drawing/2010/main" val="0"/>
                        </a:ext>
                      </a:extLst>
                    </a:blip>
                    <a:stretch>
                      <a:fillRect/>
                    </a:stretch>
                  </pic:blipFill>
                  <pic:spPr>
                    <a:xfrm>
                      <a:off x="0" y="0"/>
                      <a:ext cx="6412865" cy="59436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00064" behindDoc="0" locked="0" layoutInCell="1" allowOverlap="1" wp14:anchorId="405BAEB9" wp14:editId="184AD629">
                <wp:simplePos x="0" y="0"/>
                <wp:positionH relativeFrom="margin">
                  <wp:align>right</wp:align>
                </wp:positionH>
                <wp:positionV relativeFrom="paragraph">
                  <wp:posOffset>6270625</wp:posOffset>
                </wp:positionV>
                <wp:extent cx="5734685" cy="635"/>
                <wp:effectExtent l="0" t="0" r="0" b="3810"/>
                <wp:wrapTopAndBottom/>
                <wp:docPr id="1073741848" name="Text Box 1073741848"/>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205D39" w:rsidRPr="00091071" w:rsidRDefault="00205D39" w:rsidP="007270E0">
                            <w:pPr>
                              <w:pStyle w:val="Caption"/>
                            </w:pPr>
                            <w:bookmarkStart w:id="204" w:name="_Toc523735311"/>
                            <w:bookmarkStart w:id="205" w:name="_Toc524625294"/>
                            <w:bookmarkStart w:id="206" w:name="_Toc52546995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xml:space="preserve">: </w:t>
                            </w:r>
                            <w:r w:rsidRPr="0089383C">
                              <w:t>Four different possible rotation of the Z-</w:t>
                            </w:r>
                            <w:r>
                              <w:t xml:space="preserve">frame </w:t>
                            </w:r>
                            <w:r w:rsidRPr="0089383C">
                              <w:t>marker</w:t>
                            </w:r>
                            <w:bookmarkEnd w:id="204"/>
                            <w:bookmarkEnd w:id="205"/>
                            <w:r>
                              <w:t>. Each model has a different rotation equation.</w:t>
                            </w:r>
                            <w:bookmarkEnd w:id="20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5BAEB9" id="Text Box 1073741848" o:spid="_x0000_s1159" type="#_x0000_t202" style="position:absolute;left:0;text-align:left;margin-left:400.35pt;margin-top:493.75pt;width:451.55pt;height:.05pt;z-index:2518000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" stroked="f">
                <v:textbox style="mso-fit-shape-to-text:t" inset="0,0,0,0">
                  <w:txbxContent>
                    <w:p w:rsidR="00205D39" w:rsidRPr="00091071" w:rsidRDefault="00205D39" w:rsidP="007270E0">
                      <w:pPr>
                        <w:pStyle w:val="Caption"/>
                      </w:pPr>
                      <w:bookmarkStart w:id="207" w:name="_Toc523735311"/>
                      <w:bookmarkStart w:id="208" w:name="_Toc524625294"/>
                      <w:bookmarkStart w:id="209" w:name="_Toc52546995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xml:space="preserve">: </w:t>
                      </w:r>
                      <w:r w:rsidRPr="0089383C">
                        <w:t>Four different possible rotation of the Z-</w:t>
                      </w:r>
                      <w:r>
                        <w:t xml:space="preserve">frame </w:t>
                      </w:r>
                      <w:r w:rsidRPr="0089383C">
                        <w:t>marker</w:t>
                      </w:r>
                      <w:bookmarkEnd w:id="207"/>
                      <w:bookmarkEnd w:id="208"/>
                      <w:r>
                        <w:t>. Each model has a different rotation equation.</w:t>
                      </w:r>
                      <w:bookmarkEnd w:id="209"/>
                      <w:r>
                        <w:t xml:space="preserve"> </w:t>
                      </w:r>
                    </w:p>
                  </w:txbxContent>
                </v:textbox>
                <w10:wrap type="topAndBottom" anchorx="margin"/>
              </v:shape>
            </w:pict>
          </mc:Fallback>
        </mc:AlternateContent>
      </w:r>
      <w:r w:rsidR="00E1574E">
        <w:rPr>
          <w:noProof/>
        </w:rPr>
        <mc:AlternateContent>
          <mc:Choice Requires="wps">
            <w:drawing>
              <wp:anchor distT="0" distB="0" distL="114300" distR="114300" simplePos="0" relativeHeight="251563520" behindDoc="0" locked="0" layoutInCell="1" allowOverlap="1" wp14:anchorId="0A06AC67" wp14:editId="3D10A62A">
                <wp:simplePos x="0" y="0"/>
                <wp:positionH relativeFrom="column">
                  <wp:posOffset>1976755</wp:posOffset>
                </wp:positionH>
                <wp:positionV relativeFrom="paragraph">
                  <wp:posOffset>481584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11ED14" id="Straight Arrow Connector 85" o:spid="_x0000_s1026" type="#_x0000_t32" style="position:absolute;margin-left:155.65pt;margin-top:379.2pt;width:12.75pt;height:15pt;z-index:2515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" strokecolor="#5b9bd5 [3204]" strokeweight=".5pt">
                <v:stroke endarrow="block" joinstyle="miter"/>
              </v:shape>
            </w:pict>
          </mc:Fallback>
        </mc:AlternateContent>
      </w:r>
      <w:r w:rsidR="00FE1498">
        <w:rPr>
          <w:noProof/>
        </w:rPr>
        <mc:AlternateContent>
          <mc:Choice Requires="wps">
            <w:drawing>
              <wp:anchor distT="0" distB="0" distL="114300" distR="114300" simplePos="0" relativeHeight="251564544" behindDoc="0" locked="0" layoutInCell="1" allowOverlap="1" wp14:anchorId="42C35C52" wp14:editId="5BB97F11">
                <wp:simplePos x="0" y="0"/>
                <wp:positionH relativeFrom="column">
                  <wp:posOffset>1961233</wp:posOffset>
                </wp:positionH>
                <wp:positionV relativeFrom="paragraph">
                  <wp:posOffset>5061303</wp:posOffset>
                </wp:positionV>
                <wp:extent cx="9144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914400" cy="295275"/>
                        </a:xfrm>
                        <a:prstGeom prst="rect">
                          <a:avLst/>
                        </a:prstGeom>
                        <a:solidFill>
                          <a:schemeClr val="lt1"/>
                        </a:solidFill>
                        <a:ln w="6350">
                          <a:noFill/>
                        </a:ln>
                      </wps:spPr>
                      <wps:txbx>
                        <w:txbxContent>
                          <w:p w:rsidR="00205D39" w:rsidRDefault="00205D39"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C35C52" id="Text Box 86" o:spid="_x0000_s1160" type="#_x0000_t202" style="position:absolute;left:0;text-align:left;margin-left:154.45pt;margin-top:398.55pt;width:1in;height:23.25pt;z-index:25156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" fillcolor="white [3201]" stroked="f" strokeweight=".5pt">
                <v:textbox>
                  <w:txbxContent>
                    <w:p w:rsidR="00205D39" w:rsidRDefault="00205D39" w:rsidP="00D31B09">
                      <w:r>
                        <w:t>innerpoint</w:t>
                      </w:r>
                    </w:p>
                  </w:txbxContent>
                </v:textbox>
              </v:shape>
            </w:pict>
          </mc:Fallback>
        </mc:AlternateContent>
      </w:r>
      <w:r w:rsidR="004A3EEB">
        <w:rPr>
          <w:noProof/>
        </w:rPr>
        <mc:AlternateContent>
          <mc:Choice Requires="wps">
            <w:drawing>
              <wp:anchor distT="0" distB="0" distL="114300" distR="114300" simplePos="0" relativeHeight="251568640" behindDoc="0" locked="0" layoutInCell="1" allowOverlap="1" wp14:anchorId="764CA1BD" wp14:editId="74E5C572">
                <wp:simplePos x="0" y="0"/>
                <wp:positionH relativeFrom="column">
                  <wp:posOffset>4330841</wp:posOffset>
                </wp:positionH>
                <wp:positionV relativeFrom="paragraph">
                  <wp:posOffset>2793295</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205D39" w:rsidRPr="00F22E16" w:rsidRDefault="00205D39"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4CA1BD" id="Text Box 91" o:spid="_x0000_s1161" type="#_x0000_t202" style="position:absolute;left:0;text-align:left;margin-left:341pt;margin-top:219.95pt;width:52.5pt;height:26.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" fillcolor="white [3201]" stroked="f" strokeweight=".5pt">
                <v:textbox>
                  <w:txbxContent>
                    <w:p w:rsidR="00205D39" w:rsidRPr="00F22E16" w:rsidRDefault="00205D39" w:rsidP="00D31B09">
                      <w:r w:rsidRPr="00F22E16">
                        <w:t>D=</w:t>
                      </w:r>
                      <w:r>
                        <w:t>27</w:t>
                      </w:r>
                      <w:r w:rsidRPr="00F22E16">
                        <w:t>0</w:t>
                      </w:r>
                    </w:p>
                  </w:txbxContent>
                </v:textbox>
              </v:shape>
            </w:pict>
          </mc:Fallback>
        </mc:AlternateContent>
      </w:r>
      <w:r w:rsidR="009E06C9">
        <w:rPr>
          <w:noProof/>
        </w:rPr>
        <mc:AlternateContent>
          <mc:Choice Requires="wps">
            <w:drawing>
              <wp:anchor distT="0" distB="0" distL="114300" distR="114300" simplePos="0" relativeHeight="251569664" behindDoc="0" locked="0" layoutInCell="1" allowOverlap="1" wp14:anchorId="2DD494EF" wp14:editId="4F626BAA">
                <wp:simplePos x="0" y="0"/>
                <wp:positionH relativeFrom="column">
                  <wp:posOffset>4252030</wp:posOffset>
                </wp:positionH>
                <wp:positionV relativeFrom="paragraph">
                  <wp:posOffset>5630686</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205D39" w:rsidRPr="00F22E16" w:rsidRDefault="00205D39"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D494EF" id="Text Box 92" o:spid="_x0000_s1162" type="#_x0000_t202" style="position:absolute;left:0;text-align:left;margin-left:334.8pt;margin-top:443.35pt;width:43.5pt;height:26.25pt;z-index:251569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" fillcolor="white [3201]" stroked="f" strokeweight=".5pt">
                <v:textbox>
                  <w:txbxContent>
                    <w:p w:rsidR="00205D39" w:rsidRPr="00F22E16" w:rsidRDefault="00205D39" w:rsidP="00D31B09">
                      <w:r w:rsidRPr="00F22E16">
                        <w:t>D=0</w:t>
                      </w:r>
                    </w:p>
                  </w:txbxContent>
                </v:textbox>
              </v:shape>
            </w:pict>
          </mc:Fallback>
        </mc:AlternateContent>
      </w:r>
      <w:r w:rsidR="009E06C9">
        <w:rPr>
          <w:noProof/>
        </w:rPr>
        <mc:AlternateContent>
          <mc:Choice Requires="wps">
            <w:drawing>
              <wp:anchor distT="0" distB="0" distL="114300" distR="114300" simplePos="0" relativeHeight="251938304" behindDoc="0" locked="0" layoutInCell="1" allowOverlap="1" wp14:anchorId="0DC9469B" wp14:editId="7DA666B8">
                <wp:simplePos x="0" y="0"/>
                <wp:positionH relativeFrom="column">
                  <wp:posOffset>3217968</wp:posOffset>
                </wp:positionH>
                <wp:positionV relativeFrom="paragraph">
                  <wp:posOffset>5652487</wp:posOffset>
                </wp:positionV>
                <wp:extent cx="893445" cy="174625"/>
                <wp:effectExtent l="0" t="0" r="1905" b="0"/>
                <wp:wrapTopAndBottom/>
                <wp:docPr id="1073741957" name="Text Box 107374195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205D39" w:rsidRPr="00CF759E" w:rsidRDefault="00205D39" w:rsidP="00251888">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C9469B" id="Text Box 1073741957" o:spid="_x0000_s1163" type="#_x0000_t202" style="position:absolute;left:0;text-align:left;margin-left:253.4pt;margin-top:445.1pt;width:70.35pt;height:13.75pt;z-index:25193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" stroked="f">
                <v:textbox inset="0,0,0,0">
                  <w:txbxContent>
                    <w:p w:rsidR="00205D39" w:rsidRPr="00CF759E" w:rsidRDefault="00205D39" w:rsidP="00251888">
                      <w:pPr>
                        <w:pStyle w:val="Caption"/>
                      </w:pPr>
                      <w:r>
                        <w:t>(d)</w:t>
                      </w:r>
                    </w:p>
                  </w:txbxContent>
                </v:textbox>
                <w10:wrap type="topAndBottom"/>
              </v:shape>
            </w:pict>
          </mc:Fallback>
        </mc:AlternateContent>
      </w:r>
      <w:r w:rsidR="009E06C9">
        <w:rPr>
          <w:noProof/>
        </w:rPr>
        <mc:AlternateContent>
          <mc:Choice Requires="wps">
            <w:drawing>
              <wp:anchor distT="0" distB="0" distL="114300" distR="114300" simplePos="0" relativeHeight="251936256" behindDoc="0" locked="0" layoutInCell="1" allowOverlap="1" wp14:anchorId="73BFACCF" wp14:editId="1B5566BB">
                <wp:simplePos x="0" y="0"/>
                <wp:positionH relativeFrom="column">
                  <wp:posOffset>190853</wp:posOffset>
                </wp:positionH>
                <wp:positionV relativeFrom="paragraph">
                  <wp:posOffset>5678029</wp:posOffset>
                </wp:positionV>
                <wp:extent cx="893445" cy="174625"/>
                <wp:effectExtent l="0" t="0" r="1905" b="0"/>
                <wp:wrapTopAndBottom/>
                <wp:docPr id="1073741956" name="Text Box 107374195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205D39" w:rsidRPr="00CF759E" w:rsidRDefault="00205D39" w:rsidP="00251888">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BFACCF" id="Text Box 1073741956" o:spid="_x0000_s1164" type="#_x0000_t202" style="position:absolute;left:0;text-align:left;margin-left:15.05pt;margin-top:447.1pt;width:70.35pt;height:13.75pt;z-index:25193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" stroked="f">
                <v:textbox inset="0,0,0,0">
                  <w:txbxContent>
                    <w:p w:rsidR="00205D39" w:rsidRPr="00CF759E" w:rsidRDefault="00205D39" w:rsidP="00251888">
                      <w:pPr>
                        <w:pStyle w:val="Caption"/>
                      </w:pPr>
                      <w:r>
                        <w:t>(c)</w:t>
                      </w:r>
                    </w:p>
                  </w:txbxContent>
                </v:textbox>
                <w10:wrap type="topAndBottom"/>
              </v:shape>
            </w:pict>
          </mc:Fallback>
        </mc:AlternateContent>
      </w:r>
      <w:r w:rsidR="009E06C9">
        <w:rPr>
          <w:noProof/>
        </w:rPr>
        <mc:AlternateContent>
          <mc:Choice Requires="wps">
            <w:drawing>
              <wp:anchor distT="0" distB="0" distL="114300" distR="114300" simplePos="0" relativeHeight="251566592" behindDoc="0" locked="0" layoutInCell="1" allowOverlap="1" wp14:anchorId="3652CC35" wp14:editId="2170D08B">
                <wp:simplePos x="0" y="0"/>
                <wp:positionH relativeFrom="column">
                  <wp:posOffset>1028700</wp:posOffset>
                </wp:positionH>
                <wp:positionV relativeFrom="paragraph">
                  <wp:posOffset>5677676</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205D39" w:rsidRPr="00F22E16" w:rsidRDefault="00205D39"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52CC35" id="Text Box 89" o:spid="_x0000_s1165" type="#_x0000_t202" style="position:absolute;left:0;text-align:left;margin-left:81pt;margin-top:447.05pt;width:43.5pt;height:26.25pt;z-index:251566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" fillcolor="white [3201]" stroked="f" strokeweight=".5pt">
                <v:textbox>
                  <w:txbxContent>
                    <w:p w:rsidR="00205D39" w:rsidRPr="00F22E16" w:rsidRDefault="00205D39" w:rsidP="00D31B09">
                      <w:r w:rsidRPr="00F22E16">
                        <w:t>D=</w:t>
                      </w:r>
                      <w:r>
                        <w:t>9</w:t>
                      </w:r>
                      <w:r w:rsidRPr="00F22E16">
                        <w:t>0</w:t>
                      </w:r>
                    </w:p>
                  </w:txbxContent>
                </v:textbox>
              </v:shape>
            </w:pict>
          </mc:Fallback>
        </mc:AlternateContent>
      </w:r>
      <w:r w:rsidR="009E06C9">
        <w:rPr>
          <w:noProof/>
        </w:rPr>
        <mc:AlternateContent>
          <mc:Choice Requires="wps">
            <w:drawing>
              <wp:anchor distT="0" distB="0" distL="114300" distR="114300" simplePos="0" relativeHeight="251934208" behindDoc="0" locked="0" layoutInCell="1" allowOverlap="1" wp14:anchorId="7FFD1C50" wp14:editId="2C3435A1">
                <wp:simplePos x="0" y="0"/>
                <wp:positionH relativeFrom="column">
                  <wp:posOffset>3213877</wp:posOffset>
                </wp:positionH>
                <wp:positionV relativeFrom="paragraph">
                  <wp:posOffset>2765919</wp:posOffset>
                </wp:positionV>
                <wp:extent cx="893445" cy="174625"/>
                <wp:effectExtent l="0" t="0" r="1905" b="0"/>
                <wp:wrapTopAndBottom/>
                <wp:docPr id="1073741955" name="Text Box 107374195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205D39" w:rsidRPr="00CF759E" w:rsidRDefault="00205D39"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FD1C50" id="Text Box 1073741955" o:spid="_x0000_s1166" type="#_x0000_t202" style="position:absolute;left:0;text-align:left;margin-left:253.05pt;margin-top:217.8pt;width:70.35pt;height:13.75pt;z-index:25193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" stroked="f">
                <v:textbox inset="0,0,0,0">
                  <w:txbxContent>
                    <w:p w:rsidR="00205D39" w:rsidRPr="00CF759E" w:rsidRDefault="00205D39" w:rsidP="00251888">
                      <w:pPr>
                        <w:pStyle w:val="Caption"/>
                      </w:pPr>
                      <w:r>
                        <w:t>(b)</w:t>
                      </w:r>
                    </w:p>
                  </w:txbxContent>
                </v:textbox>
                <w10:wrap type="topAndBottom"/>
              </v:shape>
            </w:pict>
          </mc:Fallback>
        </mc:AlternateContent>
      </w:r>
      <w:r w:rsidR="009E06C9">
        <w:rPr>
          <w:noProof/>
        </w:rPr>
        <mc:AlternateContent>
          <mc:Choice Requires="wps">
            <w:drawing>
              <wp:anchor distT="0" distB="0" distL="114300" distR="114300" simplePos="0" relativeHeight="251932160" behindDoc="0" locked="0" layoutInCell="1" allowOverlap="1" wp14:anchorId="69FA3209" wp14:editId="3E5E6739">
                <wp:simplePos x="0" y="0"/>
                <wp:positionH relativeFrom="margin">
                  <wp:align>left</wp:align>
                </wp:positionH>
                <wp:positionV relativeFrom="paragraph">
                  <wp:posOffset>2770646</wp:posOffset>
                </wp:positionV>
                <wp:extent cx="893445" cy="174625"/>
                <wp:effectExtent l="0" t="0" r="1905" b="0"/>
                <wp:wrapTopAndBottom/>
                <wp:docPr id="1073741952" name="Text Box 107374195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205D39" w:rsidRPr="00CF759E" w:rsidRDefault="00205D39"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FA3209" id="Text Box 1073741952" o:spid="_x0000_s1167" type="#_x0000_t202" style="position:absolute;left:0;text-align:left;margin-left:0;margin-top:218.15pt;width:70.35pt;height:13.75pt;z-index:2519321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" stroked="f">
                <v:textbox inset="0,0,0,0">
                  <w:txbxContent>
                    <w:p w:rsidR="00205D39" w:rsidRPr="00CF759E" w:rsidRDefault="00205D39" w:rsidP="00251888">
                      <w:pPr>
                        <w:pStyle w:val="Caption"/>
                      </w:pPr>
                      <w:r>
                        <w:t>(</w:t>
                      </w:r>
                      <w:r w:rsidRPr="00CF759E">
                        <w:t>a</w:t>
                      </w:r>
                      <w:r>
                        <w:t>)</w:t>
                      </w:r>
                    </w:p>
                  </w:txbxContent>
                </v:textbox>
                <w10:wrap type="topAndBottom" anchorx="margin"/>
              </v:shape>
            </w:pict>
          </mc:Fallback>
        </mc:AlternateContent>
      </w:r>
      <w:r w:rsidR="009E06C9">
        <w:rPr>
          <w:noProof/>
        </w:rPr>
        <mc:AlternateContent>
          <mc:Choice Requires="wps">
            <w:drawing>
              <wp:anchor distT="0" distB="0" distL="114300" distR="114300" simplePos="0" relativeHeight="251567616" behindDoc="0" locked="0" layoutInCell="1" allowOverlap="1" wp14:anchorId="46AADB62" wp14:editId="23AF2B1A">
                <wp:simplePos x="0" y="0"/>
                <wp:positionH relativeFrom="column">
                  <wp:posOffset>1058686</wp:posOffset>
                </wp:positionH>
                <wp:positionV relativeFrom="paragraph">
                  <wp:posOffset>2814108</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205D39" w:rsidRPr="00F22E16" w:rsidRDefault="00205D39"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AADB62" id="Text Box 90" o:spid="_x0000_s1168" type="#_x0000_t202" style="position:absolute;left:0;text-align:left;margin-left:83.35pt;margin-top:221.6pt;width:51pt;height:26.2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" fillcolor="white [3201]" stroked="f" strokeweight=".5pt">
                <v:textbox>
                  <w:txbxContent>
                    <w:p w:rsidR="00205D39" w:rsidRPr="00F22E16" w:rsidRDefault="00205D39" w:rsidP="00D31B09">
                      <w:r w:rsidRPr="00F22E16">
                        <w:t>D=</w:t>
                      </w:r>
                      <w:r>
                        <w:t>18</w:t>
                      </w:r>
                      <w:r w:rsidRPr="00F22E16">
                        <w:t>0</w:t>
                      </w:r>
                    </w:p>
                  </w:txbxContent>
                </v:textbox>
              </v:shape>
            </w:pict>
          </mc:Fallback>
        </mc:AlternateContent>
      </w:r>
      <w:r w:rsidR="009E06C9">
        <w:rPr>
          <w:noProof/>
        </w:rPr>
        <mc:AlternateContent>
          <mc:Choice Requires="wps">
            <w:drawing>
              <wp:anchor distT="0" distB="0" distL="114300" distR="114300" simplePos="0" relativeHeight="251562496" behindDoc="0" locked="0" layoutInCell="1" allowOverlap="1" wp14:anchorId="12153886" wp14:editId="5326295F">
                <wp:simplePos x="0" y="0"/>
                <wp:positionH relativeFrom="column">
                  <wp:posOffset>2002296</wp:posOffset>
                </wp:positionH>
                <wp:positionV relativeFrom="paragraph">
                  <wp:posOffset>2042513</wp:posOffset>
                </wp:positionV>
                <wp:extent cx="934872" cy="295275"/>
                <wp:effectExtent l="0" t="0" r="0" b="9525"/>
                <wp:wrapNone/>
                <wp:docPr id="84" name="Text Box 84"/>
                <wp:cNvGraphicFramePr/>
                <a:graphic xmlns:a="http://schemas.openxmlformats.org/drawingml/2006/main">
                  <a:graphicData uri="http://schemas.microsoft.com/office/word/2010/wordprocessingShape">
                    <wps:wsp>
                      <wps:cNvSpPr txBox="1"/>
                      <wps:spPr>
                        <a:xfrm>
                          <a:off x="0" y="0"/>
                          <a:ext cx="934872" cy="295275"/>
                        </a:xfrm>
                        <a:prstGeom prst="rect">
                          <a:avLst/>
                        </a:prstGeom>
                        <a:solidFill>
                          <a:schemeClr val="lt1"/>
                        </a:solidFill>
                        <a:ln w="6350">
                          <a:noFill/>
                        </a:ln>
                      </wps:spPr>
                      <wps:txbx>
                        <w:txbxContent>
                          <w:p w:rsidR="00205D39" w:rsidRDefault="00205D39"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153886" id="Text Box 84" o:spid="_x0000_s1169" type="#_x0000_t202" style="position:absolute;left:0;text-align:left;margin-left:157.65pt;margin-top:160.85pt;width:73.6pt;height:23.25pt;z-index:25156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" fillcolor="white [3201]" stroked="f" strokeweight=".5pt">
                <v:textbox>
                  <w:txbxContent>
                    <w:p w:rsidR="00205D39" w:rsidRDefault="00205D39" w:rsidP="00D31B09">
                      <w:r>
                        <w:t>innerpoint</w:t>
                      </w:r>
                    </w:p>
                  </w:txbxContent>
                </v:textbox>
              </v:shape>
            </w:pict>
          </mc:Fallback>
        </mc:AlternateContent>
      </w:r>
      <w:r w:rsidR="009E06C9">
        <w:rPr>
          <w:noProof/>
        </w:rPr>
        <mc:AlternateContent>
          <mc:Choice Requires="wps">
            <w:drawing>
              <wp:anchor distT="0" distB="0" distL="114300" distR="114300" simplePos="0" relativeHeight="251565568" behindDoc="0" locked="0" layoutInCell="1" allowOverlap="1" wp14:anchorId="7A0E004B" wp14:editId="062E34D6">
                <wp:simplePos x="0" y="0"/>
                <wp:positionH relativeFrom="column">
                  <wp:posOffset>1010356</wp:posOffset>
                </wp:positionH>
                <wp:positionV relativeFrom="paragraph">
                  <wp:posOffset>17430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62FD60" id="Straight Arrow Connector 88" o:spid="_x0000_s1026" type="#_x0000_t32" style="position:absolute;margin-left:79.55pt;margin-top:137.25pt;width:61.5pt;height:32.25pt;z-index:251565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" strokecolor="#5b9bd5 [3204]" strokeweight=".5pt">
                <v:stroke endarrow="block" joinstyle="miter"/>
              </v:shape>
            </w:pict>
          </mc:Fallback>
        </mc:AlternateContent>
      </w:r>
    </w:p>
    <w:p w:rsidR="0089383C" w:rsidRDefault="0089383C" w:rsidP="00D31B09"/>
    <w:p w:rsidR="005320F1" w:rsidRDefault="00085C81" w:rsidP="00160B84">
      <w:r>
        <w:lastRenderedPageBreak/>
        <w:t>In the next step</w:t>
      </w:r>
      <w:r w:rsidR="006E00F9">
        <w:t>,</w:t>
      </w:r>
      <w:r>
        <w:t xml:space="preserve"> the algorithm detect</w:t>
      </w:r>
      <w:r w:rsidR="006C762B">
        <w:t>s</w:t>
      </w:r>
      <w:r w:rsidR="006E00F9">
        <w:t xml:space="preserve"> the</w:t>
      </w:r>
      <w:r w:rsidR="006F4EFA">
        <w:t xml:space="preserve"> nearest</w:t>
      </w:r>
      <w:r w:rsidR="006E00F9">
        <w:t xml:space="preserve"> neighbor</w:t>
      </w:r>
      <w:r w:rsidR="00602610">
        <w:t xml:space="preserve"> points</w:t>
      </w:r>
      <w:r w:rsidR="006E00F9">
        <w:t xml:space="preserve"> </w:t>
      </w:r>
      <w:r w:rsidR="00BF4E30">
        <w:t>for</w:t>
      </w:r>
      <w:r w:rsidR="006E00F9">
        <w:t xml:space="preserve"> the </w:t>
      </w:r>
      <w:r w:rsidR="00160B84">
        <w:t>P</w:t>
      </w:r>
      <w:r w:rsidR="006E00F9">
        <w:t>1</w:t>
      </w:r>
      <w:r w:rsidR="00B810AA">
        <w:t>. I</w:t>
      </w:r>
      <w:r w:rsidR="00602610">
        <w:t>f there is</w:t>
      </w:r>
      <w:r w:rsidR="006D07AA">
        <w:t xml:space="preserve"> </w:t>
      </w:r>
      <w:r w:rsidR="00BF4E30">
        <w:t xml:space="preserve">only </w:t>
      </w:r>
      <w:r w:rsidR="006D07AA">
        <w:t>one neighbor</w:t>
      </w:r>
      <w:r w:rsidR="00111AEB">
        <w:t xml:space="preserve"> for the </w:t>
      </w:r>
      <w:r w:rsidR="00160B84">
        <w:t>P</w:t>
      </w:r>
      <w:r w:rsidR="00111AEB">
        <w:t>1, the Z-frame</w:t>
      </w:r>
      <w:r w:rsidR="006D07AA">
        <w:t xml:space="preserve"> has one of the </w:t>
      </w:r>
      <w:r w:rsidR="007C0BFF">
        <w:t>shape model in Figure 3.2</w:t>
      </w:r>
      <w:r w:rsidR="00BF4E30">
        <w:t>6</w:t>
      </w:r>
      <w:r w:rsidR="006D07AA">
        <w:t xml:space="preserve"> </w:t>
      </w:r>
      <w:r w:rsidR="007C0BFF">
        <w:t>(</w:t>
      </w:r>
      <w:r w:rsidR="006D07AA">
        <w:t>a</w:t>
      </w:r>
      <w:r w:rsidR="007C0BFF">
        <w:t>) and 3.2</w:t>
      </w:r>
      <w:r w:rsidR="00BF4E30">
        <w:t>6</w:t>
      </w:r>
      <w:r w:rsidR="006D07AA">
        <w:t xml:space="preserve"> </w:t>
      </w:r>
      <w:r w:rsidR="007C0BFF">
        <w:t>(</w:t>
      </w:r>
      <w:r w:rsidR="006D07AA">
        <w:t>b</w:t>
      </w:r>
      <w:r w:rsidR="007C0BFF">
        <w:t>)</w:t>
      </w:r>
      <w:r w:rsidR="006D07AA">
        <w:t xml:space="preserve">, and if </w:t>
      </w:r>
      <w:r w:rsidR="00BF4E30">
        <w:t>there are</w:t>
      </w:r>
      <w:r w:rsidR="006D07AA">
        <w:t xml:space="preserve"> two neighbors</w:t>
      </w:r>
      <w:r w:rsidR="00D9727D">
        <w:t xml:space="preserve"> the shape models in Figure 3.2</w:t>
      </w:r>
      <w:r w:rsidR="00BF4E30">
        <w:t>6</w:t>
      </w:r>
      <w:r w:rsidR="00D9727D">
        <w:t xml:space="preserve"> (</w:t>
      </w:r>
      <w:r w:rsidR="00D01E6B">
        <w:t>c</w:t>
      </w:r>
      <w:r w:rsidR="00D9727D">
        <w:t>)</w:t>
      </w:r>
      <w:r w:rsidR="00D01E6B">
        <w:t xml:space="preserve"> and</w:t>
      </w:r>
      <w:r w:rsidR="00D9727D">
        <w:t xml:space="preserve"> 3.2</w:t>
      </w:r>
      <w:r w:rsidR="00BF4E30">
        <w:t>6</w:t>
      </w:r>
      <w:r w:rsidR="00D01E6B">
        <w:t xml:space="preserve"> </w:t>
      </w:r>
      <w:r w:rsidR="00D9727D">
        <w:t>(</w:t>
      </w:r>
      <w:r w:rsidR="00D01E6B">
        <w:t>d</w:t>
      </w:r>
      <w:r w:rsidR="00D9727D">
        <w:t>)</w:t>
      </w:r>
      <w:r w:rsidR="00D01E6B">
        <w:t xml:space="preserve"> are possible.</w:t>
      </w:r>
      <w:r w:rsidR="002F2EE0">
        <w:t xml:space="preserve"> </w:t>
      </w:r>
      <w:r w:rsidR="00A554AA">
        <w:t>Then</w:t>
      </w:r>
      <w:r w:rsidR="00F4155E">
        <w:t>,</w:t>
      </w:r>
      <w:r w:rsidR="00A554AA">
        <w:t xml:space="preserve"> </w:t>
      </w:r>
      <w:r w:rsidR="00B800E2">
        <w:t xml:space="preserve">the </w:t>
      </w:r>
      <w:r w:rsidR="00A554AA">
        <w:t xml:space="preserve">algorithm </w:t>
      </w:r>
      <w:r w:rsidR="00BF4E30">
        <w:t>must</w:t>
      </w:r>
      <w:r w:rsidR="00E73BDE">
        <w:t xml:space="preserve"> detect</w:t>
      </w:r>
      <w:r w:rsidR="00A554AA">
        <w:t xml:space="preserve"> a point called </w:t>
      </w:r>
      <w:r w:rsidR="00A554AA" w:rsidRPr="00A554AA">
        <w:rPr>
          <w:i/>
          <w:iCs/>
        </w:rPr>
        <w:t>innerpoint</w:t>
      </w:r>
      <w:r w:rsidR="00A554AA">
        <w:rPr>
          <w:i/>
          <w:iCs/>
        </w:rPr>
        <w:t xml:space="preserve">, </w:t>
      </w:r>
      <w:r w:rsidR="00A554AA">
        <w:t xml:space="preserve">which is located between </w:t>
      </w:r>
      <w:r w:rsidR="00160B84">
        <w:t>P</w:t>
      </w:r>
      <w:r w:rsidR="00A554AA">
        <w:t xml:space="preserve">1 </w:t>
      </w:r>
      <w:r w:rsidR="00E73BDE">
        <w:t>(</w:t>
      </w:r>
      <w:r w:rsidR="00A554AA">
        <w:t xml:space="preserve">or </w:t>
      </w:r>
      <w:r w:rsidR="00160B84">
        <w:t>P</w:t>
      </w:r>
      <w:r w:rsidR="00A554AA">
        <w:t>7</w:t>
      </w:r>
      <w:r w:rsidR="00E73BDE">
        <w:t>)</w:t>
      </w:r>
      <w:r w:rsidR="00A554AA">
        <w:t xml:space="preserve"> and the po</w:t>
      </w:r>
      <w:r w:rsidR="000F12FC">
        <w:t>int with a minimum y coordinate</w:t>
      </w:r>
      <w:r w:rsidR="00E73BDE">
        <w:t>,</w:t>
      </w:r>
      <w:r w:rsidR="00332227">
        <w:t xml:space="preserve"> as it is shown in Figure 3.2</w:t>
      </w:r>
      <w:r w:rsidR="00E56E6C">
        <w:t>6</w:t>
      </w:r>
      <w:r w:rsidR="00332227">
        <w:t xml:space="preserve"> (a) and (c)</w:t>
      </w:r>
      <w:r w:rsidR="00740BB5">
        <w:t xml:space="preserve">. </w:t>
      </w:r>
      <w:r w:rsidR="00D01829">
        <w:t>The rotation angle</w:t>
      </w:r>
      <w:r w:rsidR="00384072">
        <w:t xml:space="preserve"> </w:t>
      </w:r>
      <w:r w:rsidR="00384072" w:rsidRPr="00384072">
        <w:rPr>
          <w:rFonts w:ascii="Cambria Math" w:hAnsi="Cambria Math" w:cs="Cambria Math"/>
        </w:rPr>
        <w:t>𝜃</w:t>
      </w:r>
      <w:r w:rsidR="00D01829">
        <w:t xml:space="preserve"> </w:t>
      </w:r>
      <w:r w:rsidR="00BA0CDF">
        <w:t xml:space="preserve">is defined in </w:t>
      </w:r>
      <w:r w:rsidR="00160B84">
        <w:t>e</w:t>
      </w:r>
      <w:r w:rsidR="00BA0CDF">
        <w:t>quation 3.</w:t>
      </w:r>
      <w:r w:rsidR="00136E80">
        <w:t>1</w:t>
      </w:r>
      <w:r w:rsidR="00E71B35">
        <w:t>7</w:t>
      </w:r>
      <w:r w:rsidR="00384072">
        <w:t>.</w:t>
      </w:r>
    </w:p>
    <w:p w:rsidR="00136E80" w:rsidRDefault="00136E80" w:rsidP="00BA0CDF"/>
    <w:p w:rsidR="00B716DC" w:rsidRDefault="00136E80" w:rsidP="00BF4E30">
      <w:pPr>
        <w:ind w:left="2880" w:firstLine="720"/>
        <w:rPr>
          <w:rFonts w:eastAsiaTheme="minorEastAsia" w:cstheme="minorHAnsi"/>
        </w:rPr>
      </w:pPr>
      <m:oMath>
        <m:r>
          <w:rPr>
            <w:rFonts w:ascii="Cambria Math" w:hAnsi="Cambria Math" w:cs="Cambria Math"/>
          </w:rPr>
          <m:t>θ</m:t>
        </m:r>
        <m:r>
          <w:rPr>
            <w:rFonts w:ascii="Cambria Math" w:hAnsi="Cambria Math"/>
          </w:rPr>
          <m:t>=β+D</m:t>
        </m:r>
      </m:oMath>
      <w:r w:rsidR="00633E0E">
        <w:rPr>
          <w:rFonts w:eastAsiaTheme="minorEastAsia" w:cstheme="minorHAnsi"/>
        </w:rPr>
        <w:t xml:space="preserve"> </w:t>
      </w:r>
      <w:r w:rsidR="00B716DC">
        <w:rPr>
          <w:rFonts w:eastAsiaTheme="minorEastAsia" w:cstheme="minorHAnsi"/>
        </w:rPr>
        <w:t>,</w:t>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p>
    <w:p w:rsidR="00384072" w:rsidRDefault="00136E80" w:rsidP="00B716DC">
      <w:pPr>
        <w:pStyle w:val="Caption"/>
        <w:ind w:left="2880" w:firstLine="720"/>
        <w:rPr>
          <w:rFonts w:eastAsiaTheme="minorEastAsia"/>
        </w:rPr>
      </w:pPr>
      <m:oMath>
        <m:r>
          <w:rPr>
            <w:rFonts w:ascii="Cambria Math" w:hAnsi="Cambria Math" w:cs="Cambria Math"/>
          </w:rPr>
          <m:t>β</m:t>
        </m:r>
        <m:r>
          <w:rPr>
            <w:rFonts w:ascii="Cambria Math" w:hAnsi="Cambria Math"/>
          </w:rPr>
          <m:t xml:space="preserve">= </m:t>
        </m:r>
        <m:r>
          <w:rPr>
            <w:rFonts w:ascii="Cambria Math" w:hAnsi="Cambria Math" w:cs="Cambria Math"/>
          </w:rPr>
          <m:t>α</m:t>
        </m:r>
        <m:r>
          <w:rPr>
            <w:rFonts w:ascii="Cambria Math" w:hAnsi="Cambria Math"/>
          </w:rPr>
          <m:t>-45</m:t>
        </m:r>
      </m:oMath>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r>
      <w:r w:rsidR="009915A7" w:rsidRPr="009915A7">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17</w:t>
      </w:r>
      <w:r w:rsidR="004B2E70">
        <w:rPr>
          <w:rFonts w:eastAsiaTheme="minorEastAsia"/>
          <w:i w:val="0"/>
          <w:iCs w:val="0"/>
        </w:rPr>
        <w:fldChar w:fldCharType="end"/>
      </w:r>
      <w:r w:rsidR="00B716DC" w:rsidRPr="009915A7">
        <w:rPr>
          <w:rFonts w:eastAsiaTheme="minorEastAsia"/>
          <w:i w:val="0"/>
          <w:iCs w:val="0"/>
        </w:rPr>
        <w:t>)</w:t>
      </w:r>
      <w:r w:rsidR="00633E0E">
        <w:rPr>
          <w:rFonts w:eastAsiaTheme="minorEastAsia"/>
        </w:rPr>
        <w:tab/>
      </w:r>
    </w:p>
    <w:p w:rsidR="00BF4E30" w:rsidRDefault="00BF4E30" w:rsidP="00633E0E">
      <w:pPr>
        <w:ind w:left="2880" w:firstLine="720"/>
      </w:pPr>
    </w:p>
    <w:p w:rsidR="00F52279" w:rsidRDefault="00384072" w:rsidP="00160B84">
      <w:pPr>
        <w:rPr>
          <w:rFonts w:cstheme="minorHAnsi"/>
        </w:rPr>
      </w:pPr>
      <w:r>
        <w:rPr>
          <w:rFonts w:cstheme="minorHAnsi"/>
        </w:rPr>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A5387A">
        <w:t>passes through</w:t>
      </w:r>
      <w:r w:rsidR="004468C1">
        <w:t xml:space="preserve"> </w:t>
      </w:r>
      <w:r w:rsidR="00160B84">
        <w:t>P</w:t>
      </w:r>
      <w:r w:rsidR="004468C1">
        <w:t xml:space="preserve">1 and </w:t>
      </w:r>
      <w:r w:rsidR="00160B84">
        <w:t>P</w:t>
      </w:r>
      <w:r w:rsidR="004468C1">
        <w:t>7,</w:t>
      </w:r>
      <w:r w:rsidR="00D921D6">
        <w:t xml:space="preserve"> and </w:t>
      </w:r>
      <w:r w:rsidR="002F191E">
        <w:t xml:space="preserve">the y axis, </w:t>
      </w:r>
      <w:r w:rsidR="00BF1AE9">
        <w:t xml:space="preserve">D corresponds to the </w:t>
      </w:r>
      <w:r w:rsidR="00DA3EB3">
        <w:t xml:space="preserve">defined </w:t>
      </w:r>
      <w:r w:rsidR="00BF1AE9">
        <w:t xml:space="preserve">angle </w:t>
      </w:r>
      <w:r w:rsidR="002F191E">
        <w:t>for</w:t>
      </w:r>
      <w:r w:rsidR="00A557A6">
        <w:t xml:space="preserve"> </w:t>
      </w:r>
      <w:r w:rsidR="00D921D6">
        <w:t xml:space="preserve">each </w:t>
      </w:r>
      <w:r w:rsidR="00A557A6">
        <w:t>model</w:t>
      </w:r>
      <w:r w:rsidR="006728A4">
        <w:t>.</w:t>
      </w:r>
      <w:r w:rsidR="003C6A01">
        <w:rPr>
          <w:rFonts w:cstheme="minorHAnsi"/>
        </w:rPr>
        <w:t xml:space="preserve"> </w:t>
      </w:r>
      <w:r w:rsidR="00AC1439">
        <w:rPr>
          <w:rFonts w:cstheme="minorHAnsi"/>
        </w:rPr>
        <w:t xml:space="preserve">Therefore, a rotation matrix is calculated </w:t>
      </w:r>
      <w:r w:rsidR="002F191E">
        <w:rPr>
          <w:rFonts w:cstheme="minorHAnsi"/>
        </w:rPr>
        <w:t xml:space="preserve">which must </w:t>
      </w:r>
      <w:r w:rsidR="00AC1439">
        <w:rPr>
          <w:rFonts w:cstheme="minorHAnsi"/>
        </w:rPr>
        <w:t>be multiplied with the centroids matrix</w:t>
      </w:r>
      <w:r w:rsidR="00D421FA">
        <w:rPr>
          <w:rFonts w:cstheme="minorHAnsi"/>
        </w:rPr>
        <w:t>.</w:t>
      </w:r>
      <w:r w:rsidR="00DC1C0E">
        <w:rPr>
          <w:rFonts w:cstheme="minorHAnsi"/>
        </w:rPr>
        <w:t xml:space="preserve"> The ordered coordinate</w:t>
      </w:r>
      <w:r w:rsidR="00F65469">
        <w:rPr>
          <w:rFonts w:cstheme="minorHAnsi"/>
        </w:rPr>
        <w:t>s</w:t>
      </w:r>
      <w:r w:rsidR="00DC1C0E">
        <w:rPr>
          <w:rFonts w:cstheme="minorHAnsi"/>
        </w:rPr>
        <w:t xml:space="preserve"> of the Z-frame </w:t>
      </w:r>
      <w:r w:rsidR="00F65469">
        <w:rPr>
          <w:rFonts w:cstheme="minorHAnsi"/>
        </w:rPr>
        <w:t xml:space="preserve">fiducials are </w:t>
      </w:r>
      <w:r w:rsidR="00DC1C0E">
        <w:rPr>
          <w:rFonts w:cstheme="minorHAnsi"/>
        </w:rPr>
        <w:t xml:space="preserve">then applied </w:t>
      </w:r>
      <w:r w:rsidR="0080064E">
        <w:rPr>
          <w:rFonts w:cstheme="minorHAnsi"/>
        </w:rPr>
        <w:t>to</w:t>
      </w:r>
      <w:r w:rsidR="00DC1C0E">
        <w:rPr>
          <w:rFonts w:cstheme="minorHAnsi"/>
        </w:rPr>
        <w:t xml:space="preserve"> the next procedures.</w:t>
      </w:r>
    </w:p>
    <w:p w:rsidR="002256E3" w:rsidRDefault="002256E3" w:rsidP="004A7949">
      <w:pPr>
        <w:rPr>
          <w:rFonts w:cstheme="minorHAnsi"/>
        </w:rPr>
      </w:pPr>
    </w:p>
    <w:p w:rsidR="00BD5989" w:rsidRPr="00BD5989" w:rsidRDefault="00BD5989" w:rsidP="002256E3">
      <w:pPr>
        <w:pStyle w:val="Heading4"/>
        <w:spacing w:before="0"/>
      </w:pPr>
      <w:bookmarkStart w:id="210" w:name="_Ref523927173"/>
      <w:bookmarkStart w:id="211" w:name="_Toc525470021"/>
      <w:r w:rsidRPr="00BD5989">
        <w:t>Distance calculation and calibration</w:t>
      </w:r>
      <w:bookmarkEnd w:id="210"/>
      <w:bookmarkEnd w:id="211"/>
    </w:p>
    <w:p w:rsidR="00DD104B" w:rsidRPr="00374FBD" w:rsidRDefault="00883F5B" w:rsidP="001624E4">
      <w:r>
        <w:t xml:space="preserve">In the calibration part, a coefficient </w:t>
      </w:r>
      <w:r w:rsidR="00DA546F">
        <w:t>has to</w:t>
      </w:r>
      <w:r>
        <w:t xml:space="preserve"> be calculated to </w:t>
      </w:r>
      <w:r w:rsidR="00F933E5">
        <w:t>transfer</w:t>
      </w:r>
      <w:r w:rsidR="00266C74">
        <w:t xml:space="preserve"> the</w:t>
      </w:r>
      <w:r w:rsidR="00F933E5">
        <w:t xml:space="preserve"> points from</w:t>
      </w:r>
      <w:r w:rsidR="00DA546F">
        <w:t xml:space="preserve"> the</w:t>
      </w:r>
      <w:r w:rsidR="00F933E5">
        <w:t xml:space="preserve"> image coordinate system</w:t>
      </w:r>
      <w:r w:rsidR="002A56AC">
        <w:t xml:space="preserve"> (pixel)</w:t>
      </w:r>
      <w:r w:rsidR="00F933E5">
        <w:t xml:space="preserve"> to the frame coordinate system</w:t>
      </w:r>
      <w:r w:rsidR="002A56AC">
        <w:t xml:space="preserve"> (millimeter)</w:t>
      </w:r>
      <w:r w:rsidR="00F933E5">
        <w:t>.</w:t>
      </w:r>
      <w:r w:rsidR="008A4079">
        <w:t xml:space="preserve"> In DICOM images, </w:t>
      </w:r>
      <w:r w:rsidR="002327BC">
        <w:t>pixel spa</w:t>
      </w:r>
      <w:r w:rsidR="00016286">
        <w:t>cing</w:t>
      </w:r>
      <w:r w:rsidR="000170DD">
        <w:t xml:space="preserve"> is defined as the physical distance</w:t>
      </w:r>
      <w:r w:rsidR="002A56AC">
        <w:t xml:space="preserve"> (mm)</w:t>
      </w:r>
      <w:r w:rsidR="000170DD">
        <w:t xml:space="preserve"> between the centers of </w:t>
      </w:r>
      <w:r w:rsidR="006F0F0E">
        <w:t>each pixel</w:t>
      </w:r>
      <w:r w:rsidR="00016286">
        <w:t>.</w:t>
      </w:r>
      <w:r w:rsidR="00A1453E">
        <w:t xml:space="preserve"> However,</w:t>
      </w:r>
      <w:r w:rsidR="00CD7054">
        <w:t xml:space="preserve"> </w:t>
      </w:r>
      <w:r w:rsidR="00A1453E">
        <w:t>i</w:t>
      </w:r>
      <w:r w:rsidR="00387B7E">
        <w:t>n</w:t>
      </w:r>
      <w:r w:rsidR="00DA546F">
        <w:t xml:space="preserve"> the</w:t>
      </w:r>
      <w:r w:rsidR="00387B7E">
        <w:t xml:space="preserve"> </w:t>
      </w:r>
      <w:r w:rsidR="00DA546F">
        <w:t>captured-</w:t>
      </w:r>
      <w:r w:rsidR="00387B7E">
        <w:t xml:space="preserve">images, the resolution of the MRI monitor and the capture </w:t>
      </w:r>
      <w:r w:rsidR="000C5D79">
        <w:t>device</w:t>
      </w:r>
      <w:r w:rsidR="00183FCD">
        <w:t xml:space="preserve"> </w:t>
      </w:r>
      <w:r w:rsidR="00D14386">
        <w:t xml:space="preserve">should be considered </w:t>
      </w:r>
      <w:r w:rsidR="00DA546F">
        <w:t>for the calculation of</w:t>
      </w:r>
      <w:r w:rsidR="00D14386">
        <w:t xml:space="preserve"> the pixel </w:t>
      </w:r>
      <w:r w:rsidR="00183FCD">
        <w:t>spacing of the images</w:t>
      </w:r>
      <w:r w:rsidR="00036145">
        <w:t>.</w:t>
      </w:r>
      <w:r w:rsidR="00DA2E38">
        <w:t xml:space="preserve"> Therefore, </w:t>
      </w:r>
      <w:r w:rsidR="00F74CC3">
        <w:t xml:space="preserve">the </w:t>
      </w:r>
      <w:r w:rsidR="00DA2E38">
        <w:t xml:space="preserve">pixel spacing consists of two </w:t>
      </w:r>
      <w:r w:rsidR="00D523B5">
        <w:t>coefficients: vertical spacing and horizontal s</w:t>
      </w:r>
      <w:r w:rsidR="00D1037C">
        <w:t>pacing</w:t>
      </w:r>
      <w:r w:rsidR="00DA2E38">
        <w:t>.</w:t>
      </w:r>
      <w:r w:rsidR="00FE43C4">
        <w:t xml:space="preserve"> </w:t>
      </w:r>
      <w:r w:rsidR="008D51B1">
        <w:t>T</w:t>
      </w:r>
      <w:r w:rsidR="00527B74">
        <w:t>hese</w:t>
      </w:r>
      <w:r w:rsidR="008D51B1">
        <w:t xml:space="preserve"> coefficient</w:t>
      </w:r>
      <w:r w:rsidR="00527B74">
        <w:t>s</w:t>
      </w:r>
      <w:r w:rsidR="008D51B1">
        <w:t xml:space="preserve"> are defined in </w:t>
      </w:r>
      <w:r w:rsidR="002A56AC">
        <w:t>e</w:t>
      </w:r>
      <w:r w:rsidR="008D51B1">
        <w:t>quations</w:t>
      </w:r>
      <w:r w:rsidR="00DA7F2D">
        <w:t xml:space="preserve"> 3.1</w:t>
      </w:r>
      <w:r w:rsidR="006B72E3">
        <w:t>8</w:t>
      </w:r>
      <w:r w:rsidR="00DA7F2D">
        <w:t xml:space="preserve"> and 3.1</w:t>
      </w:r>
      <w:r w:rsidR="006B72E3">
        <w:t>9</w:t>
      </w:r>
      <w:r w:rsidR="008D51B1">
        <w:t>, where</w:t>
      </w:r>
      <w:r w:rsidR="00374FBD">
        <w:t>,</w:t>
      </w:r>
      <w:r w:rsidR="008D51B1">
        <w:t xml:space="preserv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row spacing or vertical spacing in mm</w:t>
      </w:r>
      <w:r w:rsidR="00DA7F2D">
        <w:rPr>
          <w:rFonts w:cstheme="minorHAnsi"/>
          <w:color w:val="000000"/>
        </w:rPr>
        <w:t xml:space="preserve"> that </w:t>
      </w:r>
      <w:r w:rsidR="002A56AC">
        <w:rPr>
          <w:rFonts w:cstheme="minorHAnsi"/>
          <w:color w:val="000000"/>
        </w:rPr>
        <w:t>must</w:t>
      </w:r>
      <w:r w:rsidR="00DA7F2D">
        <w:rPr>
          <w:rFonts w:cstheme="minorHAnsi"/>
          <w:color w:val="000000"/>
        </w:rPr>
        <w:t xml:space="preserve"> be multiplied with the x coordinate</w:t>
      </w:r>
      <w:r w:rsidR="001624E4">
        <w:rPr>
          <w:rFonts w:cstheme="minorHAnsi"/>
          <w:color w:val="000000"/>
        </w:rPr>
        <w:t>s</w:t>
      </w:r>
      <w:r w:rsidR="00DA7F2D">
        <w:rPr>
          <w:rFonts w:cstheme="minorHAnsi"/>
          <w:color w:val="000000"/>
        </w:rPr>
        <w:t xml:space="preserve"> of the fiducial markers</w:t>
      </w:r>
      <w:r w:rsidR="00B365D2">
        <w:rPr>
          <w:rFonts w:cstheme="minorHAnsi"/>
          <w:color w:val="000000"/>
        </w:rPr>
        <w:t xml:space="preserve">, </w:t>
      </w:r>
      <w:r w:rsidR="00E978F6" w:rsidRPr="00874136">
        <w:rPr>
          <w:rFonts w:cstheme="minorHAnsi"/>
          <w:i/>
          <w:iCs/>
          <w:color w:val="000000"/>
        </w:rPr>
        <w:t>µy</w:t>
      </w:r>
      <w:r w:rsidR="00E978F6">
        <w:rPr>
          <w:rFonts w:cstheme="minorHAnsi"/>
          <w:color w:val="000000"/>
        </w:rPr>
        <w:t xml:space="preserve"> is the column spacing or horizontal spacing in mm</w:t>
      </w:r>
      <w:r w:rsidR="00DA7F2D">
        <w:rPr>
          <w:rFonts w:cstheme="minorHAnsi"/>
          <w:color w:val="000000"/>
        </w:rPr>
        <w:t xml:space="preserve"> and</w:t>
      </w:r>
      <w:r w:rsidR="002A56AC">
        <w:rPr>
          <w:rFonts w:cstheme="minorHAnsi"/>
          <w:color w:val="000000"/>
        </w:rPr>
        <w:t xml:space="preserve"> must</w:t>
      </w:r>
      <w:r w:rsidR="00DA7F2D">
        <w:rPr>
          <w:rFonts w:cstheme="minorHAnsi"/>
          <w:color w:val="000000"/>
        </w:rPr>
        <w:t xml:space="preserve"> be multiplied with the y coordinate</w:t>
      </w:r>
      <w:r w:rsidR="001624E4">
        <w:rPr>
          <w:rFonts w:cstheme="minorHAnsi"/>
          <w:color w:val="000000"/>
        </w:rPr>
        <w:t>s</w:t>
      </w:r>
      <w:r w:rsidR="00DA7F2D">
        <w:rPr>
          <w:rFonts w:cstheme="minorHAnsi"/>
          <w:color w:val="000000"/>
        </w:rPr>
        <w:t xml:space="preserve"> of the fiducial markers.</w:t>
      </w:r>
      <w:r w:rsidR="008831D4">
        <w:rPr>
          <w:rFonts w:cstheme="minorHAnsi"/>
          <w:color w:val="000000"/>
        </w:rPr>
        <w:t xml:space="preserve"> Pi is the </w:t>
      </w:r>
      <w:r w:rsidR="006F6853">
        <w:rPr>
          <w:rFonts w:cstheme="minorHAnsi"/>
          <w:color w:val="000000"/>
        </w:rPr>
        <w:t xml:space="preserve">ordered set of </w:t>
      </w:r>
      <w:r w:rsidR="008831D4">
        <w:rPr>
          <w:rFonts w:cstheme="minorHAnsi"/>
          <w:color w:val="000000"/>
        </w:rPr>
        <w:t>center points of the fiducial markers</w:t>
      </w:r>
      <w:r w:rsidR="001624E4">
        <w:rPr>
          <w:rFonts w:cstheme="minorHAnsi"/>
          <w:color w:val="000000"/>
        </w:rPr>
        <w:t>,</w:t>
      </w:r>
      <w:r w:rsidR="008831D4">
        <w:rPr>
          <w:rFonts w:cstheme="minorHAnsi"/>
          <w:color w:val="000000"/>
        </w:rPr>
        <w:t xml:space="preserve"> d is the </w:t>
      </w:r>
      <w:r w:rsidR="008831D4">
        <w:rPr>
          <w:rFonts w:cstheme="minorHAnsi"/>
          <w:color w:val="000000"/>
        </w:rPr>
        <w:lastRenderedPageBreak/>
        <w:t>Euclidean distance between points</w:t>
      </w:r>
      <w:r w:rsidR="001624E4">
        <w:rPr>
          <w:rFonts w:cstheme="minorHAnsi"/>
          <w:color w:val="000000"/>
        </w:rPr>
        <w:t xml:space="preserve"> and</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w:t>
      </w:r>
      <w:r w:rsidR="00374FBD">
        <w:rPr>
          <w:rFonts w:cstheme="minorHAnsi"/>
          <w:color w:val="000000"/>
        </w:rPr>
        <w:t xml:space="preserve">etween points in physical space (e.g. 40 </w:t>
      </w:r>
      <w:r w:rsidR="004765EE">
        <w:rPr>
          <w:rFonts w:cstheme="minorHAnsi"/>
          <w:color w:val="000000"/>
        </w:rPr>
        <w:t>mm</w:t>
      </w:r>
      <w:r w:rsidR="00374FBD">
        <w:rPr>
          <w:rFonts w:cstheme="minorHAnsi"/>
          <w:color w:val="000000"/>
        </w:rPr>
        <w:t>)</w:t>
      </w:r>
      <w:r w:rsidR="004765EE">
        <w:rPr>
          <w:rFonts w:cstheme="minorHAnsi"/>
          <w:color w:val="000000"/>
        </w:rPr>
        <w:t>.</w:t>
      </w:r>
    </w:p>
    <w:p w:rsidR="005E359B" w:rsidRDefault="005E359B" w:rsidP="005E359B"/>
    <w:p w:rsidR="00AC1955" w:rsidRDefault="005E359B" w:rsidP="00F74CC3">
      <w:pPr>
        <w:pStyle w:val="Caption"/>
        <w:ind w:left="1440" w:firstLine="720"/>
      </w:pPr>
      <m:oMath>
        <m:r>
          <w:rPr>
            <w:rFonts w:ascii="Cambria Math" w:hAnsi="Cambria Math"/>
          </w:rPr>
          <m:t>µx = (|d’/d (P5, P3) |+|d’/d (P1, P7) |)/2</m:t>
        </m:r>
      </m:oMath>
      <w:r>
        <w:t xml:space="preserve"> </w:t>
      </w:r>
      <w:r>
        <w:tab/>
      </w:r>
      <w:r w:rsidR="00F74CC3" w:rsidRPr="00F74CC3">
        <w:rPr>
          <w:i w:val="0"/>
          <w:iCs w:val="0"/>
        </w:rPr>
        <w:t>(</w:t>
      </w:r>
      <w:r w:rsidR="004B2E70">
        <w:rPr>
          <w:i w:val="0"/>
          <w:iCs w:val="0"/>
        </w:rPr>
        <w:fldChar w:fldCharType="begin"/>
      </w:r>
      <w:r w:rsidR="004B2E70">
        <w:rPr>
          <w:i w:val="0"/>
          <w:iCs w:val="0"/>
        </w:rPr>
        <w:instrText xml:space="preserve"> STYLEREF 1 \s </w:instrText>
      </w:r>
      <w:r w:rsidR="004B2E70">
        <w:rPr>
          <w:i w:val="0"/>
          <w:iCs w:val="0"/>
        </w:rPr>
        <w:fldChar w:fldCharType="separate"/>
      </w:r>
      <w:r w:rsidR="004B2E70">
        <w:rPr>
          <w:i w:val="0"/>
          <w:iCs w:val="0"/>
          <w:cs/>
        </w:rPr>
        <w:t>‎</w:t>
      </w:r>
      <w:r w:rsidR="004B2E70">
        <w:rPr>
          <w:i w:val="0"/>
          <w:iCs w:val="0"/>
        </w:rPr>
        <w:t>3</w:t>
      </w:r>
      <w:r w:rsidR="004B2E70">
        <w:rPr>
          <w:i w:val="0"/>
          <w:iCs w:val="0"/>
        </w:rPr>
        <w:fldChar w:fldCharType="end"/>
      </w:r>
      <w:r w:rsidR="004B2E70">
        <w:rPr>
          <w:i w:val="0"/>
          <w:iCs w:val="0"/>
        </w:rPr>
        <w:t>.</w:t>
      </w:r>
      <w:r w:rsidR="004B2E70">
        <w:rPr>
          <w:i w:val="0"/>
          <w:iCs w:val="0"/>
        </w:rPr>
        <w:fldChar w:fldCharType="begin"/>
      </w:r>
      <w:r w:rsidR="004B2E70">
        <w:rPr>
          <w:i w:val="0"/>
          <w:iCs w:val="0"/>
        </w:rPr>
        <w:instrText xml:space="preserve"> SEQ Equation \* ARABIC \s 1 </w:instrText>
      </w:r>
      <w:r w:rsidR="004B2E70">
        <w:rPr>
          <w:i w:val="0"/>
          <w:iCs w:val="0"/>
        </w:rPr>
        <w:fldChar w:fldCharType="separate"/>
      </w:r>
      <w:r w:rsidR="004B2E70">
        <w:rPr>
          <w:i w:val="0"/>
          <w:iCs w:val="0"/>
        </w:rPr>
        <w:t>18</w:t>
      </w:r>
      <w:r w:rsidR="004B2E70">
        <w:rPr>
          <w:i w:val="0"/>
          <w:iCs w:val="0"/>
        </w:rPr>
        <w:fldChar w:fldCharType="end"/>
      </w:r>
      <w:r w:rsidR="00F74CC3" w:rsidRPr="00F74CC3">
        <w:rPr>
          <w:i w:val="0"/>
          <w:iCs w:val="0"/>
        </w:rPr>
        <w:t>)</w:t>
      </w:r>
    </w:p>
    <w:p w:rsidR="00C31DBD" w:rsidRDefault="00C31DBD" w:rsidP="00D31B09"/>
    <w:p w:rsidR="004B2857" w:rsidRDefault="005E359B" w:rsidP="006B72E3">
      <w:pPr>
        <w:pStyle w:val="Caption"/>
        <w:ind w:left="1440" w:firstLine="720"/>
      </w:pPr>
      <m:oMath>
        <m:r>
          <w:rPr>
            <w:rFonts w:ascii="Cambria Math" w:hAnsi="Cambria Math"/>
          </w:rPr>
          <m:t xml:space="preserve">µy = (|d’/d (P3, P1) |+|d’/d (P5, P7) |)/2 </m:t>
        </m:r>
      </m:oMath>
      <w:r>
        <w:rPr>
          <w:rFonts w:eastAsiaTheme="minorEastAsia"/>
        </w:rPr>
        <w:tab/>
      </w:r>
      <w:r w:rsidR="006B72E3" w:rsidRPr="002A56AC">
        <w:rPr>
          <w:i w:val="0"/>
          <w:iCs w:val="0"/>
        </w:rPr>
        <w:t>(</w:t>
      </w:r>
      <w:r w:rsidR="004B2E70">
        <w:rPr>
          <w:i w:val="0"/>
          <w:iCs w:val="0"/>
        </w:rPr>
        <w:fldChar w:fldCharType="begin"/>
      </w:r>
      <w:r w:rsidR="004B2E70">
        <w:rPr>
          <w:i w:val="0"/>
          <w:iCs w:val="0"/>
        </w:rPr>
        <w:instrText xml:space="preserve"> STYLEREF 1 \s </w:instrText>
      </w:r>
      <w:r w:rsidR="004B2E70">
        <w:rPr>
          <w:i w:val="0"/>
          <w:iCs w:val="0"/>
        </w:rPr>
        <w:fldChar w:fldCharType="separate"/>
      </w:r>
      <w:r w:rsidR="004B2E70">
        <w:rPr>
          <w:i w:val="0"/>
          <w:iCs w:val="0"/>
          <w:cs/>
        </w:rPr>
        <w:t>‎</w:t>
      </w:r>
      <w:r w:rsidR="004B2E70">
        <w:rPr>
          <w:i w:val="0"/>
          <w:iCs w:val="0"/>
        </w:rPr>
        <w:t>3</w:t>
      </w:r>
      <w:r w:rsidR="004B2E70">
        <w:rPr>
          <w:i w:val="0"/>
          <w:iCs w:val="0"/>
        </w:rPr>
        <w:fldChar w:fldCharType="end"/>
      </w:r>
      <w:r w:rsidR="004B2E70">
        <w:rPr>
          <w:i w:val="0"/>
          <w:iCs w:val="0"/>
        </w:rPr>
        <w:t>.</w:t>
      </w:r>
      <w:r w:rsidR="004B2E70">
        <w:rPr>
          <w:i w:val="0"/>
          <w:iCs w:val="0"/>
        </w:rPr>
        <w:fldChar w:fldCharType="begin"/>
      </w:r>
      <w:r w:rsidR="004B2E70">
        <w:rPr>
          <w:i w:val="0"/>
          <w:iCs w:val="0"/>
        </w:rPr>
        <w:instrText xml:space="preserve"> SEQ Equation \* ARABIC \s 1 </w:instrText>
      </w:r>
      <w:r w:rsidR="004B2E70">
        <w:rPr>
          <w:i w:val="0"/>
          <w:iCs w:val="0"/>
        </w:rPr>
        <w:fldChar w:fldCharType="separate"/>
      </w:r>
      <w:r w:rsidR="004B2E70">
        <w:rPr>
          <w:i w:val="0"/>
          <w:iCs w:val="0"/>
        </w:rPr>
        <w:t>19</w:t>
      </w:r>
      <w:r w:rsidR="004B2E70">
        <w:rPr>
          <w:i w:val="0"/>
          <w:iCs w:val="0"/>
        </w:rPr>
        <w:fldChar w:fldCharType="end"/>
      </w:r>
      <w:r w:rsidR="006B72E3" w:rsidRPr="002A56AC">
        <w:rPr>
          <w:i w:val="0"/>
          <w:iCs w:val="0"/>
        </w:rPr>
        <w:t>)</w:t>
      </w:r>
    </w:p>
    <w:p w:rsidR="00B857F7" w:rsidRDefault="00B857F7" w:rsidP="00D31B09"/>
    <w:p w:rsidR="00E35054" w:rsidRDefault="00141F3B" w:rsidP="000628C8">
      <w:r>
        <w:t xml:space="preserve">The next step of the calibration process is the transformation of </w:t>
      </w:r>
      <w:r w:rsidR="00FB124F">
        <w:t>the</w:t>
      </w:r>
      <w:r>
        <w:t xml:space="preserve"> centroids</w:t>
      </w:r>
      <w:r w:rsidR="00A47A50" w:rsidRPr="005849F0">
        <w:t xml:space="preserve"> coordinate</w:t>
      </w:r>
      <w:r>
        <w:t xml:space="preserve"> systems</w:t>
      </w:r>
      <w:r w:rsidR="00A47A50" w:rsidRPr="005849F0">
        <w:t xml:space="preserve"> </w:t>
      </w:r>
      <w:r w:rsidR="008E0A8C">
        <w:t>to</w:t>
      </w:r>
      <w:r w:rsidR="00A47A50" w:rsidRPr="005849F0">
        <w:t xml:space="preserve"> </w:t>
      </w:r>
      <w:r>
        <w:t xml:space="preserve">the center of the </w:t>
      </w:r>
      <w:r w:rsidR="008E0A8C">
        <w:t>Z-frame</w:t>
      </w:r>
      <w:r>
        <w:t xml:space="preserve"> as it is shown in Figure 3.2</w:t>
      </w:r>
      <w:r w:rsidR="000628C8">
        <w:t>7</w:t>
      </w:r>
      <w:r>
        <w:t xml:space="preserve">. </w:t>
      </w:r>
      <w:r w:rsidR="00787C27">
        <w:t xml:space="preserve">The transferred set of points </w:t>
      </w:r>
      <w:r w:rsidR="00934820">
        <w:t xml:space="preserve">then </w:t>
      </w:r>
      <w:r w:rsidR="00787C27">
        <w:t>are applied</w:t>
      </w:r>
      <w:r w:rsidR="00934820">
        <w:t xml:space="preserve"> for the marker alignment calculation.</w:t>
      </w:r>
    </w:p>
    <w:p w:rsidR="009C5B8D" w:rsidRDefault="000109DF" w:rsidP="00D31B09">
      <w:r w:rsidRPr="00A906E4">
        <w:rPr>
          <w:noProof/>
        </w:rPr>
        <w:drawing>
          <wp:anchor distT="0" distB="0" distL="114300" distR="114300" simplePos="0" relativeHeight="251572736" behindDoc="0" locked="0" layoutInCell="1" allowOverlap="1" wp14:anchorId="35ADA553" wp14:editId="61AC21BD">
            <wp:simplePos x="0" y="0"/>
            <wp:positionH relativeFrom="margin">
              <wp:posOffset>935778</wp:posOffset>
            </wp:positionH>
            <wp:positionV relativeFrom="paragraph">
              <wp:posOffset>401320</wp:posOffset>
            </wp:positionV>
            <wp:extent cx="3596088" cy="3474720"/>
            <wp:effectExtent l="0" t="0" r="4445"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11561" t="4360" r="10982" b="20349"/>
                    <a:stretch/>
                  </pic:blipFill>
                  <pic:spPr bwMode="auto">
                    <a:xfrm>
                      <a:off x="0" y="0"/>
                      <a:ext cx="3596088" cy="34747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30902" w:rsidRPr="005E454A" w:rsidRDefault="000109DF" w:rsidP="007076E9">
      <w:r>
        <w:rPr>
          <w:noProof/>
        </w:rPr>
        <mc:AlternateContent>
          <mc:Choice Requires="wps">
            <w:drawing>
              <wp:anchor distT="0" distB="0" distL="114300" distR="114300" simplePos="0" relativeHeight="251802112" behindDoc="0" locked="0" layoutInCell="1" allowOverlap="1" wp14:anchorId="23973F88" wp14:editId="7C6CFF26">
                <wp:simplePos x="0" y="0"/>
                <wp:positionH relativeFrom="margin">
                  <wp:align>right</wp:align>
                </wp:positionH>
                <wp:positionV relativeFrom="paragraph">
                  <wp:posOffset>4487756</wp:posOffset>
                </wp:positionV>
                <wp:extent cx="5734685" cy="635"/>
                <wp:effectExtent l="0" t="0" r="0" b="0"/>
                <wp:wrapTopAndBottom/>
                <wp:docPr id="1073741849" name="Text Box 1073741849"/>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205D39" w:rsidRPr="00DA6B64" w:rsidRDefault="00205D39" w:rsidP="006C798E">
                            <w:pPr>
                              <w:pStyle w:val="Caption"/>
                            </w:pPr>
                            <w:bookmarkStart w:id="212" w:name="_Toc523735312"/>
                            <w:bookmarkStart w:id="213" w:name="_Toc524625295"/>
                            <w:bookmarkStart w:id="214" w:name="_Toc52546996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The computed center of the Z-frame marker (red start).</w:t>
                            </w:r>
                            <w:bookmarkEnd w:id="212"/>
                            <w:bookmarkEnd w:id="213"/>
                            <w:r>
                              <w:t xml:space="preserve"> The coordinate systems of the detected centroids (blue stars) are then transferred to the center of the marker.</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973F88" id="Text Box 1073741849" o:spid="_x0000_s1170" type="#_x0000_t202" style="position:absolute;left:0;text-align:left;margin-left:400.35pt;margin-top:353.35pt;width:451.55pt;height:.05pt;z-index:2518021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" stroked="f">
                <v:textbox style="mso-fit-shape-to-text:t" inset="0,0,0,0">
                  <w:txbxContent>
                    <w:p w:rsidR="00205D39" w:rsidRPr="00DA6B64" w:rsidRDefault="00205D39" w:rsidP="006C798E">
                      <w:pPr>
                        <w:pStyle w:val="Caption"/>
                      </w:pPr>
                      <w:bookmarkStart w:id="215" w:name="_Toc523735312"/>
                      <w:bookmarkStart w:id="216" w:name="_Toc524625295"/>
                      <w:bookmarkStart w:id="217" w:name="_Toc52546996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The computed center of the Z-frame marker (red start).</w:t>
                      </w:r>
                      <w:bookmarkEnd w:id="215"/>
                      <w:bookmarkEnd w:id="216"/>
                      <w:r>
                        <w:t xml:space="preserve"> The coordinate systems of the detected centroids (blue stars) are then transferred to the center of the marker.</w:t>
                      </w:r>
                      <w:bookmarkEnd w:id="217"/>
                    </w:p>
                  </w:txbxContent>
                </v:textbox>
                <w10:wrap type="topAndBottom" anchorx="margin"/>
              </v:shape>
            </w:pict>
          </mc:Fallback>
        </mc:AlternateContent>
      </w:r>
    </w:p>
    <w:p w:rsidR="00B601F3" w:rsidRDefault="00B601F3" w:rsidP="00B601F3">
      <w:pPr>
        <w:pStyle w:val="Heading4"/>
      </w:pPr>
      <w:bookmarkStart w:id="218" w:name="_Toc525470022"/>
      <w:r>
        <w:lastRenderedPageBreak/>
        <w:t>Marker alignment calculation</w:t>
      </w:r>
      <w:bookmarkEnd w:id="218"/>
    </w:p>
    <w:p w:rsidR="00B57E14" w:rsidRPr="000D36F2" w:rsidRDefault="004825FC" w:rsidP="006402E0">
      <w:r w:rsidRPr="004825FC">
        <w:t xml:space="preserve">Once the center of all 7 fiducials </w:t>
      </w:r>
      <w:r w:rsidR="00D422D6">
        <w:t>are</w:t>
      </w:r>
      <w:r w:rsidRPr="004825FC">
        <w:t xml:space="preserve"> calculated</w:t>
      </w:r>
      <w:r w:rsidR="00175C77">
        <w:t xml:space="preserve"> and calibrated</w:t>
      </w:r>
      <w:r w:rsidRPr="004825FC">
        <w:t>, the position of the three corresponding point</w:t>
      </w:r>
      <w:r w:rsidR="00B57E14">
        <w:t xml:space="preserve">s </w:t>
      </w:r>
      <w:r w:rsidR="00E04094">
        <w:t>(</w:t>
      </w:r>
      <w:r w:rsidR="006402E0">
        <w:t>P</w:t>
      </w:r>
      <w:r w:rsidR="00E04094">
        <w:t xml:space="preserve">1, </w:t>
      </w:r>
      <w:r w:rsidR="006402E0">
        <w:t>P</w:t>
      </w:r>
      <w:r w:rsidR="00E04094">
        <w:t xml:space="preserve">4, </w:t>
      </w:r>
      <w:r w:rsidR="006402E0">
        <w:t>P</w:t>
      </w:r>
      <w:r w:rsidR="00E04094">
        <w:t xml:space="preserve">6) </w:t>
      </w:r>
      <w:r w:rsidR="00B57E14">
        <w:t xml:space="preserve">in </w:t>
      </w:r>
      <w:r w:rsidR="00E04094">
        <w:t xml:space="preserve">the marker </w:t>
      </w:r>
      <w:r w:rsidR="00B57E14">
        <w:t>coordinate system is</w:t>
      </w:r>
      <w:r w:rsidRPr="004825FC">
        <w:t xml:space="preserve"> estimated according to </w:t>
      </w:r>
      <w:r w:rsidR="00CE6679">
        <w:t xml:space="preserve">the </w:t>
      </w:r>
      <w:r w:rsidR="00E04094">
        <w:t>e</w:t>
      </w:r>
      <w:r w:rsidR="00B57E14">
        <w:t>quation</w:t>
      </w:r>
      <w:r w:rsidR="00EE46DA">
        <w:t>s 3.</w:t>
      </w:r>
      <w:r w:rsidR="00202086">
        <w:t>20</w:t>
      </w:r>
      <w:r w:rsidR="00EE46DA">
        <w:t xml:space="preserve"> and </w:t>
      </w:r>
      <w:r w:rsidR="00202086">
        <w:t>3.21</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and p</w:t>
      </w:r>
      <w:r w:rsidR="000D36F2">
        <w:rPr>
          <w:rFonts w:eastAsiaTheme="minorEastAsia"/>
          <w:i/>
          <w:iCs/>
          <w:vertAlign w:val="subscript"/>
        </w:rPr>
        <w:t xml:space="preserve">iMR </w:t>
      </w:r>
      <w:r w:rsidR="000D36F2">
        <w:rPr>
          <w:rFonts w:eastAsiaTheme="minorEastAsia"/>
        </w:rPr>
        <w:t xml:space="preserve">is the centroid of </w:t>
      </w:r>
      <w:r w:rsidR="009E06A3">
        <w:rPr>
          <w:rFonts w:eastAsiaTheme="minorEastAsia"/>
        </w:rPr>
        <w:t>the</w:t>
      </w:r>
      <w:r w:rsidR="005B6F2F">
        <w:rPr>
          <w:rFonts w:eastAsiaTheme="minorEastAsia"/>
        </w:rPr>
        <w:t xml:space="preserve"> </w:t>
      </w:r>
      <w:r w:rsidR="000D36F2">
        <w:rPr>
          <w:rFonts w:eastAsiaTheme="minorEastAsia"/>
        </w:rPr>
        <w:t xml:space="preserve">ellipse </w:t>
      </w:r>
      <w:r w:rsidR="000D36F2">
        <w:rPr>
          <w:rFonts w:eastAsiaTheme="minorEastAsia"/>
          <w:i/>
          <w:iCs/>
        </w:rPr>
        <w:t>i</w:t>
      </w:r>
      <w:r w:rsidR="000D36F2">
        <w:rPr>
          <w:rFonts w:eastAsiaTheme="minorEastAsia"/>
        </w:rPr>
        <w:t xml:space="preserve"> identified in </w:t>
      </w:r>
      <w:r w:rsidR="005B6F2F">
        <w:rPr>
          <w:rFonts w:eastAsiaTheme="minorEastAsia"/>
        </w:rPr>
        <w:t xml:space="preserve">the </w:t>
      </w:r>
      <w:r w:rsidR="000D36F2">
        <w:rPr>
          <w:rFonts w:eastAsiaTheme="minorEastAsia"/>
        </w:rPr>
        <w:t>MR image</w:t>
      </w:r>
      <w:r w:rsidR="00210280">
        <w:rPr>
          <w:rFonts w:eastAsiaTheme="minorEastAsia"/>
        </w:rPr>
        <w:t xml:space="preserve"> </w:t>
      </w:r>
      <w:sdt>
        <w:sdtPr>
          <w:rPr>
            <w:rFonts w:eastAsiaTheme="minorEastAsia"/>
          </w:rPr>
          <w:alias w:val="Don't edit this field"/>
          <w:tag w:val="CitaviPlaceholder#3dd179b5-6259-428f-8b6f-d4ccf55dc937"/>
          <w:id w:val="1078706476"/>
          <w:placeholder>
            <w:docPart w:val="DefaultPlaceholder_-1854013440"/>
          </w:placeholder>
        </w:sdtPr>
        <w:sdtContent>
          <w:r w:rsidR="00210280">
            <w:rPr>
              <w:rFonts w:eastAsiaTheme="minorEastAsia"/>
            </w:rPr>
            <w:fldChar w:fldCharType="begin"/>
          </w:r>
          <w:r w:rsidR="00B8294D">
            <w:rPr>
              <w:rFonts w:eastAsiaTheme="minorEastAsia"/>
            </w:rPr>
            <w:instrText>ADDIN CitaviPlaceholder{eyIkaWQiOiIxIiwiRW50cmllcyI6W3siJGlkIjoiMiIsIklkIjoiMmM5ZTE2YmEtNTAzYi00NDBjLThlZGItMjk0Yzg0NzY0MmJi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xNl0ifV19LCJUYWciOiJDaXRhdmlQbGFjZWhvbGRlciMzZGQxNzliNS02MjU5LTQyOGYtOGI2Zi1kNGNjZjU1ZGM5MzciLCJUZXh0IjoiWzE2XSIsIldBSVZlcnNpb24iOiI2LjEuMC4wIn0=}</w:instrText>
          </w:r>
          <w:r w:rsidR="00210280">
            <w:rPr>
              <w:rFonts w:eastAsiaTheme="minorEastAsia"/>
            </w:rPr>
            <w:fldChar w:fldCharType="separate"/>
          </w:r>
          <w:r w:rsidR="000E712B">
            <w:rPr>
              <w:rFonts w:eastAsiaTheme="minorEastAsia"/>
            </w:rPr>
            <w:t>[16]</w:t>
          </w:r>
          <w:r w:rsidR="00210280">
            <w:rPr>
              <w:rFonts w:eastAsiaTheme="minorEastAsia"/>
            </w:rPr>
            <w:fldChar w:fldCharType="end"/>
          </w:r>
        </w:sdtContent>
      </w:sdt>
      <w:r w:rsidR="000D36F2">
        <w:rPr>
          <w:rFonts w:eastAsiaTheme="minorEastAsia"/>
        </w:rPr>
        <w:t>.</w:t>
      </w:r>
    </w:p>
    <w:p w:rsidR="00EF1DAA" w:rsidRDefault="00EF1DAA" w:rsidP="00D31B09"/>
    <w:p w:rsidR="001E6535" w:rsidRPr="009315F2" w:rsidRDefault="00111AEB" w:rsidP="00547440">
      <w:pPr>
        <w:pStyle w:val="Caption"/>
        <w:ind w:left="720" w:firstLine="720"/>
        <w:rPr>
          <w:rFonts w:eastAsiaTheme="minorEastAsia"/>
        </w:rPr>
      </w:p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 xml:space="preserve">2f </m:t>
                </m:r>
              </m:sub>
            </m:sSub>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4f</m:t>
                </m:r>
              </m:sub>
            </m:sSub>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6f</m:t>
                </m:r>
              </m:sub>
            </m:sSub>
          </m:e>
        </m:d>
      </m:oMath>
      <w:r w:rsidR="00143982">
        <w:rPr>
          <w:rFonts w:eastAsiaTheme="minorEastAsia"/>
        </w:rPr>
        <w:t xml:space="preserve"> =</w:t>
      </w:r>
      <w:r w:rsidR="009315F2">
        <w:rPr>
          <w:rFonts w:eastAsiaTheme="minorEastAsia"/>
        </w:rPr>
        <w:t xml:space="preserve"> </w:t>
      </w:r>
      <w:r w:rsidR="00143982">
        <w:t xml:space="preserve"> </w:t>
      </w:r>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x</m:t>
                    </m:r>
                  </m:sub>
                </m:sSub>
                <m:d>
                  <m:dPr>
                    <m:begChr m:val="{"/>
                    <m:endChr m:val="}"/>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 xml:space="preserve">4 </m:t>
                        </m:r>
                      </m:sub>
                    </m:sSub>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e>
                </m:d>
              </m:e>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y</m:t>
                    </m:r>
                  </m:sub>
                </m:sSub>
                <m: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2</m:t>
                        </m:r>
                      </m:sub>
                    </m:sSub>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6</m:t>
                        </m:r>
                      </m:sub>
                    </m:sSub>
                  </m:e>
                </m:d>
                <m:ctrlPr>
                  <w:rPr>
                    <w:rFonts w:ascii="Cambria Math" w:eastAsia="Cambria Math" w:hAnsi="Cambria Math" w:cs="Cambria Math"/>
                  </w:rPr>
                </m:ctrlPr>
              </m:e>
              <m:e>
                <m:sSub>
                  <m:sSubPr>
                    <m:ctrlPr>
                      <w:rPr>
                        <w:rFonts w:ascii="Cambria Math" w:eastAsia="Cambria Math" w:hAnsi="Cambria Math" w:cs="Cambria Math"/>
                      </w:rPr>
                    </m:ctrlPr>
                  </m:sSubPr>
                  <m:e>
                    <m:r>
                      <m:rPr>
                        <m:sty m:val="p"/>
                      </m:rPr>
                      <w:rPr>
                        <w:rFonts w:ascii="Cambria Math" w:eastAsia="Cambria Math" w:hAnsi="Cambria Math" w:cs="Cambria Math"/>
                      </w:rPr>
                      <m:t>l</m:t>
                    </m:r>
                  </m:e>
                  <m:sub>
                    <m:r>
                      <m:rPr>
                        <m:sty m:val="p"/>
                      </m:rPr>
                      <w:rPr>
                        <w:rFonts w:ascii="Cambria Math" w:eastAsia="Cambria Math" w:hAnsi="Cambria Math" w:cs="Cambria Math"/>
                      </w:rPr>
                      <m:t>z</m:t>
                    </m:r>
                  </m:sub>
                </m:sSub>
                <m:d>
                  <m:dPr>
                    <m:begChr m:val="{"/>
                    <m:endChr m:val="}"/>
                    <m:ctrlPr>
                      <w:rPr>
                        <w:rFonts w:ascii="Cambria Math" w:eastAsia="Cambria Math" w:hAnsi="Cambria Math" w:cs="Cambria Math"/>
                      </w:rPr>
                    </m:ctrlPr>
                  </m:dPr>
                  <m:e>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m:rPr>
                            <m:sty m:val="p"/>
                          </m:rPr>
                          <w:rPr>
                            <w:rFonts w:ascii="Cambria Math" w:eastAsia="Cambria Math" w:hAnsi="Cambria Math" w:cs="Cambria Math"/>
                          </w:rPr>
                          <m:t>f</m:t>
                        </m:r>
                      </m:e>
                      <m:sub>
                        <m:r>
                          <w:rPr>
                            <w:rFonts w:ascii="Cambria Math" w:eastAsia="Cambria Math" w:hAnsi="Cambria Math" w:cs="Cambria Math"/>
                          </w:rPr>
                          <m:t>2</m:t>
                        </m:r>
                      </m:sub>
                    </m:sSub>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m:rPr>
                            <m:sty m:val="p"/>
                          </m:rPr>
                          <w:rPr>
                            <w:rFonts w:ascii="Cambria Math" w:eastAsia="Cambria Math" w:hAnsi="Cambria Math" w:cs="Cambria Math"/>
                          </w:rPr>
                          <m:t>f</m:t>
                        </m:r>
                      </m:e>
                      <m:sub>
                        <m:r>
                          <w:rPr>
                            <w:rFonts w:ascii="Cambria Math" w:eastAsia="Cambria Math" w:hAnsi="Cambria Math" w:cs="Cambria Math"/>
                          </w:rPr>
                          <m:t>4</m:t>
                        </m:r>
                      </m:sub>
                    </m:sSub>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m:rPr>
                            <m:sty m:val="p"/>
                          </m:rPr>
                          <w:rPr>
                            <w:rFonts w:ascii="Cambria Math" w:eastAsia="Cambria Math" w:hAnsi="Cambria Math" w:cs="Cambria Math"/>
                          </w:rPr>
                          <m:t>f</m:t>
                        </m:r>
                      </m:e>
                      <m:sub>
                        <m:r>
                          <w:rPr>
                            <w:rFonts w:ascii="Cambria Math" w:eastAsia="Cambria Math" w:hAnsi="Cambria Math" w:cs="Cambria Math"/>
                          </w:rPr>
                          <m:t>6</m:t>
                        </m:r>
                      </m:sub>
                    </m:sSub>
                  </m:e>
                </m:d>
              </m:e>
            </m:eqArr>
          </m:e>
        </m:d>
      </m:oMath>
      <w:r w:rsidR="009315F2">
        <w:rPr>
          <w:rFonts w:eastAsiaTheme="minorEastAsia"/>
        </w:rPr>
        <w:tab/>
      </w:r>
      <w:r w:rsidR="00CE6679" w:rsidRPr="00CE6679">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20</w:t>
      </w:r>
      <w:r w:rsidR="004B2E70">
        <w:rPr>
          <w:rFonts w:eastAsiaTheme="minorEastAsia"/>
          <w:i w:val="0"/>
          <w:iCs w:val="0"/>
        </w:rPr>
        <w:fldChar w:fldCharType="end"/>
      </w:r>
      <w:r w:rsidR="00CE6679" w:rsidRPr="00CE6679">
        <w:rPr>
          <w:rFonts w:eastAsiaTheme="minorEastAsia"/>
          <w:i w:val="0"/>
          <w:iCs w:val="0"/>
        </w:rPr>
        <w:t>)</w:t>
      </w:r>
    </w:p>
    <w:p w:rsidR="001E6535" w:rsidRDefault="001E6535" w:rsidP="00D31B09"/>
    <w:p w:rsidR="001A072C" w:rsidRDefault="00111AEB" w:rsidP="00547440">
      <w:pPr>
        <w:pStyle w:val="Caption"/>
        <w:ind w:left="2880" w:firstLine="720"/>
        <w:rPr>
          <w:rFonts w:eastAsiaTheme="minorEastAsia"/>
        </w:rPr>
      </w:pP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i</m:t>
            </m:r>
          </m:sub>
        </m:sSub>
        <m: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Cs w:val="0"/>
                      </w:rPr>
                    </m:ctrlPr>
                  </m:sSubPr>
                  <m:e>
                    <m:r>
                      <w:rPr>
                        <w:rFonts w:ascii="Cambria Math" w:hAnsi="Cambria Math"/>
                      </w:rPr>
                      <m:t>p</m:t>
                    </m:r>
                  </m:e>
                  <m:sub>
                    <m:r>
                      <w:rPr>
                        <w:rFonts w:ascii="Cambria Math" w:hAnsi="Cambria Math"/>
                      </w:rPr>
                      <m:t>(</m:t>
                    </m:r>
                    <m:r>
                      <m:rPr>
                        <m:sty m:val="p"/>
                      </m:rPr>
                      <w:rPr>
                        <w:rFonts w:ascii="Cambria Math" w:hAnsi="Cambria Math"/>
                      </w:rPr>
                      <m:t>i</m:t>
                    </m:r>
                    <m:r>
                      <w:rPr>
                        <w:rFonts w:ascii="Cambria Math" w:hAnsi="Cambria Math"/>
                      </w:rPr>
                      <m:t>+1)</m:t>
                    </m:r>
                    <m:r>
                      <m:rPr>
                        <m:sty m:val="p"/>
                      </m:rPr>
                      <w:rPr>
                        <w:rFonts w:ascii="Cambria Math" w:hAnsi="Cambria Math"/>
                      </w:rPr>
                      <m:t>MR</m:t>
                    </m:r>
                  </m:sub>
                </m:sSub>
                <m:r>
                  <w:rPr>
                    <w:rFonts w:ascii="Cambria Math" w:hAnsi="Cambria Math"/>
                  </w:rPr>
                  <m:t>-</m:t>
                </m:r>
                <m:sSub>
                  <m:sSubPr>
                    <m:ctrlPr>
                      <w:rPr>
                        <w:rFonts w:ascii="Cambria Math" w:hAnsi="Cambria Math"/>
                        <w:iCs w:val="0"/>
                      </w:rPr>
                    </m:ctrlPr>
                  </m:sSubPr>
                  <m:e>
                    <m:r>
                      <w:rPr>
                        <w:rFonts w:ascii="Cambria Math" w:hAnsi="Cambria Math"/>
                      </w:rPr>
                      <m:t>p</m:t>
                    </m:r>
                  </m:e>
                  <m:sub>
                    <m:r>
                      <m:rPr>
                        <m:sty m:val="p"/>
                      </m:rP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m:t>
                    </m:r>
                    <m:r>
                      <m:rPr>
                        <m:sty m:val="p"/>
                      </m:rPr>
                      <w:rPr>
                        <w:rFonts w:ascii="Cambria Math" w:hAnsi="Cambria Math"/>
                      </w:rPr>
                      <m:t>i</m:t>
                    </m:r>
                    <m:r>
                      <w:rPr>
                        <w:rFonts w:ascii="Cambria Math" w:hAnsi="Cambria Math"/>
                      </w:rPr>
                      <m:t>+1)</m:t>
                    </m:r>
                    <m:r>
                      <m:rPr>
                        <m:sty m:val="p"/>
                      </m:rPr>
                      <w:rPr>
                        <w:rFonts w:ascii="Cambria Math" w:hAnsi="Cambria Math"/>
                      </w:rPr>
                      <m:t>MR</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m:t>
                    </m:r>
                    <m:r>
                      <m:rPr>
                        <m:sty m:val="p"/>
                      </m:rPr>
                      <w:rPr>
                        <w:rFonts w:ascii="Cambria Math" w:hAnsi="Cambria Math"/>
                      </w:rPr>
                      <m:t>i</m:t>
                    </m:r>
                    <m:r>
                      <w:rPr>
                        <w:rFonts w:ascii="Cambria Math" w:hAnsi="Cambria Math"/>
                      </w:rPr>
                      <m:t>-1)</m:t>
                    </m:r>
                    <m:r>
                      <m:rPr>
                        <m:sty m:val="p"/>
                      </m:rPr>
                      <w:rPr>
                        <w:rFonts w:ascii="Cambria Math" w:hAnsi="Cambria Math"/>
                      </w:rPr>
                      <m:t>MR</m:t>
                    </m:r>
                  </m:sub>
                </m:sSub>
              </m:e>
            </m:d>
          </m:den>
        </m:f>
      </m:oMath>
      <w:r w:rsidR="009315F2">
        <w:rPr>
          <w:rFonts w:eastAsiaTheme="minorEastAsia"/>
        </w:rPr>
        <w:tab/>
      </w:r>
      <w:r w:rsidR="009315F2">
        <w:rPr>
          <w:rFonts w:eastAsiaTheme="minorEastAsia"/>
        </w:rPr>
        <w:tab/>
      </w:r>
      <w:r w:rsidR="009315F2" w:rsidRPr="00CE6679">
        <w:rPr>
          <w:rFonts w:eastAsiaTheme="minorEastAsia"/>
          <w:i w:val="0"/>
          <w:iCs w:val="0"/>
        </w:rPr>
        <w:tab/>
      </w:r>
      <w:r w:rsidR="00CE6679" w:rsidRPr="00CE6679">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21</w:t>
      </w:r>
      <w:r w:rsidR="004B2E70">
        <w:rPr>
          <w:rFonts w:eastAsiaTheme="minorEastAsia"/>
          <w:i w:val="0"/>
          <w:iCs w:val="0"/>
        </w:rPr>
        <w:fldChar w:fldCharType="end"/>
      </w:r>
      <w:r w:rsidR="00CE6679" w:rsidRPr="00CE6679">
        <w:rPr>
          <w:rFonts w:eastAsiaTheme="minorEastAsia"/>
          <w:i w:val="0"/>
          <w:iCs w:val="0"/>
        </w:rPr>
        <w:t>)</w:t>
      </w:r>
      <w:r w:rsidR="009315F2" w:rsidRPr="00CE6679">
        <w:rPr>
          <w:rFonts w:eastAsiaTheme="minorEastAsia"/>
          <w:i w:val="0"/>
          <w:iCs w:val="0"/>
        </w:rPr>
        <w:tab/>
      </w:r>
    </w:p>
    <w:p w:rsidR="00817885" w:rsidRPr="00E27F7B" w:rsidRDefault="00817885" w:rsidP="00714606">
      <w:pPr>
        <w:ind w:left="2880" w:firstLine="720"/>
      </w:pPr>
    </w:p>
    <w:p w:rsidR="0042658E" w:rsidRPr="00D845B1" w:rsidRDefault="00E95342" w:rsidP="00D845B1">
      <w:pPr>
        <w:pStyle w:val="Heading4"/>
      </w:pPr>
      <w:bookmarkStart w:id="219" w:name="_Ref523908509"/>
      <w:bookmarkStart w:id="220" w:name="_Toc525470023"/>
      <w:r w:rsidRPr="00D845B1">
        <w:t xml:space="preserve">Angle </w:t>
      </w:r>
      <w:r w:rsidR="0028499F" w:rsidRPr="00D845B1">
        <w:t>c</w:t>
      </w:r>
      <w:r w:rsidRPr="00D845B1">
        <w:t xml:space="preserve">alculation </w:t>
      </w:r>
      <w:r w:rsidR="005D75FE" w:rsidRPr="00D845B1">
        <w:t>of the MR</w:t>
      </w:r>
      <w:r w:rsidR="00E02276" w:rsidRPr="00D845B1">
        <w:t>-</w:t>
      </w:r>
      <w:r w:rsidR="0028499F" w:rsidRPr="00D845B1">
        <w:t>i</w:t>
      </w:r>
      <w:r w:rsidR="005D75FE" w:rsidRPr="00D845B1">
        <w:t xml:space="preserve">mage </w:t>
      </w:r>
      <w:r w:rsidR="0028499F" w:rsidRPr="00D845B1">
        <w:t>p</w:t>
      </w:r>
      <w:r w:rsidR="005D75FE" w:rsidRPr="00D845B1">
        <w:t xml:space="preserve">lane and </w:t>
      </w:r>
      <w:r w:rsidR="00E02276" w:rsidRPr="00D845B1">
        <w:t xml:space="preserve">the </w:t>
      </w:r>
      <w:r w:rsidR="005D75FE" w:rsidRPr="00D845B1">
        <w:t>Z-</w:t>
      </w:r>
      <w:r w:rsidR="00CA6505" w:rsidRPr="00D845B1">
        <w:t>frame marker</w:t>
      </w:r>
      <w:bookmarkEnd w:id="219"/>
      <w:bookmarkEnd w:id="220"/>
    </w:p>
    <w:p w:rsidR="00F956C5" w:rsidRDefault="00EA1E92" w:rsidP="007D5E54">
      <w:r w:rsidRPr="00EA1E92">
        <w:t>In this stage, the angle between</w:t>
      </w:r>
      <w:r w:rsidR="00AA41F3">
        <w:t xml:space="preserve"> the</w:t>
      </w:r>
      <w:r w:rsidRPr="00EA1E92">
        <w:t xml:space="preserve"> MR</w:t>
      </w:r>
      <w:r w:rsidR="00C16557">
        <w:t>-</w:t>
      </w:r>
      <w:r w:rsidRPr="00EA1E92">
        <w:t>image plane and</w:t>
      </w:r>
      <w:r w:rsidR="002E1531">
        <w:t xml:space="preserve"> the</w:t>
      </w:r>
      <w:r w:rsidR="00AA41F3">
        <w:t xml:space="preserve"> Z-</w:t>
      </w:r>
      <w:r w:rsidR="00AA66EE">
        <w:t xml:space="preserve">frame </w:t>
      </w:r>
      <w:r w:rsidRPr="00C16557">
        <w:t xml:space="preserve">marker </w:t>
      </w:r>
      <w:r w:rsidR="00061C9C" w:rsidRPr="00C16557">
        <w:t>is</w:t>
      </w:r>
      <w:r w:rsidRPr="00C16557">
        <w:t xml:space="preserve"> </w:t>
      </w:r>
      <w:r w:rsidR="008B7958" w:rsidRPr="00C16557">
        <w:t>calculated</w:t>
      </w:r>
      <w:r w:rsidRPr="00C16557">
        <w:t xml:space="preserve"> to</w:t>
      </w:r>
      <w:r w:rsidR="00C16557">
        <w:t xml:space="preserve"> identify the alignment of the marker which</w:t>
      </w:r>
      <w:r w:rsidRPr="00C16557">
        <w:t xml:space="preserve"> confirm t</w:t>
      </w:r>
      <w:r w:rsidR="001C04BF" w:rsidRPr="00C16557">
        <w:t>he parallelization of the marker</w:t>
      </w:r>
      <w:r w:rsidR="00AA66EE" w:rsidRPr="00C16557">
        <w:t xml:space="preserve"> to the image plane</w:t>
      </w:r>
      <w:r w:rsidRPr="00EA1E92">
        <w:t>.</w:t>
      </w:r>
      <w:r w:rsidR="00061C9C">
        <w:t xml:space="preserve"> </w:t>
      </w:r>
      <w:r w:rsidR="00F956C5">
        <w:t xml:space="preserve">When the MRI plane and the </w:t>
      </w:r>
      <w:r w:rsidR="001C04BF">
        <w:t>Z-</w:t>
      </w:r>
      <w:r w:rsidR="00AA66EE">
        <w:t xml:space="preserve">frame </w:t>
      </w:r>
      <w:r w:rsidR="00F956C5">
        <w:t xml:space="preserve">marker plane intersect, an angle between them is formed that can be calculated by the use of </w:t>
      </w:r>
      <w:r w:rsidR="003923A6">
        <w:t xml:space="preserve">the </w:t>
      </w:r>
      <w:r w:rsidR="00F956C5">
        <w:t>normal vectors of the given planes</w:t>
      </w:r>
      <w:r w:rsidR="00561D8A">
        <w:t xml:space="preserve"> according to </w:t>
      </w:r>
      <w:r w:rsidR="00C16557">
        <w:t>e</w:t>
      </w:r>
      <w:r w:rsidR="00561D8A">
        <w:t>quation</w:t>
      </w:r>
      <w:r w:rsidR="00F032A7">
        <w:t xml:space="preserve"> 3.2</w:t>
      </w:r>
      <w:r w:rsidR="007D5E54">
        <w:t>2</w:t>
      </w:r>
      <w:r w:rsidR="00F956C5">
        <w:t>. The equations of two intersecting planes</w:t>
      </w:r>
      <w:r w:rsidR="00E117C3">
        <w:t xml:space="preserve"> and</w:t>
      </w:r>
      <w:r w:rsidR="007F1BB8">
        <w:t xml:space="preserve"> their</w:t>
      </w:r>
      <w:r w:rsidR="00E117C3">
        <w:t xml:space="preserve"> normal vectors </w:t>
      </w:r>
      <w:r w:rsidR="003358DE">
        <w:t xml:space="preserve">are given </w:t>
      </w:r>
      <w:r w:rsidR="00684495">
        <w:t xml:space="preserve">in </w:t>
      </w:r>
      <w:r w:rsidR="008A7081">
        <w:t>E</w:t>
      </w:r>
      <w:r w:rsidR="00684495">
        <w:t>quations 3.2</w:t>
      </w:r>
      <w:r w:rsidR="007D5E54">
        <w:t>3</w:t>
      </w:r>
      <w:r w:rsidR="00E117C3">
        <w:t xml:space="preserve"> and </w:t>
      </w:r>
      <w:r w:rsidR="00684495">
        <w:t>3.</w:t>
      </w:r>
      <w:r w:rsidR="00E117C3">
        <w:t>2</w:t>
      </w:r>
      <w:r w:rsidR="007D5E54">
        <w:t>4</w:t>
      </w:r>
      <w:r w:rsidR="00173BAE">
        <w:t xml:space="preserve"> </w:t>
      </w:r>
      <w:sdt>
        <w:sdtPr>
          <w:alias w:val="Don't edit this field"/>
          <w:tag w:val="CitaviPlaceholder#9cfd916f-a1ed-4182-8de4-5318678962a3"/>
          <w:id w:val="-1410069257"/>
          <w:placeholder>
            <w:docPart w:val="DefaultPlaceholder_-1854013440"/>
          </w:placeholder>
        </w:sdtPr>
        <w:sdtContent>
          <w:r w:rsidR="00173BAE">
            <w:fldChar w:fldCharType="begin"/>
          </w:r>
          <w:r w:rsidR="00B8294D">
            <w:instrText>ADDIN CitaviPlaceholder{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ldIn1dfSwiVGFnIjoiQ2l0YXZpUGxhY2Vob2xkZXIjOWNmZDkxNmYtYTFlZC00MTgyLThkZTQtNTMxODY3ODk2MmEzIiwiVGV4dCI6Ils0OV0iLCJXQUlWZXJzaW9uIjoiNi4xLjAuMCJ9}</w:instrText>
          </w:r>
          <w:r w:rsidR="00173BAE">
            <w:fldChar w:fldCharType="separate"/>
          </w:r>
          <w:r w:rsidR="000E712B">
            <w:t>[49]</w:t>
          </w:r>
          <w:r w:rsidR="00173BAE">
            <w:fldChar w:fldCharType="end"/>
          </w:r>
        </w:sdtContent>
      </w:sdt>
      <w:r w:rsidR="00F956C5">
        <w:t>:</w:t>
      </w:r>
      <w:r w:rsidR="008D726F">
        <w:t xml:space="preserve"> </w:t>
      </w:r>
    </w:p>
    <w:p w:rsidR="00AA66EE" w:rsidRDefault="00AA66EE" w:rsidP="00AA66EE">
      <w:pPr>
        <w:rPr>
          <w:rFonts w:eastAsiaTheme="minorEastAsia"/>
          <w:bdr w:val="none" w:sz="0" w:space="0" w:color="auto" w:frame="1"/>
          <w:shd w:val="clear" w:color="auto" w:fill="FFFFFF"/>
        </w:rPr>
      </w:pPr>
    </w:p>
    <w:p w:rsidR="00AA66EE" w:rsidRPr="00DC7D0E" w:rsidRDefault="00111AEB" w:rsidP="00DB3048">
      <w:pPr>
        <w:pStyle w:val="Caption"/>
        <w:ind w:left="2880" w:firstLine="720"/>
        <w:rPr>
          <w:rFonts w:eastAsiaTheme="minorEastAsia"/>
          <w:sz w:val="28"/>
          <w:szCs w:val="28"/>
          <w:bdr w:val="none" w:sz="0" w:space="0" w:color="auto" w:frame="1"/>
          <w:shd w:val="clear" w:color="auto" w:fill="FFFFFF"/>
        </w:rPr>
      </w:pPr>
      <m:oMath>
        <m:func>
          <m:funcPr>
            <m:ctrlPr>
              <w:rPr>
                <w:rFonts w:ascii="Cambria Math" w:hAnsi="Cambria Math"/>
                <w:bdr w:val="none" w:sz="0" w:space="0" w:color="auto" w:frame="1"/>
                <w:shd w:val="clear" w:color="auto" w:fill="FFFFFF"/>
              </w:rPr>
            </m:ctrlPr>
          </m:funcPr>
          <m:fName>
            <m:r>
              <w:rPr>
                <w:rFonts w:ascii="Cambria Math" w:hAnsi="Cambria Math"/>
                <w:bdr w:val="none" w:sz="0" w:space="0" w:color="auto" w:frame="1"/>
                <w:shd w:val="clear" w:color="auto" w:fill="FFFFFF"/>
              </w:rPr>
              <m:t>cos</m:t>
            </m:r>
          </m:fName>
          <m:e>
            <m:r>
              <m:rPr>
                <m:sty m:val="p"/>
              </m:rPr>
              <w:rPr>
                <w:rFonts w:ascii="Cambria Math" w:hAnsi="Cambria Math"/>
                <w:bdr w:val="none" w:sz="0" w:space="0" w:color="auto" w:frame="1"/>
                <w:shd w:val="clear" w:color="auto" w:fill="FFFFFF"/>
              </w:rPr>
              <m:t>α</m:t>
            </m:r>
            <m:r>
              <w:rPr>
                <w:rFonts w:ascii="Cambria Math" w:hAnsi="Cambria Math"/>
                <w:bdr w:val="none" w:sz="0" w:space="0" w:color="auto" w:frame="1"/>
                <w:shd w:val="clear" w:color="auto" w:fill="FFFFFF"/>
              </w:rPr>
              <m:t>=</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m:rPr>
                            <m:sty m:val="p"/>
                          </m:rP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m:rPr>
                            <m:sty m:val="p"/>
                          </m:rP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m:rPr>
                        <m:sty m:val="p"/>
                      </m:rP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m:rPr>
                        <m:sty m:val="p"/>
                      </m:rP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den>
        </m:f>
      </m:oMath>
      <w:r w:rsidR="00DB3048">
        <w:rPr>
          <w:rFonts w:eastAsiaTheme="minorEastAsia"/>
          <w:bdr w:val="none" w:sz="0" w:space="0" w:color="auto" w:frame="1"/>
          <w:shd w:val="clear" w:color="auto" w:fill="FFFFFF"/>
        </w:rPr>
        <w:t xml:space="preserve"> </w:t>
      </w:r>
      <w:r w:rsidR="00DB3048">
        <w:rPr>
          <w:rFonts w:eastAsiaTheme="minorEastAsia"/>
          <w:bdr w:val="none" w:sz="0" w:space="0" w:color="auto" w:frame="1"/>
          <w:shd w:val="clear" w:color="auto" w:fill="FFFFFF"/>
        </w:rPr>
        <w:tab/>
      </w:r>
      <w:r w:rsidR="00DB3048">
        <w:rPr>
          <w:rFonts w:eastAsiaTheme="minorEastAsia"/>
          <w:bdr w:val="none" w:sz="0" w:space="0" w:color="auto" w:frame="1"/>
          <w:shd w:val="clear" w:color="auto" w:fill="FFFFFF"/>
        </w:rPr>
        <w:tab/>
      </w:r>
      <w:r w:rsidR="00DB3048">
        <w:rPr>
          <w:rFonts w:eastAsiaTheme="minorEastAsia"/>
          <w:bdr w:val="none" w:sz="0" w:space="0" w:color="auto" w:frame="1"/>
          <w:shd w:val="clear" w:color="auto" w:fill="FFFFFF"/>
        </w:rPr>
        <w:tab/>
      </w:r>
      <w:r w:rsidR="00AA66EE">
        <w:rPr>
          <w:rFonts w:eastAsiaTheme="minorEastAsia"/>
          <w:bdr w:val="none" w:sz="0" w:space="0" w:color="auto" w:frame="1"/>
          <w:shd w:val="clear" w:color="auto" w:fill="FFFFFF"/>
        </w:rPr>
        <w:tab/>
      </w:r>
      <w:r w:rsidR="00AA66EE" w:rsidRPr="00DB3048">
        <w:rPr>
          <w:rFonts w:eastAsiaTheme="minorEastAsia"/>
          <w:i w:val="0"/>
          <w:iCs w:val="0"/>
          <w:bdr w:val="none" w:sz="0" w:space="0" w:color="auto" w:frame="1"/>
          <w:shd w:val="clear" w:color="auto" w:fill="FFFFFF"/>
        </w:rPr>
        <w:t>(</w:t>
      </w:r>
      <w:r w:rsidR="004B2E70">
        <w:rPr>
          <w:rFonts w:eastAsiaTheme="minorEastAsia"/>
          <w:i w:val="0"/>
          <w:iCs w:val="0"/>
          <w:bdr w:val="none" w:sz="0" w:space="0" w:color="auto" w:frame="1"/>
          <w:shd w:val="clear" w:color="auto" w:fill="FFFFFF"/>
        </w:rPr>
        <w:fldChar w:fldCharType="begin"/>
      </w:r>
      <w:r w:rsidR="004B2E70">
        <w:rPr>
          <w:rFonts w:eastAsiaTheme="minorEastAsia"/>
          <w:i w:val="0"/>
          <w:iCs w:val="0"/>
          <w:bdr w:val="none" w:sz="0" w:space="0" w:color="auto" w:frame="1"/>
          <w:shd w:val="clear" w:color="auto" w:fill="FFFFFF"/>
        </w:rPr>
        <w:instrText xml:space="preserve"> STYLEREF 1 \s </w:instrText>
      </w:r>
      <w:r w:rsidR="004B2E70">
        <w:rPr>
          <w:rFonts w:eastAsiaTheme="minorEastAsia"/>
          <w:i w:val="0"/>
          <w:iCs w:val="0"/>
          <w:bdr w:val="none" w:sz="0" w:space="0" w:color="auto" w:frame="1"/>
          <w:shd w:val="clear" w:color="auto" w:fill="FFFFFF"/>
        </w:rPr>
        <w:fldChar w:fldCharType="separate"/>
      </w:r>
      <w:r w:rsidR="004B2E70">
        <w:rPr>
          <w:rFonts w:eastAsiaTheme="minorEastAsia"/>
          <w:i w:val="0"/>
          <w:iCs w:val="0"/>
          <w:bdr w:val="none" w:sz="0" w:space="0" w:color="auto" w:frame="1"/>
          <w:shd w:val="clear" w:color="auto" w:fill="FFFFFF"/>
          <w:cs/>
        </w:rPr>
        <w:t>‎</w:t>
      </w:r>
      <w:r w:rsidR="004B2E70">
        <w:rPr>
          <w:rFonts w:eastAsiaTheme="minorEastAsia"/>
          <w:i w:val="0"/>
          <w:iCs w:val="0"/>
          <w:bdr w:val="none" w:sz="0" w:space="0" w:color="auto" w:frame="1"/>
          <w:shd w:val="clear" w:color="auto" w:fill="FFFFFF"/>
        </w:rPr>
        <w:t>3</w:t>
      </w:r>
      <w:r w:rsidR="004B2E70">
        <w:rPr>
          <w:rFonts w:eastAsiaTheme="minorEastAsia"/>
          <w:i w:val="0"/>
          <w:iCs w:val="0"/>
          <w:bdr w:val="none" w:sz="0" w:space="0" w:color="auto" w:frame="1"/>
          <w:shd w:val="clear" w:color="auto" w:fill="FFFFFF"/>
        </w:rPr>
        <w:fldChar w:fldCharType="end"/>
      </w:r>
      <w:r w:rsidR="004B2E70">
        <w:rPr>
          <w:rFonts w:eastAsiaTheme="minorEastAsia"/>
          <w:i w:val="0"/>
          <w:iCs w:val="0"/>
          <w:bdr w:val="none" w:sz="0" w:space="0" w:color="auto" w:frame="1"/>
          <w:shd w:val="clear" w:color="auto" w:fill="FFFFFF"/>
        </w:rPr>
        <w:t>.</w:t>
      </w:r>
      <w:r w:rsidR="004B2E70">
        <w:rPr>
          <w:rFonts w:eastAsiaTheme="minorEastAsia"/>
          <w:i w:val="0"/>
          <w:iCs w:val="0"/>
          <w:bdr w:val="none" w:sz="0" w:space="0" w:color="auto" w:frame="1"/>
          <w:shd w:val="clear" w:color="auto" w:fill="FFFFFF"/>
        </w:rPr>
        <w:fldChar w:fldCharType="begin"/>
      </w:r>
      <w:r w:rsidR="004B2E70">
        <w:rPr>
          <w:rFonts w:eastAsiaTheme="minorEastAsia"/>
          <w:i w:val="0"/>
          <w:iCs w:val="0"/>
          <w:bdr w:val="none" w:sz="0" w:space="0" w:color="auto" w:frame="1"/>
          <w:shd w:val="clear" w:color="auto" w:fill="FFFFFF"/>
        </w:rPr>
        <w:instrText xml:space="preserve"> SEQ Equation \* ARABIC \s 1 </w:instrText>
      </w:r>
      <w:r w:rsidR="004B2E70">
        <w:rPr>
          <w:rFonts w:eastAsiaTheme="minorEastAsia"/>
          <w:i w:val="0"/>
          <w:iCs w:val="0"/>
          <w:bdr w:val="none" w:sz="0" w:space="0" w:color="auto" w:frame="1"/>
          <w:shd w:val="clear" w:color="auto" w:fill="FFFFFF"/>
        </w:rPr>
        <w:fldChar w:fldCharType="separate"/>
      </w:r>
      <w:r w:rsidR="004B2E70">
        <w:rPr>
          <w:rFonts w:eastAsiaTheme="minorEastAsia"/>
          <w:i w:val="0"/>
          <w:iCs w:val="0"/>
          <w:bdr w:val="none" w:sz="0" w:space="0" w:color="auto" w:frame="1"/>
          <w:shd w:val="clear" w:color="auto" w:fill="FFFFFF"/>
        </w:rPr>
        <w:t>22</w:t>
      </w:r>
      <w:r w:rsidR="004B2E70">
        <w:rPr>
          <w:rFonts w:eastAsiaTheme="minorEastAsia"/>
          <w:i w:val="0"/>
          <w:iCs w:val="0"/>
          <w:bdr w:val="none" w:sz="0" w:space="0" w:color="auto" w:frame="1"/>
          <w:shd w:val="clear" w:color="auto" w:fill="FFFFFF"/>
        </w:rPr>
        <w:fldChar w:fldCharType="end"/>
      </w:r>
      <w:r w:rsidR="00DB3048" w:rsidRPr="00DB3048">
        <w:rPr>
          <w:rFonts w:eastAsiaTheme="minorEastAsia"/>
          <w:i w:val="0"/>
          <w:iCs w:val="0"/>
          <w:bdr w:val="none" w:sz="0" w:space="0" w:color="auto" w:frame="1"/>
          <w:shd w:val="clear" w:color="auto" w:fill="FFFFFF"/>
        </w:rPr>
        <w:t>)</w:t>
      </w:r>
    </w:p>
    <w:p w:rsidR="000666C5" w:rsidRDefault="000666C5" w:rsidP="00BA3103"/>
    <w:p w:rsidR="00F956C5" w:rsidRPr="00DA7372" w:rsidRDefault="00111AEB" w:rsidP="00BA3103">
      <w:pPr>
        <w:rPr>
          <w:rStyle w:val="mn"/>
          <w:rFonts w:eastAsiaTheme="minorEastAsia" w:cstheme="minorHAnsi"/>
          <w:color w:val="000000"/>
          <w:bdr w:val="none" w:sz="0" w:space="0" w:color="auto" w:frame="1"/>
          <w:shd w:val="clear" w:color="auto" w:fill="FFFFFF"/>
        </w:rPr>
      </w:pPr>
      <m:oMathPara>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0</m:t>
          </m:r>
        </m:oMath>
      </m:oMathPara>
    </w:p>
    <w:p w:rsidR="00F956C5" w:rsidRPr="00DB1302" w:rsidRDefault="00F110C1" w:rsidP="00DB3048">
      <w:pPr>
        <w:pStyle w:val="Caption"/>
        <w:rPr>
          <w:rStyle w:val="mn"/>
          <w:sz w:val="28"/>
          <w:szCs w:val="28"/>
          <w:bdr w:val="none" w:sz="0" w:space="0" w:color="auto" w:frame="1"/>
          <w:shd w:val="clear" w:color="auto" w:fill="FFFFFF"/>
        </w:rPr>
      </w:pP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sidR="000666C5">
        <w:rPr>
          <w:rStyle w:val="mn"/>
          <w:rFonts w:eastAsiaTheme="minorEastAsia"/>
          <w:bdr w:val="none" w:sz="0" w:space="0" w:color="auto" w:frame="1"/>
          <w:shd w:val="clear" w:color="auto" w:fill="FFFFFF"/>
        </w:rPr>
        <w:t xml:space="preserve">  </w:t>
      </w:r>
      <m:oMath>
        <m:sSub>
          <m:sSubPr>
            <m:ctrlPr>
              <w:rPr>
                <w:rStyle w:val="mn"/>
                <w:rFonts w:ascii="Cambria Math" w:hAnsi="Cambria Math"/>
                <w:i w:val="0"/>
                <w:bdr w:val="none" w:sz="0" w:space="0" w:color="auto" w:frame="1"/>
                <w:shd w:val="clear" w:color="auto" w:fill="FFFFFF"/>
              </w:rPr>
            </m:ctrlPr>
          </m:sSubPr>
          <m:e>
            <m:r>
              <m:rPr>
                <m:sty m:val="p"/>
              </m:rPr>
              <w:rPr>
                <w:rStyle w:val="mo"/>
                <w:rFonts w:ascii="Cambria Math" w:hAnsi="Cambria Math"/>
                <w:bdr w:val="none" w:sz="0" w:space="0" w:color="auto" w:frame="1"/>
                <w:shd w:val="clear" w:color="auto" w:fill="FFFFFF"/>
              </w:rPr>
              <m:t>∏</m:t>
            </m:r>
          </m:e>
          <m:sub>
            <m:r>
              <m:rPr>
                <m:sty m:val="p"/>
              </m:rPr>
              <w:rPr>
                <w:rStyle w:val="mn"/>
                <w:rFonts w:ascii="Cambria Math" w:hAnsi="Cambria Math"/>
                <w:bdr w:val="none" w:sz="0" w:space="0" w:color="auto" w:frame="1"/>
                <w:shd w:val="clear" w:color="auto" w:fill="FFFFFF"/>
              </w:rPr>
              <m:t>2</m:t>
            </m:r>
          </m:sub>
        </m:sSub>
        <m:r>
          <m:rPr>
            <m:sty m:val="p"/>
          </m:rPr>
          <w:rPr>
            <w:rStyle w:val="mn"/>
            <w:rFonts w:ascii="Cambria Math" w:hAnsi="Cambria Math"/>
            <w:bdr w:val="none" w:sz="0" w:space="0" w:color="auto" w:frame="1"/>
            <w:shd w:val="clear" w:color="auto" w:fill="FFFFFF"/>
          </w:rPr>
          <m:t xml:space="preserve">: </m:t>
        </m:r>
        <m:sSub>
          <m:sSubPr>
            <m:ctrlPr>
              <w:rPr>
                <w:rStyle w:val="mn"/>
                <w:rFonts w:ascii="Cambria Math" w:hAnsi="Cambria Math"/>
                <w:i w:val="0"/>
                <w:bdr w:val="none" w:sz="0" w:space="0" w:color="auto" w:frame="1"/>
                <w:shd w:val="clear" w:color="auto" w:fill="FFFFFF"/>
              </w:rPr>
            </m:ctrlPr>
          </m:sSubPr>
          <m:e>
            <m:r>
              <m:rPr>
                <m:sty m:val="p"/>
              </m:rPr>
              <w:rPr>
                <w:rStyle w:val="mn"/>
                <w:rFonts w:ascii="Cambria Math" w:hAnsi="Cambria Math"/>
                <w:bdr w:val="none" w:sz="0" w:space="0" w:color="auto" w:frame="1"/>
                <w:shd w:val="clear" w:color="auto" w:fill="FFFFFF"/>
              </w:rPr>
              <m:t>a</m:t>
            </m:r>
          </m:e>
          <m:sub>
            <m:r>
              <m:rPr>
                <m:sty m:val="p"/>
              </m:rPr>
              <w:rPr>
                <w:rStyle w:val="mn"/>
                <w:rFonts w:ascii="Cambria Math" w:hAnsi="Cambria Math"/>
                <w:bdr w:val="none" w:sz="0" w:space="0" w:color="auto" w:frame="1"/>
                <w:shd w:val="clear" w:color="auto" w:fill="FFFFFF"/>
              </w:rPr>
              <m:t>2</m:t>
            </m:r>
          </m:sub>
        </m:sSub>
        <m:r>
          <m:rPr>
            <m:sty m:val="p"/>
          </m:rPr>
          <w:rPr>
            <w:rStyle w:val="mn"/>
            <w:rFonts w:ascii="Cambria Math" w:hAnsi="Cambria Math"/>
            <w:bdr w:val="none" w:sz="0" w:space="0" w:color="auto" w:frame="1"/>
            <w:shd w:val="clear" w:color="auto" w:fill="FFFFFF"/>
          </w:rPr>
          <m:t>x+</m:t>
        </m:r>
        <m:sSub>
          <m:sSubPr>
            <m:ctrlPr>
              <w:rPr>
                <w:rStyle w:val="mn"/>
                <w:rFonts w:ascii="Cambria Math" w:hAnsi="Cambria Math"/>
                <w:i w:val="0"/>
                <w:bdr w:val="none" w:sz="0" w:space="0" w:color="auto" w:frame="1"/>
                <w:shd w:val="clear" w:color="auto" w:fill="FFFFFF"/>
              </w:rPr>
            </m:ctrlPr>
          </m:sSubPr>
          <m:e>
            <m:r>
              <m:rPr>
                <m:sty m:val="p"/>
              </m:rPr>
              <w:rPr>
                <w:rStyle w:val="mn"/>
                <w:rFonts w:ascii="Cambria Math" w:hAnsi="Cambria Math"/>
                <w:bdr w:val="none" w:sz="0" w:space="0" w:color="auto" w:frame="1"/>
                <w:shd w:val="clear" w:color="auto" w:fill="FFFFFF"/>
              </w:rPr>
              <m:t>b</m:t>
            </m:r>
          </m:e>
          <m:sub>
            <m:r>
              <m:rPr>
                <m:sty m:val="p"/>
              </m:rPr>
              <w:rPr>
                <w:rStyle w:val="mn"/>
                <w:rFonts w:ascii="Cambria Math" w:hAnsi="Cambria Math"/>
                <w:bdr w:val="none" w:sz="0" w:space="0" w:color="auto" w:frame="1"/>
                <w:shd w:val="clear" w:color="auto" w:fill="FFFFFF"/>
              </w:rPr>
              <m:t>2</m:t>
            </m:r>
          </m:sub>
        </m:sSub>
        <m:r>
          <m:rPr>
            <m:sty m:val="p"/>
          </m:rPr>
          <w:rPr>
            <w:rStyle w:val="mn"/>
            <w:rFonts w:ascii="Cambria Math" w:hAnsi="Cambria Math"/>
            <w:bdr w:val="none" w:sz="0" w:space="0" w:color="auto" w:frame="1"/>
            <w:shd w:val="clear" w:color="auto" w:fill="FFFFFF"/>
          </w:rPr>
          <m:t>y+</m:t>
        </m:r>
        <m:sSub>
          <m:sSubPr>
            <m:ctrlPr>
              <w:rPr>
                <w:rStyle w:val="mn"/>
                <w:rFonts w:ascii="Cambria Math" w:hAnsi="Cambria Math"/>
                <w:i w:val="0"/>
                <w:bdr w:val="none" w:sz="0" w:space="0" w:color="auto" w:frame="1"/>
                <w:shd w:val="clear" w:color="auto" w:fill="FFFFFF"/>
              </w:rPr>
            </m:ctrlPr>
          </m:sSubPr>
          <m:e>
            <m:r>
              <m:rPr>
                <m:sty m:val="p"/>
              </m:rPr>
              <w:rPr>
                <w:rStyle w:val="mn"/>
                <w:rFonts w:ascii="Cambria Math" w:hAnsi="Cambria Math"/>
                <w:bdr w:val="none" w:sz="0" w:space="0" w:color="auto" w:frame="1"/>
                <w:shd w:val="clear" w:color="auto" w:fill="FFFFFF"/>
              </w:rPr>
              <m:t>c</m:t>
            </m:r>
          </m:e>
          <m:sub>
            <m:r>
              <m:rPr>
                <m:sty m:val="p"/>
              </m:rPr>
              <w:rPr>
                <w:rStyle w:val="mn"/>
                <w:rFonts w:ascii="Cambria Math" w:hAnsi="Cambria Math"/>
                <w:bdr w:val="none" w:sz="0" w:space="0" w:color="auto" w:frame="1"/>
                <w:shd w:val="clear" w:color="auto" w:fill="FFFFFF"/>
              </w:rPr>
              <m:t>2</m:t>
            </m:r>
          </m:sub>
        </m:sSub>
        <m:r>
          <m:rPr>
            <m:sty m:val="p"/>
          </m:rPr>
          <w:rPr>
            <w:rStyle w:val="mn"/>
            <w:rFonts w:ascii="Cambria Math" w:hAnsi="Cambria Math"/>
            <w:bdr w:val="none" w:sz="0" w:space="0" w:color="auto" w:frame="1"/>
            <w:shd w:val="clear" w:color="auto" w:fill="FFFFFF"/>
          </w:rPr>
          <m:t>z+</m:t>
        </m:r>
        <m:sSub>
          <m:sSubPr>
            <m:ctrlPr>
              <w:rPr>
                <w:rStyle w:val="mn"/>
                <w:rFonts w:ascii="Cambria Math" w:hAnsi="Cambria Math"/>
                <w:i w:val="0"/>
                <w:bdr w:val="none" w:sz="0" w:space="0" w:color="auto" w:frame="1"/>
                <w:shd w:val="clear" w:color="auto" w:fill="FFFFFF"/>
              </w:rPr>
            </m:ctrlPr>
          </m:sSubPr>
          <m:e>
            <m:r>
              <m:rPr>
                <m:sty m:val="p"/>
              </m:rPr>
              <w:rPr>
                <w:rStyle w:val="mn"/>
                <w:rFonts w:ascii="Cambria Math" w:hAnsi="Cambria Math"/>
                <w:bdr w:val="none" w:sz="0" w:space="0" w:color="auto" w:frame="1"/>
                <w:shd w:val="clear" w:color="auto" w:fill="FFFFFF"/>
              </w:rPr>
              <m:t>d</m:t>
            </m:r>
          </m:e>
          <m:sub>
            <m:r>
              <m:rPr>
                <m:sty m:val="p"/>
              </m:rPr>
              <w:rPr>
                <w:rStyle w:val="mn"/>
                <w:rFonts w:ascii="Cambria Math" w:hAnsi="Cambria Math"/>
                <w:bdr w:val="none" w:sz="0" w:space="0" w:color="auto" w:frame="1"/>
                <w:shd w:val="clear" w:color="auto" w:fill="FFFFFF"/>
              </w:rPr>
              <m:t>2</m:t>
            </m:r>
          </m:sub>
        </m:sSub>
        <m:r>
          <m:rPr>
            <m:sty m:val="p"/>
          </m:rPr>
          <w:rPr>
            <w:rStyle w:val="mn"/>
            <w:rFonts w:ascii="Cambria Math" w:hAnsi="Cambria Math"/>
            <w:bdr w:val="none" w:sz="0" w:space="0" w:color="auto" w:frame="1"/>
            <w:shd w:val="clear" w:color="auto" w:fill="FFFFFF"/>
          </w:rPr>
          <m:t>=0</m:t>
        </m:r>
      </m:oMath>
      <w:r w:rsidR="00DB3048">
        <w:rPr>
          <w:rStyle w:val="mn"/>
          <w:rFonts w:eastAsiaTheme="minorEastAsia"/>
          <w:sz w:val="28"/>
          <w:szCs w:val="28"/>
          <w:bdr w:val="none" w:sz="0" w:space="0" w:color="auto" w:frame="1"/>
          <w:shd w:val="clear" w:color="auto" w:fill="FFFFFF"/>
        </w:rPr>
        <w:tab/>
      </w:r>
      <w:r w:rsidR="00DB3048">
        <w:rPr>
          <w:rStyle w:val="mn"/>
          <w:rFonts w:eastAsiaTheme="minorEastAsia"/>
          <w:sz w:val="28"/>
          <w:szCs w:val="28"/>
          <w:bdr w:val="none" w:sz="0" w:space="0" w:color="auto" w:frame="1"/>
          <w:shd w:val="clear" w:color="auto" w:fill="FFFFFF"/>
        </w:rPr>
        <w:tab/>
      </w:r>
      <w:r w:rsidR="00DB3048" w:rsidRPr="00DB3048">
        <w:rPr>
          <w:rStyle w:val="mn"/>
          <w:rFonts w:eastAsiaTheme="minorEastAsia"/>
          <w:i w:val="0"/>
          <w:iCs w:val="0"/>
          <w:bdr w:val="none" w:sz="0" w:space="0" w:color="auto" w:frame="1"/>
          <w:shd w:val="clear" w:color="auto" w:fill="FFFFFF"/>
        </w:rPr>
        <w:t>(</w:t>
      </w:r>
      <w:r w:rsidR="004B2E70">
        <w:rPr>
          <w:rStyle w:val="mn"/>
          <w:rFonts w:eastAsiaTheme="minorEastAsia"/>
          <w:i w:val="0"/>
          <w:iCs w:val="0"/>
          <w:bdr w:val="none" w:sz="0" w:space="0" w:color="auto" w:frame="1"/>
          <w:shd w:val="clear" w:color="auto" w:fill="FFFFFF"/>
        </w:rPr>
        <w:fldChar w:fldCharType="begin"/>
      </w:r>
      <w:r w:rsidR="004B2E70">
        <w:rPr>
          <w:rStyle w:val="mn"/>
          <w:rFonts w:eastAsiaTheme="minorEastAsia"/>
          <w:i w:val="0"/>
          <w:iCs w:val="0"/>
          <w:bdr w:val="none" w:sz="0" w:space="0" w:color="auto" w:frame="1"/>
          <w:shd w:val="clear" w:color="auto" w:fill="FFFFFF"/>
        </w:rPr>
        <w:instrText xml:space="preserve"> STYLEREF 1 \s </w:instrText>
      </w:r>
      <w:r w:rsidR="004B2E70">
        <w:rPr>
          <w:rStyle w:val="mn"/>
          <w:rFonts w:eastAsiaTheme="minorEastAsia"/>
          <w:i w:val="0"/>
          <w:iCs w:val="0"/>
          <w:bdr w:val="none" w:sz="0" w:space="0" w:color="auto" w:frame="1"/>
          <w:shd w:val="clear" w:color="auto" w:fill="FFFFFF"/>
        </w:rPr>
        <w:fldChar w:fldCharType="separate"/>
      </w:r>
      <w:r w:rsidR="004B2E70">
        <w:rPr>
          <w:rStyle w:val="mn"/>
          <w:rFonts w:eastAsiaTheme="minorEastAsia"/>
          <w:i w:val="0"/>
          <w:iCs w:val="0"/>
          <w:bdr w:val="none" w:sz="0" w:space="0" w:color="auto" w:frame="1"/>
          <w:shd w:val="clear" w:color="auto" w:fill="FFFFFF"/>
          <w:cs/>
        </w:rPr>
        <w:t>‎</w:t>
      </w:r>
      <w:r w:rsidR="004B2E70">
        <w:rPr>
          <w:rStyle w:val="mn"/>
          <w:rFonts w:eastAsiaTheme="minorEastAsia"/>
          <w:i w:val="0"/>
          <w:iCs w:val="0"/>
          <w:bdr w:val="none" w:sz="0" w:space="0" w:color="auto" w:frame="1"/>
          <w:shd w:val="clear" w:color="auto" w:fill="FFFFFF"/>
        </w:rPr>
        <w:t>3</w:t>
      </w:r>
      <w:r w:rsidR="004B2E70">
        <w:rPr>
          <w:rStyle w:val="mn"/>
          <w:rFonts w:eastAsiaTheme="minorEastAsia"/>
          <w:i w:val="0"/>
          <w:iCs w:val="0"/>
          <w:bdr w:val="none" w:sz="0" w:space="0" w:color="auto" w:frame="1"/>
          <w:shd w:val="clear" w:color="auto" w:fill="FFFFFF"/>
        </w:rPr>
        <w:fldChar w:fldCharType="end"/>
      </w:r>
      <w:r w:rsidR="004B2E70">
        <w:rPr>
          <w:rStyle w:val="mn"/>
          <w:rFonts w:eastAsiaTheme="minorEastAsia"/>
          <w:i w:val="0"/>
          <w:iCs w:val="0"/>
          <w:bdr w:val="none" w:sz="0" w:space="0" w:color="auto" w:frame="1"/>
          <w:shd w:val="clear" w:color="auto" w:fill="FFFFFF"/>
        </w:rPr>
        <w:t>.</w:t>
      </w:r>
      <w:r w:rsidR="004B2E70">
        <w:rPr>
          <w:rStyle w:val="mn"/>
          <w:rFonts w:eastAsiaTheme="minorEastAsia"/>
          <w:i w:val="0"/>
          <w:iCs w:val="0"/>
          <w:bdr w:val="none" w:sz="0" w:space="0" w:color="auto" w:frame="1"/>
          <w:shd w:val="clear" w:color="auto" w:fill="FFFFFF"/>
        </w:rPr>
        <w:fldChar w:fldCharType="begin"/>
      </w:r>
      <w:r w:rsidR="004B2E70">
        <w:rPr>
          <w:rStyle w:val="mn"/>
          <w:rFonts w:eastAsiaTheme="minorEastAsia"/>
          <w:i w:val="0"/>
          <w:iCs w:val="0"/>
          <w:bdr w:val="none" w:sz="0" w:space="0" w:color="auto" w:frame="1"/>
          <w:shd w:val="clear" w:color="auto" w:fill="FFFFFF"/>
        </w:rPr>
        <w:instrText xml:space="preserve"> SEQ Equation \* ARABIC \s 1 </w:instrText>
      </w:r>
      <w:r w:rsidR="004B2E70">
        <w:rPr>
          <w:rStyle w:val="mn"/>
          <w:rFonts w:eastAsiaTheme="minorEastAsia"/>
          <w:i w:val="0"/>
          <w:iCs w:val="0"/>
          <w:bdr w:val="none" w:sz="0" w:space="0" w:color="auto" w:frame="1"/>
          <w:shd w:val="clear" w:color="auto" w:fill="FFFFFF"/>
        </w:rPr>
        <w:fldChar w:fldCharType="separate"/>
      </w:r>
      <w:r w:rsidR="004B2E70">
        <w:rPr>
          <w:rStyle w:val="mn"/>
          <w:rFonts w:eastAsiaTheme="minorEastAsia"/>
          <w:i w:val="0"/>
          <w:iCs w:val="0"/>
          <w:bdr w:val="none" w:sz="0" w:space="0" w:color="auto" w:frame="1"/>
          <w:shd w:val="clear" w:color="auto" w:fill="FFFFFF"/>
        </w:rPr>
        <w:t>23</w:t>
      </w:r>
      <w:r w:rsidR="004B2E70">
        <w:rPr>
          <w:rStyle w:val="mn"/>
          <w:rFonts w:eastAsiaTheme="minorEastAsia"/>
          <w:i w:val="0"/>
          <w:iCs w:val="0"/>
          <w:bdr w:val="none" w:sz="0" w:space="0" w:color="auto" w:frame="1"/>
          <w:shd w:val="clear" w:color="auto" w:fill="FFFFFF"/>
        </w:rPr>
        <w:fldChar w:fldCharType="end"/>
      </w:r>
      <w:r w:rsidR="00DB3048" w:rsidRPr="00DB3048">
        <w:rPr>
          <w:rStyle w:val="mn"/>
          <w:rFonts w:eastAsiaTheme="minorEastAsia"/>
          <w:i w:val="0"/>
          <w:iCs w:val="0"/>
          <w:bdr w:val="none" w:sz="0" w:space="0" w:color="auto" w:frame="1"/>
          <w:shd w:val="clear" w:color="auto" w:fill="FFFFFF"/>
        </w:rPr>
        <w:t>)</w:t>
      </w:r>
    </w:p>
    <w:p w:rsidR="0083528E" w:rsidRDefault="0083528E" w:rsidP="00D31B09"/>
    <w:p w:rsidR="00DB7630" w:rsidRPr="00DB1302" w:rsidRDefault="00111AEB" w:rsidP="00C15AC7">
      <w:pPr>
        <w:ind w:left="144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1 = (a</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w:t>
      </w:r>
    </w:p>
    <w:p w:rsidR="00C27D60" w:rsidRPr="00DB1302" w:rsidRDefault="00111AEB" w:rsidP="00C15AC7">
      <w:pPr>
        <w:pStyle w:val="Caption"/>
        <w:ind w:left="1440" w:firstLine="720"/>
        <w:rPr>
          <w:rStyle w:val="mn"/>
          <w:sz w:val="28"/>
          <w:szCs w:val="28"/>
          <w:bdr w:val="none" w:sz="0" w:space="0" w:color="auto" w:frame="1"/>
          <w:shd w:val="clear" w:color="auto" w:fill="FFFFFF"/>
        </w:rPr>
      </w:pPr>
      <m:oMath>
        <m:sSub>
          <m:sSubPr>
            <m:ctrlPr>
              <w:rPr>
                <w:rFonts w:ascii="Cambria Math" w:hAnsi="Cambria Math"/>
                <w:i w:val="0"/>
                <w:bdr w:val="none" w:sz="0" w:space="0" w:color="auto" w:frame="1"/>
                <w:shd w:val="clear" w:color="auto" w:fill="FFFFFF"/>
              </w:rPr>
            </m:ctrlPr>
          </m:sSubPr>
          <m:e>
            <m:acc>
              <m:accPr>
                <m:chr m:val="⃗"/>
                <m:ctrlPr>
                  <w:rPr>
                    <w:rFonts w:ascii="Cambria Math" w:hAnsi="Cambria Math"/>
                    <w:i w:val="0"/>
                    <w:bdr w:val="none" w:sz="0" w:space="0" w:color="auto" w:frame="1"/>
                    <w:shd w:val="clear" w:color="auto" w:fill="FFFFFF"/>
                  </w:rPr>
                </m:ctrlPr>
              </m:accPr>
              <m:e>
                <m:r>
                  <m:rPr>
                    <m:sty m:val="p"/>
                  </m:rP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bdr w:val="none" w:sz="0" w:space="0" w:color="auto" w:frame="1"/>
          <w:shd w:val="clear" w:color="auto" w:fill="FFFFFF"/>
        </w:rPr>
        <w:t>∏</w:t>
      </w:r>
      <w:r w:rsidR="00DB7630" w:rsidRPr="00DA7372">
        <w:rPr>
          <w:rStyle w:val="mn"/>
          <w:bdr w:val="none" w:sz="0" w:space="0" w:color="auto" w:frame="1"/>
          <w:shd w:val="clear" w:color="auto" w:fill="FFFFFF"/>
        </w:rPr>
        <w:t>2 = (a</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 b</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 c</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w:t>
      </w:r>
      <w:r w:rsidR="00D412A2">
        <w:rPr>
          <w:rStyle w:val="mn"/>
          <w:sz w:val="28"/>
          <w:szCs w:val="28"/>
          <w:bdr w:val="none" w:sz="0" w:space="0" w:color="auto" w:frame="1"/>
          <w:shd w:val="clear" w:color="auto" w:fill="FFFFFF"/>
        </w:rPr>
        <w:tab/>
      </w:r>
      <w:r w:rsidR="00C15AC7">
        <w:rPr>
          <w:rStyle w:val="mn"/>
          <w:sz w:val="28"/>
          <w:szCs w:val="28"/>
          <w:bdr w:val="none" w:sz="0" w:space="0" w:color="auto" w:frame="1"/>
          <w:shd w:val="clear" w:color="auto" w:fill="FFFFFF"/>
        </w:rPr>
        <w:tab/>
      </w:r>
      <w:r w:rsidR="00B73556" w:rsidRPr="00B73556">
        <w:rPr>
          <w:rStyle w:val="mn"/>
          <w:i w:val="0"/>
          <w:iCs w:val="0"/>
          <w:bdr w:val="none" w:sz="0" w:space="0" w:color="auto" w:frame="1"/>
          <w:shd w:val="clear" w:color="auto" w:fill="FFFFFF"/>
        </w:rPr>
        <w:t>(</w:t>
      </w:r>
      <w:r w:rsidR="004B2E70">
        <w:rPr>
          <w:rStyle w:val="mn"/>
          <w:i w:val="0"/>
          <w:iCs w:val="0"/>
          <w:bdr w:val="none" w:sz="0" w:space="0" w:color="auto" w:frame="1"/>
          <w:shd w:val="clear" w:color="auto" w:fill="FFFFFF"/>
        </w:rPr>
        <w:fldChar w:fldCharType="begin"/>
      </w:r>
      <w:r w:rsidR="004B2E70">
        <w:rPr>
          <w:rStyle w:val="mn"/>
          <w:i w:val="0"/>
          <w:iCs w:val="0"/>
          <w:bdr w:val="none" w:sz="0" w:space="0" w:color="auto" w:frame="1"/>
          <w:shd w:val="clear" w:color="auto" w:fill="FFFFFF"/>
        </w:rPr>
        <w:instrText xml:space="preserve"> STYLEREF 1 \s </w:instrText>
      </w:r>
      <w:r w:rsidR="004B2E70">
        <w:rPr>
          <w:rStyle w:val="mn"/>
          <w:i w:val="0"/>
          <w:iCs w:val="0"/>
          <w:bdr w:val="none" w:sz="0" w:space="0" w:color="auto" w:frame="1"/>
          <w:shd w:val="clear" w:color="auto" w:fill="FFFFFF"/>
        </w:rPr>
        <w:fldChar w:fldCharType="separate"/>
      </w:r>
      <w:r w:rsidR="004B2E70">
        <w:rPr>
          <w:rStyle w:val="mn"/>
          <w:i w:val="0"/>
          <w:iCs w:val="0"/>
          <w:bdr w:val="none" w:sz="0" w:space="0" w:color="auto" w:frame="1"/>
          <w:shd w:val="clear" w:color="auto" w:fill="FFFFFF"/>
          <w:cs/>
        </w:rPr>
        <w:t>‎</w:t>
      </w:r>
      <w:r w:rsidR="004B2E70">
        <w:rPr>
          <w:rStyle w:val="mn"/>
          <w:i w:val="0"/>
          <w:iCs w:val="0"/>
          <w:bdr w:val="none" w:sz="0" w:space="0" w:color="auto" w:frame="1"/>
          <w:shd w:val="clear" w:color="auto" w:fill="FFFFFF"/>
        </w:rPr>
        <w:t>3</w:t>
      </w:r>
      <w:r w:rsidR="004B2E70">
        <w:rPr>
          <w:rStyle w:val="mn"/>
          <w:i w:val="0"/>
          <w:iCs w:val="0"/>
          <w:bdr w:val="none" w:sz="0" w:space="0" w:color="auto" w:frame="1"/>
          <w:shd w:val="clear" w:color="auto" w:fill="FFFFFF"/>
        </w:rPr>
        <w:fldChar w:fldCharType="end"/>
      </w:r>
      <w:r w:rsidR="004B2E70">
        <w:rPr>
          <w:rStyle w:val="mn"/>
          <w:i w:val="0"/>
          <w:iCs w:val="0"/>
          <w:bdr w:val="none" w:sz="0" w:space="0" w:color="auto" w:frame="1"/>
          <w:shd w:val="clear" w:color="auto" w:fill="FFFFFF"/>
        </w:rPr>
        <w:t>.</w:t>
      </w:r>
      <w:r w:rsidR="004B2E70">
        <w:rPr>
          <w:rStyle w:val="mn"/>
          <w:i w:val="0"/>
          <w:iCs w:val="0"/>
          <w:bdr w:val="none" w:sz="0" w:space="0" w:color="auto" w:frame="1"/>
          <w:shd w:val="clear" w:color="auto" w:fill="FFFFFF"/>
        </w:rPr>
        <w:fldChar w:fldCharType="begin"/>
      </w:r>
      <w:r w:rsidR="004B2E70">
        <w:rPr>
          <w:rStyle w:val="mn"/>
          <w:i w:val="0"/>
          <w:iCs w:val="0"/>
          <w:bdr w:val="none" w:sz="0" w:space="0" w:color="auto" w:frame="1"/>
          <w:shd w:val="clear" w:color="auto" w:fill="FFFFFF"/>
        </w:rPr>
        <w:instrText xml:space="preserve"> SEQ Equation \* ARABIC \s 1 </w:instrText>
      </w:r>
      <w:r w:rsidR="004B2E70">
        <w:rPr>
          <w:rStyle w:val="mn"/>
          <w:i w:val="0"/>
          <w:iCs w:val="0"/>
          <w:bdr w:val="none" w:sz="0" w:space="0" w:color="auto" w:frame="1"/>
          <w:shd w:val="clear" w:color="auto" w:fill="FFFFFF"/>
        </w:rPr>
        <w:fldChar w:fldCharType="separate"/>
      </w:r>
      <w:r w:rsidR="004B2E70">
        <w:rPr>
          <w:rStyle w:val="mn"/>
          <w:i w:val="0"/>
          <w:iCs w:val="0"/>
          <w:bdr w:val="none" w:sz="0" w:space="0" w:color="auto" w:frame="1"/>
          <w:shd w:val="clear" w:color="auto" w:fill="FFFFFF"/>
        </w:rPr>
        <w:t>24</w:t>
      </w:r>
      <w:r w:rsidR="004B2E70">
        <w:rPr>
          <w:rStyle w:val="mn"/>
          <w:i w:val="0"/>
          <w:iCs w:val="0"/>
          <w:bdr w:val="none" w:sz="0" w:space="0" w:color="auto" w:frame="1"/>
          <w:shd w:val="clear" w:color="auto" w:fill="FFFFFF"/>
        </w:rPr>
        <w:fldChar w:fldCharType="end"/>
      </w:r>
      <w:r w:rsidR="00B73556" w:rsidRPr="00B73556">
        <w:rPr>
          <w:rStyle w:val="mn"/>
          <w:i w:val="0"/>
          <w:iCs w:val="0"/>
          <w:bdr w:val="none" w:sz="0" w:space="0" w:color="auto" w:frame="1"/>
          <w:shd w:val="clear" w:color="auto" w:fill="FFFFFF"/>
        </w:rPr>
        <w:t>)</w:t>
      </w:r>
    </w:p>
    <w:p w:rsidR="000F0C4D" w:rsidRDefault="000F0C4D" w:rsidP="00D31B09"/>
    <w:p w:rsidR="00DC1C0E" w:rsidRDefault="00423A3B" w:rsidP="005338E2">
      <w:r>
        <w:t xml:space="preserve">Therefore, the </w:t>
      </w:r>
      <w:r w:rsidR="00D50AF4">
        <w:t xml:space="preserve">rotation angle </w:t>
      </w:r>
      <w:r w:rsidR="00C079E5">
        <w:t>of the Z-frame</w:t>
      </w:r>
      <w:r>
        <w:t xml:space="preserve"> around</w:t>
      </w:r>
      <w:r w:rsidR="00C079E5">
        <w:t xml:space="preserve"> the</w:t>
      </w:r>
      <w:r w:rsidR="00160B84">
        <w:t xml:space="preserve"> x- and y-</w:t>
      </w:r>
      <w:r>
        <w:t>axis</w:t>
      </w:r>
      <w:r w:rsidR="00D50AF4">
        <w:t xml:space="preserve"> are calculated using </w:t>
      </w:r>
      <w:r w:rsidR="00C079E5">
        <w:t xml:space="preserve">the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Z-</w:t>
      </w:r>
      <w:r w:rsidR="009D3EAA">
        <w:t>frame</w:t>
      </w:r>
      <w:r w:rsidR="00C415E2">
        <w:t xml:space="preserve"> </w:t>
      </w:r>
      <w:r w:rsidR="00D50AF4" w:rsidRPr="00EA1E92">
        <w:t>coordinate system</w:t>
      </w:r>
      <w:r w:rsidR="00C079E5">
        <w:t xml:space="preserve"> as it is shown in Figure</w:t>
      </w:r>
      <w:r w:rsidR="007D5E54">
        <w:t xml:space="preserve"> 3.28</w:t>
      </w:r>
      <w:r w:rsidR="00D50AF4">
        <w:t xml:space="preserve">. </w:t>
      </w:r>
    </w:p>
    <w:p w:rsidR="00FA480E" w:rsidRDefault="00FA480E" w:rsidP="005338E2"/>
    <w:p w:rsidR="003D5992" w:rsidRDefault="003B1518" w:rsidP="003D5992">
      <w:pPr>
        <w:keepNext/>
        <w:jc w:val="center"/>
      </w:pPr>
      <w:r>
        <w:rPr>
          <w:rFonts w:cstheme="minorHAnsi"/>
          <w:noProof/>
        </w:rPr>
        <mc:AlternateContent>
          <mc:Choice Requires="wps">
            <w:drawing>
              <wp:anchor distT="0" distB="0" distL="114300" distR="114300" simplePos="0" relativeHeight="251950592" behindDoc="0" locked="0" layoutInCell="1" allowOverlap="1" wp14:anchorId="7C853E3A" wp14:editId="1EB126CA">
                <wp:simplePos x="0" y="0"/>
                <wp:positionH relativeFrom="column">
                  <wp:posOffset>1579880</wp:posOffset>
                </wp:positionH>
                <wp:positionV relativeFrom="paragraph">
                  <wp:posOffset>2105660</wp:posOffset>
                </wp:positionV>
                <wp:extent cx="2528570" cy="0"/>
                <wp:effectExtent l="0" t="0" r="24130" b="19050"/>
                <wp:wrapNone/>
                <wp:docPr id="1073741963" name="Straight Connector 1073741963"/>
                <wp:cNvGraphicFramePr/>
                <a:graphic xmlns:a="http://schemas.openxmlformats.org/drawingml/2006/main">
                  <a:graphicData uri="http://schemas.microsoft.com/office/word/2010/wordprocessingShape">
                    <wps:wsp>
                      <wps:cNvCnPr/>
                      <wps:spPr>
                        <a:xfrm>
                          <a:off x="0" y="0"/>
                          <a:ext cx="252857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EC8982" id="Straight Connector 1073741963" o:spid="_x0000_s1026" style="position:absolute;z-index:25195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pt,165.8pt" to="323.5pt,16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48544" behindDoc="0" locked="0" layoutInCell="1" allowOverlap="1" wp14:anchorId="0D29E6A2" wp14:editId="1B8180C3">
                <wp:simplePos x="0" y="0"/>
                <wp:positionH relativeFrom="column">
                  <wp:posOffset>1580445</wp:posOffset>
                </wp:positionH>
                <wp:positionV relativeFrom="paragraph">
                  <wp:posOffset>2128802</wp:posOffset>
                </wp:positionV>
                <wp:extent cx="1151114" cy="1196411"/>
                <wp:effectExtent l="0" t="0" r="30480" b="22860"/>
                <wp:wrapNone/>
                <wp:docPr id="1073741961" name="Straight Connector 1073741961"/>
                <wp:cNvGraphicFramePr/>
                <a:graphic xmlns:a="http://schemas.openxmlformats.org/drawingml/2006/main">
                  <a:graphicData uri="http://schemas.microsoft.com/office/word/2010/wordprocessingShape">
                    <wps:wsp>
                      <wps:cNvCnPr/>
                      <wps:spPr>
                        <a:xfrm>
                          <a:off x="0" y="0"/>
                          <a:ext cx="1151114" cy="1196411"/>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EA92E1" id="Straight Connector 1073741961" o:spid="_x0000_s1026" style="position:absolute;z-index:2519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5pt,167.6pt" to="215.1pt,2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49568" behindDoc="0" locked="0" layoutInCell="1" allowOverlap="1" wp14:anchorId="52357D40" wp14:editId="6912D3DE">
                <wp:simplePos x="0" y="0"/>
                <wp:positionH relativeFrom="column">
                  <wp:posOffset>2754489</wp:posOffset>
                </wp:positionH>
                <wp:positionV relativeFrom="paragraph">
                  <wp:posOffset>2128802</wp:posOffset>
                </wp:positionV>
                <wp:extent cx="1284817" cy="1162756"/>
                <wp:effectExtent l="0" t="0" r="29845" b="18415"/>
                <wp:wrapNone/>
                <wp:docPr id="1073741962" name="Straight Connector 1073741962"/>
                <wp:cNvGraphicFramePr/>
                <a:graphic xmlns:a="http://schemas.openxmlformats.org/drawingml/2006/main">
                  <a:graphicData uri="http://schemas.microsoft.com/office/word/2010/wordprocessingShape">
                    <wps:wsp>
                      <wps:cNvCnPr/>
                      <wps:spPr>
                        <a:xfrm flipV="1">
                          <a:off x="0" y="0"/>
                          <a:ext cx="1284817" cy="1162756"/>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A5E903" id="Straight Connector 1073741962" o:spid="_x0000_s1026" style="position:absolute;flip:y;z-index:25194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6.9pt,167.6pt" to="318.05pt,25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63904" behindDoc="0" locked="0" layoutInCell="1" allowOverlap="1" wp14:anchorId="1256E0C4" wp14:editId="29F96F02">
                <wp:simplePos x="0" y="0"/>
                <wp:positionH relativeFrom="column">
                  <wp:posOffset>4368800</wp:posOffset>
                </wp:positionH>
                <wp:positionV relativeFrom="paragraph">
                  <wp:posOffset>638669</wp:posOffset>
                </wp:positionV>
                <wp:extent cx="530578" cy="340995"/>
                <wp:effectExtent l="0" t="0" r="0" b="1905"/>
                <wp:wrapNone/>
                <wp:docPr id="1073741971" name="Text Box 1073741971"/>
                <wp:cNvGraphicFramePr/>
                <a:graphic xmlns:a="http://schemas.openxmlformats.org/drawingml/2006/main">
                  <a:graphicData uri="http://schemas.microsoft.com/office/word/2010/wordprocessingShape">
                    <wps:wsp>
                      <wps:cNvSpPr txBox="1"/>
                      <wps:spPr>
                        <a:xfrm>
                          <a:off x="0" y="0"/>
                          <a:ext cx="530578" cy="340995"/>
                        </a:xfrm>
                        <a:prstGeom prst="rect">
                          <a:avLst/>
                        </a:prstGeom>
                        <a:noFill/>
                        <a:ln w="6350">
                          <a:noFill/>
                        </a:ln>
                      </wps:spPr>
                      <wps:txbx>
                        <w:txbxContent>
                          <w:p w:rsidR="00205D39" w:rsidRPr="0081037F" w:rsidRDefault="00205D39" w:rsidP="007A4130">
                            <w:pPr>
                              <w:rPr>
                                <w:color w:val="FFFFFF" w:themeColor="background1"/>
                                <w:sz w:val="32"/>
                                <w:szCs w:val="32"/>
                              </w:rPr>
                            </w:pPr>
                            <w:r w:rsidRPr="0081037F">
                              <w:rPr>
                                <w:color w:val="FFFFFF" w:themeColor="background1"/>
                                <w:sz w:val="32"/>
                                <w:szCs w:val="32"/>
                              </w:rPr>
                              <w:t>P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6E0C4" id="Text Box 1073741971" o:spid="_x0000_s1171" type="#_x0000_t202" style="position:absolute;left:0;text-align:left;margin-left:344pt;margin-top:50.3pt;width:41.8pt;height:26.85pt;z-index:2519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" filled="f" stroked="f" strokeweight=".5pt">
                <v:textbox>
                  <w:txbxContent>
                    <w:p w:rsidR="00205D39" w:rsidRPr="0081037F" w:rsidRDefault="00205D39" w:rsidP="007A4130">
                      <w:pPr>
                        <w:rPr>
                          <w:color w:val="FFFFFF" w:themeColor="background1"/>
                          <w:sz w:val="32"/>
                          <w:szCs w:val="32"/>
                        </w:rPr>
                      </w:pPr>
                      <w:r w:rsidRPr="0081037F">
                        <w:rPr>
                          <w:color w:val="FFFFFF" w:themeColor="background1"/>
                          <w:sz w:val="32"/>
                          <w:szCs w:val="32"/>
                        </w:rPr>
                        <w:t>P7</w:t>
                      </w:r>
                    </w:p>
                  </w:txbxContent>
                </v:textbox>
              </v:shape>
            </w:pict>
          </mc:Fallback>
        </mc:AlternateContent>
      </w:r>
      <w:r w:rsidR="0081037F">
        <w:rPr>
          <w:rFonts w:cstheme="minorHAnsi"/>
          <w:noProof/>
        </w:rPr>
        <mc:AlternateContent>
          <mc:Choice Requires="wps">
            <w:drawing>
              <wp:anchor distT="0" distB="0" distL="114300" distR="114300" simplePos="0" relativeHeight="251961856" behindDoc="0" locked="0" layoutInCell="1" allowOverlap="1" wp14:anchorId="61247538" wp14:editId="4EB1C8D9">
                <wp:simplePos x="0" y="0"/>
                <wp:positionH relativeFrom="column">
                  <wp:posOffset>4323644</wp:posOffset>
                </wp:positionH>
                <wp:positionV relativeFrom="paragraph">
                  <wp:posOffset>1936891</wp:posOffset>
                </wp:positionV>
                <wp:extent cx="474134" cy="340995"/>
                <wp:effectExtent l="0" t="0" r="0" b="1905"/>
                <wp:wrapNone/>
                <wp:docPr id="1073741969" name="Text Box 1073741969"/>
                <wp:cNvGraphicFramePr/>
                <a:graphic xmlns:a="http://schemas.openxmlformats.org/drawingml/2006/main">
                  <a:graphicData uri="http://schemas.microsoft.com/office/word/2010/wordprocessingShape">
                    <wps:wsp>
                      <wps:cNvSpPr txBox="1"/>
                      <wps:spPr>
                        <a:xfrm>
                          <a:off x="0" y="0"/>
                          <a:ext cx="474134" cy="340995"/>
                        </a:xfrm>
                        <a:prstGeom prst="rect">
                          <a:avLst/>
                        </a:prstGeom>
                        <a:noFill/>
                        <a:ln w="6350">
                          <a:noFill/>
                        </a:ln>
                      </wps:spPr>
                      <wps:txbx>
                        <w:txbxContent>
                          <w:p w:rsidR="00205D39" w:rsidRPr="0081037F" w:rsidRDefault="00205D39" w:rsidP="007A4130">
                            <w:pPr>
                              <w:rPr>
                                <w:color w:val="FFFFFF" w:themeColor="background1"/>
                                <w:sz w:val="32"/>
                                <w:szCs w:val="32"/>
                              </w:rPr>
                            </w:pPr>
                            <w:r w:rsidRPr="0081037F">
                              <w:rPr>
                                <w:color w:val="FFFFFF" w:themeColor="background1"/>
                                <w:sz w:val="32"/>
                                <w:szCs w:val="32"/>
                              </w:rPr>
                              <w:t>P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247538" id="Text Box 1073741969" o:spid="_x0000_s1172" type="#_x0000_t202" style="position:absolute;left:0;text-align:left;margin-left:340.45pt;margin-top:152.5pt;width:37.35pt;height:26.85pt;z-index:2519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" filled="f" stroked="f" strokeweight=".5pt">
                <v:textbox>
                  <w:txbxContent>
                    <w:p w:rsidR="00205D39" w:rsidRPr="0081037F" w:rsidRDefault="00205D39" w:rsidP="007A4130">
                      <w:pPr>
                        <w:rPr>
                          <w:color w:val="FFFFFF" w:themeColor="background1"/>
                          <w:sz w:val="32"/>
                          <w:szCs w:val="32"/>
                        </w:rPr>
                      </w:pPr>
                      <w:r w:rsidRPr="0081037F">
                        <w:rPr>
                          <w:color w:val="FFFFFF" w:themeColor="background1"/>
                          <w:sz w:val="32"/>
                          <w:szCs w:val="32"/>
                        </w:rPr>
                        <w:t>P6</w:t>
                      </w:r>
                    </w:p>
                  </w:txbxContent>
                </v:textbox>
              </v:shape>
            </w:pict>
          </mc:Fallback>
        </mc:AlternateContent>
      </w:r>
      <w:r w:rsidR="0081037F">
        <w:rPr>
          <w:rFonts w:cstheme="minorHAnsi"/>
          <w:noProof/>
        </w:rPr>
        <mc:AlternateContent>
          <mc:Choice Requires="wps">
            <w:drawing>
              <wp:anchor distT="0" distB="0" distL="114300" distR="114300" simplePos="0" relativeHeight="251959808" behindDoc="0" locked="0" layoutInCell="1" allowOverlap="1" wp14:anchorId="15730F11" wp14:editId="7A15B7AB">
                <wp:simplePos x="0" y="0"/>
                <wp:positionH relativeFrom="column">
                  <wp:posOffset>4278489</wp:posOffset>
                </wp:positionH>
                <wp:positionV relativeFrom="paragraph">
                  <wp:posOffset>3257691</wp:posOffset>
                </wp:positionV>
                <wp:extent cx="428978" cy="340995"/>
                <wp:effectExtent l="0" t="0" r="0" b="1905"/>
                <wp:wrapNone/>
                <wp:docPr id="1073741968" name="Text Box 1073741968"/>
                <wp:cNvGraphicFramePr/>
                <a:graphic xmlns:a="http://schemas.openxmlformats.org/drawingml/2006/main">
                  <a:graphicData uri="http://schemas.microsoft.com/office/word/2010/wordprocessingShape">
                    <wps:wsp>
                      <wps:cNvSpPr txBox="1"/>
                      <wps:spPr>
                        <a:xfrm>
                          <a:off x="0" y="0"/>
                          <a:ext cx="428978" cy="340995"/>
                        </a:xfrm>
                        <a:prstGeom prst="rect">
                          <a:avLst/>
                        </a:prstGeom>
                        <a:noFill/>
                        <a:ln w="6350">
                          <a:noFill/>
                        </a:ln>
                      </wps:spPr>
                      <wps:txbx>
                        <w:txbxContent>
                          <w:p w:rsidR="00205D39" w:rsidRPr="0081037F" w:rsidRDefault="00205D39" w:rsidP="007A4130">
                            <w:pPr>
                              <w:rPr>
                                <w:color w:val="FFFFFF" w:themeColor="background1"/>
                                <w:sz w:val="32"/>
                                <w:szCs w:val="32"/>
                              </w:rPr>
                            </w:pPr>
                            <w:r w:rsidRPr="0081037F">
                              <w:rPr>
                                <w:color w:val="FFFFFF" w:themeColor="background1"/>
                                <w:sz w:val="32"/>
                                <w:szCs w:val="32"/>
                              </w:rPr>
                              <w:t>P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730F11" id="Text Box 1073741968" o:spid="_x0000_s1173" type="#_x0000_t202" style="position:absolute;left:0;text-align:left;margin-left:336.9pt;margin-top:256.5pt;width:33.8pt;height:26.85pt;z-index:25195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" filled="f" stroked="f" strokeweight=".5pt">
                <v:textbox>
                  <w:txbxContent>
                    <w:p w:rsidR="00205D39" w:rsidRPr="0081037F" w:rsidRDefault="00205D39" w:rsidP="007A4130">
                      <w:pPr>
                        <w:rPr>
                          <w:color w:val="FFFFFF" w:themeColor="background1"/>
                          <w:sz w:val="32"/>
                          <w:szCs w:val="32"/>
                        </w:rPr>
                      </w:pPr>
                      <w:r w:rsidRPr="0081037F">
                        <w:rPr>
                          <w:color w:val="FFFFFF" w:themeColor="background1"/>
                          <w:sz w:val="32"/>
                          <w:szCs w:val="32"/>
                        </w:rPr>
                        <w:t>P5</w:t>
                      </w:r>
                    </w:p>
                  </w:txbxContent>
                </v:textbox>
              </v:shape>
            </w:pict>
          </mc:Fallback>
        </mc:AlternateContent>
      </w:r>
      <w:r w:rsidR="0081037F">
        <w:rPr>
          <w:rFonts w:cstheme="minorHAnsi"/>
          <w:noProof/>
        </w:rPr>
        <mc:AlternateContent>
          <mc:Choice Requires="wps">
            <w:drawing>
              <wp:anchor distT="0" distB="0" distL="114300" distR="114300" simplePos="0" relativeHeight="251957760" behindDoc="0" locked="0" layoutInCell="1" allowOverlap="1" wp14:anchorId="2E3419AD" wp14:editId="1FC9D3BF">
                <wp:simplePos x="0" y="0"/>
                <wp:positionH relativeFrom="column">
                  <wp:posOffset>2551288</wp:posOffset>
                </wp:positionH>
                <wp:positionV relativeFrom="paragraph">
                  <wp:posOffset>3618936</wp:posOffset>
                </wp:positionV>
                <wp:extent cx="451555" cy="340995"/>
                <wp:effectExtent l="0" t="0" r="0" b="1905"/>
                <wp:wrapNone/>
                <wp:docPr id="1073741967" name="Text Box 1073741967"/>
                <wp:cNvGraphicFramePr/>
                <a:graphic xmlns:a="http://schemas.openxmlformats.org/drawingml/2006/main">
                  <a:graphicData uri="http://schemas.microsoft.com/office/word/2010/wordprocessingShape">
                    <wps:wsp>
                      <wps:cNvSpPr txBox="1"/>
                      <wps:spPr>
                        <a:xfrm>
                          <a:off x="0" y="0"/>
                          <a:ext cx="451555" cy="340995"/>
                        </a:xfrm>
                        <a:prstGeom prst="rect">
                          <a:avLst/>
                        </a:prstGeom>
                        <a:noFill/>
                        <a:ln w="6350">
                          <a:noFill/>
                        </a:ln>
                      </wps:spPr>
                      <wps:txbx>
                        <w:txbxContent>
                          <w:p w:rsidR="00205D39" w:rsidRPr="0081037F" w:rsidRDefault="00205D39" w:rsidP="007A4130">
                            <w:pPr>
                              <w:rPr>
                                <w:color w:val="FFFFFF" w:themeColor="background1"/>
                                <w:sz w:val="32"/>
                                <w:szCs w:val="32"/>
                              </w:rPr>
                            </w:pPr>
                            <w:r w:rsidRPr="0081037F">
                              <w:rPr>
                                <w:color w:val="FFFFFF" w:themeColor="background1"/>
                                <w:sz w:val="32"/>
                                <w:szCs w:val="32"/>
                              </w:rPr>
                              <w:t>P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419AD" id="Text Box 1073741967" o:spid="_x0000_s1174" type="#_x0000_t202" style="position:absolute;left:0;text-align:left;margin-left:200.9pt;margin-top:284.95pt;width:35.55pt;height:26.8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" filled="f" stroked="f" strokeweight=".5pt">
                <v:textbox>
                  <w:txbxContent>
                    <w:p w:rsidR="00205D39" w:rsidRPr="0081037F" w:rsidRDefault="00205D39" w:rsidP="007A4130">
                      <w:pPr>
                        <w:rPr>
                          <w:color w:val="FFFFFF" w:themeColor="background1"/>
                          <w:sz w:val="32"/>
                          <w:szCs w:val="32"/>
                        </w:rPr>
                      </w:pPr>
                      <w:r w:rsidRPr="0081037F">
                        <w:rPr>
                          <w:color w:val="FFFFFF" w:themeColor="background1"/>
                          <w:sz w:val="32"/>
                          <w:szCs w:val="32"/>
                        </w:rPr>
                        <w:t>P4</w:t>
                      </w:r>
                    </w:p>
                  </w:txbxContent>
                </v:textbox>
              </v:shape>
            </w:pict>
          </mc:Fallback>
        </mc:AlternateContent>
      </w:r>
      <w:r w:rsidR="0081037F">
        <w:rPr>
          <w:rFonts w:cstheme="minorHAnsi"/>
          <w:noProof/>
        </w:rPr>
        <mc:AlternateContent>
          <mc:Choice Requires="wps">
            <w:drawing>
              <wp:anchor distT="0" distB="0" distL="114300" distR="114300" simplePos="0" relativeHeight="251955712" behindDoc="0" locked="0" layoutInCell="1" allowOverlap="1" wp14:anchorId="1CCD0E52" wp14:editId="01AB21A8">
                <wp:simplePos x="0" y="0"/>
                <wp:positionH relativeFrom="column">
                  <wp:posOffset>835378</wp:posOffset>
                </wp:positionH>
                <wp:positionV relativeFrom="paragraph">
                  <wp:posOffset>3144802</wp:posOffset>
                </wp:positionV>
                <wp:extent cx="462844" cy="340995"/>
                <wp:effectExtent l="0" t="0" r="0" b="1905"/>
                <wp:wrapNone/>
                <wp:docPr id="1073741966" name="Text Box 1073741966"/>
                <wp:cNvGraphicFramePr/>
                <a:graphic xmlns:a="http://schemas.openxmlformats.org/drawingml/2006/main">
                  <a:graphicData uri="http://schemas.microsoft.com/office/word/2010/wordprocessingShape">
                    <wps:wsp>
                      <wps:cNvSpPr txBox="1"/>
                      <wps:spPr>
                        <a:xfrm>
                          <a:off x="0" y="0"/>
                          <a:ext cx="462844" cy="340995"/>
                        </a:xfrm>
                        <a:prstGeom prst="rect">
                          <a:avLst/>
                        </a:prstGeom>
                        <a:noFill/>
                        <a:ln w="6350">
                          <a:noFill/>
                        </a:ln>
                      </wps:spPr>
                      <wps:txbx>
                        <w:txbxContent>
                          <w:p w:rsidR="00205D39" w:rsidRPr="0081037F" w:rsidRDefault="00205D39" w:rsidP="007A4130">
                            <w:pPr>
                              <w:rPr>
                                <w:color w:val="FFFFFF" w:themeColor="background1"/>
                                <w:sz w:val="32"/>
                                <w:szCs w:val="32"/>
                              </w:rPr>
                            </w:pPr>
                            <w:r w:rsidRPr="0081037F">
                              <w:rPr>
                                <w:color w:val="FFFFFF" w:themeColor="background1"/>
                                <w:sz w:val="32"/>
                                <w:szCs w:val="32"/>
                              </w:rPr>
                              <w:t>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CD0E52" id="Text Box 1073741966" o:spid="_x0000_s1175" type="#_x0000_t202" style="position:absolute;left:0;text-align:left;margin-left:65.8pt;margin-top:247.6pt;width:36.45pt;height:26.85pt;z-index:25195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" filled="f" stroked="f" strokeweight=".5pt">
                <v:textbox>
                  <w:txbxContent>
                    <w:p w:rsidR="00205D39" w:rsidRPr="0081037F" w:rsidRDefault="00205D39" w:rsidP="007A4130">
                      <w:pPr>
                        <w:rPr>
                          <w:color w:val="FFFFFF" w:themeColor="background1"/>
                          <w:sz w:val="32"/>
                          <w:szCs w:val="32"/>
                        </w:rPr>
                      </w:pPr>
                      <w:r w:rsidRPr="0081037F">
                        <w:rPr>
                          <w:color w:val="FFFFFF" w:themeColor="background1"/>
                          <w:sz w:val="32"/>
                          <w:szCs w:val="32"/>
                        </w:rPr>
                        <w:t>P3</w:t>
                      </w:r>
                    </w:p>
                  </w:txbxContent>
                </v:textbox>
              </v:shape>
            </w:pict>
          </mc:Fallback>
        </mc:AlternateContent>
      </w:r>
      <w:r w:rsidR="0081037F">
        <w:rPr>
          <w:rFonts w:cstheme="minorHAnsi"/>
          <w:noProof/>
        </w:rPr>
        <mc:AlternateContent>
          <mc:Choice Requires="wps">
            <w:drawing>
              <wp:anchor distT="0" distB="0" distL="114300" distR="114300" simplePos="0" relativeHeight="251953664" behindDoc="0" locked="0" layoutInCell="1" allowOverlap="1" wp14:anchorId="1D36D08C" wp14:editId="5AEB4C46">
                <wp:simplePos x="0" y="0"/>
                <wp:positionH relativeFrom="column">
                  <wp:posOffset>903111</wp:posOffset>
                </wp:positionH>
                <wp:positionV relativeFrom="paragraph">
                  <wp:posOffset>1958975</wp:posOffset>
                </wp:positionV>
                <wp:extent cx="458611" cy="340995"/>
                <wp:effectExtent l="0" t="0" r="0" b="1905"/>
                <wp:wrapNone/>
                <wp:docPr id="1073741965" name="Text Box 1073741965"/>
                <wp:cNvGraphicFramePr/>
                <a:graphic xmlns:a="http://schemas.openxmlformats.org/drawingml/2006/main">
                  <a:graphicData uri="http://schemas.microsoft.com/office/word/2010/wordprocessingShape">
                    <wps:wsp>
                      <wps:cNvSpPr txBox="1"/>
                      <wps:spPr>
                        <a:xfrm>
                          <a:off x="0" y="0"/>
                          <a:ext cx="458611" cy="340995"/>
                        </a:xfrm>
                        <a:prstGeom prst="rect">
                          <a:avLst/>
                        </a:prstGeom>
                        <a:noFill/>
                        <a:ln w="6350">
                          <a:noFill/>
                        </a:ln>
                      </wps:spPr>
                      <wps:txbx>
                        <w:txbxContent>
                          <w:p w:rsidR="00205D39" w:rsidRPr="0081037F" w:rsidRDefault="00205D39" w:rsidP="007A4130">
                            <w:pPr>
                              <w:rPr>
                                <w:color w:val="FFFFFF" w:themeColor="background1"/>
                                <w:sz w:val="32"/>
                                <w:szCs w:val="32"/>
                              </w:rPr>
                            </w:pPr>
                            <w:r w:rsidRPr="0081037F">
                              <w:rPr>
                                <w:color w:val="FFFFFF" w:themeColor="background1"/>
                                <w:sz w:val="32"/>
                                <w:szCs w:val="32"/>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6D08C" id="Text Box 1073741965" o:spid="_x0000_s1176" type="#_x0000_t202" style="position:absolute;left:0;text-align:left;margin-left:71.1pt;margin-top:154.25pt;width:36.1pt;height:26.85pt;z-index:25195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" filled="f" stroked="f" strokeweight=".5pt">
                <v:textbox>
                  <w:txbxContent>
                    <w:p w:rsidR="00205D39" w:rsidRPr="0081037F" w:rsidRDefault="00205D39" w:rsidP="007A4130">
                      <w:pPr>
                        <w:rPr>
                          <w:color w:val="FFFFFF" w:themeColor="background1"/>
                          <w:sz w:val="32"/>
                          <w:szCs w:val="32"/>
                        </w:rPr>
                      </w:pPr>
                      <w:r w:rsidRPr="0081037F">
                        <w:rPr>
                          <w:color w:val="FFFFFF" w:themeColor="background1"/>
                          <w:sz w:val="32"/>
                          <w:szCs w:val="32"/>
                        </w:rPr>
                        <w:t>P2</w:t>
                      </w:r>
                    </w:p>
                  </w:txbxContent>
                </v:textbox>
              </v:shape>
            </w:pict>
          </mc:Fallback>
        </mc:AlternateContent>
      </w:r>
      <w:r w:rsidR="0081037F">
        <w:rPr>
          <w:rFonts w:cstheme="minorHAnsi"/>
          <w:noProof/>
        </w:rPr>
        <mc:AlternateContent>
          <mc:Choice Requires="wps">
            <w:drawing>
              <wp:anchor distT="0" distB="0" distL="114300" distR="114300" simplePos="0" relativeHeight="251951616" behindDoc="0" locked="0" layoutInCell="1" allowOverlap="1" wp14:anchorId="0FD9F9DE" wp14:editId="3853645C">
                <wp:simplePos x="0" y="0"/>
                <wp:positionH relativeFrom="column">
                  <wp:posOffset>970844</wp:posOffset>
                </wp:positionH>
                <wp:positionV relativeFrom="paragraph">
                  <wp:posOffset>672536</wp:posOffset>
                </wp:positionV>
                <wp:extent cx="508000" cy="293370"/>
                <wp:effectExtent l="0" t="0" r="0" b="0"/>
                <wp:wrapNone/>
                <wp:docPr id="1073741964" name="Text Box 1073741964"/>
                <wp:cNvGraphicFramePr/>
                <a:graphic xmlns:a="http://schemas.openxmlformats.org/drawingml/2006/main">
                  <a:graphicData uri="http://schemas.microsoft.com/office/word/2010/wordprocessingShape">
                    <wps:wsp>
                      <wps:cNvSpPr txBox="1"/>
                      <wps:spPr>
                        <a:xfrm>
                          <a:off x="0" y="0"/>
                          <a:ext cx="508000" cy="293370"/>
                        </a:xfrm>
                        <a:prstGeom prst="rect">
                          <a:avLst/>
                        </a:prstGeom>
                        <a:noFill/>
                        <a:ln w="6350">
                          <a:noFill/>
                        </a:ln>
                      </wps:spPr>
                      <wps:txbx>
                        <w:txbxContent>
                          <w:p w:rsidR="00205D39" w:rsidRPr="0081037F" w:rsidRDefault="00205D39">
                            <w:pPr>
                              <w:rPr>
                                <w:color w:val="FFFFFF" w:themeColor="background1"/>
                                <w:sz w:val="32"/>
                                <w:szCs w:val="32"/>
                              </w:rPr>
                            </w:pPr>
                            <w:r w:rsidRPr="0081037F">
                              <w:rPr>
                                <w:color w:val="FFFFFF" w:themeColor="background1"/>
                                <w:sz w:val="32"/>
                                <w:szCs w:val="32"/>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D9F9DE" id="Text Box 1073741964" o:spid="_x0000_s1177" type="#_x0000_t202" style="position:absolute;left:0;text-align:left;margin-left:76.45pt;margin-top:52.95pt;width:40pt;height:23.1pt;z-index:25195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" filled="f" stroked="f" strokeweight=".5pt">
                <v:textbox>
                  <w:txbxContent>
                    <w:p w:rsidR="00205D39" w:rsidRPr="0081037F" w:rsidRDefault="00205D39">
                      <w:pPr>
                        <w:rPr>
                          <w:color w:val="FFFFFF" w:themeColor="background1"/>
                          <w:sz w:val="32"/>
                          <w:szCs w:val="32"/>
                        </w:rPr>
                      </w:pPr>
                      <w:r w:rsidRPr="0081037F">
                        <w:rPr>
                          <w:color w:val="FFFFFF" w:themeColor="background1"/>
                          <w:sz w:val="32"/>
                          <w:szCs w:val="32"/>
                        </w:rPr>
                        <w:t>P1</w:t>
                      </w:r>
                    </w:p>
                  </w:txbxContent>
                </v:textbox>
              </v:shape>
            </w:pict>
          </mc:Fallback>
        </mc:AlternateContent>
      </w:r>
      <w:r w:rsidR="004A7949">
        <w:rPr>
          <w:rFonts w:cstheme="minorHAnsi"/>
          <w:noProof/>
        </w:rPr>
        <w:drawing>
          <wp:inline distT="0" distB="0" distL="0" distR="0" wp14:anchorId="723DE56D" wp14:editId="4B9775CA">
            <wp:extent cx="4210543" cy="4061264"/>
            <wp:effectExtent l="0" t="0" r="0" b="0"/>
            <wp:docPr id="1073741960" name="Picture 1073741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centroids.jpg"/>
                    <pic:cNvPicPr/>
                  </pic:nvPicPr>
                  <pic:blipFill rotWithShape="1">
                    <a:blip r:embed="rId72">
                      <a:extLst>
                        <a:ext uri="{28A0092B-C50C-407E-A947-70E740481C1C}">
                          <a14:useLocalDpi xmlns:a14="http://schemas.microsoft.com/office/drawing/2010/main" val="0"/>
                        </a:ext>
                      </a:extLst>
                    </a:blip>
                    <a:srcRect l="24297" t="13152" r="17840" b="25005"/>
                    <a:stretch/>
                  </pic:blipFill>
                  <pic:spPr bwMode="auto">
                    <a:xfrm>
                      <a:off x="0" y="0"/>
                      <a:ext cx="4211027" cy="4061731"/>
                    </a:xfrm>
                    <a:prstGeom prst="rect">
                      <a:avLst/>
                    </a:prstGeom>
                    <a:ln>
                      <a:noFill/>
                    </a:ln>
                    <a:extLst>
                      <a:ext uri="{53640926-AAD7-44D8-BBD7-CCE9431645EC}">
                        <a14:shadowObscured xmlns:a14="http://schemas.microsoft.com/office/drawing/2010/main"/>
                      </a:ext>
                    </a:extLst>
                  </pic:spPr>
                </pic:pic>
              </a:graphicData>
            </a:graphic>
          </wp:inline>
        </w:drawing>
      </w:r>
    </w:p>
    <w:p w:rsidR="004A7949" w:rsidRDefault="003D5992" w:rsidP="006402E0">
      <w:pPr>
        <w:pStyle w:val="Caption"/>
      </w:pPr>
      <w:bookmarkStart w:id="221" w:name="_Toc525469961"/>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8</w:t>
      </w:r>
      <w:r w:rsidR="00462132">
        <w:fldChar w:fldCharType="end"/>
      </w:r>
      <w:r>
        <w:t xml:space="preserve">: </w:t>
      </w:r>
      <w:r w:rsidR="006402E0">
        <w:t>The three corresponding points (P2, P4, and P6) make an plane which is used to calculate the angle beetween</w:t>
      </w:r>
      <w:r w:rsidR="002243E4">
        <w:t xml:space="preserve"> the</w:t>
      </w:r>
      <w:r w:rsidR="006402E0">
        <w:t xml:space="preserve"> MR-plane and</w:t>
      </w:r>
      <w:r w:rsidR="002243E4">
        <w:t xml:space="preserve"> the</w:t>
      </w:r>
      <w:r w:rsidR="006402E0">
        <w:t xml:space="preserve"> Z-frame.</w:t>
      </w:r>
      <w:bookmarkEnd w:id="221"/>
      <w:r w:rsidR="006402E0">
        <w:t xml:space="preserve"> </w:t>
      </w:r>
    </w:p>
    <w:p w:rsidR="00DE2461" w:rsidRDefault="00DE2461" w:rsidP="005338E2"/>
    <w:p w:rsidR="00423A3B" w:rsidRDefault="00C415E2" w:rsidP="00A1145C">
      <w:r>
        <w:lastRenderedPageBreak/>
        <w:t>The angle between the Z-</w:t>
      </w:r>
      <w:r w:rsidR="003C109F">
        <w:t>frame marker</w:t>
      </w:r>
      <w:r w:rsidR="000D394B">
        <w:t xml:space="preserve"> plane and yz-</w:t>
      </w:r>
      <w:r>
        <w:t>plane determines</w:t>
      </w:r>
      <w:r w:rsidR="00EB177A">
        <w:t xml:space="preserve"> the rotation around x-</w:t>
      </w:r>
      <w:r>
        <w:t>axis, and the angle between the Z-</w:t>
      </w:r>
      <w:r w:rsidR="003C109F">
        <w:t xml:space="preserve">frame </w:t>
      </w:r>
      <w:r w:rsidR="00EB177A">
        <w:t>marker plane and xz-</w:t>
      </w:r>
      <w:r>
        <w:t>plane ascertains the</w:t>
      </w:r>
      <w:r w:rsidR="00CD276E">
        <w:t xml:space="preserve"> </w:t>
      </w:r>
      <w:r w:rsidR="00BD4310">
        <w:t>rotation around y</w:t>
      </w:r>
      <w:r w:rsidR="000D394B">
        <w:t>-</w:t>
      </w:r>
      <w:r>
        <w:t>axis.</w:t>
      </w:r>
      <w:r w:rsidR="007C4F40">
        <w:t xml:space="preserve"> In the F</w:t>
      </w:r>
      <w:r w:rsidR="000F0C4D">
        <w:t>igure</w:t>
      </w:r>
      <w:r w:rsidR="007C4F40">
        <w:t xml:space="preserve"> 3.2</w:t>
      </w:r>
      <w:r w:rsidR="005338E2">
        <w:t>9</w:t>
      </w:r>
      <w:r w:rsidR="000F0C4D">
        <w:t xml:space="preserve">, the gray plane is </w:t>
      </w:r>
      <w:r w:rsidR="00A02A9F">
        <w:t>the</w:t>
      </w:r>
      <w:r w:rsidR="000F0C4D">
        <w:t xml:space="preserve"> Z-</w:t>
      </w:r>
      <w:r w:rsidR="006F7AA9">
        <w:t xml:space="preserve">frame </w:t>
      </w:r>
      <w:r w:rsidR="000F0C4D">
        <w:t>marker plan</w:t>
      </w:r>
      <w:r w:rsidR="00A02A9F">
        <w:t xml:space="preserve">e including P2, P4 and P6 coordinates which is rotated </w:t>
      </w:r>
      <w:r w:rsidR="00285B85">
        <w:t>+</w:t>
      </w:r>
      <w:r w:rsidR="00A02A9F">
        <w:t>10 degrees around both x</w:t>
      </w:r>
      <w:r w:rsidR="001D2FC4">
        <w:t>- and y-</w:t>
      </w:r>
      <w:r w:rsidR="00A02A9F">
        <w:t>ax</w:t>
      </w:r>
      <w:r w:rsidR="00A1145C">
        <w:t>e</w:t>
      </w:r>
      <w:r w:rsidR="00A02A9F">
        <w:t xml:space="preserve">s. The white plane is the optimal plane that </w:t>
      </w:r>
      <w:r w:rsidR="0057767E">
        <w:t xml:space="preserve">the </w:t>
      </w:r>
      <w:r w:rsidR="00A02A9F">
        <w:t>Z-</w:t>
      </w:r>
      <w:r w:rsidR="00414CC2">
        <w:t xml:space="preserve">frame </w:t>
      </w:r>
      <w:r w:rsidR="00A02A9F">
        <w:t>marker should</w:t>
      </w:r>
      <w:r w:rsidR="00285B85">
        <w:t xml:space="preserve"> reach after -10 </w:t>
      </w:r>
      <w:r w:rsidR="00762E2F">
        <w:t>degrees’</w:t>
      </w:r>
      <w:r w:rsidR="00285B85">
        <w:t xml:space="preserve"> rotation </w:t>
      </w:r>
      <w:r w:rsidR="00BD4310">
        <w:t>of the MRI plane or Z-</w:t>
      </w:r>
      <w:r w:rsidR="002E1E2D">
        <w:t>frame</w:t>
      </w:r>
      <w:r w:rsidR="00BD4310">
        <w:t xml:space="preserve"> </w:t>
      </w:r>
      <w:r w:rsidR="00285B85">
        <w:t>around both x</w:t>
      </w:r>
      <w:r w:rsidR="002E1E2D">
        <w:t>- and y-</w:t>
      </w:r>
      <w:r w:rsidR="00285B85">
        <w:t>axes</w:t>
      </w:r>
      <w:r w:rsidR="00BD4310">
        <w:t>.</w:t>
      </w:r>
    </w:p>
    <w:p w:rsidR="008A336A" w:rsidRDefault="00756C37" w:rsidP="00D31B09">
      <w:r>
        <w:rPr>
          <w:noProof/>
        </w:rPr>
        <w:drawing>
          <wp:anchor distT="0" distB="0" distL="114300" distR="114300" simplePos="0" relativeHeight="251560448" behindDoc="0" locked="0" layoutInCell="1" allowOverlap="1" wp14:anchorId="0C8EB581" wp14:editId="59D5D7A6">
            <wp:simplePos x="0" y="0"/>
            <wp:positionH relativeFrom="margin">
              <wp:align>center</wp:align>
            </wp:positionH>
            <wp:positionV relativeFrom="paragraph">
              <wp:posOffset>346710</wp:posOffset>
            </wp:positionV>
            <wp:extent cx="5784171" cy="4663440"/>
            <wp:effectExtent l="0" t="0" r="7620" b="381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80">
                      <a:extLst>
                        <a:ext uri="{28A0092B-C50C-407E-A947-70E740481C1C}">
                          <a14:useLocalDpi xmlns:a14="http://schemas.microsoft.com/office/drawing/2010/main" val="0"/>
                        </a:ext>
                      </a:extLst>
                    </a:blip>
                    <a:stretch>
                      <a:fillRect/>
                    </a:stretch>
                  </pic:blipFill>
                  <pic:spPr>
                    <a:xfrm>
                      <a:off x="0" y="0"/>
                      <a:ext cx="5784171" cy="4663440"/>
                    </a:xfrm>
                    <a:prstGeom prst="rect">
                      <a:avLst/>
                    </a:prstGeom>
                  </pic:spPr>
                </pic:pic>
              </a:graphicData>
            </a:graphic>
            <wp14:sizeRelH relativeFrom="page">
              <wp14:pctWidth>0</wp14:pctWidth>
            </wp14:sizeRelH>
            <wp14:sizeRelV relativeFrom="page">
              <wp14:pctHeight>0</wp14:pctHeight>
            </wp14:sizeRelV>
          </wp:anchor>
        </w:drawing>
      </w:r>
    </w:p>
    <w:p w:rsidR="008A336A" w:rsidRDefault="0037467A" w:rsidP="00BD0A87">
      <w:r>
        <w:rPr>
          <w:noProof/>
        </w:rPr>
        <mc:AlternateContent>
          <mc:Choice Requires="wps">
            <w:drawing>
              <wp:anchor distT="0" distB="0" distL="114300" distR="114300" simplePos="0" relativeHeight="251804160" behindDoc="0" locked="0" layoutInCell="1" allowOverlap="1" wp14:anchorId="7BBEE793" wp14:editId="65C6DE4C">
                <wp:simplePos x="0" y="0"/>
                <wp:positionH relativeFrom="margin">
                  <wp:align>right</wp:align>
                </wp:positionH>
                <wp:positionV relativeFrom="paragraph">
                  <wp:posOffset>5085010</wp:posOffset>
                </wp:positionV>
                <wp:extent cx="5723255" cy="1143000"/>
                <wp:effectExtent l="0" t="0" r="0" b="0"/>
                <wp:wrapTopAndBottom/>
                <wp:docPr id="1073741850" name="Text Box 1073741850"/>
                <wp:cNvGraphicFramePr/>
                <a:graphic xmlns:a="http://schemas.openxmlformats.org/drawingml/2006/main">
                  <a:graphicData uri="http://schemas.microsoft.com/office/word/2010/wordprocessingShape">
                    <wps:wsp>
                      <wps:cNvSpPr txBox="1"/>
                      <wps:spPr>
                        <a:xfrm>
                          <a:off x="0" y="0"/>
                          <a:ext cx="5723255" cy="1143000"/>
                        </a:xfrm>
                        <a:prstGeom prst="rect">
                          <a:avLst/>
                        </a:prstGeom>
                        <a:solidFill>
                          <a:prstClr val="white"/>
                        </a:solidFill>
                        <a:ln>
                          <a:noFill/>
                        </a:ln>
                      </wps:spPr>
                      <wps:txbx>
                        <w:txbxContent>
                          <w:p w:rsidR="00205D39" w:rsidRPr="009E20BA" w:rsidRDefault="00205D39" w:rsidP="003A0BE3">
                            <w:pPr>
                              <w:pStyle w:val="Caption"/>
                            </w:pPr>
                            <w:bookmarkStart w:id="222" w:name="_Toc523735313"/>
                            <w:bookmarkStart w:id="223" w:name="_Toc52546996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9</w:t>
                            </w:r>
                            <w:r>
                              <w:fldChar w:fldCharType="end"/>
                            </w:r>
                            <w:r>
                              <w:t>: The Z-frame plane including the coordinates of P2, P4 and P6 coordinate systems. The plane is plotted after processing of the captured MR-image and extracting and computing the centroids of the fiducial markers. The Z-frame is rotated -10 degrees around both x and y-axes.</w:t>
                            </w:r>
                            <w:bookmarkEnd w:id="223"/>
                          </w:p>
                          <w:p w:rsidR="00205D39" w:rsidRPr="00414CC2" w:rsidRDefault="00205D39" w:rsidP="00251888">
                            <w:pPr>
                              <w:pStyle w:val="Caption"/>
                            </w:pPr>
                          </w:p>
                          <w:p w:rsidR="00205D39" w:rsidRPr="003A70B6" w:rsidRDefault="00205D39" w:rsidP="00251888">
                            <w:pPr>
                              <w:pStyle w:val="Caption"/>
                            </w:pPr>
                          </w:p>
                          <w:p w:rsidR="00205D39" w:rsidRPr="00414CC2" w:rsidRDefault="00205D39" w:rsidP="00251888">
                            <w:pPr>
                              <w:pStyle w:val="Caption"/>
                            </w:pPr>
                          </w:p>
                          <w:bookmarkEnd w:id="222"/>
                          <w:p w:rsidR="00205D39" w:rsidRPr="00414CC2" w:rsidRDefault="00205D39"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BEE793" id="Text Box 1073741850" o:spid="_x0000_s1178" type="#_x0000_t202" style="position:absolute;left:0;text-align:left;margin-left:399.45pt;margin-top:400.4pt;width:450.65pt;height:90pt;z-index:2518041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" stroked="f">
                <v:textbox inset="0,0,0,0">
                  <w:txbxContent>
                    <w:p w:rsidR="00205D39" w:rsidRPr="009E20BA" w:rsidRDefault="00205D39" w:rsidP="003A0BE3">
                      <w:pPr>
                        <w:pStyle w:val="Caption"/>
                      </w:pPr>
                      <w:bookmarkStart w:id="224" w:name="_Toc523735313"/>
                      <w:bookmarkStart w:id="225" w:name="_Toc52546996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9</w:t>
                      </w:r>
                      <w:r>
                        <w:fldChar w:fldCharType="end"/>
                      </w:r>
                      <w:r>
                        <w:t>: The Z-frame plane including the coordinates of P2, P4 and P6 coordinate systems. The plane is plotted after processing of the captured MR-image and extracting and computing the centroids of the fiducial markers. The Z-frame is rotated -10 degrees around both x and y-axes.</w:t>
                      </w:r>
                      <w:bookmarkEnd w:id="225"/>
                    </w:p>
                    <w:p w:rsidR="00205D39" w:rsidRPr="00414CC2" w:rsidRDefault="00205D39" w:rsidP="00251888">
                      <w:pPr>
                        <w:pStyle w:val="Caption"/>
                      </w:pPr>
                    </w:p>
                    <w:p w:rsidR="00205D39" w:rsidRPr="003A70B6" w:rsidRDefault="00205D39" w:rsidP="00251888">
                      <w:pPr>
                        <w:pStyle w:val="Caption"/>
                      </w:pPr>
                    </w:p>
                    <w:p w:rsidR="00205D39" w:rsidRPr="00414CC2" w:rsidRDefault="00205D39" w:rsidP="00251888">
                      <w:pPr>
                        <w:pStyle w:val="Caption"/>
                      </w:pPr>
                    </w:p>
                    <w:bookmarkEnd w:id="224"/>
                    <w:p w:rsidR="00205D39" w:rsidRPr="00414CC2" w:rsidRDefault="00205D39" w:rsidP="00251888">
                      <w:pPr>
                        <w:pStyle w:val="Caption"/>
                      </w:pPr>
                    </w:p>
                  </w:txbxContent>
                </v:textbox>
                <w10:wrap type="topAndBottom" anchorx="margin"/>
              </v:shape>
            </w:pict>
          </mc:Fallback>
        </mc:AlternateContent>
      </w:r>
    </w:p>
    <w:p w:rsidR="00E55E51" w:rsidRDefault="00CF47A6" w:rsidP="003A0BE3">
      <w:r w:rsidRPr="00090B0B">
        <w:lastRenderedPageBreak/>
        <w:t>In the</w:t>
      </w:r>
      <w:r w:rsidR="00C55159">
        <w:t xml:space="preserve"> 2D</w:t>
      </w:r>
      <w:r w:rsidRPr="00090B0B">
        <w:t xml:space="preserve"> coronal view of the Z-</w:t>
      </w:r>
      <w:r w:rsidR="006F7C29" w:rsidRPr="00090B0B">
        <w:t>frame</w:t>
      </w:r>
      <w:r w:rsidRPr="00090B0B">
        <w:t xml:space="preserve"> in the MRI coordinate system</w:t>
      </w:r>
      <w:r w:rsidR="00090B0B">
        <w:t xml:space="preserve"> (The</w:t>
      </w:r>
      <w:r w:rsidR="00C55159">
        <w:t xml:space="preserve"> cross-section</w:t>
      </w:r>
      <w:r w:rsidR="00090B0B">
        <w:t xml:space="preserve"> view of the marker inside the MR-image depends on the initial orientation of the Z-frame inside the setup)</w:t>
      </w:r>
      <w:r>
        <w:t xml:space="preserve">, the </w:t>
      </w:r>
      <w:r w:rsidR="00C55159">
        <w:t>sagittal plane represents the y-</w:t>
      </w:r>
      <w:r>
        <w:t>axis</w:t>
      </w:r>
      <w:r w:rsidR="00AB56C9">
        <w:t xml:space="preserve"> and</w:t>
      </w:r>
      <w:r>
        <w:t xml:space="preserve"> the trans</w:t>
      </w:r>
      <w:r w:rsidR="00C55159">
        <w:t>versal plane indicates the x-</w:t>
      </w:r>
      <w:r>
        <w:t>axis.</w:t>
      </w:r>
      <w:r w:rsidR="00AB56C9">
        <w:t xml:space="preserve"> Accordingly, the clinician should rotate the MRI plane -10 degrees both around </w:t>
      </w:r>
      <w:r w:rsidR="00DE3F5A">
        <w:t>x and y ax</w:t>
      </w:r>
      <w:r w:rsidR="003A0BE3">
        <w:t>e</w:t>
      </w:r>
      <w:r w:rsidR="00DE3F5A">
        <w:t>s</w:t>
      </w:r>
      <w:r w:rsidR="00AB56C9">
        <w:t xml:space="preserve"> </w:t>
      </w:r>
      <w:r w:rsidR="00D600D6">
        <w:t>to make the Z-marker parallel to the MRI plane.</w:t>
      </w:r>
      <w:r w:rsidR="001F0B8B">
        <w:t xml:space="preserve"> As it is shown in the Figure</w:t>
      </w:r>
      <w:r w:rsidR="00A746A8">
        <w:t xml:space="preserve"> 3.</w:t>
      </w:r>
      <w:r w:rsidR="006F7C29">
        <w:t>30</w:t>
      </w:r>
      <w:r w:rsidR="005F50F5">
        <w:t>, the marker</w:t>
      </w:r>
      <w:r w:rsidR="00F24080">
        <w:t xml:space="preserve"> plane</w:t>
      </w:r>
      <w:r w:rsidR="00F7570E">
        <w:t xml:space="preserve"> (gray plane)</w:t>
      </w:r>
      <w:r w:rsidR="00F24080">
        <w:t xml:space="preserve"> is close to the </w:t>
      </w:r>
      <w:r w:rsidR="00F7570E">
        <w:t xml:space="preserve">optimal plane (grid </w:t>
      </w:r>
      <w:r w:rsidR="007F1BB8">
        <w:t xml:space="preserve">plane) </w:t>
      </w:r>
      <w:r w:rsidR="00FB0C91">
        <w:t>after</w:t>
      </w:r>
      <w:r w:rsidR="00DE3F5A">
        <w:t xml:space="preserve"> the</w:t>
      </w:r>
      <w:r w:rsidR="00FB0C91">
        <w:t xml:space="preserve"> MRI plane rotation</w:t>
      </w:r>
      <w:r w:rsidR="00EF60BD">
        <w:t>.</w:t>
      </w:r>
    </w:p>
    <w:p w:rsidR="00E55E51" w:rsidRDefault="002F53C2" w:rsidP="00D31B09">
      <w:r>
        <w:rPr>
          <w:noProof/>
        </w:rPr>
        <w:drawing>
          <wp:anchor distT="0" distB="0" distL="114300" distR="114300" simplePos="0" relativeHeight="251561472" behindDoc="0" locked="0" layoutInCell="1" allowOverlap="1" wp14:anchorId="194AF908" wp14:editId="6C405F33">
            <wp:simplePos x="0" y="0"/>
            <wp:positionH relativeFrom="margin">
              <wp:align>right</wp:align>
            </wp:positionH>
            <wp:positionV relativeFrom="paragraph">
              <wp:posOffset>350379</wp:posOffset>
            </wp:positionV>
            <wp:extent cx="5669280" cy="4371676"/>
            <wp:effectExtent l="0" t="0" r="762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81">
                      <a:extLst>
                        <a:ext uri="{28A0092B-C50C-407E-A947-70E740481C1C}">
                          <a14:useLocalDpi xmlns:a14="http://schemas.microsoft.com/office/drawing/2010/main" val="0"/>
                        </a:ext>
                      </a:extLst>
                    </a:blip>
                    <a:srcRect t="-373" b="1959"/>
                    <a:stretch/>
                  </pic:blipFill>
                  <pic:spPr bwMode="auto">
                    <a:xfrm>
                      <a:off x="0" y="0"/>
                      <a:ext cx="5669280" cy="43716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55E51" w:rsidRDefault="00447C12" w:rsidP="00D31B09">
      <w:r>
        <w:rPr>
          <w:noProof/>
        </w:rPr>
        <mc:AlternateContent>
          <mc:Choice Requires="wps">
            <w:drawing>
              <wp:anchor distT="0" distB="0" distL="114300" distR="114300" simplePos="0" relativeHeight="251806208" behindDoc="0" locked="0" layoutInCell="1" allowOverlap="1" wp14:anchorId="7C9129AD" wp14:editId="67F8BF51">
                <wp:simplePos x="0" y="0"/>
                <wp:positionH relativeFrom="margin">
                  <wp:align>right</wp:align>
                </wp:positionH>
                <wp:positionV relativeFrom="paragraph">
                  <wp:posOffset>4664075</wp:posOffset>
                </wp:positionV>
                <wp:extent cx="5725160" cy="936625"/>
                <wp:effectExtent l="0" t="0" r="8890" b="0"/>
                <wp:wrapTopAndBottom/>
                <wp:docPr id="1073741858" name="Text Box 1073741858"/>
                <wp:cNvGraphicFramePr/>
                <a:graphic xmlns:a="http://schemas.openxmlformats.org/drawingml/2006/main">
                  <a:graphicData uri="http://schemas.microsoft.com/office/word/2010/wordprocessingShape">
                    <wps:wsp>
                      <wps:cNvSpPr txBox="1"/>
                      <wps:spPr>
                        <a:xfrm>
                          <a:off x="0" y="0"/>
                          <a:ext cx="5725160" cy="936625"/>
                        </a:xfrm>
                        <a:prstGeom prst="rect">
                          <a:avLst/>
                        </a:prstGeom>
                        <a:solidFill>
                          <a:prstClr val="white"/>
                        </a:solidFill>
                        <a:ln>
                          <a:noFill/>
                        </a:ln>
                      </wps:spPr>
                      <wps:txbx>
                        <w:txbxContent>
                          <w:p w:rsidR="00205D39" w:rsidRPr="009E20BA" w:rsidRDefault="00205D39" w:rsidP="00DA7AC7">
                            <w:pPr>
                              <w:pStyle w:val="Caption"/>
                            </w:pPr>
                            <w:bookmarkStart w:id="226" w:name="_Toc523735314"/>
                            <w:bookmarkStart w:id="227" w:name="_Toc52546996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frame plane including P2, P4 and P6 coordinate systems is parallar to the MR- image plane. The Z-frame is rotated +10 degrees around both the x and y-axes based on its first oriantation in the Figure 3.29.</w:t>
                            </w:r>
                            <w:bookmarkEnd w:id="227"/>
                          </w:p>
                          <w:p w:rsidR="00205D39" w:rsidRPr="003A70B6" w:rsidRDefault="00205D39" w:rsidP="00251888">
                            <w:pPr>
                              <w:pStyle w:val="Caption"/>
                            </w:pPr>
                          </w:p>
                          <w:p w:rsidR="00205D39" w:rsidRPr="003A70B6" w:rsidRDefault="00205D39" w:rsidP="00251888">
                            <w:pPr>
                              <w:pStyle w:val="Caption"/>
                            </w:pPr>
                          </w:p>
                          <w:p w:rsidR="00205D39" w:rsidRPr="003A70B6" w:rsidRDefault="00205D39" w:rsidP="00251888">
                            <w:pPr>
                              <w:pStyle w:val="Caption"/>
                            </w:pPr>
                          </w:p>
                          <w:p w:rsidR="00205D39" w:rsidRDefault="00205D39"/>
                          <w:bookmarkEnd w:id="226"/>
                          <w:p w:rsidR="00205D39" w:rsidRPr="003A70B6" w:rsidRDefault="00205D39"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129AD" id="Text Box 1073741858" o:spid="_x0000_s1179" type="#_x0000_t202" style="position:absolute;left:0;text-align:left;margin-left:399.6pt;margin-top:367.25pt;width:450.8pt;height:73.75pt;z-index:2518062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" stroked="f">
                <v:textbox inset="0,0,0,0">
                  <w:txbxContent>
                    <w:p w:rsidR="00205D39" w:rsidRPr="009E20BA" w:rsidRDefault="00205D39" w:rsidP="00DA7AC7">
                      <w:pPr>
                        <w:pStyle w:val="Caption"/>
                      </w:pPr>
                      <w:bookmarkStart w:id="228" w:name="_Toc523735314"/>
                      <w:bookmarkStart w:id="229" w:name="_Toc52546996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frame plane including P2, P4 and P6 coordinate systems is parallar to the MR- image plane. The Z-frame is rotated +10 degrees around both the x and y-axes based on its first oriantation in the Figure 3.29.</w:t>
                      </w:r>
                      <w:bookmarkEnd w:id="229"/>
                    </w:p>
                    <w:p w:rsidR="00205D39" w:rsidRPr="003A70B6" w:rsidRDefault="00205D39" w:rsidP="00251888">
                      <w:pPr>
                        <w:pStyle w:val="Caption"/>
                      </w:pPr>
                    </w:p>
                    <w:p w:rsidR="00205D39" w:rsidRPr="003A70B6" w:rsidRDefault="00205D39" w:rsidP="00251888">
                      <w:pPr>
                        <w:pStyle w:val="Caption"/>
                      </w:pPr>
                    </w:p>
                    <w:p w:rsidR="00205D39" w:rsidRPr="003A70B6" w:rsidRDefault="00205D39" w:rsidP="00251888">
                      <w:pPr>
                        <w:pStyle w:val="Caption"/>
                      </w:pPr>
                    </w:p>
                    <w:p w:rsidR="00205D39" w:rsidRDefault="00205D39"/>
                    <w:bookmarkEnd w:id="228"/>
                    <w:p w:rsidR="00205D39" w:rsidRPr="003A70B6" w:rsidRDefault="00205D39" w:rsidP="00251888">
                      <w:pPr>
                        <w:pStyle w:val="Caption"/>
                      </w:pPr>
                    </w:p>
                  </w:txbxContent>
                </v:textbox>
                <w10:wrap type="topAndBottom" anchorx="margin"/>
              </v:shape>
            </w:pict>
          </mc:Fallback>
        </mc:AlternateContent>
      </w:r>
    </w:p>
    <w:p w:rsidR="002F7EED" w:rsidRDefault="002F7EED" w:rsidP="001A641E"/>
    <w:p w:rsidR="004E1FC2" w:rsidRDefault="006C27D8" w:rsidP="0006240F">
      <w:r>
        <w:lastRenderedPageBreak/>
        <w:t>Moreover,</w:t>
      </w:r>
      <w:r w:rsidRPr="00EA1E92">
        <w:t xml:space="preserve"> </w:t>
      </w:r>
      <w:r w:rsidR="001A641E">
        <w:t xml:space="preserve">the </w:t>
      </w:r>
      <w:r>
        <w:t>rotation</w:t>
      </w:r>
      <w:r w:rsidR="001A641E">
        <w:t xml:space="preserve"> direction</w:t>
      </w:r>
      <w:r>
        <w:t xml:space="preserve"> of the marker</w:t>
      </w:r>
      <w:r w:rsidR="002B26B2">
        <w:t xml:space="preserve"> around</w:t>
      </w:r>
      <w:r w:rsidR="00BF7E52">
        <w:t xml:space="preserve"> the x and y-</w:t>
      </w:r>
      <w:r w:rsidR="002B26B2">
        <w:t>ax</w:t>
      </w:r>
      <w:r w:rsidR="0006240F">
        <w:t>e</w:t>
      </w:r>
      <w:r w:rsidR="002B26B2">
        <w:t>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794747">
        <w:t xml:space="preserve"> triangle feature, </w:t>
      </w:r>
      <w:r w:rsidR="00EA36ED">
        <w:t xml:space="preserve">discussed in </w:t>
      </w:r>
      <w:r w:rsidR="00E67E84">
        <w:t xml:space="preserve">the </w:t>
      </w:r>
      <w:r w:rsidR="002F7EED">
        <w:t>section</w:t>
      </w:r>
      <w:r w:rsidR="0085338C">
        <w:fldChar w:fldCharType="begin"/>
      </w:r>
      <w:r w:rsidR="0085338C">
        <w:instrText xml:space="preserve"> REF _Ref523922273 \r \h </w:instrText>
      </w:r>
      <w:r w:rsidR="0085338C">
        <w:fldChar w:fldCharType="separate"/>
      </w:r>
      <w:r w:rsidR="00514A12">
        <w:rPr>
          <w:cs/>
        </w:rPr>
        <w:t>‎</w:t>
      </w:r>
      <w:r w:rsidR="0085338C">
        <w:fldChar w:fldCharType="end"/>
      </w:r>
      <w:r w:rsidR="0006240F">
        <w:t xml:space="preserve"> </w:t>
      </w:r>
      <w:r w:rsidR="0006240F">
        <w:fldChar w:fldCharType="begin"/>
      </w:r>
      <w:r w:rsidR="0006240F">
        <w:instrText xml:space="preserve"> REF _Ref525216109 \n \h </w:instrText>
      </w:r>
      <w:r w:rsidR="0006240F">
        <w:fldChar w:fldCharType="separate"/>
      </w:r>
      <w:r w:rsidR="0006240F">
        <w:rPr>
          <w:cs/>
        </w:rPr>
        <w:t>‎</w:t>
      </w:r>
      <w:r w:rsidR="0006240F">
        <w:t>3.1</w:t>
      </w:r>
      <w:r w:rsidR="0006240F">
        <w:fldChar w:fldCharType="end"/>
      </w:r>
      <w:r w:rsidR="00794747">
        <w:t>,</w:t>
      </w:r>
      <w:r w:rsidR="001A641E">
        <w:t xml:space="preserve"> is used to determine the </w:t>
      </w:r>
      <w:r w:rsidR="00E32E8C">
        <w:t>correct</w:t>
      </w:r>
      <w:r w:rsidR="00AA5972">
        <w:t xml:space="preserve"> direction in the image</w:t>
      </w:r>
      <w:r w:rsidR="00127219">
        <w:t xml:space="preserve"> coordinate system</w:t>
      </w:r>
      <w:r w:rsidR="00AA5972">
        <w:t>.</w:t>
      </w:r>
      <w:r w:rsidR="00EA36ED">
        <w:t xml:space="preserve"> </w:t>
      </w:r>
    </w:p>
    <w:p w:rsidR="006C27D8" w:rsidRDefault="00127219" w:rsidP="00D718ED">
      <w:r>
        <w:t>The</w:t>
      </w:r>
      <w:r w:rsidR="00794747">
        <w:t xml:space="preserve"> rotation direction around </w:t>
      </w:r>
      <w:r w:rsidR="0046159C">
        <w:t xml:space="preserve">the </w:t>
      </w:r>
      <w:r w:rsidR="00794747">
        <w:t>y-</w:t>
      </w:r>
      <w:r w:rsidR="006C27D8">
        <w:t>axis</w:t>
      </w:r>
      <w:r>
        <w:t xml:space="preserve"> is estimated using</w:t>
      </w:r>
      <w:r w:rsidR="00794747">
        <w:t xml:space="preserve"> the z-</w:t>
      </w:r>
      <w:r>
        <w:t>axis values</w:t>
      </w:r>
      <w:r w:rsidR="006C27D8">
        <w:t xml:space="preserve"> of the</w:t>
      </w:r>
      <w:r w:rsidR="004A6843">
        <w:t xml:space="preserve"> centroids</w:t>
      </w:r>
      <w:r w:rsidR="006C27D8">
        <w:t xml:space="preserve"> </w:t>
      </w:r>
      <w:r w:rsidR="0046159C">
        <w:t>P</w:t>
      </w:r>
      <w:r w:rsidR="006C27D8">
        <w:t xml:space="preserve">2 and </w:t>
      </w:r>
      <w:r w:rsidR="0046159C">
        <w:t>P</w:t>
      </w:r>
      <w:r w:rsidR="006C27D8">
        <w:t xml:space="preserve">6. If </w:t>
      </w:r>
      <w:r w:rsidR="0046159C">
        <w:t>P</w:t>
      </w:r>
      <w:r w:rsidR="006C27D8">
        <w:t xml:space="preserve">2 has a </w:t>
      </w:r>
      <w:r w:rsidR="00130793">
        <w:t>highe</w:t>
      </w:r>
      <w:r w:rsidR="006C27D8">
        <w:t xml:space="preserve">r z value </w:t>
      </w:r>
      <w:r w:rsidR="001768A6">
        <w:t xml:space="preserve">than P6 </w:t>
      </w:r>
      <w:r w:rsidR="006C27D8">
        <w:t>and the triangle is in the left side</w:t>
      </w:r>
      <w:r w:rsidR="001A641E">
        <w:t xml:space="preserve"> of the marker (in the cross-section view)</w:t>
      </w:r>
      <w:r w:rsidR="006C27D8">
        <w:t xml:space="preserve">, it shows that </w:t>
      </w:r>
      <w:r w:rsidR="0046159C">
        <w:t xml:space="preserve">the </w:t>
      </w:r>
      <w:r w:rsidR="006C27D8">
        <w:t xml:space="preserve">rotation </w:t>
      </w:r>
      <w:r w:rsidR="0046159C">
        <w:t>must be executed in</w:t>
      </w:r>
      <w:r w:rsidR="006C27D8">
        <w:t xml:space="preserve"> positive</w:t>
      </w:r>
      <w:r w:rsidR="0046159C">
        <w:t xml:space="preserve"> direction</w:t>
      </w:r>
      <w:r w:rsidR="006C27D8">
        <w:t xml:space="preserve">, </w:t>
      </w:r>
      <w:r w:rsidR="005C2452">
        <w:t>and if P6 has a higher Z value, the rotation must be executed in negative rotation</w:t>
      </w:r>
      <w:r w:rsidR="006C27D8">
        <w:t>. In the case that triangle is in the right side</w:t>
      </w:r>
      <w:r>
        <w:t xml:space="preserve"> of the marker, the z axis has to be</w:t>
      </w:r>
      <w:r w:rsidR="00D718ED">
        <w:t xml:space="preserve"> inverted. </w:t>
      </w:r>
      <w:r w:rsidR="00C6205F">
        <w:t>In addition,</w:t>
      </w:r>
      <w:r w:rsidR="00F90280">
        <w:t xml:space="preserve"> </w:t>
      </w:r>
      <w:r w:rsidR="00C6205F">
        <w:t>t</w:t>
      </w:r>
      <w:r w:rsidR="0006240F">
        <w:t>he rotation around x-</w:t>
      </w:r>
      <w:r w:rsidR="00F90280">
        <w:t xml:space="preserve">axis is indicated using z coordinates of </w:t>
      </w:r>
      <w:r w:rsidR="001768A6">
        <w:t>P</w:t>
      </w:r>
      <w:r w:rsidR="00F90280">
        <w:t xml:space="preserve">4 and one of the </w:t>
      </w:r>
      <w:r w:rsidR="001768A6">
        <w:t>P</w:t>
      </w:r>
      <w:r w:rsidR="00F90280">
        <w:t xml:space="preserve">2 </w:t>
      </w:r>
      <w:r w:rsidR="001A641E">
        <w:t>or</w:t>
      </w:r>
      <w:r w:rsidR="00F90280">
        <w:t xml:space="preserve"> </w:t>
      </w:r>
      <w:r w:rsidR="001768A6">
        <w:t>P</w:t>
      </w:r>
      <w:r w:rsidR="00F90280">
        <w:t>4 centroids.</w:t>
      </w:r>
      <w:r w:rsidR="005E32D9">
        <w:t xml:space="preserve"> </w:t>
      </w:r>
    </w:p>
    <w:p w:rsidR="00B26833" w:rsidRDefault="00B26833" w:rsidP="00D31B09"/>
    <w:p w:rsidR="00754DCA" w:rsidRDefault="00754DCA" w:rsidP="00D31B09">
      <w:r>
        <w:br w:type="page"/>
      </w:r>
    </w:p>
    <w:p w:rsidR="00FC3773" w:rsidRPr="00B916FD" w:rsidRDefault="00F33F36" w:rsidP="00886BE1">
      <w:pPr>
        <w:pStyle w:val="Heading2"/>
      </w:pPr>
      <w:bookmarkStart w:id="230" w:name="_Ref523925375"/>
      <w:bookmarkStart w:id="231" w:name="_Ref524006251"/>
      <w:bookmarkStart w:id="232" w:name="_Toc525470024"/>
      <w:r w:rsidRPr="00387B61">
        <w:lastRenderedPageBreak/>
        <w:t>Graphical</w:t>
      </w:r>
      <w:r>
        <w:t xml:space="preserve"> user interface implementation</w:t>
      </w:r>
      <w:bookmarkEnd w:id="230"/>
      <w:bookmarkEnd w:id="231"/>
      <w:bookmarkEnd w:id="232"/>
    </w:p>
    <w:p w:rsidR="00374617" w:rsidRDefault="00374617" w:rsidP="00320DCB">
      <w:r>
        <w:t>The automatic alignment detection algorithm of the Z-</w:t>
      </w:r>
      <w:r w:rsidR="00AB1B55">
        <w:t>frame</w:t>
      </w:r>
      <w:r>
        <w:t xml:space="preserve"> which utilizes the </w:t>
      </w:r>
      <w:r w:rsidR="004D379E">
        <w:t xml:space="preserve">procedures in the section </w:t>
      </w:r>
      <w:r w:rsidR="004D379E">
        <w:fldChar w:fldCharType="begin"/>
      </w:r>
      <w:r w:rsidR="004D379E">
        <w:instrText xml:space="preserve"> REF _Ref523909263 \n \h </w:instrText>
      </w:r>
      <w:r w:rsidR="004D379E">
        <w:fldChar w:fldCharType="separate"/>
      </w:r>
      <w:r w:rsidR="004D379E">
        <w:rPr>
          <w:cs/>
        </w:rPr>
        <w:t>‎</w:t>
      </w:r>
      <w:r w:rsidR="004D379E">
        <w:t>3.2</w:t>
      </w:r>
      <w:r w:rsidR="004D379E">
        <w:fldChar w:fldCharType="end"/>
      </w:r>
      <w:r w:rsidR="004D379E">
        <w:t xml:space="preserve"> has been implemented</w:t>
      </w:r>
      <w:r>
        <w:t xml:space="preserve"> in a </w:t>
      </w:r>
      <w:r w:rsidRPr="00B26656">
        <w:t>Graphical User</w:t>
      </w:r>
      <w:r>
        <w:t xml:space="preserve"> Interface</w:t>
      </w:r>
      <w:r w:rsidR="00B26656">
        <w:t xml:space="preserve"> (GUI)</w:t>
      </w:r>
      <w:r>
        <w:t xml:space="preserve"> </w:t>
      </w:r>
      <w:r w:rsidR="004D379E">
        <w:t xml:space="preserve">which is </w:t>
      </w:r>
      <w:r>
        <w:t xml:space="preserve">designed in </w:t>
      </w:r>
      <w:r w:rsidRPr="00B26656">
        <w:t>M</w:t>
      </w:r>
      <w:r w:rsidR="00F15B26">
        <w:t>atlab</w:t>
      </w:r>
      <w:r w:rsidRPr="00B26656">
        <w:t xml:space="preserve"> </w:t>
      </w:r>
      <w:r w:rsidRPr="00F357F2">
        <w:t>R2017a. The</w:t>
      </w:r>
      <w:r>
        <w:t xml:space="preserve"> </w:t>
      </w:r>
      <w:r w:rsidR="00320DCB">
        <w:t>proposed</w:t>
      </w:r>
      <w:r>
        <w:t xml:space="preserve"> GUI displays only required information which enables the user to easily interact with the several processing stages</w:t>
      </w:r>
      <w:r w:rsidR="00772879">
        <w:t xml:space="preserve"> (Figure 3.3</w:t>
      </w:r>
      <w:r w:rsidR="00E93A6B">
        <w:t>2</w:t>
      </w:r>
      <w:r w:rsidR="00E1454F">
        <w:t>)</w:t>
      </w:r>
      <w:r>
        <w:t>.</w:t>
      </w:r>
    </w:p>
    <w:p w:rsidR="00374617" w:rsidRDefault="00374617" w:rsidP="00320DCB">
      <w:r>
        <w:t xml:space="preserve">The flowchart of the proposed algorithm for </w:t>
      </w:r>
      <w:r w:rsidR="00320DCB">
        <w:t xml:space="preserve">the </w:t>
      </w:r>
      <w:r>
        <w:t>alignment detection and</w:t>
      </w:r>
      <w:r w:rsidR="00320DCB">
        <w:t xml:space="preserve"> the</w:t>
      </w:r>
      <w:r>
        <w:t xml:space="preserve"> angle calculation of the Z-</w:t>
      </w:r>
      <w:r w:rsidR="00320DCB">
        <w:t>frame</w:t>
      </w:r>
      <w:r>
        <w:t xml:space="preserve"> i</w:t>
      </w:r>
      <w:r w:rsidR="001F5F1C">
        <w:t xml:space="preserve">n </w:t>
      </w:r>
      <w:r w:rsidR="00320DCB">
        <w:t xml:space="preserve">the </w:t>
      </w:r>
      <w:r w:rsidR="001F5F1C">
        <w:t>GUI is represented in Figure 3.</w:t>
      </w:r>
      <w:r w:rsidR="00E1454F">
        <w:t>31</w:t>
      </w:r>
      <w:r>
        <w:t>.</w:t>
      </w:r>
      <w:r w:rsidR="007A2C85">
        <w:t xml:space="preserve"> </w:t>
      </w:r>
    </w:p>
    <w:p w:rsidR="00374617" w:rsidRDefault="00374617" w:rsidP="00D31B09"/>
    <w:p w:rsidR="00374617" w:rsidRDefault="00210D0F" w:rsidP="00D31B09">
      <w:r>
        <w:rPr>
          <w:noProof/>
        </w:rPr>
        <mc:AlternateContent>
          <mc:Choice Requires="wpg">
            <w:drawing>
              <wp:anchor distT="0" distB="0" distL="114300" distR="114300" simplePos="0" relativeHeight="251741696" behindDoc="0" locked="0" layoutInCell="1" allowOverlap="1" wp14:anchorId="4CD06ECD" wp14:editId="73378948">
                <wp:simplePos x="0" y="0"/>
                <wp:positionH relativeFrom="column">
                  <wp:posOffset>79022</wp:posOffset>
                </wp:positionH>
                <wp:positionV relativeFrom="paragraph">
                  <wp:posOffset>34008</wp:posOffset>
                </wp:positionV>
                <wp:extent cx="5531485" cy="3431540"/>
                <wp:effectExtent l="0" t="0" r="0" b="0"/>
                <wp:wrapNone/>
                <wp:docPr id="1073741896" name="Group 1073741896"/>
                <wp:cNvGraphicFramePr/>
                <a:graphic xmlns:a="http://schemas.openxmlformats.org/drawingml/2006/main">
                  <a:graphicData uri="http://schemas.microsoft.com/office/word/2010/wordprocessingGroup">
                    <wpg:wgp>
                      <wpg:cNvGrpSpPr/>
                      <wpg:grpSpPr>
                        <a:xfrm>
                          <a:off x="0" y="0"/>
                          <a:ext cx="5531485" cy="3431540"/>
                          <a:chOff x="0" y="0"/>
                          <a:chExt cx="4060190" cy="2238375"/>
                        </a:xfrm>
                        <a:solidFill>
                          <a:schemeClr val="accent1">
                            <a:lumMod val="75000"/>
                          </a:schemeClr>
                        </a:solidFill>
                      </wpg:grpSpPr>
                      <wps:wsp>
                        <wps:cNvPr id="121" name="Rectangle 121"/>
                        <wps:cNvSpPr/>
                        <wps:spPr>
                          <a:xfrm>
                            <a:off x="2246661" y="0"/>
                            <a:ext cx="17907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56220F" w:rsidRDefault="00205D39" w:rsidP="00584880">
                              <w:pPr>
                                <w:jc w:val="center"/>
                                <w:rPr>
                                  <w:b/>
                                  <w:bCs/>
                                  <w:sz w:val="32"/>
                                  <w:szCs w:val="32"/>
                                </w:rPr>
                              </w:pPr>
                              <w:r w:rsidRPr="0056220F">
                                <w:rPr>
                                  <w:b/>
                                  <w:bCs/>
                                  <w:sz w:val="32"/>
                                  <w:szCs w:val="32"/>
                                </w:rPr>
                                <w:t>Entering MRI and Z-marker parameters</w:t>
                              </w:r>
                            </w:p>
                            <w:p w:rsidR="00205D39" w:rsidRDefault="00205D39"/>
                            <w:p w:rsidR="00205D39" w:rsidRPr="009C3D05" w:rsidRDefault="00205D39" w:rsidP="00584880">
                              <w:pPr>
                                <w:jc w:val="center"/>
                              </w:pPr>
                              <w:r>
                                <w:t>Entering MRI and Z-marker parameters</w:t>
                              </w:r>
                            </w:p>
                            <w:p w:rsidR="00205D39" w:rsidRDefault="00205D39"/>
                            <w:p w:rsidR="00205D39" w:rsidRPr="009C3D05" w:rsidRDefault="00205D39" w:rsidP="00584880">
                              <w:pPr>
                                <w:jc w:val="center"/>
                              </w:pPr>
                              <w:r>
                                <w:t>Entering MRI and Z-marker parameters</w:t>
                              </w:r>
                            </w:p>
                            <w:p w:rsidR="00205D39" w:rsidRDefault="00205D39"/>
                            <w:p w:rsidR="00205D39" w:rsidRPr="009C3D05" w:rsidRDefault="00205D39" w:rsidP="00584880">
                              <w:pPr>
                                <w:jc w:val="center"/>
                              </w:pPr>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56220F" w:rsidRDefault="00205D39" w:rsidP="00584880">
                              <w:pPr>
                                <w:jc w:val="center"/>
                                <w:rPr>
                                  <w:b/>
                                  <w:bCs/>
                                  <w:sz w:val="32"/>
                                  <w:szCs w:val="32"/>
                                </w:rPr>
                              </w:pPr>
                              <w:r w:rsidRPr="0056220F">
                                <w:rPr>
                                  <w:b/>
                                  <w:bCs/>
                                  <w:sz w:val="32"/>
                                  <w:szCs w:val="32"/>
                                </w:rPr>
                                <w:t>Z-frame segmentation</w:t>
                              </w:r>
                            </w:p>
                            <w:p w:rsidR="00205D39" w:rsidRDefault="00205D39"/>
                            <w:p w:rsidR="00205D39" w:rsidRPr="009C3D05" w:rsidRDefault="00205D39" w:rsidP="00584880">
                              <w:pPr>
                                <w:jc w:val="center"/>
                              </w:pPr>
                              <w:r>
                                <w:t>Z-frame segmentation</w:t>
                              </w:r>
                            </w:p>
                            <w:p w:rsidR="00205D39" w:rsidRDefault="00205D39"/>
                            <w:p w:rsidR="00205D39" w:rsidRPr="009C3D05" w:rsidRDefault="00205D39" w:rsidP="00584880">
                              <w:pPr>
                                <w:jc w:val="center"/>
                              </w:pPr>
                              <w:r>
                                <w:t>Z-frame segmentation</w:t>
                              </w:r>
                            </w:p>
                            <w:p w:rsidR="00205D39" w:rsidRDefault="00205D39"/>
                            <w:p w:rsidR="00205D39" w:rsidRPr="009C3D05" w:rsidRDefault="00205D39" w:rsidP="00584880">
                              <w:pPr>
                                <w:jc w:val="center"/>
                              </w:pPr>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56220F" w:rsidRDefault="00205D39" w:rsidP="0056220F">
                              <w:pPr>
                                <w:jc w:val="center"/>
                                <w:rPr>
                                  <w:b/>
                                  <w:bCs/>
                                  <w:sz w:val="32"/>
                                  <w:szCs w:val="32"/>
                                </w:rPr>
                              </w:pPr>
                              <w:r w:rsidRPr="0056220F">
                                <w:rPr>
                                  <w:b/>
                                  <w:bCs/>
                                  <w:sz w:val="32"/>
                                  <w:szCs w:val="32"/>
                                </w:rPr>
                                <w:t>Image</w:t>
                              </w:r>
                            </w:p>
                            <w:p w:rsidR="00205D39" w:rsidRPr="0056220F" w:rsidRDefault="00205D39" w:rsidP="0056220F">
                              <w:pPr>
                                <w:jc w:val="center"/>
                                <w:rPr>
                                  <w:b/>
                                  <w:bCs/>
                                  <w:sz w:val="32"/>
                                  <w:szCs w:val="32"/>
                                </w:rPr>
                              </w:pPr>
                              <w:r w:rsidRPr="0056220F">
                                <w:rPr>
                                  <w:b/>
                                  <w:bCs/>
                                  <w:sz w:val="32"/>
                                  <w:szCs w:val="32"/>
                                </w:rPr>
                                <w:t>pre-processing</w:t>
                              </w:r>
                            </w:p>
                            <w:p w:rsidR="00205D39" w:rsidRDefault="00205D39"/>
                            <w:p w:rsidR="00205D39" w:rsidRDefault="00205D39" w:rsidP="00584880">
                              <w:pPr>
                                <w:jc w:val="center"/>
                              </w:pPr>
                              <w:r>
                                <w:t>Image</w:t>
                              </w:r>
                            </w:p>
                            <w:p w:rsidR="00205D39" w:rsidRPr="009C3D05" w:rsidRDefault="00205D39" w:rsidP="00D31B09">
                              <w:r>
                                <w:t>pre-processing</w:t>
                              </w:r>
                            </w:p>
                            <w:p w:rsidR="00205D39" w:rsidRDefault="00205D39"/>
                            <w:p w:rsidR="00205D39" w:rsidRDefault="00205D39" w:rsidP="00584880">
                              <w:pPr>
                                <w:jc w:val="center"/>
                              </w:pPr>
                              <w:r>
                                <w:t>Image</w:t>
                              </w:r>
                            </w:p>
                            <w:p w:rsidR="00205D39" w:rsidRPr="009C3D05" w:rsidRDefault="00205D39" w:rsidP="00D31B09">
                              <w:r>
                                <w:t>pre-processing</w:t>
                              </w:r>
                            </w:p>
                            <w:p w:rsidR="00205D39" w:rsidRDefault="00205D39"/>
                            <w:p w:rsidR="00205D39" w:rsidRDefault="00205D39" w:rsidP="00584880">
                              <w:pPr>
                                <w:jc w:val="center"/>
                              </w:pPr>
                              <w:r>
                                <w:t>Image</w:t>
                              </w:r>
                            </w:p>
                            <w:p w:rsidR="00205D39" w:rsidRPr="009C3D05" w:rsidRDefault="00205D39"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56220F" w:rsidRDefault="00205D39" w:rsidP="00584880">
                              <w:pPr>
                                <w:jc w:val="center"/>
                                <w:rPr>
                                  <w:b/>
                                  <w:bCs/>
                                  <w:sz w:val="32"/>
                                  <w:szCs w:val="32"/>
                                </w:rPr>
                              </w:pPr>
                              <w:r w:rsidRPr="0056220F">
                                <w:rPr>
                                  <w:b/>
                                  <w:bCs/>
                                  <w:sz w:val="32"/>
                                  <w:szCs w:val="32"/>
                                </w:rPr>
                                <w:t>Fiducial center detection</w:t>
                              </w:r>
                            </w:p>
                            <w:p w:rsidR="00205D39" w:rsidRDefault="00205D39"/>
                            <w:p w:rsidR="00205D39" w:rsidRPr="009C3D05" w:rsidRDefault="00205D39" w:rsidP="00584880">
                              <w:pPr>
                                <w:jc w:val="center"/>
                              </w:pPr>
                              <w:r>
                                <w:t>Fiducial center detection</w:t>
                              </w:r>
                            </w:p>
                            <w:p w:rsidR="00205D39" w:rsidRDefault="00205D39"/>
                            <w:p w:rsidR="00205D39" w:rsidRPr="009C3D05" w:rsidRDefault="00205D39" w:rsidP="00584880">
                              <w:pPr>
                                <w:jc w:val="center"/>
                              </w:pPr>
                              <w:r>
                                <w:t>Fiducial center detection</w:t>
                              </w:r>
                            </w:p>
                            <w:p w:rsidR="00205D39" w:rsidRDefault="00205D39"/>
                            <w:p w:rsidR="00205D39" w:rsidRPr="009C3D05" w:rsidRDefault="00205D39" w:rsidP="00584880">
                              <w:pPr>
                                <w:jc w:val="center"/>
                              </w:pPr>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56220F" w:rsidRDefault="00205D39" w:rsidP="00584880">
                              <w:pPr>
                                <w:jc w:val="center"/>
                                <w:rPr>
                                  <w:b/>
                                  <w:bCs/>
                                  <w:sz w:val="32"/>
                                  <w:szCs w:val="32"/>
                                </w:rPr>
                              </w:pPr>
                              <w:r w:rsidRPr="0056220F">
                                <w:rPr>
                                  <w:b/>
                                  <w:bCs/>
                                  <w:sz w:val="32"/>
                                  <w:szCs w:val="32"/>
                                </w:rPr>
                                <w:t>Alignment detection</w:t>
                              </w:r>
                            </w:p>
                            <w:p w:rsidR="00205D39" w:rsidRDefault="00205D39"/>
                            <w:p w:rsidR="00205D39" w:rsidRPr="009C3D05" w:rsidRDefault="00205D39" w:rsidP="00584880">
                              <w:pPr>
                                <w:jc w:val="center"/>
                              </w:pPr>
                              <w:r>
                                <w:t>Alignment detection</w:t>
                              </w:r>
                            </w:p>
                            <w:p w:rsidR="00205D39" w:rsidRDefault="00205D39"/>
                            <w:p w:rsidR="00205D39" w:rsidRPr="009C3D05" w:rsidRDefault="00205D39" w:rsidP="00584880">
                              <w:pPr>
                                <w:jc w:val="center"/>
                              </w:pPr>
                              <w:r>
                                <w:t>Alignment detection</w:t>
                              </w:r>
                            </w:p>
                            <w:p w:rsidR="00205D39" w:rsidRDefault="00205D39"/>
                            <w:p w:rsidR="00205D39" w:rsidRPr="009C3D05" w:rsidRDefault="00205D39" w:rsidP="00584880">
                              <w:pPr>
                                <w:jc w:val="center"/>
                              </w:pPr>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56220F" w:rsidRDefault="00205D39" w:rsidP="0056220F">
                              <w:pPr>
                                <w:spacing w:before="240" w:after="0"/>
                                <w:jc w:val="center"/>
                                <w:rPr>
                                  <w:b/>
                                  <w:bCs/>
                                  <w:sz w:val="32"/>
                                  <w:szCs w:val="32"/>
                                </w:rPr>
                              </w:pPr>
                              <w:r w:rsidRPr="0056220F">
                                <w:rPr>
                                  <w:b/>
                                  <w:bCs/>
                                  <w:sz w:val="32"/>
                                  <w:szCs w:val="32"/>
                                </w:rPr>
                                <w:t>Calibration</w:t>
                              </w:r>
                            </w:p>
                            <w:p w:rsidR="00205D39" w:rsidRDefault="00205D39"/>
                            <w:p w:rsidR="00205D39" w:rsidRPr="009C3D05" w:rsidRDefault="00205D39" w:rsidP="00584880">
                              <w:pPr>
                                <w:jc w:val="center"/>
                              </w:pPr>
                              <w:r>
                                <w:t>Calibration</w:t>
                              </w:r>
                            </w:p>
                            <w:p w:rsidR="00205D39" w:rsidRDefault="00205D39"/>
                            <w:p w:rsidR="00205D39" w:rsidRPr="009C3D05" w:rsidRDefault="00205D39" w:rsidP="00584880">
                              <w:pPr>
                                <w:jc w:val="center"/>
                              </w:pPr>
                              <w:r>
                                <w:t>Calibration</w:t>
                              </w:r>
                            </w:p>
                            <w:p w:rsidR="00205D39" w:rsidRDefault="00205D39"/>
                            <w:p w:rsidR="00205D39" w:rsidRPr="009C3D05" w:rsidRDefault="00205D39" w:rsidP="00584880">
                              <w:pPr>
                                <w:jc w:val="center"/>
                              </w:pPr>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56220F" w:rsidRDefault="00205D39" w:rsidP="00584880">
                              <w:pPr>
                                <w:jc w:val="center"/>
                                <w:rPr>
                                  <w:b/>
                                  <w:bCs/>
                                  <w:sz w:val="32"/>
                                  <w:szCs w:val="32"/>
                                </w:rPr>
                              </w:pPr>
                              <w:r w:rsidRPr="0056220F">
                                <w:rPr>
                                  <w:b/>
                                  <w:bCs/>
                                  <w:sz w:val="32"/>
                                  <w:szCs w:val="32"/>
                                </w:rPr>
                                <w:t>Rotation adjustment</w:t>
                              </w:r>
                            </w:p>
                            <w:p w:rsidR="00205D39" w:rsidRDefault="00205D39"/>
                            <w:p w:rsidR="00205D39" w:rsidRPr="009C3D05" w:rsidRDefault="00205D39" w:rsidP="00584880">
                              <w:pPr>
                                <w:jc w:val="center"/>
                              </w:pPr>
                              <w:r>
                                <w:t>Rotation adjustment</w:t>
                              </w:r>
                            </w:p>
                            <w:p w:rsidR="00205D39" w:rsidRDefault="00205D39"/>
                            <w:p w:rsidR="00205D39" w:rsidRPr="009C3D05" w:rsidRDefault="00205D39" w:rsidP="00584880">
                              <w:pPr>
                                <w:jc w:val="center"/>
                              </w:pPr>
                              <w:r>
                                <w:t>Rotation adjustment</w:t>
                              </w:r>
                            </w:p>
                            <w:p w:rsidR="00205D39" w:rsidRDefault="00205D39"/>
                            <w:p w:rsidR="00205D39" w:rsidRPr="009C3D05" w:rsidRDefault="00205D39" w:rsidP="00584880">
                              <w:pPr>
                                <w:jc w:val="center"/>
                              </w:pPr>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CD06ECD" id="Group 1073741896" o:spid="_x0000_s1180" style="position:absolute;left:0;text-align:left;margin-left:6.2pt;margin-top:2.7pt;width:435.55pt;height:270.2pt;z-index:251741696;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">
                <v:rect id="Rectangle 121" o:spid="_x0000_s1181" style="position:absolute;left:22466;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" filled="f" stroked="f" strokeweight="1pt">
                  <v:textbox>
                    <w:txbxContent>
                      <w:p w:rsidR="00205D39" w:rsidRPr="0056220F" w:rsidRDefault="00205D39" w:rsidP="00584880">
                        <w:pPr>
                          <w:jc w:val="center"/>
                          <w:rPr>
                            <w:b/>
                            <w:bCs/>
                            <w:sz w:val="32"/>
                            <w:szCs w:val="32"/>
                          </w:rPr>
                        </w:pPr>
                        <w:r w:rsidRPr="0056220F">
                          <w:rPr>
                            <w:b/>
                            <w:bCs/>
                            <w:sz w:val="32"/>
                            <w:szCs w:val="32"/>
                          </w:rPr>
                          <w:t>Entering MRI and Z-marker parameters</w:t>
                        </w:r>
                      </w:p>
                      <w:p w:rsidR="00205D39" w:rsidRDefault="00205D39"/>
                      <w:p w:rsidR="00205D39" w:rsidRPr="009C3D05" w:rsidRDefault="00205D39" w:rsidP="00584880">
                        <w:pPr>
                          <w:jc w:val="center"/>
                        </w:pPr>
                        <w:r>
                          <w:t>Entering MRI and Z-marker parameters</w:t>
                        </w:r>
                      </w:p>
                      <w:p w:rsidR="00205D39" w:rsidRDefault="00205D39"/>
                      <w:p w:rsidR="00205D39" w:rsidRPr="009C3D05" w:rsidRDefault="00205D39" w:rsidP="00584880">
                        <w:pPr>
                          <w:jc w:val="center"/>
                        </w:pPr>
                        <w:r>
                          <w:t>Entering MRI and Z-marker parameters</w:t>
                        </w:r>
                      </w:p>
                      <w:p w:rsidR="00205D39" w:rsidRDefault="00205D39"/>
                      <w:p w:rsidR="00205D39" w:rsidRPr="009C3D05" w:rsidRDefault="00205D39" w:rsidP="00584880">
                        <w:pPr>
                          <w:jc w:val="center"/>
                        </w:pPr>
                        <w:r>
                          <w:t>Entering MRI and Z-marker parameters</w:t>
                        </w:r>
                      </w:p>
                    </w:txbxContent>
                  </v:textbox>
                </v:rect>
                <v:rect id="Rectangle 123" o:spid="_x0000_s1182"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" filled="f" stroked="f" strokeweight="1pt">
                  <v:textbox>
                    <w:txbxContent>
                      <w:p w:rsidR="00205D39" w:rsidRPr="0056220F" w:rsidRDefault="00205D39" w:rsidP="00584880">
                        <w:pPr>
                          <w:jc w:val="center"/>
                          <w:rPr>
                            <w:b/>
                            <w:bCs/>
                            <w:sz w:val="32"/>
                            <w:szCs w:val="32"/>
                          </w:rPr>
                        </w:pPr>
                        <w:r w:rsidRPr="0056220F">
                          <w:rPr>
                            <w:b/>
                            <w:bCs/>
                            <w:sz w:val="32"/>
                            <w:szCs w:val="32"/>
                          </w:rPr>
                          <w:t>Z-frame segmentation</w:t>
                        </w:r>
                      </w:p>
                      <w:p w:rsidR="00205D39" w:rsidRDefault="00205D39"/>
                      <w:p w:rsidR="00205D39" w:rsidRPr="009C3D05" w:rsidRDefault="00205D39" w:rsidP="00584880">
                        <w:pPr>
                          <w:jc w:val="center"/>
                        </w:pPr>
                        <w:r>
                          <w:t>Z-frame segmentation</w:t>
                        </w:r>
                      </w:p>
                      <w:p w:rsidR="00205D39" w:rsidRDefault="00205D39"/>
                      <w:p w:rsidR="00205D39" w:rsidRPr="009C3D05" w:rsidRDefault="00205D39" w:rsidP="00584880">
                        <w:pPr>
                          <w:jc w:val="center"/>
                        </w:pPr>
                        <w:r>
                          <w:t>Z-frame segmentation</w:t>
                        </w:r>
                      </w:p>
                      <w:p w:rsidR="00205D39" w:rsidRDefault="00205D39"/>
                      <w:p w:rsidR="00205D39" w:rsidRPr="009C3D05" w:rsidRDefault="00205D39" w:rsidP="00584880">
                        <w:pPr>
                          <w:jc w:val="center"/>
                        </w:pPr>
                        <w:r>
                          <w:t>Z-frame segmentation</w:t>
                        </w:r>
                      </w:p>
                    </w:txbxContent>
                  </v:textbox>
                </v:rect>
                <v:rect id="Rectangle 1073741862" o:spid="_x0000_s1183"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" filled="f" stroked="f" strokeweight="1pt">
                  <v:textbox>
                    <w:txbxContent>
                      <w:p w:rsidR="00205D39" w:rsidRPr="0056220F" w:rsidRDefault="00205D39" w:rsidP="0056220F">
                        <w:pPr>
                          <w:jc w:val="center"/>
                          <w:rPr>
                            <w:b/>
                            <w:bCs/>
                            <w:sz w:val="32"/>
                            <w:szCs w:val="32"/>
                          </w:rPr>
                        </w:pPr>
                        <w:r w:rsidRPr="0056220F">
                          <w:rPr>
                            <w:b/>
                            <w:bCs/>
                            <w:sz w:val="32"/>
                            <w:szCs w:val="32"/>
                          </w:rPr>
                          <w:t>Image</w:t>
                        </w:r>
                      </w:p>
                      <w:p w:rsidR="00205D39" w:rsidRPr="0056220F" w:rsidRDefault="00205D39" w:rsidP="0056220F">
                        <w:pPr>
                          <w:jc w:val="center"/>
                          <w:rPr>
                            <w:b/>
                            <w:bCs/>
                            <w:sz w:val="32"/>
                            <w:szCs w:val="32"/>
                          </w:rPr>
                        </w:pPr>
                        <w:r w:rsidRPr="0056220F">
                          <w:rPr>
                            <w:b/>
                            <w:bCs/>
                            <w:sz w:val="32"/>
                            <w:szCs w:val="32"/>
                          </w:rPr>
                          <w:t>pre-processing</w:t>
                        </w:r>
                      </w:p>
                      <w:p w:rsidR="00205D39" w:rsidRDefault="00205D39"/>
                      <w:p w:rsidR="00205D39" w:rsidRDefault="00205D39" w:rsidP="00584880">
                        <w:pPr>
                          <w:jc w:val="center"/>
                        </w:pPr>
                        <w:r>
                          <w:t>Image</w:t>
                        </w:r>
                      </w:p>
                      <w:p w:rsidR="00205D39" w:rsidRPr="009C3D05" w:rsidRDefault="00205D39" w:rsidP="00D31B09">
                        <w:r>
                          <w:t>pre-processing</w:t>
                        </w:r>
                      </w:p>
                      <w:p w:rsidR="00205D39" w:rsidRDefault="00205D39"/>
                      <w:p w:rsidR="00205D39" w:rsidRDefault="00205D39" w:rsidP="00584880">
                        <w:pPr>
                          <w:jc w:val="center"/>
                        </w:pPr>
                        <w:r>
                          <w:t>Image</w:t>
                        </w:r>
                      </w:p>
                      <w:p w:rsidR="00205D39" w:rsidRPr="009C3D05" w:rsidRDefault="00205D39" w:rsidP="00D31B09">
                        <w:r>
                          <w:t>pre-processing</w:t>
                        </w:r>
                      </w:p>
                      <w:p w:rsidR="00205D39" w:rsidRDefault="00205D39"/>
                      <w:p w:rsidR="00205D39" w:rsidRDefault="00205D39" w:rsidP="00584880">
                        <w:pPr>
                          <w:jc w:val="center"/>
                        </w:pPr>
                        <w:r>
                          <w:t>Image</w:t>
                        </w:r>
                      </w:p>
                      <w:p w:rsidR="00205D39" w:rsidRPr="009C3D05" w:rsidRDefault="00205D39" w:rsidP="00D31B09">
                        <w:r>
                          <w:t>pre-processing</w:t>
                        </w:r>
                      </w:p>
                    </w:txbxContent>
                  </v:textbox>
                </v:rect>
                <v:rect id="Rectangle 1073741882" o:spid="_x0000_s1184"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" filled="f" stroked="f" strokeweight="1pt">
                  <v:textbox>
                    <w:txbxContent>
                      <w:p w:rsidR="00205D39" w:rsidRPr="0056220F" w:rsidRDefault="00205D39" w:rsidP="00584880">
                        <w:pPr>
                          <w:jc w:val="center"/>
                          <w:rPr>
                            <w:b/>
                            <w:bCs/>
                            <w:sz w:val="32"/>
                            <w:szCs w:val="32"/>
                          </w:rPr>
                        </w:pPr>
                        <w:r w:rsidRPr="0056220F">
                          <w:rPr>
                            <w:b/>
                            <w:bCs/>
                            <w:sz w:val="32"/>
                            <w:szCs w:val="32"/>
                          </w:rPr>
                          <w:t>Fiducial center detection</w:t>
                        </w:r>
                      </w:p>
                      <w:p w:rsidR="00205D39" w:rsidRDefault="00205D39"/>
                      <w:p w:rsidR="00205D39" w:rsidRPr="009C3D05" w:rsidRDefault="00205D39" w:rsidP="00584880">
                        <w:pPr>
                          <w:jc w:val="center"/>
                        </w:pPr>
                        <w:r>
                          <w:t>Fiducial center detection</w:t>
                        </w:r>
                      </w:p>
                      <w:p w:rsidR="00205D39" w:rsidRDefault="00205D39"/>
                      <w:p w:rsidR="00205D39" w:rsidRPr="009C3D05" w:rsidRDefault="00205D39" w:rsidP="00584880">
                        <w:pPr>
                          <w:jc w:val="center"/>
                        </w:pPr>
                        <w:r>
                          <w:t>Fiducial center detection</w:t>
                        </w:r>
                      </w:p>
                      <w:p w:rsidR="00205D39" w:rsidRDefault="00205D39"/>
                      <w:p w:rsidR="00205D39" w:rsidRPr="009C3D05" w:rsidRDefault="00205D39" w:rsidP="00584880">
                        <w:pPr>
                          <w:jc w:val="center"/>
                        </w:pPr>
                        <w:r>
                          <w:t>Fiducial center detection</w:t>
                        </w:r>
                      </w:p>
                    </w:txbxContent>
                  </v:textbox>
                </v:rect>
                <v:shape id="Straight Arrow Connector 1073741894" o:spid="_x0000_s1185"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86"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87"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88"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" filled="f" stroked="f" strokeweight="1pt">
                  <v:textbox>
                    <w:txbxContent>
                      <w:p w:rsidR="00205D39" w:rsidRPr="0056220F" w:rsidRDefault="00205D39" w:rsidP="00584880">
                        <w:pPr>
                          <w:jc w:val="center"/>
                          <w:rPr>
                            <w:b/>
                            <w:bCs/>
                            <w:sz w:val="32"/>
                            <w:szCs w:val="32"/>
                          </w:rPr>
                        </w:pPr>
                        <w:r w:rsidRPr="0056220F">
                          <w:rPr>
                            <w:b/>
                            <w:bCs/>
                            <w:sz w:val="32"/>
                            <w:szCs w:val="32"/>
                          </w:rPr>
                          <w:t>Alignment detection</w:t>
                        </w:r>
                      </w:p>
                      <w:p w:rsidR="00205D39" w:rsidRDefault="00205D39"/>
                      <w:p w:rsidR="00205D39" w:rsidRPr="009C3D05" w:rsidRDefault="00205D39" w:rsidP="00584880">
                        <w:pPr>
                          <w:jc w:val="center"/>
                        </w:pPr>
                        <w:r>
                          <w:t>Alignment detection</w:t>
                        </w:r>
                      </w:p>
                      <w:p w:rsidR="00205D39" w:rsidRDefault="00205D39"/>
                      <w:p w:rsidR="00205D39" w:rsidRPr="009C3D05" w:rsidRDefault="00205D39" w:rsidP="00584880">
                        <w:pPr>
                          <w:jc w:val="center"/>
                        </w:pPr>
                        <w:r>
                          <w:t>Alignment detection</w:t>
                        </w:r>
                      </w:p>
                      <w:p w:rsidR="00205D39" w:rsidRDefault="00205D39"/>
                      <w:p w:rsidR="00205D39" w:rsidRPr="009C3D05" w:rsidRDefault="00205D39" w:rsidP="00584880">
                        <w:pPr>
                          <w:jc w:val="center"/>
                        </w:pPr>
                        <w:r>
                          <w:t>Alignment detection</w:t>
                        </w:r>
                      </w:p>
                    </w:txbxContent>
                  </v:textbox>
                </v:rect>
                <v:rect id="Rectangle 191" o:spid="_x0000_s1189"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" filled="f" stroked="f" strokeweight="1pt">
                  <v:textbox>
                    <w:txbxContent>
                      <w:p w:rsidR="00205D39" w:rsidRPr="0056220F" w:rsidRDefault="00205D39" w:rsidP="0056220F">
                        <w:pPr>
                          <w:spacing w:before="240" w:after="0"/>
                          <w:jc w:val="center"/>
                          <w:rPr>
                            <w:b/>
                            <w:bCs/>
                            <w:sz w:val="32"/>
                            <w:szCs w:val="32"/>
                          </w:rPr>
                        </w:pPr>
                        <w:r w:rsidRPr="0056220F">
                          <w:rPr>
                            <w:b/>
                            <w:bCs/>
                            <w:sz w:val="32"/>
                            <w:szCs w:val="32"/>
                          </w:rPr>
                          <w:t>Calibration</w:t>
                        </w:r>
                      </w:p>
                      <w:p w:rsidR="00205D39" w:rsidRDefault="00205D39"/>
                      <w:p w:rsidR="00205D39" w:rsidRPr="009C3D05" w:rsidRDefault="00205D39" w:rsidP="00584880">
                        <w:pPr>
                          <w:jc w:val="center"/>
                        </w:pPr>
                        <w:r>
                          <w:t>Calibration</w:t>
                        </w:r>
                      </w:p>
                      <w:p w:rsidR="00205D39" w:rsidRDefault="00205D39"/>
                      <w:p w:rsidR="00205D39" w:rsidRPr="009C3D05" w:rsidRDefault="00205D39" w:rsidP="00584880">
                        <w:pPr>
                          <w:jc w:val="center"/>
                        </w:pPr>
                        <w:r>
                          <w:t>Calibration</w:t>
                        </w:r>
                      </w:p>
                      <w:p w:rsidR="00205D39" w:rsidRDefault="00205D39"/>
                      <w:p w:rsidR="00205D39" w:rsidRPr="009C3D05" w:rsidRDefault="00205D39" w:rsidP="00584880">
                        <w:pPr>
                          <w:jc w:val="center"/>
                        </w:pPr>
                        <w:r>
                          <w:t>Calibration</w:t>
                        </w:r>
                      </w:p>
                    </w:txbxContent>
                  </v:textbox>
                </v:rect>
                <v:rect id="Rectangle 1073741902" o:spid="_x0000_s1190"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" filled="f" stroked="f" strokeweight="1pt">
                  <v:textbox>
                    <w:txbxContent>
                      <w:p w:rsidR="00205D39" w:rsidRPr="0056220F" w:rsidRDefault="00205D39" w:rsidP="00584880">
                        <w:pPr>
                          <w:jc w:val="center"/>
                          <w:rPr>
                            <w:b/>
                            <w:bCs/>
                            <w:sz w:val="32"/>
                            <w:szCs w:val="32"/>
                          </w:rPr>
                        </w:pPr>
                        <w:r w:rsidRPr="0056220F">
                          <w:rPr>
                            <w:b/>
                            <w:bCs/>
                            <w:sz w:val="32"/>
                            <w:szCs w:val="32"/>
                          </w:rPr>
                          <w:t>Rotation adjustment</w:t>
                        </w:r>
                      </w:p>
                      <w:p w:rsidR="00205D39" w:rsidRDefault="00205D39"/>
                      <w:p w:rsidR="00205D39" w:rsidRPr="009C3D05" w:rsidRDefault="00205D39" w:rsidP="00584880">
                        <w:pPr>
                          <w:jc w:val="center"/>
                        </w:pPr>
                        <w:r>
                          <w:t>Rotation adjustment</w:t>
                        </w:r>
                      </w:p>
                      <w:p w:rsidR="00205D39" w:rsidRDefault="00205D39"/>
                      <w:p w:rsidR="00205D39" w:rsidRPr="009C3D05" w:rsidRDefault="00205D39" w:rsidP="00584880">
                        <w:pPr>
                          <w:jc w:val="center"/>
                        </w:pPr>
                        <w:r>
                          <w:t>Rotation adjustment</w:t>
                        </w:r>
                      </w:p>
                      <w:p w:rsidR="00205D39" w:rsidRDefault="00205D39"/>
                      <w:p w:rsidR="00205D39" w:rsidRPr="009C3D05" w:rsidRDefault="00205D39" w:rsidP="00584880">
                        <w:pPr>
                          <w:jc w:val="center"/>
                        </w:pPr>
                        <w:r>
                          <w:t>Rotation adjustment</w:t>
                        </w:r>
                      </w:p>
                    </w:txbxContent>
                  </v:textbox>
                </v:rect>
                <v:shape id="Straight Arrow Connector 1073741904" o:spid="_x0000_s1191"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92"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93"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" strokecolor="#5b9bd5 [3204]" strokeweight=".5pt">
                  <v:stroke endarrow="block" joinstyle="miter"/>
                </v:shape>
              </v:group>
            </w:pict>
          </mc:Fallback>
        </mc:AlternateContent>
      </w:r>
      <w:r w:rsidR="00191474">
        <w:rPr>
          <w:noProof/>
        </w:rPr>
        <mc:AlternateContent>
          <mc:Choice Requires="wps">
            <w:drawing>
              <wp:anchor distT="0" distB="0" distL="114300" distR="114300" simplePos="0" relativeHeight="252011008" behindDoc="0" locked="0" layoutInCell="1" allowOverlap="1" wp14:anchorId="349A950E" wp14:editId="29550457">
                <wp:simplePos x="0" y="0"/>
                <wp:positionH relativeFrom="column">
                  <wp:posOffset>79234</wp:posOffset>
                </wp:positionH>
                <wp:positionV relativeFrom="paragraph">
                  <wp:posOffset>36830</wp:posOffset>
                </wp:positionV>
                <wp:extent cx="2334613" cy="832331"/>
                <wp:effectExtent l="0" t="0" r="8890" b="6350"/>
                <wp:wrapNone/>
                <wp:docPr id="142" name="Rectangle 142"/>
                <wp:cNvGraphicFramePr/>
                <a:graphic xmlns:a="http://schemas.openxmlformats.org/drawingml/2006/main">
                  <a:graphicData uri="http://schemas.microsoft.com/office/word/2010/wordprocessingShape">
                    <wps:wsp>
                      <wps:cNvSpPr/>
                      <wps:spPr>
                        <a:xfrm>
                          <a:off x="0" y="0"/>
                          <a:ext cx="2334613" cy="832331"/>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5D39" w:rsidRPr="0056220F" w:rsidRDefault="00205D39" w:rsidP="0056220F">
                            <w:pPr>
                              <w:jc w:val="center"/>
                              <w:rPr>
                                <w:b/>
                                <w:bCs/>
                                <w:sz w:val="32"/>
                                <w:szCs w:val="32"/>
                              </w:rPr>
                            </w:pPr>
                            <w:r w:rsidRPr="0056220F">
                              <w:rPr>
                                <w:b/>
                                <w:bCs/>
                                <w:sz w:val="32"/>
                                <w:szCs w:val="32"/>
                              </w:rPr>
                              <w:t>Import</w:t>
                            </w:r>
                            <w:r>
                              <w:rPr>
                                <w:b/>
                                <w:bCs/>
                                <w:sz w:val="32"/>
                                <w:szCs w:val="32"/>
                              </w:rPr>
                              <w:t xml:space="preserve">ing </w:t>
                            </w:r>
                            <w:r w:rsidRPr="0056220F">
                              <w:rPr>
                                <w:b/>
                                <w:bCs/>
                                <w:sz w:val="32"/>
                                <w:szCs w:val="32"/>
                              </w:rPr>
                              <w:t>image/ Triggering capture device</w:t>
                            </w:r>
                          </w:p>
                          <w:p w:rsidR="00205D39" w:rsidRPr="009C3D05" w:rsidRDefault="00205D39" w:rsidP="007A2C8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9A950E" id="Rectangle 142" o:spid="_x0000_s1194" style="position:absolute;left:0;text-align:left;margin-left:6.25pt;margin-top:2.9pt;width:183.85pt;height:65.55pt;z-index:25201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" fillcolor="#2e74b5 [2404]" stroked="f" strokeweight="1pt">
                <v:textbox>
                  <w:txbxContent>
                    <w:p w:rsidR="00205D39" w:rsidRPr="0056220F" w:rsidRDefault="00205D39" w:rsidP="0056220F">
                      <w:pPr>
                        <w:jc w:val="center"/>
                        <w:rPr>
                          <w:b/>
                          <w:bCs/>
                          <w:sz w:val="32"/>
                          <w:szCs w:val="32"/>
                        </w:rPr>
                      </w:pPr>
                      <w:r w:rsidRPr="0056220F">
                        <w:rPr>
                          <w:b/>
                          <w:bCs/>
                          <w:sz w:val="32"/>
                          <w:szCs w:val="32"/>
                        </w:rPr>
                        <w:t>Import</w:t>
                      </w:r>
                      <w:r>
                        <w:rPr>
                          <w:b/>
                          <w:bCs/>
                          <w:sz w:val="32"/>
                          <w:szCs w:val="32"/>
                        </w:rPr>
                        <w:t xml:space="preserve">ing </w:t>
                      </w:r>
                      <w:r w:rsidRPr="0056220F">
                        <w:rPr>
                          <w:b/>
                          <w:bCs/>
                          <w:sz w:val="32"/>
                          <w:szCs w:val="32"/>
                        </w:rPr>
                        <w:t>image/ Triggering capture device</w:t>
                      </w:r>
                    </w:p>
                    <w:p w:rsidR="00205D39" w:rsidRPr="009C3D05" w:rsidRDefault="00205D39" w:rsidP="007A2C85">
                      <w:pPr>
                        <w:jc w:val="center"/>
                      </w:pPr>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0672" behindDoc="0" locked="0" layoutInCell="1" allowOverlap="1" wp14:anchorId="3D9457AB" wp14:editId="7EF421B2">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4398A6" id="Straight Arrow Connector 1073741903" o:spid="_x0000_s1026" type="#_x0000_t32" style="position:absolute;margin-left:105pt;margin-top:22.4pt;width:0;height:20.25pt;z-index:251740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374617" w:rsidP="00D31B09"/>
    <w:p w:rsidR="00374617" w:rsidRDefault="0056220F" w:rsidP="00D31B09">
      <w:r>
        <w:rPr>
          <w:noProof/>
        </w:rPr>
        <mc:AlternateContent>
          <mc:Choice Requires="wps">
            <w:drawing>
              <wp:anchor distT="0" distB="0" distL="114300" distR="114300" simplePos="0" relativeHeight="251808256" behindDoc="0" locked="0" layoutInCell="1" allowOverlap="1" wp14:anchorId="76BD9D0D" wp14:editId="633EF16F">
                <wp:simplePos x="0" y="0"/>
                <wp:positionH relativeFrom="column">
                  <wp:posOffset>805392</wp:posOffset>
                </wp:positionH>
                <wp:positionV relativeFrom="paragraph">
                  <wp:posOffset>320252</wp:posOffset>
                </wp:positionV>
                <wp:extent cx="0" cy="316271"/>
                <wp:effectExtent l="0" t="0" r="0" b="0"/>
                <wp:wrapNone/>
                <wp:docPr id="1073741873" name="Straight Arrow Connector 1073741873"/>
                <wp:cNvGraphicFramePr/>
                <a:graphic xmlns:a="http://schemas.openxmlformats.org/drawingml/2006/main">
                  <a:graphicData uri="http://schemas.microsoft.com/office/word/2010/wordprocessingShape">
                    <wps:wsp>
                      <wps:cNvCnPr/>
                      <wps:spPr>
                        <a:xfrm>
                          <a:off x="0" y="0"/>
                          <a:ext cx="0" cy="316271"/>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5389F3" id="Straight Arrow Connector 1073741873" o:spid="_x0000_s1026" type="#_x0000_t32" style="position:absolute;margin-left:63.4pt;margin-top:25.2pt;width:0;height:24.9pt;z-index:251808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" filled="t" fillcolor="#538135 [2409]" strokecolor="#5b9bd5 [3204]" strokeweight=".5pt">
                <v:stroke endarrow="block" joinstyle="miter"/>
              </v:shape>
            </w:pict>
          </mc:Fallback>
        </mc:AlternateContent>
      </w:r>
    </w:p>
    <w:p w:rsidR="00374617" w:rsidRDefault="00374617" w:rsidP="00D31B09"/>
    <w:p w:rsidR="00374617" w:rsidRDefault="00374617" w:rsidP="00D31B09"/>
    <w:p w:rsidR="00374617" w:rsidRDefault="00374617" w:rsidP="00D31B09"/>
    <w:p w:rsidR="00374617" w:rsidRDefault="00374617" w:rsidP="00D31B09"/>
    <w:p w:rsidR="008A2216" w:rsidRDefault="008A2216" w:rsidP="001358BF">
      <w:r>
        <w:rPr>
          <w:noProof/>
        </w:rPr>
        <mc:AlternateContent>
          <mc:Choice Requires="wps">
            <w:drawing>
              <wp:anchor distT="0" distB="0" distL="114300" distR="114300" simplePos="0" relativeHeight="251810304" behindDoc="0" locked="0" layoutInCell="1" allowOverlap="1" wp14:anchorId="00C116F4" wp14:editId="0A9A4A23">
                <wp:simplePos x="0" y="0"/>
                <wp:positionH relativeFrom="margin">
                  <wp:align>left</wp:align>
                </wp:positionH>
                <wp:positionV relativeFrom="paragraph">
                  <wp:posOffset>155716</wp:posOffset>
                </wp:positionV>
                <wp:extent cx="5564928" cy="1038578"/>
                <wp:effectExtent l="0" t="0" r="0" b="9525"/>
                <wp:wrapNone/>
                <wp:docPr id="1073741886" name="Text Box 1073741886"/>
                <wp:cNvGraphicFramePr/>
                <a:graphic xmlns:a="http://schemas.openxmlformats.org/drawingml/2006/main">
                  <a:graphicData uri="http://schemas.microsoft.com/office/word/2010/wordprocessingShape">
                    <wps:wsp>
                      <wps:cNvSpPr txBox="1"/>
                      <wps:spPr>
                        <a:xfrm>
                          <a:off x="0" y="0"/>
                          <a:ext cx="5564928" cy="1038578"/>
                        </a:xfrm>
                        <a:prstGeom prst="rect">
                          <a:avLst/>
                        </a:prstGeom>
                        <a:solidFill>
                          <a:prstClr val="white"/>
                        </a:solidFill>
                        <a:ln>
                          <a:noFill/>
                        </a:ln>
                      </wps:spPr>
                      <wps:txbx>
                        <w:txbxContent>
                          <w:p w:rsidR="00205D39" w:rsidRPr="006A5663" w:rsidRDefault="00205D39" w:rsidP="007849C2">
                            <w:pPr>
                              <w:pStyle w:val="Caption"/>
                            </w:pPr>
                            <w:bookmarkStart w:id="233" w:name="_Toc523735315"/>
                            <w:bookmarkStart w:id="234" w:name="_Toc52546996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w:t>
                            </w:r>
                            <w:r w:rsidRPr="00810627">
                              <w:t xml:space="preserve"> </w:t>
                            </w:r>
                            <w:r>
                              <w:t>The processing flowchart of the implemented algorithm in GUI. Once the the image is imported to the workstation by the user, several parameters from the Z-frame and the MR-sequences must be entered. Therefore, the image is processed in five-stages which the marker alignment is calculated. At the last step the required rotation of the marker is calculated and displayed on the screen.</w:t>
                            </w:r>
                            <w:bookmarkEnd w:id="234"/>
                          </w:p>
                          <w:bookmarkEnd w:id="233"/>
                          <w:p w:rsidR="00205D39" w:rsidRPr="006A5663" w:rsidRDefault="00205D39"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C116F4" id="Text Box 1073741886" o:spid="_x0000_s1195" type="#_x0000_t202" style="position:absolute;left:0;text-align:left;margin-left:0;margin-top:12.25pt;width:438.2pt;height:81.8pt;z-index:2518103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" stroked="f">
                <v:textbox inset="0,0,0,0">
                  <w:txbxContent>
                    <w:p w:rsidR="00205D39" w:rsidRPr="006A5663" w:rsidRDefault="00205D39" w:rsidP="007849C2">
                      <w:pPr>
                        <w:pStyle w:val="Caption"/>
                      </w:pPr>
                      <w:bookmarkStart w:id="235" w:name="_Toc523735315"/>
                      <w:bookmarkStart w:id="236" w:name="_Toc52546996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w:t>
                      </w:r>
                      <w:r w:rsidRPr="00810627">
                        <w:t xml:space="preserve"> </w:t>
                      </w:r>
                      <w:r>
                        <w:t>The processing flowchart of the implemented algorithm in GUI. Once the the image is imported to the workstation by the user, several parameters from the Z-frame and the MR-sequences must be entered. Therefore, the image is processed in five-stages which the marker alignment is calculated. At the last step the required rotation of the marker is calculated and displayed on the screen.</w:t>
                      </w:r>
                      <w:bookmarkEnd w:id="236"/>
                    </w:p>
                    <w:bookmarkEnd w:id="235"/>
                    <w:p w:rsidR="00205D39" w:rsidRPr="006A5663" w:rsidRDefault="00205D39" w:rsidP="00251888">
                      <w:pPr>
                        <w:pStyle w:val="Caption"/>
                      </w:pPr>
                    </w:p>
                  </w:txbxContent>
                </v:textbox>
                <w10:wrap anchorx="margin"/>
              </v:shape>
            </w:pict>
          </mc:Fallback>
        </mc:AlternateContent>
      </w:r>
    </w:p>
    <w:p w:rsidR="008A2216" w:rsidRDefault="008A2216" w:rsidP="001358BF"/>
    <w:p w:rsidR="008A2216" w:rsidRDefault="008A2216" w:rsidP="001358BF"/>
    <w:p w:rsidR="009F3965" w:rsidRDefault="009F3965" w:rsidP="001358BF"/>
    <w:p w:rsidR="00374617" w:rsidRPr="008F523E" w:rsidRDefault="00D65927" w:rsidP="008F523E">
      <w:pPr>
        <w:rPr>
          <w:rFonts w:cstheme="minorHAnsi"/>
        </w:rPr>
      </w:pPr>
      <w:r>
        <w:rPr>
          <w:noProof/>
        </w:rPr>
        <w:lastRenderedPageBreak/>
        <w:drawing>
          <wp:anchor distT="0" distB="0" distL="114300" distR="114300" simplePos="0" relativeHeight="251742720" behindDoc="0" locked="0" layoutInCell="1" allowOverlap="1" wp14:anchorId="5C1ADCBB" wp14:editId="0D92EA3C">
            <wp:simplePos x="0" y="0"/>
            <wp:positionH relativeFrom="margin">
              <wp:posOffset>-579120</wp:posOffset>
            </wp:positionH>
            <wp:positionV relativeFrom="paragraph">
              <wp:posOffset>1740535</wp:posOffset>
            </wp:positionV>
            <wp:extent cx="7002780" cy="3566160"/>
            <wp:effectExtent l="3810"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extLst>
                        <a:ext uri="{28A0092B-C50C-407E-A947-70E740481C1C}">
                          <a14:useLocalDpi xmlns:a14="http://schemas.microsoft.com/office/drawing/2010/main" val="0"/>
                        </a:ext>
                      </a:extLst>
                    </a:blip>
                    <a:srcRect l="3570" t="4700" r="2947" b="13235"/>
                    <a:stretch/>
                  </pic:blipFill>
                  <pic:spPr bwMode="auto">
                    <a:xfrm rot="16200000">
                      <a:off x="0" y="0"/>
                      <a:ext cx="7002780" cy="3566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352" behindDoc="0" locked="0" layoutInCell="1" allowOverlap="1" wp14:anchorId="5830B7FE" wp14:editId="600F6DF4">
                <wp:simplePos x="0" y="0"/>
                <wp:positionH relativeFrom="margin">
                  <wp:align>left</wp:align>
                </wp:positionH>
                <wp:positionV relativeFrom="paragraph">
                  <wp:posOffset>7343352</wp:posOffset>
                </wp:positionV>
                <wp:extent cx="5723255" cy="104965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5723255" cy="1049655"/>
                        </a:xfrm>
                        <a:prstGeom prst="rect">
                          <a:avLst/>
                        </a:prstGeom>
                        <a:solidFill>
                          <a:prstClr val="white"/>
                        </a:solidFill>
                        <a:ln>
                          <a:noFill/>
                        </a:ln>
                      </wps:spPr>
                      <wps:txbx>
                        <w:txbxContent>
                          <w:p w:rsidR="00205D39" w:rsidRDefault="00205D39" w:rsidP="00D65927">
                            <w:pPr>
                              <w:pStyle w:val="Caption"/>
                            </w:pPr>
                            <w:bookmarkStart w:id="237" w:name="_Toc523735316"/>
                            <w:bookmarkStart w:id="238" w:name="_Toc52546996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2</w:t>
                            </w:r>
                            <w:r>
                              <w:fldChar w:fldCharType="end"/>
                            </w:r>
                            <w:r>
                              <w:t>: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processing the image.</w:t>
                            </w:r>
                            <w:bookmarkEnd w:id="238"/>
                          </w:p>
                          <w:bookmarkEnd w:id="237"/>
                          <w:p w:rsidR="00205D39" w:rsidRPr="004951DD" w:rsidRDefault="00205D39"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0B7FE" id="Text Box 64" o:spid="_x0000_s1196" type="#_x0000_t202" style="position:absolute;left:0;text-align:left;margin-left:0;margin-top:578.2pt;width:450.65pt;height:82.65pt;z-index:2518123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" stroked="f">
                <v:textbox inset="0,0,0,0">
                  <w:txbxContent>
                    <w:p w:rsidR="00205D39" w:rsidRDefault="00205D39" w:rsidP="00D65927">
                      <w:pPr>
                        <w:pStyle w:val="Caption"/>
                      </w:pPr>
                      <w:bookmarkStart w:id="239" w:name="_Toc523735316"/>
                      <w:bookmarkStart w:id="240" w:name="_Toc52546996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2</w:t>
                      </w:r>
                      <w:r>
                        <w:fldChar w:fldCharType="end"/>
                      </w:r>
                      <w:r>
                        <w:t>: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processing the image.</w:t>
                      </w:r>
                      <w:bookmarkEnd w:id="240"/>
                    </w:p>
                    <w:bookmarkEnd w:id="239"/>
                    <w:p w:rsidR="00205D39" w:rsidRPr="004951DD" w:rsidRDefault="00205D39" w:rsidP="00251888">
                      <w:pPr>
                        <w:pStyle w:val="Caption"/>
                      </w:pPr>
                    </w:p>
                  </w:txbxContent>
                </v:textbox>
                <w10:wrap type="topAndBottom" anchorx="margin"/>
              </v:shape>
            </w:pict>
          </mc:Fallback>
        </mc:AlternateContent>
      </w:r>
    </w:p>
    <w:p w:rsidR="00374617" w:rsidRDefault="00374617" w:rsidP="00E65DA2">
      <w:pPr>
        <w:pStyle w:val="ListParagraph"/>
        <w:numPr>
          <w:ilvl w:val="0"/>
          <w:numId w:val="32"/>
        </w:numPr>
      </w:pPr>
      <w:r w:rsidRPr="00E65DA2">
        <w:rPr>
          <w:i/>
        </w:rPr>
        <w:lastRenderedPageBreak/>
        <w:t xml:space="preserve">Import image </w:t>
      </w:r>
      <w:r w:rsidR="00003594">
        <w:t>panel:</w:t>
      </w:r>
      <w:r>
        <w:t xml:space="preserve"> It includes a popupmenu button for either selecting the path of the saved image or triggering a capture device or a camera for acquiring an image</w:t>
      </w:r>
      <w:r w:rsidR="00B244CA">
        <w:t xml:space="preserve"> from the MRI monitor</w:t>
      </w:r>
      <w:r>
        <w:t xml:space="preserve"> in a</w:t>
      </w:r>
      <w:r w:rsidR="00106004">
        <w:t xml:space="preserve"> near</w:t>
      </w:r>
      <w:r>
        <w:t xml:space="preserve"> real-time workflow.  </w:t>
      </w:r>
      <w:r w:rsidR="00106004">
        <w:t>Figure represents this button.</w:t>
      </w:r>
    </w:p>
    <w:p w:rsidR="00374617" w:rsidRDefault="00D065DC" w:rsidP="00D31B09">
      <w:pPr>
        <w:pStyle w:val="ListParagraph"/>
        <w:rPr>
          <w:rFonts w:cstheme="minorHAnsi"/>
        </w:rPr>
      </w:pPr>
      <w:r>
        <w:rPr>
          <w:noProof/>
        </w:rPr>
        <w:drawing>
          <wp:anchor distT="0" distB="0" distL="114300" distR="114300" simplePos="0" relativeHeight="251747840" behindDoc="0" locked="0" layoutInCell="1" allowOverlap="1" wp14:anchorId="4AFA0BF2" wp14:editId="75A928BD">
            <wp:simplePos x="0" y="0"/>
            <wp:positionH relativeFrom="column">
              <wp:posOffset>1473058</wp:posOffset>
            </wp:positionH>
            <wp:positionV relativeFrom="paragraph">
              <wp:posOffset>393771</wp:posOffset>
            </wp:positionV>
            <wp:extent cx="2834640" cy="2189354"/>
            <wp:effectExtent l="0" t="0" r="3810" b="1905"/>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extLst>
                        <a:ext uri="{28A0092B-C50C-407E-A947-70E740481C1C}">
                          <a14:useLocalDpi xmlns:a14="http://schemas.microsoft.com/office/drawing/2010/main" val="0"/>
                        </a:ext>
                      </a:extLst>
                    </a:blip>
                    <a:srcRect l="4455" t="7898" r="81996" b="73495"/>
                    <a:stretch/>
                  </pic:blipFill>
                  <pic:spPr bwMode="auto">
                    <a:xfrm>
                      <a:off x="0" y="0"/>
                      <a:ext cx="2834640" cy="21893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B2E70" w:rsidRDefault="003A4332" w:rsidP="007D42F8">
      <w:pPr>
        <w:pStyle w:val="ListParagraph"/>
      </w:pPr>
      <w:r>
        <w:rPr>
          <w:noProof/>
        </w:rPr>
        <mc:AlternateContent>
          <mc:Choice Requires="wps">
            <w:drawing>
              <wp:anchor distT="0" distB="0" distL="114300" distR="114300" simplePos="0" relativeHeight="252013056" behindDoc="0" locked="0" layoutInCell="1" allowOverlap="1" wp14:anchorId="758CD517" wp14:editId="36D7CC11">
                <wp:simplePos x="0" y="0"/>
                <wp:positionH relativeFrom="margin">
                  <wp:align>right</wp:align>
                </wp:positionH>
                <wp:positionV relativeFrom="paragraph">
                  <wp:posOffset>2567376</wp:posOffset>
                </wp:positionV>
                <wp:extent cx="5497195" cy="635"/>
                <wp:effectExtent l="0" t="0" r="8255" b="8255"/>
                <wp:wrapTopAndBottom/>
                <wp:docPr id="1073741989" name="Text Box 1073741989"/>
                <wp:cNvGraphicFramePr/>
                <a:graphic xmlns:a="http://schemas.openxmlformats.org/drawingml/2006/main">
                  <a:graphicData uri="http://schemas.microsoft.com/office/word/2010/wordprocessingShape">
                    <wps:wsp>
                      <wps:cNvSpPr txBox="1"/>
                      <wps:spPr>
                        <a:xfrm>
                          <a:off x="0" y="0"/>
                          <a:ext cx="5497195" cy="635"/>
                        </a:xfrm>
                        <a:prstGeom prst="rect">
                          <a:avLst/>
                        </a:prstGeom>
                        <a:solidFill>
                          <a:prstClr val="white"/>
                        </a:solidFill>
                        <a:ln>
                          <a:noFill/>
                        </a:ln>
                      </wps:spPr>
                      <wps:txbx>
                        <w:txbxContent>
                          <w:p w:rsidR="00205D39" w:rsidRPr="00BE34CC" w:rsidRDefault="00205D39" w:rsidP="00700637">
                            <w:pPr>
                              <w:pStyle w:val="Caption"/>
                            </w:pPr>
                            <w:bookmarkStart w:id="241" w:name="_Toc52546996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 The popupmenu for importing the image to the workstation.</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8CD517" id="Text Box 1073741989" o:spid="_x0000_s1197" type="#_x0000_t202" style="position:absolute;left:0;text-align:left;margin-left:381.65pt;margin-top:202.15pt;width:432.85pt;height:.05pt;z-index:2520130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" stroked="f">
                <v:textbox style="mso-fit-shape-to-text:t" inset="0,0,0,0">
                  <w:txbxContent>
                    <w:p w:rsidR="00205D39" w:rsidRPr="00BE34CC" w:rsidRDefault="00205D39" w:rsidP="00700637">
                      <w:pPr>
                        <w:pStyle w:val="Caption"/>
                      </w:pPr>
                      <w:bookmarkStart w:id="242" w:name="_Toc52546996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 The popupmenu for importing the image to the workstation.</w:t>
                      </w:r>
                      <w:bookmarkEnd w:id="242"/>
                    </w:p>
                  </w:txbxContent>
                </v:textbox>
                <w10:wrap type="topAndBottom" anchorx="margin"/>
              </v:shape>
            </w:pict>
          </mc:Fallback>
        </mc:AlternateContent>
      </w:r>
    </w:p>
    <w:p w:rsidR="00700637" w:rsidRDefault="0070063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w:t>
      </w:r>
      <w:r w:rsidR="004539C0">
        <w:t>ng from the MRI header, Z-frame marker</w:t>
      </w:r>
      <w:r>
        <w:t xml:space="preserve"> size, MRI monitor resolution, and direction view of the marker. all thi</w:t>
      </w:r>
      <w:r w:rsidR="004539C0">
        <w:t>s information is used further</w:t>
      </w:r>
      <w:r>
        <w:t xml:space="preserve"> in the calibration stage.</w:t>
      </w:r>
    </w:p>
    <w:p w:rsidR="00374617" w:rsidRPr="006E7D6D" w:rsidRDefault="00B97B23" w:rsidP="00D31B09">
      <w:pPr>
        <w:pStyle w:val="ListParagraph"/>
        <w:rPr>
          <w:rFonts w:cstheme="minorHAnsi"/>
        </w:rPr>
      </w:pPr>
      <w:r>
        <w:rPr>
          <w:noProof/>
        </w:rPr>
        <w:drawing>
          <wp:anchor distT="0" distB="0" distL="114300" distR="114300" simplePos="0" relativeHeight="251743744" behindDoc="0" locked="0" layoutInCell="1" allowOverlap="1" wp14:anchorId="0FBC73A2" wp14:editId="4BACBDF5">
            <wp:simplePos x="0" y="0"/>
            <wp:positionH relativeFrom="margin">
              <wp:align>left</wp:align>
            </wp:positionH>
            <wp:positionV relativeFrom="paragraph">
              <wp:posOffset>258374</wp:posOffset>
            </wp:positionV>
            <wp:extent cx="5760720" cy="631248"/>
            <wp:effectExtent l="0" t="0" r="0" b="0"/>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21533" t="8056" r="24054" b="81324"/>
                    <a:stretch/>
                  </pic:blipFill>
                  <pic:spPr bwMode="auto">
                    <a:xfrm>
                      <a:off x="0" y="0"/>
                      <a:ext cx="5760720" cy="6312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003594" w:rsidP="00D31B09">
      <w:r>
        <w:rPr>
          <w:noProof/>
        </w:rPr>
        <mc:AlternateContent>
          <mc:Choice Requires="wps">
            <w:drawing>
              <wp:anchor distT="0" distB="0" distL="114300" distR="114300" simplePos="0" relativeHeight="252015104" behindDoc="0" locked="0" layoutInCell="1" allowOverlap="1" wp14:anchorId="3D002B02" wp14:editId="4A7EBEBF">
                <wp:simplePos x="0" y="0"/>
                <wp:positionH relativeFrom="margin">
                  <wp:align>left</wp:align>
                </wp:positionH>
                <wp:positionV relativeFrom="paragraph">
                  <wp:posOffset>733284</wp:posOffset>
                </wp:positionV>
                <wp:extent cx="5760720" cy="635"/>
                <wp:effectExtent l="0" t="0" r="0" b="8255"/>
                <wp:wrapTopAndBottom/>
                <wp:docPr id="1073741990" name="Text Box 1073741990"/>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rsidR="00205D39" w:rsidRPr="001C421C" w:rsidRDefault="00205D39" w:rsidP="00003594">
                            <w:pPr>
                              <w:pStyle w:val="Caption"/>
                            </w:pPr>
                            <w:bookmarkStart w:id="243" w:name="_Toc525469967"/>
                            <w:r>
                              <w:t>Figure</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4</w:t>
                            </w:r>
                            <w:r>
                              <w:fldChar w:fldCharType="end"/>
                            </w:r>
                            <w:r>
                              <w:t>: The panel of the input parameters.</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02B02" id="Text Box 1073741990" o:spid="_x0000_s1198" type="#_x0000_t202" style="position:absolute;left:0;text-align:left;margin-left:0;margin-top:57.75pt;width:453.6pt;height:.05pt;z-index:2520151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" stroked="f">
                <v:textbox style="mso-fit-shape-to-text:t" inset="0,0,0,0">
                  <w:txbxContent>
                    <w:p w:rsidR="00205D39" w:rsidRPr="001C421C" w:rsidRDefault="00205D39" w:rsidP="00003594">
                      <w:pPr>
                        <w:pStyle w:val="Caption"/>
                      </w:pPr>
                      <w:bookmarkStart w:id="244" w:name="_Toc525469967"/>
                      <w:r>
                        <w:t>Figure</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4</w:t>
                      </w:r>
                      <w:r>
                        <w:fldChar w:fldCharType="end"/>
                      </w:r>
                      <w:r>
                        <w:t>: The panel of the input parameters.</w:t>
                      </w:r>
                      <w:bookmarkEnd w:id="244"/>
                    </w:p>
                  </w:txbxContent>
                </v:textbox>
                <w10:wrap type="topAndBottom" anchorx="margin"/>
              </v:shape>
            </w:pict>
          </mc:Fallback>
        </mc:AlternateContent>
      </w:r>
    </w:p>
    <w:p w:rsidR="00003594" w:rsidRDefault="00003594" w:rsidP="00D31B09">
      <w:pPr>
        <w:rPr>
          <w:i/>
        </w:rPr>
      </w:pPr>
    </w:p>
    <w:p w:rsidR="00374617" w:rsidRPr="006B0A72" w:rsidRDefault="00003594" w:rsidP="00CB6258">
      <w:pPr>
        <w:pStyle w:val="ListParagraph"/>
        <w:numPr>
          <w:ilvl w:val="0"/>
          <w:numId w:val="3"/>
        </w:numPr>
      </w:pPr>
      <w:r w:rsidRPr="00003594">
        <w:rPr>
          <w:i/>
        </w:rPr>
        <w:t xml:space="preserve">Z-frame segmentation </w:t>
      </w:r>
      <w:r>
        <w:t>panel: In the segmentation step, the user has two options to extract the Z-frame marker from the captured MRI image</w:t>
      </w:r>
      <w:r w:rsidR="00B543F3">
        <w:t xml:space="preserve"> (Figure 3.35)</w:t>
      </w:r>
      <w:r>
        <w:t xml:space="preserve">. The manual button implements the cropping method and </w:t>
      </w:r>
      <w:r w:rsidR="00CB6258">
        <w:t xml:space="preserve">the </w:t>
      </w:r>
      <w:r>
        <w:t xml:space="preserve">automatic one applies the neural network process disscussed in </w:t>
      </w:r>
      <w:r w:rsidR="00CB6258">
        <w:t xml:space="preserve">the section </w:t>
      </w:r>
      <w:r w:rsidR="00CB6258">
        <w:fldChar w:fldCharType="begin"/>
      </w:r>
      <w:r w:rsidR="00CB6258">
        <w:instrText xml:space="preserve"> REF _Ref523909263 \n \h </w:instrText>
      </w:r>
      <w:r w:rsidR="00CB6258">
        <w:fldChar w:fldCharType="separate"/>
      </w:r>
      <w:r w:rsidR="00CB6258">
        <w:rPr>
          <w:cs/>
        </w:rPr>
        <w:t>‎</w:t>
      </w:r>
      <w:r w:rsidR="00CB6258">
        <w:t>3.2</w:t>
      </w:r>
      <w:r w:rsidR="00CB6258">
        <w:fldChar w:fldCharType="end"/>
      </w:r>
      <w:r w:rsidR="00CB6258">
        <w:t>.</w:t>
      </w:r>
    </w:p>
    <w:p w:rsidR="00CB6258" w:rsidRDefault="003D1CD7" w:rsidP="00E35BCB">
      <w:r>
        <w:rPr>
          <w:noProof/>
        </w:rPr>
        <w:lastRenderedPageBreak/>
        <mc:AlternateContent>
          <mc:Choice Requires="wps">
            <w:drawing>
              <wp:anchor distT="0" distB="0" distL="114300" distR="114300" simplePos="0" relativeHeight="252017152" behindDoc="0" locked="0" layoutInCell="1" allowOverlap="1" wp14:anchorId="7B68891D" wp14:editId="746114AB">
                <wp:simplePos x="0" y="0"/>
                <wp:positionH relativeFrom="margin">
                  <wp:posOffset>75847</wp:posOffset>
                </wp:positionH>
                <wp:positionV relativeFrom="paragraph">
                  <wp:posOffset>2331014</wp:posOffset>
                </wp:positionV>
                <wp:extent cx="5734685" cy="635"/>
                <wp:effectExtent l="0" t="0" r="0" b="0"/>
                <wp:wrapTopAndBottom/>
                <wp:docPr id="1073741991" name="Text Box 1073741991"/>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205D39" w:rsidRPr="008B72CF" w:rsidRDefault="00205D39" w:rsidP="002A787D">
                            <w:pPr>
                              <w:pStyle w:val="Caption"/>
                            </w:pPr>
                            <w:bookmarkStart w:id="245" w:name="_Toc52546996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5</w:t>
                            </w:r>
                            <w:r>
                              <w:fldChar w:fldCharType="end"/>
                            </w:r>
                            <w:r>
                              <w:t>: The Z-frame segmentation button panel. The Reset Image button enables reseting of the image after an undesired segmentation in order to repeat the segmentation process.</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68891D" id="Text Box 1073741991" o:spid="_x0000_s1199" type="#_x0000_t202" style="position:absolute;left:0;text-align:left;margin-left:5.95pt;margin-top:183.55pt;width:451.55pt;height:.05pt;z-index:252017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" stroked="f">
                <v:textbox style="mso-fit-shape-to-text:t" inset="0,0,0,0">
                  <w:txbxContent>
                    <w:p w:rsidR="00205D39" w:rsidRPr="008B72CF" w:rsidRDefault="00205D39" w:rsidP="002A787D">
                      <w:pPr>
                        <w:pStyle w:val="Caption"/>
                      </w:pPr>
                      <w:bookmarkStart w:id="246" w:name="_Toc52546996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5</w:t>
                      </w:r>
                      <w:r>
                        <w:fldChar w:fldCharType="end"/>
                      </w:r>
                      <w:r>
                        <w:t>: The Z-frame segmentation button panel. The Reset Image button enables reseting of the image after an undesired segmentation in order to repeat the segmentation process.</w:t>
                      </w:r>
                      <w:bookmarkEnd w:id="246"/>
                    </w:p>
                  </w:txbxContent>
                </v:textbox>
                <w10:wrap type="topAndBottom" anchorx="margin"/>
              </v:shape>
            </w:pict>
          </mc:Fallback>
        </mc:AlternateContent>
      </w:r>
      <w:r w:rsidR="003A4332">
        <w:rPr>
          <w:noProof/>
        </w:rPr>
        <w:drawing>
          <wp:anchor distT="0" distB="0" distL="114300" distR="114300" simplePos="0" relativeHeight="251744768" behindDoc="0" locked="0" layoutInCell="1" allowOverlap="1" wp14:anchorId="4B62DD21" wp14:editId="2ACA2251">
            <wp:simplePos x="0" y="0"/>
            <wp:positionH relativeFrom="margin">
              <wp:align>center</wp:align>
            </wp:positionH>
            <wp:positionV relativeFrom="paragraph">
              <wp:posOffset>423</wp:posOffset>
            </wp:positionV>
            <wp:extent cx="3200400" cy="1914089"/>
            <wp:effectExtent l="0" t="0" r="0" b="0"/>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3778" t="20917" r="79950" b="61783"/>
                    <a:stretch/>
                  </pic:blipFill>
                  <pic:spPr bwMode="auto">
                    <a:xfrm>
                      <a:off x="0" y="0"/>
                      <a:ext cx="3200400" cy="19140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86A8D" w:rsidRPr="00134B99" w:rsidRDefault="00586A8D" w:rsidP="003D1CD7"/>
    <w:p w:rsidR="004E27DE" w:rsidRDefault="00374617" w:rsidP="003D2883">
      <w:pPr>
        <w:pStyle w:val="ListParagraph"/>
        <w:numPr>
          <w:ilvl w:val="0"/>
          <w:numId w:val="3"/>
        </w:numPr>
      </w:pPr>
      <w:r w:rsidRPr="002163F0">
        <w:rPr>
          <w:i/>
        </w:rPr>
        <w:t xml:space="preserve">Image pre-processing </w:t>
      </w:r>
      <w:r w:rsidRPr="002163F0">
        <w:t xml:space="preserve">panel: In the automatic part of the image pre-processing stage, the </w:t>
      </w:r>
      <w:r w:rsidR="007D42F8">
        <w:t>Anisotropic</w:t>
      </w:r>
      <w:r w:rsidRPr="002163F0">
        <w:t xml:space="preserve"> filter, contrast enhancement and binarization and masking methods with an average threshold are implemented. The manual part of this stage compromises several noise removal techniques (Gaussian filter, Wavelet filter,</w:t>
      </w:r>
      <w:r w:rsidR="00A516B9">
        <w:t xml:space="preserve"> and</w:t>
      </w:r>
      <w:r w:rsidRPr="002163F0">
        <w:t xml:space="preserve"> Anisotropic filter), contrast enhancement, binarization and thresholding methods, which threshold of each of these</w:t>
      </w:r>
      <w:r w:rsidR="00A516B9">
        <w:t xml:space="preserve"> steps can be controlled using</w:t>
      </w:r>
      <w:r w:rsidR="00D93624">
        <w:t xml:space="preserve"> the</w:t>
      </w:r>
      <w:r w:rsidRPr="002163F0">
        <w:t xml:space="preserve"> slider</w:t>
      </w:r>
      <w:r w:rsidR="00A516B9">
        <w:t>s</w:t>
      </w:r>
      <w:r w:rsidRPr="002163F0">
        <w:t>. Moreover, there are two buttons</w:t>
      </w:r>
      <w:r w:rsidR="00D93624">
        <w:t xml:space="preserve"> as</w:t>
      </w:r>
      <w:r w:rsidRPr="002163F0">
        <w:t xml:space="preserve"> black and white pen</w:t>
      </w:r>
      <w:r w:rsidR="00D93624">
        <w:t>s</w:t>
      </w:r>
      <w:r w:rsidRPr="002163F0">
        <w:t xml:space="preserve"> in the manual section which </w:t>
      </w:r>
      <w:r>
        <w:t>the thickness of the tip of the pen can be controlled using a slider</w:t>
      </w:r>
      <w:r w:rsidR="00E92861">
        <w:t xml:space="preserve"> (Figure 3.</w:t>
      </w:r>
      <w:r w:rsidR="008F51E1">
        <w:t>37</w:t>
      </w:r>
      <w:r w:rsidR="00E92861">
        <w:t>)</w:t>
      </w:r>
      <w:r>
        <w:t>. The black pen can be used for removing the object</w:t>
      </w:r>
      <w:r w:rsidR="00A516B9">
        <w:t>s</w:t>
      </w:r>
      <w:r>
        <w:t xml:space="preserve"> that do not belong to the 7 fiducial markers such as center pointing triangles, and</w:t>
      </w:r>
      <w:r w:rsidR="008945CC">
        <w:t xml:space="preserve"> z</w:t>
      </w:r>
      <w:r>
        <w:t xml:space="preserve">-axis indication triangle. The white pen can be applied </w:t>
      </w:r>
      <w:r w:rsidR="008945CC">
        <w:t xml:space="preserve">for </w:t>
      </w:r>
      <w:r>
        <w:t>add</w:t>
      </w:r>
      <w:r w:rsidR="008945CC">
        <w:t>ing</w:t>
      </w:r>
      <w:r>
        <w:t xml:space="preserve"> pixels to the fiducials which are distorted by noise or artifacts in MRI. This process improves the accuracy of the center detection stage which depends on the</w:t>
      </w:r>
      <w:r w:rsidR="00A516B9">
        <w:t xml:space="preserve"> volume of the</w:t>
      </w:r>
      <w:r>
        <w:t xml:space="preserve"> pixels in each fiducial</w:t>
      </w:r>
      <w:r w:rsidR="00A516B9">
        <w:t xml:space="preserve"> marker</w:t>
      </w:r>
      <w:r>
        <w:t xml:space="preserve">. </w:t>
      </w:r>
      <w:r w:rsidR="007B6608">
        <w:t>The rotation button is implemented for manual rotation of the Z-frame within t</w:t>
      </w:r>
      <w:r w:rsidR="00C677BC">
        <w:t xml:space="preserve">he image, which </w:t>
      </w:r>
      <w:r w:rsidR="007B6608">
        <w:t xml:space="preserve">the rotation degree </w:t>
      </w:r>
      <w:r w:rsidR="00C677BC">
        <w:t>is</w:t>
      </w:r>
      <w:r w:rsidR="007B6608">
        <w:t xml:space="preserve"> selected using the slider. </w:t>
      </w:r>
      <w:r w:rsidR="00412B83">
        <w:t xml:space="preserve">Furthermore, the flipping button is applied with the purpose of correcting the view of the marker. For example, if the triangle structure is in the right side of the marker, </w:t>
      </w:r>
      <w:r w:rsidR="005962EB">
        <w:t xml:space="preserve">it must be transferred to the left side of the marker by flipping </w:t>
      </w:r>
      <w:r w:rsidR="00BD71E4">
        <w:t>the image</w:t>
      </w:r>
      <w:r w:rsidR="00C677BC">
        <w:t xml:space="preserve"> along the</w:t>
      </w:r>
      <w:r w:rsidR="0081770F">
        <w:t xml:space="preserve"> </w:t>
      </w:r>
      <w:r w:rsidR="00C677BC">
        <w:t>y-axis</w:t>
      </w:r>
      <w:r w:rsidR="003572E1">
        <w:t xml:space="preserve"> (Figure 3.37)</w:t>
      </w:r>
      <w:r w:rsidR="005962EB">
        <w:t>.</w:t>
      </w:r>
      <w:r w:rsidR="008F51E1">
        <w:t xml:space="preserve"> This panel is shown in Figure 3.36.</w:t>
      </w:r>
    </w:p>
    <w:p w:rsidR="00B836BE" w:rsidRDefault="00BD71E4" w:rsidP="00FB0F12">
      <w:pPr>
        <w:rPr>
          <w:rFonts w:cstheme="minorHAnsi"/>
        </w:rPr>
      </w:pPr>
      <w:r>
        <w:rPr>
          <w:noProof/>
        </w:rPr>
        <w:lastRenderedPageBreak/>
        <mc:AlternateContent>
          <mc:Choice Requires="wps">
            <w:drawing>
              <wp:anchor distT="0" distB="0" distL="114300" distR="114300" simplePos="0" relativeHeight="252019200" behindDoc="0" locked="0" layoutInCell="1" allowOverlap="1" wp14:anchorId="27934369" wp14:editId="578DDFA5">
                <wp:simplePos x="0" y="0"/>
                <wp:positionH relativeFrom="margin">
                  <wp:align>left</wp:align>
                </wp:positionH>
                <wp:positionV relativeFrom="paragraph">
                  <wp:posOffset>1375269</wp:posOffset>
                </wp:positionV>
                <wp:extent cx="5669280" cy="635"/>
                <wp:effectExtent l="0" t="0" r="7620" b="8255"/>
                <wp:wrapTopAndBottom/>
                <wp:docPr id="1073741992" name="Text Box 1073741992"/>
                <wp:cNvGraphicFramePr/>
                <a:graphic xmlns:a="http://schemas.openxmlformats.org/drawingml/2006/main">
                  <a:graphicData uri="http://schemas.microsoft.com/office/word/2010/wordprocessingShape">
                    <wps:wsp>
                      <wps:cNvSpPr txBox="1"/>
                      <wps:spPr>
                        <a:xfrm>
                          <a:off x="0" y="0"/>
                          <a:ext cx="5669280" cy="635"/>
                        </a:xfrm>
                        <a:prstGeom prst="rect">
                          <a:avLst/>
                        </a:prstGeom>
                        <a:solidFill>
                          <a:prstClr val="white"/>
                        </a:solidFill>
                        <a:ln>
                          <a:noFill/>
                        </a:ln>
                      </wps:spPr>
                      <wps:txbx>
                        <w:txbxContent>
                          <w:p w:rsidR="00205D39" w:rsidRPr="00CC11C3" w:rsidRDefault="00205D39" w:rsidP="00561CF0">
                            <w:pPr>
                              <w:pStyle w:val="Caption"/>
                            </w:pPr>
                            <w:bookmarkStart w:id="247" w:name="_Toc52546996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6</w:t>
                            </w:r>
                            <w:r>
                              <w:fldChar w:fldCharType="end"/>
                            </w:r>
                            <w:r>
                              <w:t>: The image Pre-processing panel. It includes all the automatic and manual procedures for the processing of the imported image. A Reset Image button is applied to reset image after each undesired-procedure.</w:t>
                            </w:r>
                            <w:bookmarkEnd w:id="24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934369" id="Text Box 1073741992" o:spid="_x0000_s1200" type="#_x0000_t202" style="position:absolute;left:0;text-align:left;margin-left:0;margin-top:108.3pt;width:446.4pt;height:.05pt;z-index:25201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" stroked="f">
                <v:textbox style="mso-fit-shape-to-text:t" inset="0,0,0,0">
                  <w:txbxContent>
                    <w:p w:rsidR="00205D39" w:rsidRPr="00CC11C3" w:rsidRDefault="00205D39" w:rsidP="00561CF0">
                      <w:pPr>
                        <w:pStyle w:val="Caption"/>
                      </w:pPr>
                      <w:bookmarkStart w:id="248" w:name="_Toc52546996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6</w:t>
                      </w:r>
                      <w:r>
                        <w:fldChar w:fldCharType="end"/>
                      </w:r>
                      <w:r>
                        <w:t>: The image Pre-processing panel. It includes all the automatic and manual procedures for the processing of the imported image. A Reset Image button is applied to reset image after each undesired-procedure.</w:t>
                      </w:r>
                      <w:bookmarkEnd w:id="248"/>
                      <w:r>
                        <w:t xml:space="preserve"> </w:t>
                      </w:r>
                    </w:p>
                  </w:txbxContent>
                </v:textbox>
                <w10:wrap type="topAndBottom" anchorx="margin"/>
              </v:shape>
            </w:pict>
          </mc:Fallback>
        </mc:AlternateContent>
      </w:r>
      <w:r w:rsidR="00641DCB">
        <w:rPr>
          <w:noProof/>
        </w:rPr>
        <w:drawing>
          <wp:anchor distT="0" distB="0" distL="114300" distR="114300" simplePos="0" relativeHeight="251745792" behindDoc="0" locked="0" layoutInCell="1" allowOverlap="1" wp14:anchorId="78C9A83C" wp14:editId="6B480A31">
            <wp:simplePos x="0" y="0"/>
            <wp:positionH relativeFrom="margin">
              <wp:align>left</wp:align>
            </wp:positionH>
            <wp:positionV relativeFrom="paragraph">
              <wp:posOffset>0</wp:posOffset>
            </wp:positionV>
            <wp:extent cx="5669280" cy="1111696"/>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20774" t="20541" r="27952" b="61577"/>
                    <a:stretch/>
                  </pic:blipFill>
                  <pic:spPr bwMode="auto">
                    <a:xfrm>
                      <a:off x="0" y="0"/>
                      <a:ext cx="5669280" cy="11116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836BE" w:rsidRDefault="00886CDB" w:rsidP="00FB0F12">
      <w:pPr>
        <w:rPr>
          <w:rFonts w:cstheme="minorHAnsi"/>
        </w:rPr>
      </w:pPr>
      <w:r>
        <w:rPr>
          <w:noProof/>
        </w:rPr>
        <w:drawing>
          <wp:anchor distT="0" distB="0" distL="114300" distR="114300" simplePos="0" relativeHeight="251746816" behindDoc="0" locked="0" layoutInCell="1" allowOverlap="1" wp14:anchorId="45BBF881" wp14:editId="57394CB2">
            <wp:simplePos x="0" y="0"/>
            <wp:positionH relativeFrom="margin">
              <wp:posOffset>485140</wp:posOffset>
            </wp:positionH>
            <wp:positionV relativeFrom="paragraph">
              <wp:posOffset>1121410</wp:posOffset>
            </wp:positionV>
            <wp:extent cx="4755023" cy="4206240"/>
            <wp:effectExtent l="0" t="0" r="7620" b="3810"/>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l="7644" t="40492" r="68307" b="21670"/>
                    <a:stretch/>
                  </pic:blipFill>
                  <pic:spPr bwMode="auto">
                    <a:xfrm>
                      <a:off x="0" y="0"/>
                      <a:ext cx="4755023" cy="4206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836BE" w:rsidRDefault="00B96610" w:rsidP="00FB0F12">
      <w:pPr>
        <w:rPr>
          <w:rFonts w:cstheme="minorHAnsi"/>
        </w:rPr>
      </w:pPr>
      <w:r>
        <w:rPr>
          <w:noProof/>
        </w:rPr>
        <mc:AlternateContent>
          <mc:Choice Requires="wps">
            <w:drawing>
              <wp:anchor distT="0" distB="0" distL="114300" distR="114300" simplePos="0" relativeHeight="251814400" behindDoc="0" locked="0" layoutInCell="1" allowOverlap="1" wp14:anchorId="4C402EB7" wp14:editId="554D0B74">
                <wp:simplePos x="0" y="0"/>
                <wp:positionH relativeFrom="margin">
                  <wp:align>right</wp:align>
                </wp:positionH>
                <wp:positionV relativeFrom="paragraph">
                  <wp:posOffset>4618920</wp:posOffset>
                </wp:positionV>
                <wp:extent cx="5734685" cy="1061085"/>
                <wp:effectExtent l="0" t="0" r="0" b="5715"/>
                <wp:wrapTopAndBottom/>
                <wp:docPr id="65" name="Text Box 65"/>
                <wp:cNvGraphicFramePr/>
                <a:graphic xmlns:a="http://schemas.openxmlformats.org/drawingml/2006/main">
                  <a:graphicData uri="http://schemas.microsoft.com/office/word/2010/wordprocessingShape">
                    <wps:wsp>
                      <wps:cNvSpPr txBox="1"/>
                      <wps:spPr>
                        <a:xfrm>
                          <a:off x="0" y="0"/>
                          <a:ext cx="5734685" cy="1061085"/>
                        </a:xfrm>
                        <a:prstGeom prst="rect">
                          <a:avLst/>
                        </a:prstGeom>
                        <a:solidFill>
                          <a:prstClr val="white"/>
                        </a:solidFill>
                        <a:ln>
                          <a:noFill/>
                        </a:ln>
                      </wps:spPr>
                      <wps:txbx>
                        <w:txbxContent>
                          <w:p w:rsidR="00205D39" w:rsidRPr="00C455FA" w:rsidRDefault="00205D39" w:rsidP="001351EA">
                            <w:pPr>
                              <w:pStyle w:val="Caption"/>
                            </w:pPr>
                            <w:bookmarkStart w:id="249" w:name="_Toc523735317"/>
                            <w:bookmarkStart w:id="250" w:name="_Toc52546997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7</w:t>
                            </w:r>
                            <w:r>
                              <w:fldChar w:fldCharType="end"/>
                            </w:r>
                            <w:r>
                              <w:t>: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bookmarkEnd w:id="250"/>
                          </w:p>
                          <w:p w:rsidR="00205D39" w:rsidRDefault="00205D39"/>
                          <w:bookmarkEnd w:id="249"/>
                          <w:p w:rsidR="00205D39" w:rsidRPr="00C455FA" w:rsidRDefault="00205D39"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402EB7" id="Text Box 65" o:spid="_x0000_s1201" type="#_x0000_t202" style="position:absolute;left:0;text-align:left;margin-left:400.35pt;margin-top:363.7pt;width:451.55pt;height:83.55pt;z-index:2518144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" stroked="f">
                <v:textbox inset="0,0,0,0">
                  <w:txbxContent>
                    <w:p w:rsidR="00205D39" w:rsidRPr="00C455FA" w:rsidRDefault="00205D39" w:rsidP="001351EA">
                      <w:pPr>
                        <w:pStyle w:val="Caption"/>
                      </w:pPr>
                      <w:bookmarkStart w:id="251" w:name="_Toc523735317"/>
                      <w:bookmarkStart w:id="252" w:name="_Toc52546997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7</w:t>
                      </w:r>
                      <w:r>
                        <w:fldChar w:fldCharType="end"/>
                      </w:r>
                      <w:r>
                        <w:t>: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bookmarkEnd w:id="252"/>
                    </w:p>
                    <w:p w:rsidR="00205D39" w:rsidRDefault="00205D39"/>
                    <w:bookmarkEnd w:id="251"/>
                    <w:p w:rsidR="00205D39" w:rsidRPr="00C455FA" w:rsidRDefault="00205D39" w:rsidP="00251888">
                      <w:pPr>
                        <w:pStyle w:val="Caption"/>
                      </w:pPr>
                    </w:p>
                  </w:txbxContent>
                </v:textbox>
                <w10:wrap type="topAndBottom" anchorx="margin"/>
              </v:shape>
            </w:pict>
          </mc:Fallback>
        </mc:AlternateContent>
      </w:r>
    </w:p>
    <w:p w:rsidR="00561CF0" w:rsidRPr="00B836BE" w:rsidRDefault="00561CF0" w:rsidP="00B836BE"/>
    <w:p w:rsidR="00374617" w:rsidRDefault="00374617" w:rsidP="00346CB1">
      <w:pPr>
        <w:pStyle w:val="ListParagraph"/>
        <w:numPr>
          <w:ilvl w:val="0"/>
          <w:numId w:val="3"/>
        </w:numPr>
      </w:pPr>
      <w:r>
        <w:rPr>
          <w:i/>
          <w:iCs/>
        </w:rPr>
        <w:lastRenderedPageBreak/>
        <w:t xml:space="preserve">Center detection </w:t>
      </w:r>
      <w:r>
        <w:t>panel: In this step, the cent</w:t>
      </w:r>
      <w:r w:rsidR="00381DA9">
        <w:t xml:space="preserve">er detection </w:t>
      </w:r>
      <w:r w:rsidR="009B4067">
        <w:t>function</w:t>
      </w:r>
      <w:r w:rsidR="00381DA9">
        <w:t xml:space="preserve"> </w:t>
      </w:r>
      <w:r w:rsidR="009B4067">
        <w:t>(</w:t>
      </w:r>
      <w:r>
        <w:t>section</w:t>
      </w:r>
      <w:r w:rsidR="00381DA9">
        <w:t xml:space="preserve"> 3.2</w:t>
      </w:r>
      <w:r w:rsidR="009B4067">
        <w:t>)</w:t>
      </w:r>
      <w:r w:rsidR="00992301">
        <w:t>,</w:t>
      </w:r>
      <w:r>
        <w:t xml:space="preserve"> is applied to the</w:t>
      </w:r>
      <w:r w:rsidR="009B4067">
        <w:t xml:space="preserve"> binarized-</w:t>
      </w:r>
      <w:r w:rsidRPr="00AF441B">
        <w:t>imag</w:t>
      </w:r>
      <w:r>
        <w:t xml:space="preserve">e </w:t>
      </w:r>
      <w:r w:rsidR="009B4067">
        <w:t xml:space="preserve">from </w:t>
      </w:r>
      <w:r>
        <w:t>the previous step. In the automatic part, the center of each volume is detected, and if there are more than 7 detected centroids, an error is displayed on the screen that the user has to repeat the image pre-processing stage.  In the manual part, the user has to analyze each</w:t>
      </w:r>
      <w:r w:rsidR="000C11A2">
        <w:t xml:space="preserve"> detected</w:t>
      </w:r>
      <w:r>
        <w:t xml:space="preserve"> centroid to make sure</w:t>
      </w:r>
      <w:r w:rsidR="008F51E1">
        <w:t xml:space="preserve"> that</w:t>
      </w:r>
      <w:r>
        <w:t xml:space="preserve"> the centro</w:t>
      </w:r>
      <w:r w:rsidR="007359E0">
        <w:t>id is located</w:t>
      </w:r>
      <w:r w:rsidR="008F51E1">
        <w:t xml:space="preserve"> exactly</w:t>
      </w:r>
      <w:r>
        <w:t xml:space="preserve"> in the center of each fiducial markers. Therefore,</w:t>
      </w:r>
      <w:r w:rsidR="008F51E1">
        <w:t xml:space="preserve"> the</w:t>
      </w:r>
      <w:r>
        <w:t xml:space="preserve"> user can drag and drop the detected centroids to the right position.</w:t>
      </w:r>
      <w:r w:rsidR="00F966CB">
        <w:t xml:space="preserve">  The center detection panel is represented in the Figure </w:t>
      </w:r>
      <w:r w:rsidR="007969A7">
        <w:t>3.38</w:t>
      </w:r>
      <w:r w:rsidR="003A4332">
        <w:t xml:space="preserve"> </w:t>
      </w:r>
      <w:r w:rsidR="00F966CB">
        <w:t>(a).</w:t>
      </w:r>
    </w:p>
    <w:p w:rsidR="00346CB1" w:rsidRPr="00AF441B" w:rsidRDefault="00346CB1" w:rsidP="00346CB1"/>
    <w:p w:rsidR="00374617" w:rsidRDefault="00374617" w:rsidP="00151BAC">
      <w:pPr>
        <w:pStyle w:val="ListParagraph"/>
        <w:numPr>
          <w:ilvl w:val="0"/>
          <w:numId w:val="3"/>
        </w:numPr>
      </w:pPr>
      <w:r w:rsidRPr="0037010D">
        <w:rPr>
          <w:i/>
          <w:iCs/>
        </w:rPr>
        <w:t xml:space="preserve">Calibration </w:t>
      </w:r>
      <w:r w:rsidRPr="0037010D">
        <w:t>panel: It implements the procedure explained in</w:t>
      </w:r>
      <w:r w:rsidR="00151BAC">
        <w:t xml:space="preserve"> the</w:t>
      </w:r>
      <w:r w:rsidRPr="0037010D">
        <w:t xml:space="preserve"> </w:t>
      </w:r>
      <w:r w:rsidR="007359E0">
        <w:t>section 3.</w:t>
      </w:r>
      <w:r w:rsidR="00151BAC">
        <w:t>2</w:t>
      </w:r>
      <w:r w:rsidR="007359E0">
        <w:t>.</w:t>
      </w:r>
      <w:r w:rsidRPr="0037010D">
        <w:t xml:space="preserve"> </w:t>
      </w:r>
      <w:r w:rsidR="00205402">
        <w:t>T</w:t>
      </w:r>
      <w:r w:rsidR="008B3ABC">
        <w:t>he manual button enable</w:t>
      </w:r>
      <w:r w:rsidR="001F1C3D">
        <w:t>s</w:t>
      </w:r>
      <w:r w:rsidR="008B3ABC">
        <w:t xml:space="preserve"> the user to </w:t>
      </w:r>
      <w:r w:rsidR="001F1C3D">
        <w:t>se</w:t>
      </w:r>
      <w:r w:rsidR="00F628DF">
        <w:t>lect the center of the marker for the transformation process</w:t>
      </w:r>
      <w:r w:rsidR="007969A7">
        <w:t xml:space="preserve"> (Figure 3.38 (b))</w:t>
      </w:r>
      <w:r w:rsidR="00F628DF">
        <w:t>.</w:t>
      </w:r>
    </w:p>
    <w:p w:rsidR="00374617" w:rsidRDefault="00910607" w:rsidP="00D31B09">
      <w:r>
        <w:rPr>
          <w:noProof/>
        </w:rPr>
        <mc:AlternateContent>
          <mc:Choice Requires="wps">
            <w:drawing>
              <wp:anchor distT="0" distB="0" distL="114300" distR="114300" simplePos="0" relativeHeight="252025344" behindDoc="0" locked="0" layoutInCell="1" allowOverlap="1" wp14:anchorId="07BD4D57" wp14:editId="044CC12D">
                <wp:simplePos x="0" y="0"/>
                <wp:positionH relativeFrom="column">
                  <wp:posOffset>4430607</wp:posOffset>
                </wp:positionH>
                <wp:positionV relativeFrom="paragraph">
                  <wp:posOffset>2834923</wp:posOffset>
                </wp:positionV>
                <wp:extent cx="893445" cy="174625"/>
                <wp:effectExtent l="0" t="0" r="1905" b="0"/>
                <wp:wrapTopAndBottom/>
                <wp:docPr id="1073741995" name="Text Box 107374199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205D39" w:rsidRPr="00CF759E" w:rsidRDefault="00205D39" w:rsidP="0091060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BD4D57" id="Text Box 1073741995" o:spid="_x0000_s1202" type="#_x0000_t202" style="position:absolute;left:0;text-align:left;margin-left:348.85pt;margin-top:223.2pt;width:70.35pt;height:13.75pt;z-index:25202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" stroked="f">
                <v:textbox inset="0,0,0,0">
                  <w:txbxContent>
                    <w:p w:rsidR="00205D39" w:rsidRPr="00CF759E" w:rsidRDefault="00205D39" w:rsidP="00910607">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2023296" behindDoc="0" locked="0" layoutInCell="1" allowOverlap="1" wp14:anchorId="0F9B822A" wp14:editId="5BDD3C2E">
                <wp:simplePos x="0" y="0"/>
                <wp:positionH relativeFrom="column">
                  <wp:posOffset>1402785</wp:posOffset>
                </wp:positionH>
                <wp:positionV relativeFrom="paragraph">
                  <wp:posOffset>2877397</wp:posOffset>
                </wp:positionV>
                <wp:extent cx="893445" cy="174625"/>
                <wp:effectExtent l="0" t="0" r="1905" b="0"/>
                <wp:wrapTopAndBottom/>
                <wp:docPr id="1073741994" name="Text Box 107374199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205D39" w:rsidRPr="00CF759E" w:rsidRDefault="00205D39" w:rsidP="0091060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B822A" id="Text Box 1073741994" o:spid="_x0000_s1203" type="#_x0000_t202" style="position:absolute;left:0;text-align:left;margin-left:110.45pt;margin-top:226.55pt;width:70.35pt;height:13.75pt;z-index:25202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" stroked="f">
                <v:textbox inset="0,0,0,0">
                  <w:txbxContent>
                    <w:p w:rsidR="00205D39" w:rsidRPr="00CF759E" w:rsidRDefault="00205D39" w:rsidP="00910607">
                      <w:pPr>
                        <w:pStyle w:val="Caption"/>
                      </w:pPr>
                      <w:r>
                        <w:t>(</w:t>
                      </w:r>
                      <w:r w:rsidRPr="00CF759E">
                        <w:t>a</w:t>
                      </w:r>
                      <w:r>
                        <w:t>)</w:t>
                      </w:r>
                    </w:p>
                  </w:txbxContent>
                </v:textbox>
                <w10:wrap type="topAndBottom"/>
              </v:shape>
            </w:pict>
          </mc:Fallback>
        </mc:AlternateContent>
      </w:r>
      <w:r w:rsidR="00151BAC">
        <w:rPr>
          <w:noProof/>
        </w:rPr>
        <w:drawing>
          <wp:anchor distT="0" distB="0" distL="114300" distR="114300" simplePos="0" relativeHeight="251749888" behindDoc="0" locked="0" layoutInCell="1" allowOverlap="1" wp14:anchorId="515A9005" wp14:editId="1A53EB75">
            <wp:simplePos x="0" y="0"/>
            <wp:positionH relativeFrom="margin">
              <wp:align>right</wp:align>
            </wp:positionH>
            <wp:positionV relativeFrom="paragraph">
              <wp:posOffset>305294</wp:posOffset>
            </wp:positionV>
            <wp:extent cx="2512152" cy="2468880"/>
            <wp:effectExtent l="0" t="0" r="2540" b="7620"/>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86160" t="21252" r="3927" b="61420"/>
                    <a:stretch/>
                  </pic:blipFill>
                  <pic:spPr bwMode="auto">
                    <a:xfrm>
                      <a:off x="0" y="0"/>
                      <a:ext cx="2512152" cy="2468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51BAC">
        <w:rPr>
          <w:noProof/>
        </w:rPr>
        <w:drawing>
          <wp:anchor distT="0" distB="0" distL="114300" distR="114300" simplePos="0" relativeHeight="251748864" behindDoc="0" locked="0" layoutInCell="1" allowOverlap="1" wp14:anchorId="207CA09A" wp14:editId="6829F727">
            <wp:simplePos x="0" y="0"/>
            <wp:positionH relativeFrom="margin">
              <wp:posOffset>236855</wp:posOffset>
            </wp:positionH>
            <wp:positionV relativeFrom="paragraph">
              <wp:posOffset>317500</wp:posOffset>
            </wp:positionV>
            <wp:extent cx="2742553" cy="2468880"/>
            <wp:effectExtent l="0" t="0" r="1270" b="762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73005" t="21053" r="16199" b="61657"/>
                    <a:stretch/>
                  </pic:blipFill>
                  <pic:spPr bwMode="auto">
                    <a:xfrm>
                      <a:off x="0" y="0"/>
                      <a:ext cx="2742553" cy="2468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583C3B" w:rsidP="00D31B09">
      <w:r>
        <w:rPr>
          <w:noProof/>
        </w:rPr>
        <mc:AlternateContent>
          <mc:Choice Requires="wps">
            <w:drawing>
              <wp:anchor distT="0" distB="0" distL="114300" distR="114300" simplePos="0" relativeHeight="252021248" behindDoc="0" locked="0" layoutInCell="1" allowOverlap="1" wp14:anchorId="2CFB90C0" wp14:editId="49ECD9B6">
                <wp:simplePos x="0" y="0"/>
                <wp:positionH relativeFrom="margin">
                  <wp:align>right</wp:align>
                </wp:positionH>
                <wp:positionV relativeFrom="paragraph">
                  <wp:posOffset>2872105</wp:posOffset>
                </wp:positionV>
                <wp:extent cx="5492115" cy="620395"/>
                <wp:effectExtent l="0" t="0" r="0" b="8255"/>
                <wp:wrapTopAndBottom/>
                <wp:docPr id="1073741993" name="Text Box 1073741993"/>
                <wp:cNvGraphicFramePr/>
                <a:graphic xmlns:a="http://schemas.openxmlformats.org/drawingml/2006/main">
                  <a:graphicData uri="http://schemas.microsoft.com/office/word/2010/wordprocessingShape">
                    <wps:wsp>
                      <wps:cNvSpPr txBox="1"/>
                      <wps:spPr>
                        <a:xfrm>
                          <a:off x="0" y="0"/>
                          <a:ext cx="5492115" cy="620395"/>
                        </a:xfrm>
                        <a:prstGeom prst="rect">
                          <a:avLst/>
                        </a:prstGeom>
                        <a:solidFill>
                          <a:prstClr val="white"/>
                        </a:solidFill>
                        <a:ln>
                          <a:noFill/>
                        </a:ln>
                      </wps:spPr>
                      <wps:txbx>
                        <w:txbxContent>
                          <w:p w:rsidR="00205D39" w:rsidRPr="00CC11C3" w:rsidRDefault="00205D39" w:rsidP="00583C3B">
                            <w:pPr>
                              <w:pStyle w:val="Caption"/>
                            </w:pPr>
                            <w:bookmarkStart w:id="253" w:name="_Toc52546997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8</w:t>
                            </w:r>
                            <w:r>
                              <w:fldChar w:fldCharType="end"/>
                            </w:r>
                            <w:r>
                              <w:t>: (a) Center Detection panel. (b) Calibration panel. The Reset Image buttons are applied to reset image after each undesired-procedure.</w:t>
                            </w:r>
                            <w:bookmarkEnd w:id="253"/>
                            <w:r>
                              <w:t xml:space="preserve"> </w:t>
                            </w:r>
                          </w:p>
                          <w:p w:rsidR="00205D39" w:rsidRPr="00517C11" w:rsidRDefault="00205D39" w:rsidP="00151BAC">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FB90C0" id="Text Box 1073741993" o:spid="_x0000_s1204" type="#_x0000_t202" style="position:absolute;left:0;text-align:left;margin-left:381.25pt;margin-top:226.15pt;width:432.45pt;height:48.85pt;z-index:2520212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" stroked="f">
                <v:textbox inset="0,0,0,0">
                  <w:txbxContent>
                    <w:p w:rsidR="00205D39" w:rsidRPr="00CC11C3" w:rsidRDefault="00205D39" w:rsidP="00583C3B">
                      <w:pPr>
                        <w:pStyle w:val="Caption"/>
                      </w:pPr>
                      <w:bookmarkStart w:id="254" w:name="_Toc52546997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8</w:t>
                      </w:r>
                      <w:r>
                        <w:fldChar w:fldCharType="end"/>
                      </w:r>
                      <w:r>
                        <w:t>: (a) Center Detection panel. (b) Calibration panel. The Reset Image buttons are applied to reset image after each undesired-procedure.</w:t>
                      </w:r>
                      <w:bookmarkEnd w:id="254"/>
                      <w:r>
                        <w:t xml:space="preserve"> </w:t>
                      </w:r>
                    </w:p>
                    <w:p w:rsidR="00205D39" w:rsidRPr="00517C11" w:rsidRDefault="00205D39" w:rsidP="00151BAC">
                      <w:pPr>
                        <w:pStyle w:val="Caption"/>
                      </w:pPr>
                    </w:p>
                  </w:txbxContent>
                </v:textbox>
                <w10:wrap type="topAndBottom" anchorx="margin"/>
              </v:shape>
            </w:pict>
          </mc:Fallback>
        </mc:AlternateContent>
      </w:r>
    </w:p>
    <w:p w:rsidR="00151BAC" w:rsidRPr="0037010D" w:rsidRDefault="00151BAC" w:rsidP="00D31B09"/>
    <w:p w:rsidR="00374617" w:rsidRDefault="00374617" w:rsidP="00B63320">
      <w:pPr>
        <w:pStyle w:val="ListParagraph"/>
        <w:numPr>
          <w:ilvl w:val="0"/>
          <w:numId w:val="3"/>
        </w:numPr>
      </w:pPr>
      <w:r>
        <w:rPr>
          <w:i/>
          <w:iCs/>
        </w:rPr>
        <w:t xml:space="preserve">Alignment detection </w:t>
      </w:r>
      <w:r>
        <w:t>panel: in this step, alignment</w:t>
      </w:r>
      <w:r w:rsidR="007F0C3F">
        <w:t xml:space="preserve"> and angle of the Z-frame</w:t>
      </w:r>
      <w:r>
        <w:t xml:space="preserve"> is calculated based on the ma</w:t>
      </w:r>
      <w:r w:rsidR="002E2E73">
        <w:t>thematical formulation</w:t>
      </w:r>
      <w:r>
        <w:t xml:space="preserve"> in section </w:t>
      </w:r>
      <w:r w:rsidR="002E2E73">
        <w:t>3.2</w:t>
      </w:r>
      <w:r w:rsidR="00B36158">
        <w:t>, and the</w:t>
      </w:r>
      <w:r>
        <w:t xml:space="preserve"> required rotation around </w:t>
      </w:r>
      <w:r>
        <w:lastRenderedPageBreak/>
        <w:t>x</w:t>
      </w:r>
      <w:r w:rsidR="002E2E73">
        <w:t>- and y-axe</w:t>
      </w:r>
      <w:r>
        <w:t>s are displayed</w:t>
      </w:r>
      <w:r w:rsidR="00B36158">
        <w:t xml:space="preserve"> </w:t>
      </w:r>
      <w:r w:rsidR="00B63320">
        <w:t>on the screen</w:t>
      </w:r>
      <w:r>
        <w:t xml:space="preserve">.  </w:t>
      </w:r>
      <w:r w:rsidR="00C3068C">
        <w:t>Therefore, user has two possibilities to make the Z-frame parallel</w:t>
      </w:r>
      <w:r w:rsidR="00060C95">
        <w:t xml:space="preserve"> to the image plane</w:t>
      </w:r>
      <w:r w:rsidR="00B63320">
        <w:t xml:space="preserve"> for the alignment correction of the marker</w:t>
      </w:r>
      <w:r w:rsidR="00060C95">
        <w:t>: MRI slice correction; or</w:t>
      </w:r>
      <w:r w:rsidR="00B63320">
        <w:t xml:space="preserve"> the</w:t>
      </w:r>
      <w:r w:rsidR="00060C95">
        <w:t xml:space="preserve"> Z-frame pos correction</w:t>
      </w:r>
      <w:r w:rsidR="00B63320">
        <w:t xml:space="preserve"> using a mechanical or robotic device</w:t>
      </w:r>
      <w:r w:rsidR="00E92AAA">
        <w:t xml:space="preserve"> (Figure 3.39)</w:t>
      </w:r>
      <w:r w:rsidR="00060C95">
        <w:t xml:space="preserve">. </w:t>
      </w:r>
    </w:p>
    <w:p w:rsidR="00374617" w:rsidRDefault="00B63320" w:rsidP="00D31B09">
      <w:pPr>
        <w:pStyle w:val="ListParagraph"/>
        <w:rPr>
          <w:rFonts w:cstheme="minorHAnsi"/>
        </w:rPr>
      </w:pPr>
      <w:r>
        <w:rPr>
          <w:noProof/>
        </w:rPr>
        <w:drawing>
          <wp:anchor distT="0" distB="0" distL="114300" distR="114300" simplePos="0" relativeHeight="251750912" behindDoc="0" locked="0" layoutInCell="1" allowOverlap="1" wp14:anchorId="1E68EB4B" wp14:editId="3A175D5C">
            <wp:simplePos x="0" y="0"/>
            <wp:positionH relativeFrom="column">
              <wp:posOffset>142804</wp:posOffset>
            </wp:positionH>
            <wp:positionV relativeFrom="paragraph">
              <wp:posOffset>49847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1B4A">
        <w:rPr>
          <w:rFonts w:cstheme="minorHAnsi"/>
        </w:rPr>
        <w:t>d</w:t>
      </w:r>
      <w:r w:rsidR="00511B4A" w:rsidRPr="00511B4A">
        <w:rPr>
          <w:rFonts w:cstheme="minorHAnsi"/>
          <w:highlight w:val="yellow"/>
        </w:rPr>
        <w:t>iagram</w:t>
      </w:r>
    </w:p>
    <w:p w:rsidR="00374617" w:rsidRPr="0050363F" w:rsidRDefault="00E00CC7" w:rsidP="00D31B09">
      <w:r>
        <w:rPr>
          <w:noProof/>
        </w:rPr>
        <mc:AlternateContent>
          <mc:Choice Requires="wps">
            <w:drawing>
              <wp:anchor distT="0" distB="0" distL="114300" distR="114300" simplePos="0" relativeHeight="252027392" behindDoc="0" locked="0" layoutInCell="1" allowOverlap="1" wp14:anchorId="2D656658" wp14:editId="2614023B">
                <wp:simplePos x="0" y="0"/>
                <wp:positionH relativeFrom="column">
                  <wp:posOffset>135396</wp:posOffset>
                </wp:positionH>
                <wp:positionV relativeFrom="paragraph">
                  <wp:posOffset>3820795</wp:posOffset>
                </wp:positionV>
                <wp:extent cx="5384800" cy="635"/>
                <wp:effectExtent l="0" t="0" r="6350" b="8255"/>
                <wp:wrapTopAndBottom/>
                <wp:docPr id="1073741996" name="Text Box 1073741996"/>
                <wp:cNvGraphicFramePr/>
                <a:graphic xmlns:a="http://schemas.openxmlformats.org/drawingml/2006/main">
                  <a:graphicData uri="http://schemas.microsoft.com/office/word/2010/wordprocessingShape">
                    <wps:wsp>
                      <wps:cNvSpPr txBox="1"/>
                      <wps:spPr>
                        <a:xfrm>
                          <a:off x="0" y="0"/>
                          <a:ext cx="5384800" cy="635"/>
                        </a:xfrm>
                        <a:prstGeom prst="rect">
                          <a:avLst/>
                        </a:prstGeom>
                        <a:solidFill>
                          <a:prstClr val="white"/>
                        </a:solidFill>
                        <a:ln>
                          <a:noFill/>
                        </a:ln>
                      </wps:spPr>
                      <wps:txbx>
                        <w:txbxContent>
                          <w:p w:rsidR="00205D39" w:rsidRDefault="00205D39" w:rsidP="00E92AAA">
                            <w:pPr>
                              <w:pStyle w:val="Caption"/>
                            </w:pPr>
                            <w:bookmarkStart w:id="255" w:name="_Toc52546997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9</w:t>
                            </w:r>
                            <w:r>
                              <w:fldChar w:fldCharType="end"/>
                            </w:r>
                            <w:r>
                              <w:t>: The Alignment Detection panel.</w:t>
                            </w:r>
                            <w:bookmarkEnd w:id="255"/>
                            <w:r>
                              <w:t xml:space="preserve"> </w:t>
                            </w:r>
                          </w:p>
                          <w:p w:rsidR="00205D39" w:rsidRDefault="00205D39" w:rsidP="00E00CC7"/>
                          <w:p w:rsidR="00205D39" w:rsidRPr="00E00CC7" w:rsidRDefault="00205D39" w:rsidP="00E00CC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656658" id="Text Box 1073741996" o:spid="_x0000_s1205" type="#_x0000_t202" style="position:absolute;left:0;text-align:left;margin-left:10.65pt;margin-top:300.85pt;width:424pt;height:.05pt;z-index:25202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" stroked="f">
                <v:textbox style="mso-fit-shape-to-text:t" inset="0,0,0,0">
                  <w:txbxContent>
                    <w:p w:rsidR="00205D39" w:rsidRDefault="00205D39" w:rsidP="00E92AAA">
                      <w:pPr>
                        <w:pStyle w:val="Caption"/>
                      </w:pPr>
                      <w:bookmarkStart w:id="256" w:name="_Toc52546997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9</w:t>
                      </w:r>
                      <w:r>
                        <w:fldChar w:fldCharType="end"/>
                      </w:r>
                      <w:r>
                        <w:t>: The Alignment Detection panel.</w:t>
                      </w:r>
                      <w:bookmarkEnd w:id="256"/>
                      <w:r>
                        <w:t xml:space="preserve"> </w:t>
                      </w:r>
                    </w:p>
                    <w:p w:rsidR="00205D39" w:rsidRDefault="00205D39" w:rsidP="00E00CC7"/>
                    <w:p w:rsidR="00205D39" w:rsidRPr="00E00CC7" w:rsidRDefault="00205D39" w:rsidP="00E00CC7"/>
                  </w:txbxContent>
                </v:textbox>
                <w10:wrap type="topAndBottom"/>
              </v:shape>
            </w:pict>
          </mc:Fallback>
        </mc:AlternateContent>
      </w:r>
    </w:p>
    <w:p w:rsidR="00DF06C2" w:rsidRPr="008F6F9E" w:rsidRDefault="00374617" w:rsidP="00BD070C">
      <w:pPr>
        <w:pStyle w:val="ListParagraph"/>
        <w:numPr>
          <w:ilvl w:val="0"/>
          <w:numId w:val="3"/>
        </w:numPr>
      </w:pPr>
      <w:r>
        <w:rPr>
          <w:i/>
          <w:iCs/>
        </w:rPr>
        <w:t xml:space="preserve">Robotic rotation adjustment </w:t>
      </w:r>
      <w:r>
        <w:t>panel: In this stage, the</w:t>
      </w:r>
      <w:r w:rsidR="005500E1">
        <w:t xml:space="preserve"> computed</w:t>
      </w:r>
      <w:r>
        <w:t xml:space="preserve"> rotation angle</w:t>
      </w:r>
      <w:r w:rsidR="005500E1">
        <w:t>s from</w:t>
      </w:r>
      <w:r>
        <w:t xml:space="preserve"> the last step is transformed to the required rotation of the robotic or mechanical device to </w:t>
      </w:r>
      <w:r w:rsidR="00A95181">
        <w:t xml:space="preserve">align </w:t>
      </w:r>
      <w:r>
        <w:t>the Z</w:t>
      </w:r>
      <w:r w:rsidR="00A95181">
        <w:t>-frame</w:t>
      </w:r>
      <w:r w:rsidR="000151D8">
        <w:t xml:space="preserve"> </w:t>
      </w:r>
      <w:r w:rsidR="00A95181">
        <w:t>according to</w:t>
      </w:r>
      <w:r w:rsidR="000151D8">
        <w:t xml:space="preserve"> the image p</w:t>
      </w:r>
      <w:r w:rsidR="00BD070C">
        <w:t>lane. For the demonstration of implementing</w:t>
      </w:r>
      <w:r w:rsidR="000151D8">
        <w:t xml:space="preserve"> the angles to the robotic controllers, the skara robot</w:t>
      </w:r>
      <w:r w:rsidR="00BD070C">
        <w:t xml:space="preserve"> function</w:t>
      </w:r>
      <w:r w:rsidR="00DA1B6F">
        <w:t xml:space="preserve"> [] is implemented to the GUI</w:t>
      </w:r>
      <w:r w:rsidR="005F23A8">
        <w:t xml:space="preserve"> (Figure</w:t>
      </w:r>
      <w:r w:rsidR="005E238F">
        <w:t xml:space="preserve"> 3.40)</w:t>
      </w:r>
      <w:r w:rsidR="000151D8">
        <w:t>.</w:t>
      </w:r>
    </w:p>
    <w:p w:rsidR="0037671A" w:rsidRPr="00BA3995" w:rsidRDefault="00462132" w:rsidP="00D31B09">
      <w:r>
        <w:rPr>
          <w:noProof/>
        </w:rPr>
        <w:lastRenderedPageBreak/>
        <mc:AlternateContent>
          <mc:Choice Requires="wps">
            <w:drawing>
              <wp:anchor distT="0" distB="0" distL="114300" distR="114300" simplePos="0" relativeHeight="252029440" behindDoc="0" locked="0" layoutInCell="1" allowOverlap="1" wp14:anchorId="68A6571D" wp14:editId="5068F0E4">
                <wp:simplePos x="0" y="0"/>
                <wp:positionH relativeFrom="margin">
                  <wp:align>left</wp:align>
                </wp:positionH>
                <wp:positionV relativeFrom="paragraph">
                  <wp:posOffset>3440077</wp:posOffset>
                </wp:positionV>
                <wp:extent cx="5666740" cy="635"/>
                <wp:effectExtent l="0" t="0" r="0" b="8255"/>
                <wp:wrapTopAndBottom/>
                <wp:docPr id="1073741997" name="Text Box 1073741997"/>
                <wp:cNvGraphicFramePr/>
                <a:graphic xmlns:a="http://schemas.openxmlformats.org/drawingml/2006/main">
                  <a:graphicData uri="http://schemas.microsoft.com/office/word/2010/wordprocessingShape">
                    <wps:wsp>
                      <wps:cNvSpPr txBox="1"/>
                      <wps:spPr>
                        <a:xfrm>
                          <a:off x="0" y="0"/>
                          <a:ext cx="5666740" cy="635"/>
                        </a:xfrm>
                        <a:prstGeom prst="rect">
                          <a:avLst/>
                        </a:prstGeom>
                        <a:solidFill>
                          <a:prstClr val="white"/>
                        </a:solidFill>
                        <a:ln>
                          <a:noFill/>
                        </a:ln>
                      </wps:spPr>
                      <wps:txbx>
                        <w:txbxContent>
                          <w:p w:rsidR="00205D39" w:rsidRPr="00A97CE6" w:rsidRDefault="00205D39" w:rsidP="00AC5BFA">
                            <w:pPr>
                              <w:pStyle w:val="Caption"/>
                            </w:pPr>
                            <w:bookmarkStart w:id="257" w:name="_Toc52546997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40</w:t>
                            </w:r>
                            <w:r>
                              <w:fldChar w:fldCharType="end"/>
                            </w:r>
                            <w:r>
                              <w:t>: The Robotic Rotation Adjustment panel. In the case that the Z-frame Pose Correction is selected in the last step, the computed angles will be transferred to the Robotic Rotation Adjustment panel for calculating the required rotation and translation of the robotic device.</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6571D" id="Text Box 1073741997" o:spid="_x0000_s1206" type="#_x0000_t202" style="position:absolute;left:0;text-align:left;margin-left:0;margin-top:270.85pt;width:446.2pt;height:.05pt;z-index:2520294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" stroked="f">
                <v:textbox style="mso-fit-shape-to-text:t" inset="0,0,0,0">
                  <w:txbxContent>
                    <w:p w:rsidR="00205D39" w:rsidRPr="00A97CE6" w:rsidRDefault="00205D39" w:rsidP="00AC5BFA">
                      <w:pPr>
                        <w:pStyle w:val="Caption"/>
                      </w:pPr>
                      <w:bookmarkStart w:id="258" w:name="_Toc52546997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40</w:t>
                      </w:r>
                      <w:r>
                        <w:fldChar w:fldCharType="end"/>
                      </w:r>
                      <w:r>
                        <w:t>: The Robotic Rotation Adjustment panel. In the case that the Z-frame Pose Correction is selected in the last step, the computed angles will be transferred to the Robotic Rotation Adjustment panel for calculating the required rotation and translation of the robotic device.</w:t>
                      </w:r>
                      <w:bookmarkEnd w:id="258"/>
                    </w:p>
                  </w:txbxContent>
                </v:textbox>
                <w10:wrap type="topAndBottom" anchorx="margin"/>
              </v:shape>
            </w:pict>
          </mc:Fallback>
        </mc:AlternateContent>
      </w:r>
      <w:r w:rsidR="00A07947">
        <w:rPr>
          <w:noProof/>
        </w:rPr>
        <w:drawing>
          <wp:anchor distT="0" distB="0" distL="114300" distR="114300" simplePos="0" relativeHeight="251751936" behindDoc="0" locked="0" layoutInCell="1" allowOverlap="1" wp14:anchorId="64EE303F" wp14:editId="20BDBD6D">
            <wp:simplePos x="0" y="0"/>
            <wp:positionH relativeFrom="margin">
              <wp:align>left</wp:align>
            </wp:positionH>
            <wp:positionV relativeFrom="paragraph">
              <wp:posOffset>2187</wp:posOffset>
            </wp:positionV>
            <wp:extent cx="5666925" cy="3200400"/>
            <wp:effectExtent l="0" t="0" r="0"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50188" t="40243" r="3361" b="13103"/>
                    <a:stretch/>
                  </pic:blipFill>
                  <pic:spPr bwMode="auto">
                    <a:xfrm>
                      <a:off x="0" y="0"/>
                      <a:ext cx="5666925"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21594E" w:rsidRPr="00F73679" w:rsidRDefault="0021594E" w:rsidP="00F73679">
      <w:pPr>
        <w:tabs>
          <w:tab w:val="left" w:pos="1590"/>
        </w:tabs>
        <w:sectPr w:rsidR="0021594E" w:rsidRPr="00F73679" w:rsidSect="00F54DF9">
          <w:pgSz w:w="11906" w:h="16838" w:code="9"/>
          <w:pgMar w:top="2160" w:right="1440" w:bottom="1440" w:left="1440" w:header="1152" w:footer="720" w:gutter="0"/>
          <w:cols w:space="720"/>
          <w:titlePg/>
          <w:docGrid w:linePitch="360"/>
        </w:sectPr>
      </w:pPr>
    </w:p>
    <w:p w:rsidR="00FC3773" w:rsidRDefault="006E261C" w:rsidP="0058451B">
      <w:pPr>
        <w:pStyle w:val="Heading1"/>
      </w:pPr>
      <w:bookmarkStart w:id="259" w:name="_Toc525470025"/>
      <w:bookmarkStart w:id="260" w:name="_Ref525473389"/>
      <w:bookmarkStart w:id="261" w:name="_Ref525473428"/>
      <w:r>
        <w:lastRenderedPageBreak/>
        <w:t>T</w:t>
      </w:r>
      <w:r w:rsidR="005F6528">
        <w:t>est</w:t>
      </w:r>
      <w:r>
        <w:t>ing</w:t>
      </w:r>
      <w:bookmarkEnd w:id="259"/>
      <w:bookmarkEnd w:id="260"/>
      <w:bookmarkEnd w:id="261"/>
    </w:p>
    <w:p w:rsidR="003114CC" w:rsidRDefault="001C70B5" w:rsidP="00886BE1">
      <w:pPr>
        <w:pStyle w:val="Heading2"/>
      </w:pPr>
      <w:bookmarkStart w:id="262" w:name="_Toc525470026"/>
      <w:r>
        <w:t>Z-frame marker positioning</w:t>
      </w:r>
      <w:r w:rsidR="00F976FE">
        <w:t xml:space="preserve"> using</w:t>
      </w:r>
      <w:r w:rsidR="00AE641D">
        <w:t xml:space="preserve"> a</w:t>
      </w:r>
      <w:r w:rsidR="00F976FE">
        <w:t xml:space="preserve"> </w:t>
      </w:r>
      <w:r w:rsidR="009E14E6">
        <w:t>MR-compatible rota</w:t>
      </w:r>
      <w:r w:rsidR="003114CC">
        <w:t>ry frame</w:t>
      </w:r>
      <w:bookmarkEnd w:id="262"/>
    </w:p>
    <w:p w:rsidR="00FA36DF" w:rsidRDefault="003114CC" w:rsidP="009E14E6">
      <w:r w:rsidRPr="00B527AF">
        <w:t>In order to determine</w:t>
      </w:r>
      <w:r w:rsidR="00A70236">
        <w:t xml:space="preserve"> the accuracy of</w:t>
      </w:r>
      <w:r w:rsidRPr="00B527AF">
        <w:t xml:space="preserve"> the </w:t>
      </w:r>
      <w:r w:rsidR="00A70236">
        <w:t xml:space="preserve">proposed </w:t>
      </w:r>
      <w:r w:rsidRPr="00B527AF">
        <w:t xml:space="preserve">registration </w:t>
      </w:r>
      <w:r w:rsidR="00A70236">
        <w:t>method</w:t>
      </w:r>
      <w:r w:rsidRPr="00B527AF">
        <w:t xml:space="preserve">, a </w:t>
      </w:r>
      <w:r>
        <w:t>rot</w:t>
      </w:r>
      <w:r w:rsidR="0091242F">
        <w:t xml:space="preserve">ary </w:t>
      </w:r>
      <w:r>
        <w:t>positioning</w:t>
      </w:r>
      <w:r w:rsidRPr="00B527AF">
        <w:t xml:space="preserve"> </w:t>
      </w:r>
      <w:r w:rsidR="009E14E6">
        <w:t>frame</w:t>
      </w:r>
      <w:r w:rsidRPr="00B527AF">
        <w:t xml:space="preserve"> </w:t>
      </w:r>
      <w:r>
        <w:t>using Lego</w:t>
      </w:r>
      <w:r w:rsidRPr="00B527AF">
        <w:t xml:space="preserve"> </w:t>
      </w:r>
      <w:r>
        <w:t>is built as it is shown in Figure</w:t>
      </w:r>
      <w:r w:rsidR="004027E1">
        <w:t xml:space="preserve"> 4.1 and 4.2</w:t>
      </w:r>
      <w:r w:rsidR="009F3FE0">
        <w:t>. The rota</w:t>
      </w:r>
      <w:r w:rsidR="009E14E6">
        <w:t>ry</w:t>
      </w:r>
      <w:r w:rsidR="009F3FE0">
        <w:t xml:space="preserve"> </w:t>
      </w:r>
      <w:r w:rsidR="00485AAE">
        <w:t>fram</w:t>
      </w:r>
      <w:r w:rsidR="009F3FE0">
        <w:t xml:space="preserve">e </w:t>
      </w:r>
      <w:r w:rsidR="00036BE3">
        <w:t xml:space="preserve">is </w:t>
      </w:r>
      <w:r w:rsidR="00497FC5">
        <w:t>applied</w:t>
      </w:r>
      <w:r w:rsidR="009F3FE0">
        <w:t xml:space="preserve"> to rotate the Z-frame</w:t>
      </w:r>
      <w:r w:rsidR="009C0017">
        <w:t xml:space="preserve"> marker</w:t>
      </w:r>
      <w:r w:rsidR="009F3FE0">
        <w:t xml:space="preserve"> around </w:t>
      </w:r>
      <w:r w:rsidR="00CC2543">
        <w:t xml:space="preserve">both </w:t>
      </w:r>
      <w:r w:rsidR="009F3FE0">
        <w:t>x</w:t>
      </w:r>
      <w:r w:rsidR="00FA36DF">
        <w:t>- and y-</w:t>
      </w:r>
      <w:r w:rsidR="009F3FE0">
        <w:t>axis</w:t>
      </w:r>
      <w:r w:rsidR="009C0017">
        <w:t xml:space="preserve"> with accuracy of 1 degree.</w:t>
      </w:r>
      <w:r w:rsidR="00497FC5">
        <w:t xml:space="preserve"> Several gears are used for each rotation</w:t>
      </w:r>
      <w:r w:rsidR="001E1483">
        <w:t xml:space="preserve"> axis to decrease the speed of the rotation.</w:t>
      </w:r>
    </w:p>
    <w:p w:rsidR="003114CC" w:rsidRDefault="00CC2543" w:rsidP="000F4A52">
      <w:r>
        <w:t>To improve the stability of the frame inside the MRI scanner</w:t>
      </w:r>
      <w:r w:rsidR="00817222">
        <w:t>,</w:t>
      </w:r>
      <w:r>
        <w:t xml:space="preserve"> the </w:t>
      </w:r>
      <w:r w:rsidR="00C44630">
        <w:t xml:space="preserve">gear rings </w:t>
      </w:r>
      <w:r>
        <w:t>are used which is illustrated in Figure.</w:t>
      </w:r>
      <w:r w:rsidR="00936CC0">
        <w:t xml:space="preserve"> The Z-frame is </w:t>
      </w:r>
      <w:r w:rsidR="00817222">
        <w:t>located</w:t>
      </w:r>
      <w:r w:rsidR="00936CC0">
        <w:t xml:space="preserve"> in the center of </w:t>
      </w:r>
      <w:r w:rsidR="00817222">
        <w:t>the frame using a</w:t>
      </w:r>
      <w:r w:rsidR="000B0EBD">
        <w:t xml:space="preserve"> stationary</w:t>
      </w:r>
      <w:r w:rsidR="00817222">
        <w:t xml:space="preserve"> </w:t>
      </w:r>
      <w:r w:rsidR="000B0EBD">
        <w:t>platform</w:t>
      </w:r>
      <w:r w:rsidR="00936CC0">
        <w:t>.</w:t>
      </w:r>
      <w:r w:rsidR="00817222">
        <w:t xml:space="preserve"> </w:t>
      </w:r>
      <w:r w:rsidR="009F3FE0">
        <w:t>The</w:t>
      </w:r>
      <w:r w:rsidR="003114CC" w:rsidRPr="00B527AF">
        <w:t xml:space="preserve"> relative positions and orientations </w:t>
      </w:r>
      <w:r w:rsidR="00817222">
        <w:t>of the Z-frame are calculated by taking s</w:t>
      </w:r>
      <w:r w:rsidR="003114CC" w:rsidRPr="00B527AF">
        <w:t>everal images at each position and orientation</w:t>
      </w:r>
      <w:r w:rsidR="00E60AB0">
        <w:t>.</w:t>
      </w:r>
      <w:r w:rsidR="005D19CB">
        <w:t xml:space="preserve"> </w:t>
      </w:r>
      <w:r w:rsidR="008E2195">
        <w:t>Therefore, t</w:t>
      </w:r>
      <w:r w:rsidR="005D19CB">
        <w:t xml:space="preserve">he </w:t>
      </w:r>
      <w:r w:rsidR="000F4A52">
        <w:t>protocol of the experiments</w:t>
      </w:r>
      <w:r w:rsidR="005D19CB">
        <w:t xml:space="preserve"> </w:t>
      </w:r>
      <w:r w:rsidR="008E2195">
        <w:t>includes four steps: the calibration of the rotary frame, rotation</w:t>
      </w:r>
      <w:r w:rsidR="000F4A52">
        <w:t xml:space="preserve"> of the marker</w:t>
      </w:r>
      <w:r w:rsidR="008E2195">
        <w:t xml:space="preserve"> around x axis, rot</w:t>
      </w:r>
      <w:r w:rsidR="00417D07">
        <w:t>ation</w:t>
      </w:r>
      <w:r w:rsidR="000F4A52">
        <w:t xml:space="preserve"> of the marker</w:t>
      </w:r>
      <w:r w:rsidR="00417D07">
        <w:t xml:space="preserve"> around y axis, rotation</w:t>
      </w:r>
      <w:r w:rsidR="000F4A52">
        <w:t xml:space="preserve"> of the marker</w:t>
      </w:r>
      <w:r w:rsidR="00417D07">
        <w:t xml:space="preserve"> ar</w:t>
      </w:r>
      <w:r w:rsidR="008E2195">
        <w:t>ound</w:t>
      </w:r>
      <w:r w:rsidR="007A5DE7">
        <w:t xml:space="preserve"> both</w:t>
      </w:r>
      <w:r w:rsidR="008E2195">
        <w:t xml:space="preserve"> x</w:t>
      </w:r>
      <w:r w:rsidR="00EF76E7">
        <w:t>- and y-</w:t>
      </w:r>
      <w:r w:rsidR="008E2195">
        <w:t>axis.</w:t>
      </w:r>
    </w:p>
    <w:p w:rsidR="00F9118F" w:rsidRDefault="00F9118F" w:rsidP="007A5DE7">
      <w:pPr>
        <w:jc w:val="center"/>
      </w:pPr>
      <w:r>
        <w:rPr>
          <w:noProof/>
        </w:rPr>
        <w:drawing>
          <wp:inline distT="0" distB="0" distL="0" distR="0" wp14:anchorId="2A18BE97" wp14:editId="12545EFB">
            <wp:extent cx="2999407" cy="3426829"/>
            <wp:effectExtent l="0" t="4127" r="6667" b="6668"/>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91" cstate="print">
                      <a:extLst>
                        <a:ext uri="{28A0092B-C50C-407E-A947-70E740481C1C}">
                          <a14:useLocalDpi xmlns:a14="http://schemas.microsoft.com/office/drawing/2010/main" val="0"/>
                        </a:ext>
                      </a:extLst>
                    </a:blip>
                    <a:srcRect l="26585" r="7772"/>
                    <a:stretch/>
                  </pic:blipFill>
                  <pic:spPr bwMode="auto">
                    <a:xfrm rot="5400000">
                      <a:off x="0" y="0"/>
                      <a:ext cx="3003783" cy="3431829"/>
                    </a:xfrm>
                    <a:prstGeom prst="rect">
                      <a:avLst/>
                    </a:prstGeom>
                    <a:ln>
                      <a:noFill/>
                    </a:ln>
                    <a:extLst>
                      <a:ext uri="{53640926-AAD7-44D8-BBD7-CCE9431645EC}">
                        <a14:shadowObscured xmlns:a14="http://schemas.microsoft.com/office/drawing/2010/main"/>
                      </a:ext>
                    </a:extLst>
                  </pic:spPr>
                </pic:pic>
              </a:graphicData>
            </a:graphic>
          </wp:inline>
        </w:drawing>
      </w:r>
    </w:p>
    <w:p w:rsidR="00F9118F" w:rsidRDefault="00F9118F" w:rsidP="008E2195">
      <w:r>
        <w:rPr>
          <w:noProof/>
        </w:rPr>
        <w:lastRenderedPageBreak/>
        <w:drawing>
          <wp:anchor distT="0" distB="0" distL="114300" distR="114300" simplePos="0" relativeHeight="251827712" behindDoc="0" locked="0" layoutInCell="1" allowOverlap="1" wp14:anchorId="49CC7888" wp14:editId="4438DFD5">
            <wp:simplePos x="0" y="0"/>
            <wp:positionH relativeFrom="margin">
              <wp:posOffset>2924175</wp:posOffset>
            </wp:positionH>
            <wp:positionV relativeFrom="paragraph">
              <wp:posOffset>372110</wp:posOffset>
            </wp:positionV>
            <wp:extent cx="2926080" cy="279209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92" cstate="print">
                      <a:extLst>
                        <a:ext uri="{28A0092B-C50C-407E-A947-70E740481C1C}">
                          <a14:useLocalDpi xmlns:a14="http://schemas.microsoft.com/office/drawing/2010/main" val="0"/>
                        </a:ext>
                      </a:extLst>
                    </a:blip>
                    <a:srcRect l="35272" t="13424" b="4207"/>
                    <a:stretch/>
                  </pic:blipFill>
                  <pic:spPr bwMode="auto">
                    <a:xfrm rot="5400000">
                      <a:off x="0" y="0"/>
                      <a:ext cx="2926080" cy="2792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25664" behindDoc="0" locked="0" layoutInCell="1" allowOverlap="1" wp14:anchorId="54EFD3D5" wp14:editId="0F9E69F9">
            <wp:simplePos x="0" y="0"/>
            <wp:positionH relativeFrom="margin">
              <wp:posOffset>0</wp:posOffset>
            </wp:positionH>
            <wp:positionV relativeFrom="paragraph">
              <wp:posOffset>38290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93"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9118F" w:rsidRDefault="00F9118F" w:rsidP="008E2195"/>
    <w:p w:rsidR="00F9118F" w:rsidRDefault="00F9118F" w:rsidP="008E2195"/>
    <w:p w:rsidR="00F9118F" w:rsidRDefault="00F9118F" w:rsidP="008E2195"/>
    <w:p w:rsidR="00A11803" w:rsidRDefault="00A11803" w:rsidP="002D0447">
      <w:pPr>
        <w:pStyle w:val="Heading3"/>
      </w:pPr>
      <w:bookmarkStart w:id="263" w:name="_Toc525470027"/>
      <w:r>
        <w:t>Rot</w:t>
      </w:r>
      <w:r w:rsidR="007442A6">
        <w:t>ary</w:t>
      </w:r>
      <w:r>
        <w:t xml:space="preserve"> frame calibration inside MRI</w:t>
      </w:r>
      <w:bookmarkEnd w:id="263"/>
      <w:r w:rsidR="007442A6">
        <w:t xml:space="preserve"> </w:t>
      </w:r>
    </w:p>
    <w:p w:rsidR="007229AB" w:rsidRDefault="007229AB" w:rsidP="00156BF8">
      <w:r>
        <w:t xml:space="preserve">For the </w:t>
      </w:r>
      <w:r w:rsidR="00BD3743">
        <w:t>calibration of the frame inside the MRI, a</w:t>
      </w:r>
      <w:r>
        <w:t xml:space="preserve"> 2D </w:t>
      </w:r>
      <w:r w:rsidR="005D7988">
        <w:t xml:space="preserve">MRI </w:t>
      </w:r>
      <w:r>
        <w:t>image is acquired</w:t>
      </w:r>
      <w:r w:rsidR="00BD3743">
        <w:t xml:space="preserve"> from the Z-frame marker</w:t>
      </w:r>
      <w:r w:rsidR="002845DC">
        <w:t xml:space="preserve"> using a head coil (SIEMENS head neck 20)</w:t>
      </w:r>
      <w:r w:rsidR="00021CBA">
        <w:t xml:space="preserve"> in Simens</w:t>
      </w:r>
      <w:r w:rsidR="00F2463E">
        <w:t xml:space="preserve"> Skyra. Therefore, </w:t>
      </w:r>
      <w:r w:rsidR="00BD3743">
        <w:t>the rotation</w:t>
      </w:r>
      <w:r w:rsidR="00F2463E">
        <w:t xml:space="preserve"> of the Z-frame</w:t>
      </w:r>
      <w:r w:rsidR="00BD3743">
        <w:t xml:space="preserve"> around both </w:t>
      </w:r>
      <w:r w:rsidR="00C77133">
        <w:t xml:space="preserve">the </w:t>
      </w:r>
      <w:r w:rsidR="00BD3743">
        <w:t>x</w:t>
      </w:r>
      <w:r w:rsidR="00C77133">
        <w:t>- and y-</w:t>
      </w:r>
      <w:r w:rsidR="00BD3743">
        <w:t>axis are calculated using the</w:t>
      </w:r>
      <w:r w:rsidR="00F2463E">
        <w:t xml:space="preserve"> implemented</w:t>
      </w:r>
      <w:r w:rsidR="00BD3743">
        <w:t xml:space="preserve"> graphical user interface</w:t>
      </w:r>
      <w:r w:rsidR="002845DC">
        <w:t xml:space="preserve"> (section </w:t>
      </w:r>
      <w:r w:rsidR="002845DC">
        <w:fldChar w:fldCharType="begin"/>
      </w:r>
      <w:r w:rsidR="002845DC">
        <w:instrText xml:space="preserve"> REF _Ref524006251 \n \h </w:instrText>
      </w:r>
      <w:r w:rsidR="002845DC">
        <w:fldChar w:fldCharType="separate"/>
      </w:r>
      <w:r w:rsidR="00514A12">
        <w:rPr>
          <w:cs/>
        </w:rPr>
        <w:t>‎</w:t>
      </w:r>
      <w:r w:rsidR="00514A12">
        <w:t>3.3</w:t>
      </w:r>
      <w:r w:rsidR="002845DC">
        <w:fldChar w:fldCharType="end"/>
      </w:r>
      <w:r w:rsidR="002845DC">
        <w:t>)</w:t>
      </w:r>
      <w:r w:rsidR="00BD3743">
        <w:t>.</w:t>
      </w:r>
      <w:r w:rsidR="00173184">
        <w:t xml:space="preserve"> </w:t>
      </w:r>
      <w:r w:rsidR="00227E7D">
        <w:t>The both rotations should be close to zero; otherwise, the rotatory frame should be rotated according to the calculated angles</w:t>
      </w:r>
      <w:r w:rsidR="00BC12D9">
        <w:t>.</w:t>
      </w:r>
      <w:r w:rsidR="007669BB">
        <w:t xml:space="preserve"> </w:t>
      </w:r>
      <w:r w:rsidR="00156BF8">
        <w:t xml:space="preserve">This </w:t>
      </w:r>
      <w:r w:rsidR="0003282D">
        <w:t>position is considered as the start point</w:t>
      </w:r>
      <w:r w:rsidR="0033076F">
        <w:t>, such that all subsequent rotations are estimated with respect to this baseline</w:t>
      </w:r>
      <w:r w:rsidR="00BD20D4">
        <w:t>.</w:t>
      </w:r>
      <w:r w:rsidR="0061067D">
        <w:t xml:space="preserve"> </w:t>
      </w:r>
    </w:p>
    <w:p w:rsidR="00F9118F" w:rsidRDefault="008A0A39" w:rsidP="00F9118F">
      <w:pPr>
        <w:keepNext/>
        <w:jc w:val="center"/>
      </w:pPr>
      <w:r>
        <w:rPr>
          <w:noProof/>
        </w:rPr>
        <w:lastRenderedPageBreak/>
        <w:drawing>
          <wp:inline distT="0" distB="0" distL="0" distR="0" wp14:anchorId="4B5435E5" wp14:editId="78A4741F">
            <wp:extent cx="3851275" cy="4579728"/>
            <wp:effectExtent l="0" t="2222"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G_8739.JPG"/>
                    <pic:cNvPicPr/>
                  </pic:nvPicPr>
                  <pic:blipFill rotWithShape="1">
                    <a:blip r:embed="rId94" cstate="print">
                      <a:extLst>
                        <a:ext uri="{28A0092B-C50C-407E-A947-70E740481C1C}">
                          <a14:useLocalDpi xmlns:a14="http://schemas.microsoft.com/office/drawing/2010/main" val="0"/>
                        </a:ext>
                      </a:extLst>
                    </a:blip>
                    <a:srcRect l="22876" t="12712" r="26719" b="7368"/>
                    <a:stretch/>
                  </pic:blipFill>
                  <pic:spPr bwMode="auto">
                    <a:xfrm rot="5400000">
                      <a:off x="0" y="0"/>
                      <a:ext cx="3852020" cy="4580614"/>
                    </a:xfrm>
                    <a:prstGeom prst="rect">
                      <a:avLst/>
                    </a:prstGeom>
                    <a:ln>
                      <a:noFill/>
                    </a:ln>
                    <a:extLst>
                      <a:ext uri="{53640926-AAD7-44D8-BBD7-CCE9431645EC}">
                        <a14:shadowObscured xmlns:a14="http://schemas.microsoft.com/office/drawing/2010/main"/>
                      </a:ext>
                    </a:extLst>
                  </pic:spPr>
                </pic:pic>
              </a:graphicData>
            </a:graphic>
          </wp:inline>
        </w:drawing>
      </w:r>
    </w:p>
    <w:p w:rsidR="007229AB" w:rsidRPr="007229AB" w:rsidRDefault="007229AB" w:rsidP="00251888">
      <w:pPr>
        <w:pStyle w:val="Caption"/>
      </w:pPr>
    </w:p>
    <w:p w:rsidR="00A11803" w:rsidRDefault="00180F69" w:rsidP="002D0447">
      <w:pPr>
        <w:pStyle w:val="Heading3"/>
      </w:pPr>
      <w:bookmarkStart w:id="264" w:name="_Toc525470028"/>
      <w:r>
        <w:t>Rotation</w:t>
      </w:r>
      <w:r w:rsidR="00BD5F89">
        <w:t xml:space="preserve"> of the Z-frame around the x-</w:t>
      </w:r>
      <w:r>
        <w:t>axis</w:t>
      </w:r>
      <w:bookmarkEnd w:id="264"/>
    </w:p>
    <w:p w:rsidR="00CC52C5" w:rsidRDefault="00CC52C5" w:rsidP="004575CF">
      <w:r>
        <w:t>For the assessment of the accuracy of the algorithm for calculatin</w:t>
      </w:r>
      <w:r w:rsidR="00755153">
        <w:t>g</w:t>
      </w:r>
      <w:r>
        <w:t xml:space="preserve"> of the </w:t>
      </w:r>
      <w:r w:rsidR="00DB3BAD">
        <w:t>rotation around x</w:t>
      </w:r>
      <w:r w:rsidR="00755153">
        <w:t>-</w:t>
      </w:r>
      <w:r w:rsidR="00DB3BAD">
        <w:t xml:space="preserve">axis, the </w:t>
      </w:r>
      <w:r w:rsidR="002238E4">
        <w:t>rota</w:t>
      </w:r>
      <w:r w:rsidR="00755153">
        <w:t>ry</w:t>
      </w:r>
      <w:r w:rsidR="002238E4">
        <w:t xml:space="preserve"> frame is rotated manually by</w:t>
      </w:r>
      <w:r w:rsidR="00755153">
        <w:t xml:space="preserve"> the</w:t>
      </w:r>
      <w:r w:rsidR="002238E4">
        <w:t xml:space="preserve"> step 3 degrees.</w:t>
      </w:r>
      <w:r w:rsidR="007A5DE7">
        <w:t xml:space="preserve"> In each </w:t>
      </w:r>
      <w:r w:rsidR="00DD77C4">
        <w:t>rotation</w:t>
      </w:r>
      <w:r w:rsidR="0043409F">
        <w:t xml:space="preserve"> step,</w:t>
      </w:r>
      <w:r w:rsidR="00DD77C4">
        <w:t xml:space="preserve"> three images </w:t>
      </w:r>
      <w:r w:rsidR="0043409F">
        <w:t>are</w:t>
      </w:r>
      <w:r w:rsidR="00DD77C4">
        <w:t xml:space="preserve"> acquired and the angle</w:t>
      </w:r>
      <w:r w:rsidR="005A113D">
        <w:t xml:space="preserve"> between Z-frame and the imaging plane</w:t>
      </w:r>
      <w:r w:rsidR="00DD77C4">
        <w:t xml:space="preserve"> is calculated.</w:t>
      </w:r>
      <w:r w:rsidR="00DD2C6A">
        <w:t xml:space="preserve"> </w:t>
      </w:r>
      <w:r w:rsidR="000D7412">
        <w:t>For each image, the known</w:t>
      </w:r>
      <w:r w:rsidR="00DD2C6A">
        <w:t xml:space="preserve"> angle</w:t>
      </w:r>
      <w:r w:rsidR="000D7412">
        <w:t xml:space="preserve"> of the rotation</w:t>
      </w:r>
      <w:r w:rsidR="00DD2C6A">
        <w:t xml:space="preserve"> and the </w:t>
      </w:r>
      <w:r w:rsidR="000D7412">
        <w:t>computed</w:t>
      </w:r>
      <w:r w:rsidR="00DD2C6A">
        <w:t xml:space="preserve"> angle by</w:t>
      </w:r>
      <w:r w:rsidR="004575CF">
        <w:t xml:space="preserve"> the</w:t>
      </w:r>
      <w:r w:rsidR="00DD2C6A">
        <w:t xml:space="preserve"> algorithm</w:t>
      </w:r>
      <w:r w:rsidR="000D7412">
        <w:t xml:space="preserve"> </w:t>
      </w:r>
      <w:r w:rsidR="00DD2C6A">
        <w:t xml:space="preserve">is </w:t>
      </w:r>
      <w:r w:rsidR="000D7412">
        <w:t>compared</w:t>
      </w:r>
      <w:r w:rsidR="00DD2C6A">
        <w:t>.</w:t>
      </w:r>
      <w:r w:rsidR="000D7412">
        <w:t xml:space="preserve"> The average di</w:t>
      </w:r>
      <w:r w:rsidR="00E209D7">
        <w:t>fference for all images is considered a</w:t>
      </w:r>
      <w:r w:rsidR="004575CF">
        <w:t>s an error in rotation around x-</w:t>
      </w:r>
      <w:r w:rsidR="00E209D7">
        <w:t>axis.</w:t>
      </w:r>
      <w:r w:rsidR="009B43FA">
        <w:t xml:space="preserve"> The table</w:t>
      </w:r>
      <w:r w:rsidR="004575CF">
        <w:t xml:space="preserve"> 4.1</w:t>
      </w:r>
      <w:r w:rsidR="009B43FA">
        <w:t xml:space="preserve"> shows the </w:t>
      </w:r>
      <w:r w:rsidR="008170FD">
        <w:t>result of the</w:t>
      </w:r>
      <w:r w:rsidR="004575CF">
        <w:t xml:space="preserve"> proposed</w:t>
      </w:r>
      <w:r w:rsidR="008170FD">
        <w:t xml:space="preserve"> experiment for the rotation around x</w:t>
      </w:r>
      <w:r w:rsidR="004575CF">
        <w:t>-</w:t>
      </w:r>
      <w:r w:rsidR="008170FD">
        <w:t>axis.</w:t>
      </w:r>
    </w:p>
    <w:p w:rsidR="000574A7" w:rsidRDefault="000574A7" w:rsidP="000D7412"/>
    <w:p w:rsidR="000574A7" w:rsidRDefault="000574A7" w:rsidP="000D7412"/>
    <w:p w:rsidR="000574A7" w:rsidRDefault="000574A7" w:rsidP="000D7412"/>
    <w:p w:rsidR="000574A7" w:rsidRDefault="000574A7" w:rsidP="000D7412"/>
    <w:p w:rsidR="000574A7" w:rsidRDefault="00625B3E" w:rsidP="000D7412">
      <w:r>
        <w:rPr>
          <w:noProof/>
        </w:rPr>
        <w:drawing>
          <wp:inline distT="0" distB="0" distL="0" distR="0" wp14:anchorId="5807B29C" wp14:editId="3A5BF37F">
            <wp:extent cx="5731510" cy="3257550"/>
            <wp:effectExtent l="0" t="0" r="2540" b="0"/>
            <wp:docPr id="1073741973" name="Chart 1073741973"/>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180F69" w:rsidRDefault="00180F69" w:rsidP="002D0447">
      <w:pPr>
        <w:pStyle w:val="Heading3"/>
      </w:pPr>
      <w:bookmarkStart w:id="265" w:name="_Toc525470029"/>
      <w:r>
        <w:t xml:space="preserve">Rotation of the Z- frame around </w:t>
      </w:r>
      <w:r w:rsidR="00BD5F89">
        <w:t>the y-</w:t>
      </w:r>
      <w:r>
        <w:t>axis</w:t>
      </w:r>
      <w:bookmarkEnd w:id="265"/>
    </w:p>
    <w:p w:rsidR="00217AD4" w:rsidRDefault="00A6468A" w:rsidP="00BD5F89">
      <w:r>
        <w:t>The</w:t>
      </w:r>
      <w:r w:rsidR="00256E74">
        <w:t xml:space="preserve"> performance of the algorithm </w:t>
      </w:r>
      <w:r w:rsidR="00F27A5F">
        <w:t>for computing the rotation angle around y-</w:t>
      </w:r>
      <w:r>
        <w:t xml:space="preserve">axis </w:t>
      </w:r>
      <w:r w:rsidR="00CF339D">
        <w:t>is estimated using the</w:t>
      </w:r>
      <w:r w:rsidR="00FA1D0B">
        <w:t xml:space="preserve"> same protocol </w:t>
      </w:r>
      <w:r w:rsidR="00CF339D">
        <w:t>in the last experiment</w:t>
      </w:r>
      <w:r w:rsidR="00A213FE">
        <w:t xml:space="preserve"> (section</w:t>
      </w:r>
      <w:r w:rsidR="00CF339D">
        <w:t xml:space="preserve"> 4.1.3</w:t>
      </w:r>
      <w:r w:rsidR="00A213FE">
        <w:t>)</w:t>
      </w:r>
      <w:r>
        <w:t>. The table</w:t>
      </w:r>
      <w:r w:rsidR="00A213FE">
        <w:t xml:space="preserve"> 4.2</w:t>
      </w:r>
      <w:r>
        <w:t xml:space="preserve"> represent the result of th</w:t>
      </w:r>
      <w:r w:rsidR="00BD5F89">
        <w:t>is</w:t>
      </w:r>
      <w:r>
        <w:t xml:space="preserve"> experiment.</w:t>
      </w:r>
    </w:p>
    <w:p w:rsidR="001C34A7" w:rsidRDefault="00B52F5F" w:rsidP="00BD5F89">
      <w:r>
        <w:rPr>
          <w:noProof/>
        </w:rPr>
        <w:lastRenderedPageBreak/>
        <w:drawing>
          <wp:inline distT="0" distB="0" distL="0" distR="0" wp14:anchorId="74992D65" wp14:editId="336F68DD">
            <wp:extent cx="5908931" cy="3978322"/>
            <wp:effectExtent l="0" t="0" r="15875" b="3175"/>
            <wp:docPr id="1073741975" name="Chart 1073741975"/>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180F69" w:rsidRDefault="00180F69" w:rsidP="002D0447">
      <w:pPr>
        <w:pStyle w:val="Heading3"/>
      </w:pPr>
      <w:bookmarkStart w:id="266" w:name="_Toc525470030"/>
      <w:r>
        <w:t xml:space="preserve">Rotation of the </w:t>
      </w:r>
      <w:r w:rsidR="00383554">
        <w:t xml:space="preserve">Z-frame </w:t>
      </w:r>
      <w:r w:rsidR="00BD5F89">
        <w:t>around both the x-and y-</w:t>
      </w:r>
      <w:r w:rsidR="00383554">
        <w:t>axis</w:t>
      </w:r>
      <w:r w:rsidR="00084E40">
        <w:t xml:space="preserve"> (the same value)</w:t>
      </w:r>
      <w:bookmarkEnd w:id="266"/>
      <w:r w:rsidR="00084E40">
        <w:t xml:space="preserve"> </w:t>
      </w:r>
    </w:p>
    <w:p w:rsidR="006E2101" w:rsidRDefault="006E2101" w:rsidP="00BD5F89">
      <w:r>
        <w:t>In this experiment</w:t>
      </w:r>
      <w:r w:rsidR="0099143B">
        <w:t>,</w:t>
      </w:r>
      <w:r>
        <w:t xml:space="preserve"> the accuracy</w:t>
      </w:r>
      <w:r w:rsidR="0099143B">
        <w:t xml:space="preserve"> of the algorithm for calculating of the rotation around both the x- and y-axis, </w:t>
      </w:r>
      <w:r>
        <w:t>is estimated by turning the rotatory plane around both</w:t>
      </w:r>
      <w:r w:rsidR="00BD5F89">
        <w:t xml:space="preserve"> the</w:t>
      </w:r>
      <w:r>
        <w:t xml:space="preserve"> x</w:t>
      </w:r>
      <w:r w:rsidR="00BD5F89">
        <w:t>- and y-</w:t>
      </w:r>
      <w:r>
        <w:t xml:space="preserve">axis in </w:t>
      </w:r>
      <w:r w:rsidR="00BD5F89">
        <w:t>each stage</w:t>
      </w:r>
      <w:r>
        <w:t>.</w:t>
      </w:r>
      <w:r w:rsidR="00A912D6">
        <w:t xml:space="preserve"> Table</w:t>
      </w:r>
      <w:r w:rsidR="00BD5F89">
        <w:t xml:space="preserve"> 4.3</w:t>
      </w:r>
      <w:r w:rsidR="00A912D6">
        <w:t xml:space="preserve"> represents the </w:t>
      </w:r>
      <w:r w:rsidR="00BD5F89">
        <w:t>result of the experiment</w:t>
      </w:r>
      <w:r w:rsidR="001A44DE">
        <w:t>.</w:t>
      </w:r>
      <w:r w:rsidR="00A912D6">
        <w:t xml:space="preserve"> </w:t>
      </w:r>
    </w:p>
    <w:p w:rsidR="00B82363" w:rsidRPr="006E2101" w:rsidRDefault="00EC1A9C" w:rsidP="006E2101">
      <w:r>
        <w:rPr>
          <w:noProof/>
        </w:rPr>
        <w:lastRenderedPageBreak/>
        <w:drawing>
          <wp:inline distT="0" distB="0" distL="0" distR="0" wp14:anchorId="5416B2C9" wp14:editId="05D5B452">
            <wp:extent cx="5731510" cy="3910083"/>
            <wp:effectExtent l="0" t="0" r="2540" b="14605"/>
            <wp:docPr id="1073741970" name="Chart 1073741970"/>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B82363" w:rsidRDefault="00B82363" w:rsidP="00BC4195"/>
    <w:p w:rsidR="00B82363" w:rsidRDefault="00B82363" w:rsidP="00BC4195"/>
    <w:p w:rsidR="009F45A7" w:rsidRDefault="009F45A7" w:rsidP="002D0447">
      <w:pPr>
        <w:pStyle w:val="Heading3"/>
      </w:pPr>
      <w:bookmarkStart w:id="267" w:name="_Toc525470031"/>
      <w:r>
        <w:t>Rotation of the Z-frame around both the x-and y-axis (opposite value)</w:t>
      </w:r>
      <w:bookmarkEnd w:id="267"/>
      <w:r>
        <w:t xml:space="preserve"> </w:t>
      </w:r>
    </w:p>
    <w:p w:rsidR="0047558E" w:rsidRDefault="0047558E" w:rsidP="002D0447">
      <w:pPr>
        <w:pStyle w:val="Heading3"/>
      </w:pPr>
      <w:bookmarkStart w:id="268" w:name="_Toc525470032"/>
      <w:r>
        <w:t>Rotation of the Z-frame around both the x-and y-axis (random values)</w:t>
      </w:r>
      <w:bookmarkEnd w:id="268"/>
      <w:r>
        <w:t xml:space="preserve"> </w:t>
      </w:r>
    </w:p>
    <w:p w:rsidR="00802D60" w:rsidRPr="00802D60" w:rsidRDefault="00802D60" w:rsidP="00802D60">
      <w:pPr>
        <w:pStyle w:val="Heading2"/>
      </w:pPr>
      <w:bookmarkStart w:id="269" w:name="_Toc525470033"/>
      <w:r>
        <w:t>Phantom-targeting test</w:t>
      </w:r>
      <w:bookmarkEnd w:id="269"/>
    </w:p>
    <w:p w:rsidR="00B82363" w:rsidRDefault="00B82363" w:rsidP="00BC4195"/>
    <w:p w:rsidR="00B82363" w:rsidRDefault="00B82363" w:rsidP="00BC4195"/>
    <w:p w:rsidR="001A76E7" w:rsidRDefault="001A76E7" w:rsidP="00BC4195"/>
    <w:p w:rsidR="001A76E7" w:rsidRDefault="001A76E7" w:rsidP="00BC4195"/>
    <w:p w:rsidR="001A76E7" w:rsidRDefault="001A76E7" w:rsidP="001A76E7"/>
    <w:p w:rsidR="00B82363" w:rsidRPr="00BC4195" w:rsidRDefault="00B82363" w:rsidP="00BC4195"/>
    <w:p w:rsidR="00C73EED" w:rsidRDefault="00C73EED" w:rsidP="009C1F0F">
      <w:pPr>
        <w:pStyle w:val="Heading1"/>
        <w:sectPr w:rsidR="00C73EED" w:rsidSect="001E5C68">
          <w:pgSz w:w="11906" w:h="16838" w:code="9"/>
          <w:pgMar w:top="2160" w:right="1440" w:bottom="1728" w:left="1440" w:header="1152" w:footer="720" w:gutter="0"/>
          <w:cols w:space="720"/>
          <w:titlePg/>
          <w:docGrid w:linePitch="360"/>
        </w:sectPr>
      </w:pPr>
    </w:p>
    <w:p w:rsidR="009C1F0F" w:rsidRDefault="009C1F0F" w:rsidP="009C1F0F">
      <w:pPr>
        <w:pStyle w:val="Heading1"/>
      </w:pPr>
      <w:bookmarkStart w:id="270" w:name="_Toc525470034"/>
      <w:bookmarkStart w:id="271" w:name="_Ref525473393"/>
      <w:bookmarkStart w:id="272" w:name="_Ref525473434"/>
      <w:r>
        <w:lastRenderedPageBreak/>
        <w:t>Analysis</w:t>
      </w:r>
      <w:bookmarkEnd w:id="270"/>
      <w:bookmarkEnd w:id="271"/>
      <w:bookmarkEnd w:id="272"/>
    </w:p>
    <w:p w:rsidR="006C2742" w:rsidRDefault="006C2742" w:rsidP="006C2742">
      <w:pPr>
        <w:pStyle w:val="Heading2"/>
      </w:pPr>
      <w:bookmarkStart w:id="273" w:name="_Toc525470035"/>
      <w:r>
        <w:t>Gold standard analysis from optimal CAD images of the Z-frame</w:t>
      </w:r>
      <w:bookmarkEnd w:id="273"/>
    </w:p>
    <w:p w:rsidR="0037296C" w:rsidRDefault="0070116F" w:rsidP="00915ED2">
      <w:r>
        <w:t>In the last experiment using</w:t>
      </w:r>
      <w:r w:rsidR="00522E96">
        <w:t xml:space="preserve"> the</w:t>
      </w:r>
      <w:r>
        <w:t xml:space="preserve"> rotary frame, t</w:t>
      </w:r>
      <w:r w:rsidR="0037296C">
        <w:t xml:space="preserve">he </w:t>
      </w:r>
      <w:r>
        <w:t>artifacts in MRI, the resolution of the capture device, and the movement of the rotatory frame affect the quality of the imag</w:t>
      </w:r>
      <w:r w:rsidR="00081014">
        <w:t xml:space="preserve">e and the calculated rotation angle. </w:t>
      </w:r>
      <w:r w:rsidR="005E181F">
        <w:t xml:space="preserve">Therefore, the algorithm is tested using </w:t>
      </w:r>
      <w:r w:rsidR="00915ED2">
        <w:t>the cross section</w:t>
      </w:r>
      <w:r w:rsidR="005E181F">
        <w:t xml:space="preserve"> CAD image</w:t>
      </w:r>
      <w:r w:rsidR="002F3BE4">
        <w:t>s</w:t>
      </w:r>
      <w:r w:rsidR="00915ED2">
        <w:t xml:space="preserve"> without</w:t>
      </w:r>
      <w:r w:rsidR="002F3BE4">
        <w:t xml:space="preserve"> noise and </w:t>
      </w:r>
      <w:r w:rsidR="00915ED2">
        <w:t>artifacts w</w:t>
      </w:r>
      <w:r w:rsidR="00FB477A">
        <w:t>ith the same</w:t>
      </w:r>
      <w:r w:rsidR="00790CA3">
        <w:t xml:space="preserve"> rotation protocol in</w:t>
      </w:r>
      <w:r w:rsidR="00FB477A">
        <w:t xml:space="preserve"> the last experiment. </w:t>
      </w:r>
      <w:r w:rsidR="00603C9C">
        <w:t xml:space="preserve">Table </w:t>
      </w:r>
      <w:r w:rsidR="00595B17">
        <w:t>represents the result of the calculation.</w:t>
      </w:r>
    </w:p>
    <w:p w:rsidR="003114CC" w:rsidRDefault="00F20E03" w:rsidP="00F20E03">
      <w:pPr>
        <w:pStyle w:val="Heading2"/>
      </w:pPr>
      <w:bookmarkStart w:id="274" w:name="_Toc525470036"/>
      <w:r>
        <w:t>Linear regression analysis</w:t>
      </w:r>
      <w:bookmarkEnd w:id="274"/>
    </w:p>
    <w:p w:rsidR="00F20E03" w:rsidRPr="00F20E03" w:rsidRDefault="00F20E03" w:rsidP="00F20E03">
      <w:pPr>
        <w:pStyle w:val="Heading2"/>
      </w:pPr>
      <w:bookmarkStart w:id="275" w:name="_Toc525470037"/>
      <w:r>
        <w:t>Standard deviation analysis</w:t>
      </w:r>
      <w:bookmarkEnd w:id="275"/>
    </w:p>
    <w:p w:rsidR="003114CC" w:rsidRPr="00412C22" w:rsidRDefault="003114CC" w:rsidP="003114CC"/>
    <w:p w:rsidR="003114CC" w:rsidRDefault="003114CC" w:rsidP="003114CC"/>
    <w:p w:rsidR="003114CC" w:rsidRDefault="003114CC" w:rsidP="003114CC">
      <w:r>
        <w:tab/>
      </w:r>
    </w:p>
    <w:p w:rsidR="003114CC" w:rsidRDefault="003114CC" w:rsidP="003114CC"/>
    <w:p w:rsidR="003114CC" w:rsidRDefault="003114CC" w:rsidP="003114CC"/>
    <w:p w:rsidR="003114CC" w:rsidRDefault="003114CC" w:rsidP="003114CC"/>
    <w:p w:rsidR="003114CC" w:rsidRPr="00412C22" w:rsidRDefault="003114CC" w:rsidP="003114CC"/>
    <w:p w:rsidR="003114CC" w:rsidRPr="00A912D6" w:rsidRDefault="003114CC" w:rsidP="003114CC"/>
    <w:p w:rsidR="00FC3773" w:rsidRDefault="00FC3773" w:rsidP="00D31B09"/>
    <w:p w:rsidR="00FC3773" w:rsidRDefault="00FC3773" w:rsidP="00D31B09"/>
    <w:p w:rsidR="00FC3773" w:rsidRDefault="00FC3773" w:rsidP="00D31B09"/>
    <w:p w:rsidR="007D2A7F" w:rsidRDefault="007D2A7F" w:rsidP="00D31B09"/>
    <w:p w:rsidR="005105D6" w:rsidRPr="00A912D6" w:rsidRDefault="005105D6" w:rsidP="0058451B">
      <w:pPr>
        <w:pStyle w:val="Heading1"/>
        <w:sectPr w:rsidR="005105D6" w:rsidRPr="00A912D6" w:rsidSect="00E12BCA">
          <w:pgSz w:w="11906" w:h="16838" w:code="9"/>
          <w:pgMar w:top="1440" w:right="1440" w:bottom="1440" w:left="1440" w:header="720" w:footer="720" w:gutter="0"/>
          <w:cols w:space="720"/>
          <w:titlePg/>
          <w:docGrid w:linePitch="360"/>
        </w:sectPr>
      </w:pPr>
    </w:p>
    <w:p w:rsidR="00E74CB9" w:rsidRDefault="00292071" w:rsidP="0058451B">
      <w:pPr>
        <w:pStyle w:val="Heading1"/>
      </w:pPr>
      <w:bookmarkStart w:id="276" w:name="_Toc525470038"/>
      <w:bookmarkStart w:id="277" w:name="_Ref525473396"/>
      <w:r>
        <w:lastRenderedPageBreak/>
        <w:t>Evaluation</w:t>
      </w:r>
      <w:bookmarkEnd w:id="276"/>
      <w:bookmarkEnd w:id="277"/>
    </w:p>
    <w:p w:rsidR="00292071" w:rsidRPr="00292071" w:rsidRDefault="00292071" w:rsidP="00292071">
      <w:r w:rsidRPr="00292071">
        <w:t>Error sources</w:t>
      </w:r>
    </w:p>
    <w:p w:rsidR="00556995" w:rsidRDefault="00292071" w:rsidP="00292071">
      <w:r w:rsidRPr="00292071">
        <w:t>Capturing system</w:t>
      </w:r>
      <w:r>
        <w:t xml:space="preserve"> (comparison from HDMI, Av an</w:t>
      </w:r>
      <w:r w:rsidRPr="00292071">
        <w:t>d</w:t>
      </w:r>
      <w:r>
        <w:t xml:space="preserve"> HDMI)</w:t>
      </w:r>
    </w:p>
    <w:p w:rsidR="00292071" w:rsidRDefault="00292071" w:rsidP="00292071">
      <w:r>
        <w:t>MR-imaging (noise-poor SNR)</w:t>
      </w:r>
    </w:p>
    <w:p w:rsidR="00292071" w:rsidRDefault="00292071" w:rsidP="00292071">
      <w:r>
        <w:t>Z-frame (Air bubbles)</w:t>
      </w:r>
    </w:p>
    <w:p w:rsidR="00292071" w:rsidRDefault="00292071" w:rsidP="00292071">
      <w:r>
        <w:t>Rotation device (manual rotation)</w:t>
      </w:r>
    </w:p>
    <w:p w:rsidR="00292071" w:rsidRDefault="00292071" w:rsidP="00292071">
      <w:r>
        <w:t>Processing algorithm (Filters (same values and individual values), black/white pens)</w:t>
      </w:r>
    </w:p>
    <w:p w:rsidR="00292071" w:rsidRDefault="00292071" w:rsidP="00292071"/>
    <w:p w:rsidR="00D57769" w:rsidRDefault="00D57769" w:rsidP="00D31B09"/>
    <w:p w:rsidR="00D57769" w:rsidRDefault="00D57769" w:rsidP="00D31B09"/>
    <w:p w:rsidR="00D57769" w:rsidRDefault="00D57769" w:rsidP="00D31B09"/>
    <w:p w:rsidR="000C2266" w:rsidRDefault="000C2266" w:rsidP="00D31B09"/>
    <w:p w:rsidR="00391BBB" w:rsidRPr="00292071" w:rsidRDefault="00391BBB" w:rsidP="0058451B">
      <w:pPr>
        <w:pStyle w:val="Heading1"/>
        <w:rPr>
          <w:lang w:val="en-US"/>
        </w:rPr>
        <w:sectPr w:rsidR="00391BBB" w:rsidRPr="00292071" w:rsidSect="00E12BCA">
          <w:pgSz w:w="11906" w:h="16838" w:code="9"/>
          <w:pgMar w:top="1440" w:right="1440" w:bottom="1440" w:left="1440" w:header="720" w:footer="720" w:gutter="0"/>
          <w:cols w:space="720"/>
          <w:titlePg/>
          <w:docGrid w:linePitch="360"/>
        </w:sectPr>
      </w:pPr>
    </w:p>
    <w:p w:rsidR="000C2266" w:rsidRPr="00C75261" w:rsidRDefault="000C2266" w:rsidP="0058451B">
      <w:pPr>
        <w:pStyle w:val="Heading1"/>
      </w:pPr>
      <w:bookmarkStart w:id="278" w:name="_Toc525470039"/>
      <w:r w:rsidRPr="0052474B">
        <w:lastRenderedPageBreak/>
        <w:t>Conclusion</w:t>
      </w:r>
      <w:r w:rsidR="001F452D">
        <w:t xml:space="preserve"> and outlook</w:t>
      </w:r>
      <w:bookmarkEnd w:id="278"/>
    </w:p>
    <w:p w:rsidR="00B727BA" w:rsidRDefault="000B48D4" w:rsidP="00A57B53">
      <w:r w:rsidRPr="000B48D4">
        <w:t>In this thesis a new</w:t>
      </w:r>
      <w:r w:rsidR="00A57B53">
        <w:t xml:space="preserve"> instrument and robotic device</w:t>
      </w:r>
      <w:r w:rsidRPr="000B48D4">
        <w:t xml:space="preserve"> registration and tracking method</w:t>
      </w:r>
      <w:r w:rsidR="009608D7">
        <w:t xml:space="preserve"> </w:t>
      </w:r>
      <w:r w:rsidR="00A57B53">
        <w:t>using an additively manufacture</w:t>
      </w:r>
      <w:r w:rsidR="00316DD2">
        <w:t>d</w:t>
      </w:r>
      <w:r w:rsidR="00A57B53">
        <w:t xml:space="preserve"> Z-frame marker is</w:t>
      </w:r>
      <w:r w:rsidR="00A57B53" w:rsidRPr="000B48D4">
        <w:t xml:space="preserve"> develop</w:t>
      </w:r>
      <w:r w:rsidR="00A57B53">
        <w:t>ed</w:t>
      </w:r>
      <w:r w:rsidR="00A5320E" w:rsidRPr="000B48D4">
        <w:t xml:space="preserve"> </w:t>
      </w:r>
      <w:r w:rsidR="008E2B19" w:rsidRPr="000B48D4">
        <w:t>for</w:t>
      </w:r>
      <w:r w:rsidR="00A73E06">
        <w:t xml:space="preserve"> the</w:t>
      </w:r>
      <w:r w:rsidR="008E2B19" w:rsidRPr="000B48D4">
        <w:t xml:space="preserve"> faster handling of</w:t>
      </w:r>
      <w:r w:rsidR="00A73E06">
        <w:t xml:space="preserve"> the</w:t>
      </w:r>
      <w:r w:rsidR="008E2B19" w:rsidRPr="000B48D4">
        <w:t xml:space="preserve"> interventional</w:t>
      </w:r>
      <w:r w:rsidR="008E2B19">
        <w:t xml:space="preserve"> procedures </w:t>
      </w:r>
      <w:r w:rsidR="00CB2106">
        <w:t xml:space="preserve">in </w:t>
      </w:r>
      <w:r w:rsidR="008E2B19">
        <w:t>MRI.</w:t>
      </w:r>
      <w:r w:rsidR="00B3048A">
        <w:t xml:space="preserve"> </w:t>
      </w:r>
    </w:p>
    <w:p w:rsidR="00444E72" w:rsidRDefault="00444E72" w:rsidP="00E029F5">
      <w:r>
        <w:t>A comprehensive analysis o</w:t>
      </w:r>
      <w:r w:rsidR="001668D7">
        <w:t>f</w:t>
      </w:r>
      <w:r w:rsidR="00006C50">
        <w:t xml:space="preserve"> the material selection for</w:t>
      </w:r>
      <w:r>
        <w:t xml:space="preserve"> manufacturing of the Z-frame marker </w:t>
      </w:r>
      <w:r w:rsidR="009C295C">
        <w:t>was</w:t>
      </w:r>
      <w:r>
        <w:t xml:space="preserve"> conducted</w:t>
      </w:r>
      <w:r w:rsidR="00E029F5">
        <w:t>.</w:t>
      </w:r>
      <w:r>
        <w:t xml:space="preserve"> T1 and T2 relaxation time for different resin</w:t>
      </w:r>
      <w:r w:rsidR="00733955">
        <w:t xml:space="preserve"> materials </w:t>
      </w:r>
      <w:r w:rsidR="00E029F5">
        <w:t xml:space="preserve">using spectroscopy </w:t>
      </w:r>
      <w:r w:rsidR="00733955">
        <w:t>were estimated</w:t>
      </w:r>
      <w:r w:rsidR="00F42548">
        <w:t xml:space="preserve"> (section</w:t>
      </w:r>
      <w:r w:rsidR="00824190">
        <w:t xml:space="preserve"> </w:t>
      </w:r>
      <w:r w:rsidR="00F42548">
        <w:fldChar w:fldCharType="begin"/>
      </w:r>
      <w:r w:rsidR="00F42548">
        <w:instrText xml:space="preserve"> REF _Ref523923801 \n \h </w:instrText>
      </w:r>
      <w:r w:rsidR="00F42548">
        <w:fldChar w:fldCharType="separate"/>
      </w:r>
      <w:r w:rsidR="00514A12">
        <w:rPr>
          <w:cs/>
        </w:rPr>
        <w:t>‎</w:t>
      </w:r>
      <w:r w:rsidR="00514A12">
        <w:t>3.1.2</w:t>
      </w:r>
      <w:r w:rsidR="00F42548">
        <w:fldChar w:fldCharType="end"/>
      </w:r>
      <w:r w:rsidR="00F42548">
        <w:t>)</w:t>
      </w:r>
      <w:r>
        <w:t xml:space="preserve">. The new features for the Z-frame </w:t>
      </w:r>
      <w:r w:rsidR="00E029F5">
        <w:t>were</w:t>
      </w:r>
      <w:r>
        <w:t xml:space="preserve"> designed to improve the accuracy and speed of the alignment procedure</w:t>
      </w:r>
      <w:r w:rsidR="00076B54">
        <w:t xml:space="preserve"> (</w:t>
      </w:r>
      <w:r w:rsidR="00E029F5">
        <w:t>section</w:t>
      </w:r>
      <w:r w:rsidR="00824190">
        <w:t xml:space="preserve"> </w:t>
      </w:r>
      <w:r w:rsidR="00E029F5">
        <w:fldChar w:fldCharType="begin"/>
      </w:r>
      <w:r w:rsidR="00E029F5">
        <w:instrText xml:space="preserve"> REF _Ref523923978 \n \h </w:instrText>
      </w:r>
      <w:r w:rsidR="00E029F5">
        <w:fldChar w:fldCharType="separate"/>
      </w:r>
      <w:r w:rsidR="00514A12">
        <w:rPr>
          <w:cs/>
        </w:rPr>
        <w:t>‎</w:t>
      </w:r>
      <w:r w:rsidR="00514A12">
        <w:t>3.1.1</w:t>
      </w:r>
      <w:r w:rsidR="00E029F5">
        <w:fldChar w:fldCharType="end"/>
      </w:r>
      <w:r w:rsidR="00E029F5">
        <w:t>)</w:t>
      </w:r>
      <w:r>
        <w:t xml:space="preserve">. Moreover, the new image acquisition setup </w:t>
      </w:r>
      <w:r w:rsidR="00E029F5">
        <w:t>was</w:t>
      </w:r>
      <w:r>
        <w:t xml:space="preserve"> introduced which enables a nearly real-time registration approach</w:t>
      </w:r>
      <w:r w:rsidR="00076B54">
        <w:t xml:space="preserve"> </w:t>
      </w:r>
      <w:r w:rsidR="00824190">
        <w:t>(</w:t>
      </w:r>
      <w:r w:rsidR="00076B54">
        <w:t xml:space="preserve">section </w:t>
      </w:r>
      <w:r w:rsidR="00076B54">
        <w:fldChar w:fldCharType="begin"/>
      </w:r>
      <w:r w:rsidR="00076B54">
        <w:instrText xml:space="preserve"> REF _Ref521070693 \n \h </w:instrText>
      </w:r>
      <w:r w:rsidR="00076B54">
        <w:fldChar w:fldCharType="separate"/>
      </w:r>
      <w:r w:rsidR="00514A12">
        <w:rPr>
          <w:cs/>
        </w:rPr>
        <w:t>‎</w:t>
      </w:r>
      <w:r w:rsidR="00514A12">
        <w:t>3.2.1</w:t>
      </w:r>
      <w:r w:rsidR="00076B54">
        <w:fldChar w:fldCharType="end"/>
      </w:r>
      <w:r w:rsidR="00076B54">
        <w:t>)</w:t>
      </w:r>
      <w:r>
        <w:t>.</w:t>
      </w:r>
    </w:p>
    <w:p w:rsidR="000D2A17" w:rsidRDefault="00B3048A" w:rsidP="00C63BB6">
      <w:r>
        <w:t>A</w:t>
      </w:r>
      <w:r w:rsidR="00436B55">
        <w:t>n</w:t>
      </w:r>
      <w:r w:rsidR="0045102C">
        <w:t xml:space="preserve"> automated</w:t>
      </w:r>
      <w:r w:rsidR="00CB2106">
        <w:t xml:space="preserve"> and standalone </w:t>
      </w:r>
      <w:r w:rsidR="00436B55">
        <w:t>application</w:t>
      </w:r>
      <w:r w:rsidR="00E9285D">
        <w:t xml:space="preserve"> (section </w:t>
      </w:r>
      <w:r w:rsidR="00E9285D">
        <w:fldChar w:fldCharType="begin"/>
      </w:r>
      <w:r w:rsidR="00E9285D">
        <w:instrText xml:space="preserve"> REF _Ref523925353 \n \h </w:instrText>
      </w:r>
      <w:r w:rsidR="00E9285D">
        <w:fldChar w:fldCharType="separate"/>
      </w:r>
      <w:r w:rsidR="00514A12">
        <w:rPr>
          <w:cs/>
        </w:rPr>
        <w:t>‎</w:t>
      </w:r>
      <w:r w:rsidR="00514A12">
        <w:t>3.2</w:t>
      </w:r>
      <w:r w:rsidR="00E9285D">
        <w:fldChar w:fldCharType="end"/>
      </w:r>
      <w:r w:rsidR="00E9285D">
        <w:t>)</w:t>
      </w:r>
      <w:r w:rsidR="00436B55">
        <w:t>, which interacts with the user</w:t>
      </w:r>
      <w:r w:rsidR="00E9285D">
        <w:t xml:space="preserve"> (section</w:t>
      </w:r>
      <w:r w:rsidR="00E9285D">
        <w:fldChar w:fldCharType="begin"/>
      </w:r>
      <w:r w:rsidR="00E9285D">
        <w:instrText xml:space="preserve"> REF _Ref523925375 \n \h </w:instrText>
      </w:r>
      <w:r w:rsidR="00E9285D">
        <w:fldChar w:fldCharType="separate"/>
      </w:r>
      <w:r w:rsidR="00514A12">
        <w:rPr>
          <w:cs/>
        </w:rPr>
        <w:t>‎</w:t>
      </w:r>
      <w:r w:rsidR="00514A12">
        <w:t>3.3</w:t>
      </w:r>
      <w:r w:rsidR="00E9285D">
        <w:fldChar w:fldCharType="end"/>
      </w:r>
      <w:r w:rsidR="00E9285D">
        <w:t xml:space="preserve">), </w:t>
      </w:r>
      <w:r w:rsidR="00436B55">
        <w:t xml:space="preserve"> for an accurate</w:t>
      </w:r>
      <w:r w:rsidR="00E03123">
        <w:t xml:space="preserve"> detection</w:t>
      </w:r>
      <w:r w:rsidR="00E9285D">
        <w:t xml:space="preserve">, </w:t>
      </w:r>
      <w:r w:rsidR="00E03123">
        <w:t>tracking and</w:t>
      </w:r>
      <w:r w:rsidR="00436B55">
        <w:t xml:space="preserve"> registration, </w:t>
      </w:r>
      <w:r w:rsidR="00C63BB6">
        <w:t>was</w:t>
      </w:r>
      <w:r w:rsidR="00436B55">
        <w:t xml:space="preserve"> accomplished</w:t>
      </w:r>
      <w:r w:rsidR="00FB4650">
        <w:t>.</w:t>
      </w:r>
      <w:r w:rsidR="00B727BA">
        <w:t xml:space="preserve"> T</w:t>
      </w:r>
      <w:r w:rsidR="008519F4">
        <w:t>he designed algorithm take</w:t>
      </w:r>
      <w:r w:rsidR="00CB2106">
        <w:t>s</w:t>
      </w:r>
      <w:r w:rsidR="008519F4">
        <w:t xml:space="preserve"> into account the </w:t>
      </w:r>
      <w:r w:rsidR="00DE0483">
        <w:t>limitation</w:t>
      </w:r>
      <w:r w:rsidR="009251AD">
        <w:t>s</w:t>
      </w:r>
      <w:r w:rsidR="008519F4">
        <w:t xml:space="preserve"> which might be encountered during the </w:t>
      </w:r>
      <w:r w:rsidR="00E97ABF">
        <w:t>instrument alignment</w:t>
      </w:r>
      <w:r w:rsidR="008519F4">
        <w:t xml:space="preserve"> process</w:t>
      </w:r>
      <w:r w:rsidR="001E2202">
        <w:t xml:space="preserve"> (</w:t>
      </w:r>
      <w:r w:rsidR="00C1614B" w:rsidRPr="00DE6332">
        <w:rPr>
          <w:highlight w:val="yellow"/>
        </w:rPr>
        <w:t>such as</w:t>
      </w:r>
      <w:r w:rsidR="008519F4">
        <w:t>.</w:t>
      </w:r>
      <w:r w:rsidR="00EA59B8">
        <w:t xml:space="preserve"> </w:t>
      </w:r>
      <w:r w:rsidR="00EA59B8" w:rsidRPr="00DE6332">
        <w:t>In order to find the appropriate methods in each stage of processing</w:t>
      </w:r>
      <w:r w:rsidR="00EA59B8">
        <w:t>, an i</w:t>
      </w:r>
      <w:r w:rsidR="001A4D0F">
        <w:t xml:space="preserve">nvestigation </w:t>
      </w:r>
      <w:r w:rsidR="006D0C50">
        <w:t>was</w:t>
      </w:r>
      <w:r w:rsidR="001A4D0F">
        <w:t xml:space="preserve"> conducted.</w:t>
      </w:r>
      <w:r w:rsidR="00DE6332">
        <w:t xml:space="preserve"> For example,</w:t>
      </w:r>
      <w:r w:rsidR="001A4D0F">
        <w:t xml:space="preserve"> </w:t>
      </w:r>
      <w:r w:rsidR="001668D7">
        <w:t>Ga</w:t>
      </w:r>
      <w:r w:rsidR="008F5081">
        <w:t xml:space="preserve">ussian filter </w:t>
      </w:r>
      <w:r w:rsidR="006D0C50">
        <w:t>was</w:t>
      </w:r>
      <w:r w:rsidR="008F5081">
        <w:t xml:space="preserve"> compared with </w:t>
      </w:r>
      <w:r w:rsidR="00355DD2">
        <w:t>Wavelet-ba</w:t>
      </w:r>
      <w:r w:rsidR="008F5081">
        <w:t>sed denois</w:t>
      </w:r>
      <w:r w:rsidR="006D0C50">
        <w:t>i</w:t>
      </w:r>
      <w:r w:rsidR="008F5081">
        <w:t>ng and</w:t>
      </w:r>
      <w:r w:rsidR="00355DD2">
        <w:t xml:space="preserve"> anisotropic filtering, and the last one </w:t>
      </w:r>
      <w:r w:rsidR="006D0C50">
        <w:t xml:space="preserve">was </w:t>
      </w:r>
      <w:r w:rsidR="008F5081">
        <w:t>selected for denoising of</w:t>
      </w:r>
      <w:r w:rsidR="00DE6332">
        <w:t xml:space="preserve"> the</w:t>
      </w:r>
      <w:r w:rsidR="008F5081">
        <w:t xml:space="preserve"> captured MRI images due to its efficiency</w:t>
      </w:r>
      <w:r w:rsidR="00355DD2">
        <w:t xml:space="preserve"> in </w:t>
      </w:r>
      <w:r w:rsidR="008F6EE8">
        <w:t>suppressing</w:t>
      </w:r>
      <w:r w:rsidR="00355DD2">
        <w:t xml:space="preserve"> the noise and preserving the features of interest</w:t>
      </w:r>
      <w:r w:rsidR="00B727BA">
        <w:t xml:space="preserve">. </w:t>
      </w:r>
      <w:r w:rsidR="00330292">
        <w:t xml:space="preserve">The centers of each fiducial is calculated based </w:t>
      </w:r>
      <w:r w:rsidR="001668D7">
        <w:t>on</w:t>
      </w:r>
      <w:r w:rsidR="00330292">
        <w:t xml:space="preserve"> the connected components in the image.</w:t>
      </w:r>
    </w:p>
    <w:p w:rsidR="004600BF" w:rsidRPr="00C53D78" w:rsidRDefault="00116243" w:rsidP="00001251">
      <w:r>
        <w:t xml:space="preserve">For the automatic segmentation of the Z-marker structures in the images, a Faster-RCNN algorithm </w:t>
      </w:r>
      <w:r w:rsidR="002216A3">
        <w:t>has been</w:t>
      </w:r>
      <w:r>
        <w:t xml:space="preserve"> used, considering that the </w:t>
      </w:r>
      <w:r w:rsidR="00242A70">
        <w:t>Z-marker might have</w:t>
      </w:r>
      <w:r w:rsidR="00F818FD">
        <w:t xml:space="preserve"> a</w:t>
      </w:r>
      <w:r w:rsidR="00242A70">
        <w:t xml:space="preser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CB2106">
        <w:t>using SIFT and SURF feature extraction methods</w:t>
      </w:r>
      <w:r w:rsidR="0073577A">
        <w:t xml:space="preserve">, and a mathematical </w:t>
      </w:r>
      <w:r w:rsidR="0028017C">
        <w:t>technique</w:t>
      </w:r>
      <w:r w:rsidR="00B7444C">
        <w:t xml:space="preserve"> based on the fiducials coordinate system</w:t>
      </w:r>
      <w:r w:rsidR="00F14F6E">
        <w:t xml:space="preserve"> </w:t>
      </w:r>
      <w:r w:rsidR="00B7444C">
        <w:t>ha</w:t>
      </w:r>
      <w:r w:rsidR="00F818FD">
        <w:t>s</w:t>
      </w:r>
      <w:r w:rsidR="0073577A">
        <w:t xml:space="preserve"> been </w:t>
      </w:r>
      <w:r w:rsidR="00C63BB6">
        <w:t>tested</w:t>
      </w:r>
      <w:r w:rsidR="00B7444C">
        <w:t xml:space="preserve">, while the </w:t>
      </w:r>
      <w:r w:rsidR="0062075D">
        <w:t>latter</w:t>
      </w:r>
      <w:r w:rsidR="00CB2106">
        <w:t xml:space="preserve"> method is implemented</w:t>
      </w:r>
      <w:r w:rsidR="0062075D">
        <w:t>, as it is the most accurate in</w:t>
      </w:r>
      <w:r w:rsidR="00F818FD">
        <w:t xml:space="preserve"> the</w:t>
      </w:r>
      <w:r w:rsidR="00255E3A">
        <w:t xml:space="preserve"> </w:t>
      </w:r>
      <w:r w:rsidR="008D7187">
        <w:t>determination of the rotation in the</w:t>
      </w:r>
      <w:r w:rsidR="00CB2106">
        <w:t xml:space="preserve"> distorted</w:t>
      </w:r>
      <w:r w:rsidR="008D7187">
        <w:t xml:space="preserve"> images.</w:t>
      </w:r>
      <w:r w:rsidR="00286368">
        <w:t xml:space="preserve"> The approach also takes into consideration</w:t>
      </w:r>
      <w:r w:rsidR="006E4249">
        <w:t xml:space="preserve"> the change of the inner fiducial 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w:t>
      </w:r>
      <w:r w:rsidR="00C63BB6">
        <w:t>were</w:t>
      </w:r>
      <w:r w:rsidR="009833C0">
        <w:t xml:space="preserve">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rotation </w:t>
      </w:r>
      <w:r w:rsidR="008954D6">
        <w:t>angle</w:t>
      </w:r>
      <w:r w:rsidR="007875EC">
        <w:t xml:space="preserve"> </w:t>
      </w:r>
      <w:r w:rsidR="00DD34D9">
        <w:lastRenderedPageBreak/>
        <w:t xml:space="preserve">of the Z-marker to </w:t>
      </w:r>
      <w:r w:rsidR="004600BF">
        <w:t xml:space="preserve">align the </w:t>
      </w:r>
      <w:r w:rsidR="00F65E1A">
        <w:t>interventional</w:t>
      </w:r>
      <w:r w:rsidR="004600BF">
        <w:t xml:space="preserve"> tool inside the desired trajectory</w:t>
      </w:r>
      <w:r w:rsidR="00144B48">
        <w:t>.</w:t>
      </w:r>
      <w:r w:rsidR="00CC554E">
        <w:t xml:space="preserve"> </w:t>
      </w:r>
      <w:r w:rsidR="00293B62">
        <w:t>It includes the rotation angle</w:t>
      </w:r>
      <w:r w:rsidR="007D6D66">
        <w:t xml:space="preserve"> and direction</w:t>
      </w:r>
      <w:r w:rsidR="00293B62">
        <w:t xml:space="preserve"> of</w:t>
      </w:r>
      <w:r w:rsidR="0088313D">
        <w:t xml:space="preserve"> the Z-</w:t>
      </w:r>
      <w:r w:rsidR="00F04315">
        <w:t>frame</w:t>
      </w:r>
      <w:r w:rsidR="0088313D">
        <w:t xml:space="preserve"> around x</w:t>
      </w:r>
      <w:r w:rsidR="00216365">
        <w:t>-</w:t>
      </w:r>
      <w:r w:rsidR="0088313D">
        <w:t xml:space="preserve"> and y-</w:t>
      </w:r>
      <w:r w:rsidR="0028017C">
        <w:t>ax</w:t>
      </w:r>
      <w:r w:rsidR="0088313D">
        <w:t>i</w:t>
      </w:r>
      <w:r w:rsidR="00293B62">
        <w:t>s</w:t>
      </w:r>
      <w:r w:rsidR="007D6D66">
        <w:t>.</w:t>
      </w:r>
      <w:r w:rsidR="00F22BF8">
        <w:t xml:space="preserve"> Moreover, the trans</w:t>
      </w:r>
      <w:r w:rsidR="00354ADE">
        <w:t>verse alignment is required to place the instrument in the desired trajectory.</w:t>
      </w:r>
      <w:r w:rsidR="006201AE">
        <w:t xml:space="preserve"> The transverse alignment can be calculated from the imag</w:t>
      </w:r>
      <w:r w:rsidR="00CF6404">
        <w:t>ing</w:t>
      </w:r>
      <w:r w:rsidR="006201AE">
        <w:t xml:space="preserve"> view that tumor and at least two </w:t>
      </w:r>
      <w:r w:rsidR="00CF6404">
        <w:t>of the seven</w:t>
      </w:r>
      <w:r w:rsidR="00F22BF8">
        <w:t xml:space="preserve"> </w:t>
      </w:r>
      <w:r w:rsidR="00CF6404">
        <w:t>fiducials are visible.</w:t>
      </w:r>
      <w:r w:rsidR="00944B38">
        <w:t xml:space="preserve"> Therefore, a</w:t>
      </w:r>
      <w:r w:rsidR="00630F00">
        <w:t xml:space="preserve"> translation matrix </w:t>
      </w:r>
      <w:r w:rsidR="00944B38">
        <w:t>is</w:t>
      </w:r>
      <w:r w:rsidR="00630F00">
        <w:t xml:space="preserve"> calculated</w:t>
      </w:r>
      <w:r w:rsidR="00CF6404">
        <w:t xml:space="preserve"> </w:t>
      </w:r>
      <w:r w:rsidR="00630F00">
        <w:t>u</w:t>
      </w:r>
      <w:r w:rsidR="00CF6404">
        <w:t xml:space="preserve">sing the alignment matrix and </w:t>
      </w:r>
      <w:r w:rsidR="00001251">
        <w:t xml:space="preserve">the </w:t>
      </w:r>
      <w:r w:rsidR="00CF6404">
        <w:t>calibrat</w:t>
      </w:r>
      <w:r w:rsidR="00001251">
        <w:t>ed</w:t>
      </w:r>
      <w:r w:rsidR="00CF6404">
        <w:t xml:space="preserve"> distances</w:t>
      </w:r>
      <w:r w:rsidR="00916FB3">
        <w:t xml:space="preserve"> (section </w:t>
      </w:r>
      <w:r w:rsidR="00916FB3">
        <w:fldChar w:fldCharType="begin"/>
      </w:r>
      <w:r w:rsidR="00916FB3">
        <w:instrText xml:space="preserve"> REF _Ref523927127 \n \h </w:instrText>
      </w:r>
      <w:r w:rsidR="00916FB3">
        <w:fldChar w:fldCharType="separate"/>
      </w:r>
      <w:r w:rsidR="00514A12">
        <w:rPr>
          <w:cs/>
        </w:rPr>
        <w:t>‎</w:t>
      </w:r>
      <w:r w:rsidR="00514A12">
        <w:t>3.2.3.5</w:t>
      </w:r>
      <w:r w:rsidR="00916FB3">
        <w:fldChar w:fldCharType="end"/>
      </w:r>
      <w:r w:rsidR="00916FB3">
        <w:t>)</w:t>
      </w:r>
      <w:r w:rsidR="00944B38">
        <w:t>.</w:t>
      </w:r>
      <w:r w:rsidR="00630F00">
        <w:t xml:space="preserve"> </w:t>
      </w:r>
    </w:p>
    <w:p w:rsidR="00556103" w:rsidRDefault="00444E72" w:rsidP="0077525F">
      <w:r>
        <w:t>For the assessment of the accuracy of the</w:t>
      </w:r>
      <w:r w:rsidR="002D4B45">
        <w:t xml:space="preserve"> registration </w:t>
      </w:r>
      <w:r>
        <w:t>method, an MRI-compatible rota</w:t>
      </w:r>
      <w:r w:rsidR="002D4B45">
        <w:t>ry frame was</w:t>
      </w:r>
      <w:r>
        <w:t xml:space="preserve"> designed which can rotate the marker around two axes</w:t>
      </w:r>
      <w:r w:rsidR="002D4B45">
        <w:t xml:space="preserve"> during the inside MRI-tunnel experiments</w:t>
      </w:r>
      <w:r>
        <w:t>.</w:t>
      </w:r>
      <w:r w:rsidR="00AD2C76">
        <w:t xml:space="preserve"> </w:t>
      </w:r>
      <w:r w:rsidR="00AD2C76" w:rsidRPr="003C637C">
        <w:rPr>
          <w:highlight w:val="yellow"/>
        </w:rPr>
        <w:t>Therefore, t</w:t>
      </w:r>
      <w:r w:rsidR="003C02B4" w:rsidRPr="003C637C">
        <w:rPr>
          <w:highlight w:val="yellow"/>
        </w:rPr>
        <w:t xml:space="preserve">he </w:t>
      </w:r>
      <w:r w:rsidR="00B86CEF" w:rsidRPr="003C637C">
        <w:rPr>
          <w:highlight w:val="yellow"/>
        </w:rPr>
        <w:t>detection alignment</w:t>
      </w:r>
      <w:r w:rsidR="00F50B23" w:rsidRPr="003C637C">
        <w:rPr>
          <w:highlight w:val="yellow"/>
        </w:rPr>
        <w:t xml:space="preserve"> algorithm is tested in</w:t>
      </w:r>
      <w:r w:rsidR="003C02B4" w:rsidRPr="003C637C">
        <w:rPr>
          <w:highlight w:val="yellow"/>
        </w:rPr>
        <w:t xml:space="preserve"> </w:t>
      </w:r>
      <w:r w:rsidR="00F50B23" w:rsidRPr="003C637C">
        <w:rPr>
          <w:highlight w:val="yellow"/>
        </w:rPr>
        <w:t>two different scenarios</w:t>
      </w:r>
      <w:r w:rsidR="003C02B4" w:rsidRPr="003C637C">
        <w:rPr>
          <w:highlight w:val="yellow"/>
        </w:rPr>
        <w:t xml:space="preserve">, </w:t>
      </w:r>
      <w:r w:rsidR="00F50B23" w:rsidRPr="003C637C">
        <w:rPr>
          <w:highlight w:val="yellow"/>
        </w:rPr>
        <w:t>and the results are applied for the estimation of the error</w:t>
      </w:r>
      <w:r w:rsidR="003C02B4" w:rsidRPr="003C637C">
        <w:rPr>
          <w:highlight w:val="yellow"/>
        </w:rPr>
        <w:t>.</w:t>
      </w:r>
      <w:r w:rsidR="00ED086C">
        <w:t xml:space="preserve"> </w:t>
      </w:r>
    </w:p>
    <w:p w:rsidR="00110ABA" w:rsidRDefault="00110ABA" w:rsidP="00885377">
      <w:r>
        <w:t xml:space="preserve">Related to the </w:t>
      </w:r>
      <w:r w:rsidR="00915591">
        <w:t>alignment detection algorithm</w:t>
      </w:r>
      <w:r w:rsidR="00FE5A52">
        <w:t xml:space="preserve">, several aspects </w:t>
      </w:r>
      <w:r w:rsidR="00885377">
        <w:t>shall</w:t>
      </w:r>
      <w:r w:rsidR="00FE5A52">
        <w:t xml:space="preserve"> be improved</w:t>
      </w:r>
      <w:r w:rsidR="00885377">
        <w:t xml:space="preserve"> in the future</w:t>
      </w:r>
      <w:r w:rsidR="00915591">
        <w:t>:</w:t>
      </w:r>
    </w:p>
    <w:p w:rsidR="00915591" w:rsidRDefault="00915591" w:rsidP="00915591">
      <w:pPr>
        <w:pStyle w:val="ListParagraph"/>
        <w:numPr>
          <w:ilvl w:val="0"/>
          <w:numId w:val="3"/>
        </w:numPr>
      </w:pPr>
      <w:r>
        <w:t>Translation calculation of the Z-marker regarding to the target position</w:t>
      </w:r>
      <w:r w:rsidR="00444E72">
        <w:t>.</w:t>
      </w:r>
    </w:p>
    <w:p w:rsidR="008439B0" w:rsidRDefault="00915591" w:rsidP="00D91E2B">
      <w:pPr>
        <w:pStyle w:val="ListParagraph"/>
        <w:numPr>
          <w:ilvl w:val="0"/>
          <w:numId w:val="3"/>
        </w:numPr>
      </w:pPr>
      <w:r>
        <w:t>Improvement in</w:t>
      </w:r>
      <w:r w:rsidR="00885377">
        <w:t xml:space="preserve"> the</w:t>
      </w:r>
      <w:r>
        <w:t xml:space="preserve"> automatic</w:t>
      </w:r>
      <w:r w:rsidR="00796C07" w:rsidRPr="001D68D4">
        <w:t xml:space="preserve"> segmentation of the Z-</w:t>
      </w:r>
      <w:r w:rsidR="00885377">
        <w:t>frame</w:t>
      </w:r>
      <w:r w:rsidR="00796C07" w:rsidRPr="001D68D4">
        <w:t xml:space="preserve"> form the full screen images</w:t>
      </w:r>
      <w:r w:rsidR="00990B12">
        <w:t xml:space="preserve"> using CNN</w:t>
      </w:r>
      <w:r w:rsidR="00796C07" w:rsidRPr="001D68D4">
        <w:t>.</w:t>
      </w:r>
      <w:r w:rsidR="00667B6F">
        <w:t xml:space="preserve"> </w:t>
      </w:r>
    </w:p>
    <w:p w:rsidR="0013506E" w:rsidRDefault="0013506E" w:rsidP="0013506E"/>
    <w:p w:rsidR="00F435B5" w:rsidRPr="00F435B5" w:rsidRDefault="0013506E" w:rsidP="00F435B5">
      <w:pPr>
        <w:autoSpaceDE w:val="0"/>
        <w:autoSpaceDN w:val="0"/>
        <w:adjustRightInd w:val="0"/>
        <w:spacing w:after="0" w:line="240" w:lineRule="auto"/>
        <w:jc w:val="left"/>
        <w:rPr>
          <w:rFonts w:cstheme="minorHAnsi"/>
          <w:b/>
          <w:bCs/>
          <w:color w:val="231F20"/>
        </w:rPr>
      </w:pPr>
      <w:r w:rsidRPr="0013506E">
        <w:rPr>
          <w:highlight w:val="yellow"/>
        </w:rPr>
        <w:t>10 or 5 for outlook</w:t>
      </w:r>
      <w:r w:rsidR="00F435B5">
        <w:t xml:space="preserve"> (</w:t>
      </w:r>
      <w:r w:rsidR="00F435B5" w:rsidRPr="00F435B5">
        <w:rPr>
          <w:rFonts w:cstheme="minorHAnsi"/>
          <w:b/>
          <w:bCs/>
          <w:color w:val="231F20"/>
        </w:rPr>
        <w:t>Method for Automatic Localization of MR-Visible</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Markers using Morphological Image Processing and</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Conventional Pulse Sequences: Feasibility for</w:t>
      </w:r>
    </w:p>
    <w:p w:rsidR="0013506E" w:rsidRPr="00F435B5" w:rsidRDefault="00F435B5" w:rsidP="00F435B5">
      <w:pPr>
        <w:rPr>
          <w:rFonts w:cstheme="minorHAnsi"/>
        </w:rPr>
        <w:sectPr w:rsidR="0013506E" w:rsidRPr="00F435B5" w:rsidSect="00E12BCA">
          <w:pgSz w:w="11906" w:h="16838" w:code="9"/>
          <w:pgMar w:top="1440" w:right="1440" w:bottom="1440" w:left="1440" w:header="720" w:footer="720" w:gutter="0"/>
          <w:cols w:space="720"/>
          <w:titlePg/>
          <w:docGrid w:linePitch="360"/>
        </w:sectPr>
      </w:pPr>
      <w:r w:rsidRPr="00F435B5">
        <w:rPr>
          <w:rFonts w:cstheme="minorHAnsi"/>
          <w:b/>
          <w:bCs/>
          <w:color w:val="231F20"/>
        </w:rPr>
        <w:t>Image-Guided Procedures)</w:t>
      </w:r>
    </w:p>
    <w:p w:rsidR="008439B0" w:rsidRDefault="008439B0" w:rsidP="00D31B09"/>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379207686"/>
        <w:placeholder>
          <w:docPart w:val="DefaultPlaceholder_-1854013440"/>
        </w:placeholder>
      </w:sdtPr>
      <w:sdtContent>
        <w:p w:rsidR="00B01E3A" w:rsidRPr="002345A1" w:rsidRDefault="00227772" w:rsidP="00B01E3A">
          <w:pPr>
            <w:pStyle w:val="CitaviBibliographyHeading"/>
            <w:rPr>
              <w:lang w:val="en-US"/>
            </w:rPr>
          </w:pPr>
          <w:r>
            <w:fldChar w:fldCharType="begin"/>
          </w:r>
          <w:r w:rsidR="00F46981">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VuYmFjaCwg4oCcMjAxNzA4MDhfQ1VSQUNfQWJzdHJhY3RfWi1SUC1NUi1NYXJrZXJfUk9fWUNfU1NfUldfRUJfTUY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i4gR2lyc2hpY2ssIEouIERvbmFodWUsIFQuIERhcnJlbGwgdW5kIEouIE1hbGlrLCDigJxSaWNoIGZlYXR1cmUgaGllcmFyY2hpZXMgZm9yIGFjY3VyYXRlIG9iamVjdCBkZXRlY3Rpb24gYW5kIHNlbWFudGljIHNlZ21lbnRhdGlvbi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UmVuLCBLLiBIZSwgUi4gR2lyc2hpY2sgdW5kIEouIFN1biwg4oCcRmFzdGVyIFItQ05OOiBUb3dhcmRzIFJlYWwtVGltZSBPYmplY3QgRGV0ZWN0aW9uIHdpdGggUmVnaW9uIFByb3Bvc2FsIE5ldHdvcmt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w:instrText>
          </w:r>
          <w:r w:rsidR="00F46981" w:rsidRPr="002345A1">
            <w:rPr>
              <w:lang w:val="en-US"/>
            </w:rPr>
            <w:instrText>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</w:instrText>
          </w:r>
          <w:r>
            <w:fldChar w:fldCharType="separate"/>
          </w:r>
          <w:bookmarkStart w:id="279" w:name="_CTVBIBLIOGRAPHY1"/>
          <w:bookmarkStart w:id="280" w:name="_Toc525470040"/>
          <w:bookmarkEnd w:id="279"/>
          <w:r w:rsidR="00B01E3A" w:rsidRPr="002345A1">
            <w:rPr>
              <w:lang w:val="en-US"/>
            </w:rPr>
            <w:t>Literaturverzeichnis</w:t>
          </w:r>
          <w:bookmarkEnd w:id="280"/>
        </w:p>
        <w:p w:rsidR="00B01E3A" w:rsidRPr="002345A1" w:rsidRDefault="00B01E3A" w:rsidP="00B01E3A">
          <w:pPr>
            <w:pStyle w:val="CitaviBibliographyEntry"/>
          </w:pPr>
          <w:r w:rsidRPr="002345A1">
            <w:t>[1]</w:t>
          </w:r>
          <w:r w:rsidRPr="002345A1">
            <w:tab/>
          </w:r>
          <w:bookmarkStart w:id="281" w:name="_CTVL00191e1cd3d676e400db6bd56e32b9ad001"/>
          <w:r w:rsidRPr="002345A1">
            <w:t xml:space="preserve">J. Cepek, B. A. Chronik, U. Lindner, J. Trachtenberg, S. R. H. Davidson, J. Bax und A. Fenster, “A system for MRI-guided transperineal delivery of needles to the prostate for focal therapy,” (eng), </w:t>
          </w:r>
          <w:bookmarkEnd w:id="281"/>
          <w:r w:rsidRPr="002345A1">
            <w:rPr>
              <w:i/>
            </w:rPr>
            <w:t>Medical physics</w:t>
          </w:r>
          <w:r w:rsidRPr="002345A1">
            <w:t>, 40. Jg., Nr. 1, S. 12304, 2013.</w:t>
          </w:r>
        </w:p>
        <w:p w:rsidR="00B01E3A" w:rsidRDefault="00B01E3A" w:rsidP="00B01E3A">
          <w:pPr>
            <w:pStyle w:val="CitaviBibliographyEntry"/>
          </w:pPr>
          <w:r w:rsidRPr="00E92AAA">
            <w:t>[2]</w:t>
          </w:r>
          <w:r w:rsidRPr="00E92AAA">
            <w:tab/>
          </w:r>
          <w:bookmarkStart w:id="282" w:name="_CTVL001cf9f8d8f9875448f9ce032a2b0cbc1d5"/>
          <w:r w:rsidRPr="00E92AAA">
            <w:t>T. Schulz, S. Puccini, J.-P. Schneider und T. Kahn, “Interventi</w:t>
          </w:r>
          <w:r>
            <w:t xml:space="preserve">onal and intraoperative MR: Review and update of techniques and clinical experience,” (eng), </w:t>
          </w:r>
          <w:bookmarkEnd w:id="282"/>
          <w:r w:rsidRPr="00B01E3A">
            <w:rPr>
              <w:i/>
            </w:rPr>
            <w:t>European radiology</w:t>
          </w:r>
          <w:r w:rsidRPr="00B01E3A">
            <w:t>, 14. Jg., Nr. 12, S. 2212–2227, 2004.</w:t>
          </w:r>
        </w:p>
        <w:p w:rsidR="00B01E3A" w:rsidRDefault="00B01E3A" w:rsidP="00B01E3A">
          <w:pPr>
            <w:pStyle w:val="CitaviBibliographyEntry"/>
          </w:pPr>
          <w:r>
            <w:t>[3]</w:t>
          </w:r>
          <w:r>
            <w:tab/>
          </w:r>
          <w:bookmarkStart w:id="283" w:name="_CTVL001a2381419b67348e0837ce80fe59e4283"/>
          <w:r>
            <w:t>someAuthor, “someTitle,”</w:t>
          </w:r>
        </w:p>
        <w:bookmarkEnd w:id="283"/>
        <w:p w:rsidR="00B01E3A" w:rsidRDefault="00B01E3A" w:rsidP="00B01E3A">
          <w:pPr>
            <w:pStyle w:val="CitaviBibliographyEntry"/>
          </w:pPr>
          <w:r>
            <w:t>[4]</w:t>
          </w:r>
          <w:r>
            <w:tab/>
          </w:r>
          <w:bookmarkStart w:id="284" w:name="_CTVL001749b459a082a4d3c93a14f35367f475b"/>
          <w:r>
            <w:t xml:space="preserve">S. Aja-Fernández, A. Tristán-Vega und C. Alberola-López, “Noise estimation in single- and multiple-coil magnetic resonance data based on statistical models,” (eng), </w:t>
          </w:r>
          <w:bookmarkEnd w:id="284"/>
          <w:r w:rsidRPr="00B01E3A">
            <w:rPr>
              <w:i/>
            </w:rPr>
            <w:t>Magnetic resonance imaging</w:t>
          </w:r>
          <w:r w:rsidRPr="00B01E3A">
            <w:t>, 27. Jg., Nr. 10, S. 1397–1409, 2009.</w:t>
          </w:r>
        </w:p>
        <w:p w:rsidR="00B01E3A" w:rsidRDefault="00B01E3A" w:rsidP="00B01E3A">
          <w:pPr>
            <w:pStyle w:val="CitaviBibliographyEntry"/>
          </w:pPr>
          <w:r>
            <w:t>[5]</w:t>
          </w:r>
          <w:r>
            <w:tab/>
          </w:r>
          <w:bookmarkStart w:id="285" w:name="_CTVL00172ad0b70253c4f349c977c3f6bbc9c60"/>
          <w:r>
            <w:t xml:space="preserve">S. D und D. D, “Wavelet Based Image Denoising Technique,” </w:t>
          </w:r>
          <w:bookmarkEnd w:id="285"/>
          <w:r w:rsidRPr="00B01E3A">
            <w:rPr>
              <w:i/>
            </w:rPr>
            <w:t>IJACSA</w:t>
          </w:r>
          <w:r w:rsidRPr="00B01E3A">
            <w:t>, 2. Jg., Nr. 3, 2011.</w:t>
          </w:r>
        </w:p>
        <w:p w:rsidR="00B01E3A" w:rsidRDefault="00B01E3A" w:rsidP="00B01E3A">
          <w:pPr>
            <w:pStyle w:val="CitaviBibliographyEntry"/>
          </w:pPr>
          <w:r>
            <w:t>[6]</w:t>
          </w:r>
          <w:r>
            <w:tab/>
          </w:r>
          <w:bookmarkStart w:id="286" w:name="_CTVL001848306e855da48dc9edc1484f8a13b0d"/>
          <w:r>
            <w:t xml:space="preserve">M. E. Soto, J. E. Pezoa und S. N. Torres, “Thermal Noise Estimation and Removal in MRI: A Noise Cancellation Approach,” in </w:t>
          </w:r>
          <w:bookmarkEnd w:id="286"/>
          <w:r w:rsidRPr="00B01E3A">
            <w:rPr>
              <w:i/>
            </w:rPr>
            <w:t>Lecture Notes in Computer Science, Progress in Pattern Recognition, Image Analysis, Computer Vision, and Applications</w:t>
          </w:r>
          <w:r w:rsidRPr="00B01E3A">
            <w:t>, C. San Martin and S.-W. Kim, Eds., Berlin, Heidelberg: Springer Berlin Heidelberg, 2011, S. 47–54.</w:t>
          </w:r>
        </w:p>
        <w:p w:rsidR="00B01E3A" w:rsidRDefault="00B01E3A" w:rsidP="00B01E3A">
          <w:pPr>
            <w:pStyle w:val="CitaviBibliographyEntry"/>
          </w:pPr>
          <w:r>
            <w:t>[7]</w:t>
          </w:r>
          <w:r>
            <w:tab/>
          </w:r>
          <w:bookmarkStart w:id="287" w:name="_CTVL001f40c258bf85d4097a29b2c1c57c5150f"/>
          <w:r>
            <w:t>I. Journals, “Denoising of Rician noise in Magnitude MRI Images using wavelet shrinkage and fusion method,”</w:t>
          </w:r>
        </w:p>
        <w:bookmarkEnd w:id="287"/>
        <w:p w:rsidR="00B01E3A" w:rsidRDefault="00B01E3A" w:rsidP="00B01E3A">
          <w:pPr>
            <w:pStyle w:val="CitaviBibliographyEntry"/>
          </w:pPr>
          <w:r>
            <w:t>[8]</w:t>
          </w:r>
          <w:r>
            <w:tab/>
          </w:r>
          <w:bookmarkStart w:id="288" w:name="_CTVL001a47ee0533204472ca11ce1d165dcad14"/>
          <w:r>
            <w:t xml:space="preserve">J. Tokuda, K. Tuncali, I. Iordachita, S.-E. Song, A. Fedorov, S. Oguro, A. Lasso, F. M. Fennessy, C. M. Tempany und N. Hata, “In-bore setup and software for 3T MRI-guided transperineal prostate biopsy,” (eng), </w:t>
          </w:r>
          <w:bookmarkEnd w:id="288"/>
          <w:r w:rsidRPr="00B01E3A">
            <w:rPr>
              <w:i/>
            </w:rPr>
            <w:t>Physics in medicine and biology</w:t>
          </w:r>
          <w:r w:rsidRPr="00B01E3A">
            <w:t>, 57. Jg., Nr. 18, S. 5823–5840, 2012.</w:t>
          </w:r>
        </w:p>
        <w:p w:rsidR="00B01E3A" w:rsidRDefault="00B01E3A" w:rsidP="00B01E3A">
          <w:pPr>
            <w:pStyle w:val="CitaviBibliographyEntry"/>
          </w:pPr>
          <w:r>
            <w:t>[9]</w:t>
          </w:r>
          <w:r>
            <w:tab/>
          </w:r>
          <w:bookmarkStart w:id="289" w:name="_CTVL0017e53b79a1d8a4fc39418cacdd06fab1f"/>
          <w:r>
            <w:t>S.P. DiMaio, E. Samset, G. Fischer, I. Iordachita, G. Fichtinger, F. Jolesz, and C.M. Tempany, “LNCS 4792 - Dynamic MRI Scan Plane Control for Passive Tracking of Instruments and Devices,”</w:t>
          </w:r>
        </w:p>
        <w:bookmarkEnd w:id="289"/>
        <w:p w:rsidR="00B01E3A" w:rsidRDefault="00B01E3A" w:rsidP="00B01E3A">
          <w:pPr>
            <w:pStyle w:val="CitaviBibliographyEntry"/>
          </w:pPr>
          <w:r>
            <w:lastRenderedPageBreak/>
            <w:t>[10]</w:t>
          </w:r>
          <w:r>
            <w:tab/>
          </w:r>
          <w:bookmarkStart w:id="290" w:name="_CTVL001aedcbc3d7784492e9e02f798895f8f74"/>
          <w:r>
            <w:t>Samuel Patz, Samuel Zhong und Ronald Sahatjian, “A Novel Approach to MRI Visibility of Catheters in Real-Time Studies,”</w:t>
          </w:r>
        </w:p>
        <w:bookmarkEnd w:id="290"/>
        <w:p w:rsidR="00B01E3A" w:rsidRDefault="00B01E3A" w:rsidP="00B01E3A">
          <w:pPr>
            <w:pStyle w:val="CitaviBibliographyEntry"/>
          </w:pPr>
          <w:r>
            <w:t>[11]</w:t>
          </w:r>
          <w:r>
            <w:tab/>
          </w:r>
          <w:bookmarkStart w:id="291" w:name="_CTVL001457697f06bec4516b1a3a4bff98a0056"/>
          <w:r>
            <w:t xml:space="preserve">F. Fischbach, H. Eggemann, J. Bunke, U. Wonneberger, J. Ricke und K. Strach, “MR-guided freehand biopsy of breast lesions in a 1.0-T open MR imager with a near-real-time interactive platform: Preliminary experience,” (eng), </w:t>
          </w:r>
          <w:bookmarkEnd w:id="291"/>
          <w:r w:rsidRPr="00B01E3A">
            <w:rPr>
              <w:i/>
            </w:rPr>
            <w:t>Radiology</w:t>
          </w:r>
          <w:r w:rsidRPr="00B01E3A">
            <w:t>, 265. Jg., Nr. 2, S. 359–370, 2012.</w:t>
          </w:r>
        </w:p>
        <w:p w:rsidR="00B01E3A" w:rsidRDefault="00B01E3A" w:rsidP="00B01E3A">
          <w:pPr>
            <w:pStyle w:val="CitaviBibliographyEntry"/>
          </w:pPr>
          <w:r>
            <w:t>[12]</w:t>
          </w:r>
          <w:r>
            <w:tab/>
          </w:r>
          <w:bookmarkStart w:id="292" w:name="_CTVL001d80159a5708d432dbb09b18f544e00bf"/>
          <w:r>
            <w:t xml:space="preserve">M. Fatahi, L. R. Demenescu und O. Speck, “Subjective perception of safety in healthy individuals working with 7 T MRI scanners: A retrospective multicenter survey,” (eng), </w:t>
          </w:r>
          <w:bookmarkEnd w:id="292"/>
          <w:r w:rsidRPr="00B01E3A">
            <w:rPr>
              <w:i/>
            </w:rPr>
            <w:t>Magma (New York, N.Y.)</w:t>
          </w:r>
          <w:r w:rsidRPr="00B01E3A">
            <w:t>, 29. Jg., Nr. 3, S. 379–387, 2016.</w:t>
          </w:r>
        </w:p>
        <w:p w:rsidR="00B01E3A" w:rsidRDefault="00B01E3A" w:rsidP="00B01E3A">
          <w:pPr>
            <w:pStyle w:val="CitaviBibliographyEntry"/>
          </w:pPr>
          <w:r>
            <w:t>[13]</w:t>
          </w:r>
          <w:r>
            <w:tab/>
          </w:r>
          <w:bookmarkStart w:id="293" w:name="_CTVL00189debf1317c64e7b9437465075ab0b0e"/>
          <w:r>
            <w:t xml:space="preserve">F. Fischbach, J. Bunke, M. Thormann, G. Gaffke, K. Jungnickel, J. Smink und J. Ricke, “MR-guided freehand biopsy of liver lesions with fast continuous imaging using a 1.0-T open MRI scanner: Experience in 50 patients,” (eng), </w:t>
          </w:r>
          <w:bookmarkEnd w:id="293"/>
          <w:r w:rsidRPr="00B01E3A">
            <w:rPr>
              <w:i/>
            </w:rPr>
            <w:t>Cardiovascular and interventional radiology</w:t>
          </w:r>
          <w:r w:rsidRPr="00B01E3A">
            <w:t>, 34. Jg., Nr. 1, S. 188–192, 2011.</w:t>
          </w:r>
        </w:p>
        <w:p w:rsidR="00B01E3A" w:rsidRDefault="00B01E3A" w:rsidP="00B01E3A">
          <w:pPr>
            <w:pStyle w:val="CitaviBibliographyEntry"/>
          </w:pPr>
          <w:r>
            <w:t>[14]</w:t>
          </w:r>
          <w:r>
            <w:tab/>
          </w:r>
          <w:bookmarkStart w:id="294" w:name="_CTVL001ad934701b48f48279ff1deeee6c5780a"/>
          <w:r>
            <w:t xml:space="preserve">A. Krieger, I. I. Iordachita, P. Guion, A. K. Singh, A. Kaushal, C. Ménard, P. A. Pinto, K. Camphausen, G. Fichtinger und L. L. Whitcomb, “An MRI-compatible robotic system with hybrid tracking for MRI-guided prostate intervention,” (eng), </w:t>
          </w:r>
          <w:bookmarkEnd w:id="294"/>
          <w:r w:rsidRPr="00B01E3A">
            <w:rPr>
              <w:i/>
            </w:rPr>
            <w:t>IEEE transactions on bio-medical engineering</w:t>
          </w:r>
          <w:r w:rsidRPr="00B01E3A">
            <w:t>, 58. Jg., Nr. 11, S. 3049–3060, 2011.</w:t>
          </w:r>
        </w:p>
        <w:p w:rsidR="00B01E3A" w:rsidRDefault="00B01E3A" w:rsidP="00B01E3A">
          <w:pPr>
            <w:pStyle w:val="CitaviBibliographyEntry"/>
          </w:pPr>
          <w:r>
            <w:t>[15]</w:t>
          </w:r>
          <w:r>
            <w:tab/>
          </w:r>
          <w:bookmarkStart w:id="295" w:name="_CTVL0013126ee25e2f84cbdb3b0b0d4e2f3ac15"/>
          <w:r w:rsidRPr="00B01E3A">
            <w:rPr>
              <w:i/>
            </w:rPr>
            <w:t>Robotics: Science and Systems X</w:t>
          </w:r>
          <w:bookmarkEnd w:id="295"/>
          <w:r w:rsidRPr="00B01E3A">
            <w:t>: Robotics: Science and Systems Foundation, 2014.</w:t>
          </w:r>
        </w:p>
        <w:p w:rsidR="00B01E3A" w:rsidRDefault="00B01E3A" w:rsidP="00B01E3A">
          <w:pPr>
            <w:pStyle w:val="CitaviBibliographyEntry"/>
          </w:pPr>
          <w:r>
            <w:t>[16]</w:t>
          </w:r>
          <w:r>
            <w:tab/>
          </w:r>
          <w:bookmarkStart w:id="296" w:name="_CTVL00187525ef593b647418973d62abd60c5fd"/>
          <w:r>
            <w:t xml:space="preserve">J. Cepek, B. A. Chronik und A. Fenster, “The effects of magnetic field distortion on the accuracy of passive device localization frames in MR imaging,” (eng), </w:t>
          </w:r>
          <w:bookmarkEnd w:id="296"/>
          <w:r w:rsidRPr="00B01E3A">
            <w:rPr>
              <w:i/>
            </w:rPr>
            <w:t>Medical physics</w:t>
          </w:r>
          <w:r w:rsidRPr="00B01E3A">
            <w:t>, 41. Jg., Nr. 5, S. 52301, 2014.</w:t>
          </w:r>
        </w:p>
        <w:p w:rsidR="00B01E3A" w:rsidRDefault="00B01E3A" w:rsidP="00B01E3A">
          <w:pPr>
            <w:pStyle w:val="CitaviBibliographyEntry"/>
          </w:pPr>
          <w:r>
            <w:t>[17]</w:t>
          </w:r>
          <w:r>
            <w:tab/>
          </w:r>
          <w:bookmarkStart w:id="297" w:name="_CTVL001d7102119a6834960b737f5e9e548c763"/>
          <w:r>
            <w:t xml:space="preserve">S. P. DiMaio, S. Pieper, K. Chinzei, N. Hata, S. J. Haker, D. F. Kacher, G. Fichtinger, C. M. Tempany und R. Kikinis, “Robot-assisted needle placement in open MRI: System architecture, integration and validation,” (eng), </w:t>
          </w:r>
          <w:bookmarkEnd w:id="297"/>
          <w:r w:rsidRPr="00B01E3A">
            <w:rPr>
              <w:i/>
            </w:rPr>
            <w:t>Computer aided surgery : official journal of the International Society for Computer Aided Surgery</w:t>
          </w:r>
          <w:r w:rsidRPr="00B01E3A">
            <w:t>, 12. Jg., Nr. 1, S. 15–24, 2007.</w:t>
          </w:r>
        </w:p>
        <w:p w:rsidR="00B01E3A" w:rsidRDefault="00B01E3A" w:rsidP="00B01E3A">
          <w:pPr>
            <w:pStyle w:val="CitaviBibliographyEntry"/>
          </w:pPr>
          <w:r>
            <w:t>[18]</w:t>
          </w:r>
          <w:r>
            <w:tab/>
          </w:r>
          <w:bookmarkStart w:id="298" w:name="_CTVL001555d792eee524b61920620fe6b5e24c0"/>
          <w:r>
            <w:t xml:space="preserve">M. Rea, D. McRobbie, H. Elhawary, Z. T. H. Tse, M. Lamperth und I. Young, “Sub-pixel localisation of passive micro-coil fiducial markers in interventional MRI,” (eng), </w:t>
          </w:r>
          <w:bookmarkEnd w:id="298"/>
          <w:r w:rsidRPr="00B01E3A">
            <w:rPr>
              <w:i/>
            </w:rPr>
            <w:t>Magma (New York, N.Y.)</w:t>
          </w:r>
          <w:r w:rsidRPr="00B01E3A">
            <w:t>, 22. Jg., Nr. 2, S. 71–76, 2009.</w:t>
          </w:r>
        </w:p>
        <w:p w:rsidR="00B01E3A" w:rsidRDefault="00B01E3A" w:rsidP="00B01E3A">
          <w:pPr>
            <w:pStyle w:val="CitaviBibliographyEntry"/>
          </w:pPr>
          <w:r>
            <w:t>[19]</w:t>
          </w:r>
          <w:r>
            <w:tab/>
          </w:r>
          <w:bookmarkStart w:id="299" w:name="_CTVL001ba4fab0f65ed490497684a75c40c04ea"/>
          <w:r>
            <w:t>“Real-time position monitoring of invasive devices using magnetic resonance,”</w:t>
          </w:r>
        </w:p>
        <w:bookmarkEnd w:id="299"/>
        <w:p w:rsidR="00B01E3A" w:rsidRDefault="00B01E3A" w:rsidP="00B01E3A">
          <w:pPr>
            <w:pStyle w:val="CitaviBibliographyEntry"/>
          </w:pPr>
          <w:r>
            <w:t>[20]</w:t>
          </w:r>
          <w:r>
            <w:tab/>
          </w:r>
          <w:bookmarkStart w:id="300" w:name="_CTVL001c15eec011c5a4adeb10196536875d883"/>
          <w:r>
            <w:t xml:space="preserve">H. Busse, R. Trampel, W. Gründer, M. Moche und T. Kahn, “Method for automatic localization of MR-visible markers using morphological image processing and </w:t>
          </w:r>
          <w:r>
            <w:lastRenderedPageBreak/>
            <w:t xml:space="preserve">conventional pulse sequences: Feasibility for image-guided procedures,” (eng), </w:t>
          </w:r>
          <w:bookmarkEnd w:id="300"/>
          <w:r w:rsidRPr="00B01E3A">
            <w:rPr>
              <w:i/>
            </w:rPr>
            <w:t>Journal of magnetic resonance imaging : JMRI</w:t>
          </w:r>
          <w:r w:rsidRPr="00B01E3A">
            <w:t>, 26. Jg., Nr. 4, S. 1087–1096, 2007.</w:t>
          </w:r>
        </w:p>
        <w:p w:rsidR="00B01E3A" w:rsidRDefault="00B01E3A" w:rsidP="00B01E3A">
          <w:pPr>
            <w:pStyle w:val="CitaviBibliographyEntry"/>
          </w:pPr>
          <w:r>
            <w:t>[21]</w:t>
          </w:r>
          <w:r>
            <w:tab/>
          </w:r>
          <w:bookmarkStart w:id="301" w:name="_CTVL00196c65b526cca48daa1bedebafd20ebc6"/>
          <w:r>
            <w:t xml:space="preserve">M. Kaiser, M. Detert, M. A. Rube, A. El-Tahir, O. J. Elle, A. Melzer, B. Schmidt und G. H. Rose, “Resonant marker design and fabrication techniques for device visualization during interventional magnetic resonance imaging,” (eng), </w:t>
          </w:r>
          <w:bookmarkEnd w:id="301"/>
          <w:r w:rsidRPr="00B01E3A">
            <w:rPr>
              <w:i/>
            </w:rPr>
            <w:t>Biomedizinische Technik. Biomedical engineering</w:t>
          </w:r>
          <w:r w:rsidRPr="00B01E3A">
            <w:t>, 60. Jg., Nr. 2, S. 89–103, 2015.</w:t>
          </w:r>
        </w:p>
        <w:p w:rsidR="00B01E3A" w:rsidRDefault="00B01E3A" w:rsidP="00B01E3A">
          <w:pPr>
            <w:pStyle w:val="CitaviBibliographyEntry"/>
          </w:pPr>
          <w:r>
            <w:t>[22]</w:t>
          </w:r>
          <w:r>
            <w:tab/>
          </w:r>
          <w:bookmarkStart w:id="302" w:name="_CTVL00134236c23d1ef469a8c3dc576274c8e66"/>
          <w:r>
            <w:t xml:space="preserve">A. D. Squires, Y. Gao, S. F. Taylor, M. Kent und Z. T. H. Tse, “A Simple and Inexpensive Stereotactic Guidance Frame for MRI-Guided Brain Biopsy in Canines,” (eng), </w:t>
          </w:r>
          <w:bookmarkEnd w:id="302"/>
          <w:r w:rsidRPr="00B01E3A">
            <w:rPr>
              <w:i/>
            </w:rPr>
            <w:t>Journal of medical engineering</w:t>
          </w:r>
          <w:r w:rsidRPr="00B01E3A">
            <w:t>, 2014. Jg., S. 139535, 2014.</w:t>
          </w:r>
        </w:p>
        <w:p w:rsidR="00B01E3A" w:rsidRDefault="00B01E3A" w:rsidP="00B01E3A">
          <w:pPr>
            <w:pStyle w:val="CitaviBibliographyEntry"/>
          </w:pPr>
          <w:r>
            <w:t>[23]</w:t>
          </w:r>
          <w:r>
            <w:tab/>
          </w:r>
          <w:bookmarkStart w:id="303" w:name="_CTVL00111dd7fca79784692be92b162d3b41637"/>
          <w:r>
            <w:t>“Configurable Automatic Detection and Registration of Fiducial Frames for Device-to-Image Registration in MRI-guided Prostate Interventions,”</w:t>
          </w:r>
        </w:p>
        <w:bookmarkEnd w:id="303"/>
        <w:p w:rsidR="00B01E3A" w:rsidRDefault="00B01E3A" w:rsidP="00B01E3A">
          <w:pPr>
            <w:pStyle w:val="CitaviBibliographyEntry"/>
          </w:pPr>
          <w:r>
            <w:t>[24]</w:t>
          </w:r>
          <w:r>
            <w:tab/>
          </w:r>
          <w:bookmarkStart w:id="304" w:name="_CTVL0012088161dcbf64d238b9cabd678f5c3e9"/>
          <w:r>
            <w:t xml:space="preserve">J. Cepek, B. A. Chronik und A. Fenster, “Errors in Device Localization in MRI Using Z-Frames,” in </w:t>
          </w:r>
          <w:bookmarkEnd w:id="304"/>
          <w:r w:rsidRPr="00B01E3A">
            <w:rPr>
              <w:i/>
            </w:rPr>
            <w:t>Lecture Notes in Computer Science, Medical Image Computing and Computer-Assisted Intervention – MICCAI 2013</w:t>
          </w:r>
          <w:r w:rsidRPr="00B01E3A">
            <w:t>, D. Hutchison, T. Kanade, J. Kittler, J. M. Kleinberg, F. Mattern, J. C. Mitchell, M. Naor, O. Nierstrasz, C. Pandu Rangan, B. Steffen, M. Sudan, D. Terzopoulos, D. Tygar, M. Y. Vardi, G. Weikum, K. Mori, I. Sakuma, Y. Sato, C. Barillot, and N. Navab, Eds., Berlin, Heidelberg: Springer Berlin Heidelberg, 2013, S. 348–355.</w:t>
          </w:r>
        </w:p>
        <w:p w:rsidR="00B01E3A" w:rsidRDefault="00B01E3A" w:rsidP="00B01E3A">
          <w:pPr>
            <w:pStyle w:val="CitaviBibliographyEntry"/>
          </w:pPr>
          <w:r>
            <w:t>[25]</w:t>
          </w:r>
          <w:r>
            <w:tab/>
          </w:r>
          <w:bookmarkStart w:id="305" w:name="_CTVL001319bcbf1da0041cb9ae648f5ec238656"/>
          <w:r>
            <w:t xml:space="preserve">H. Su, G. Li, D. C. Rucker, R. J. Webster Iii und G. S. Fischer, “A Concentric Tube Continuum Robot with Piezoelectric Actuation for MRI-Guided Closed-Loop Targeting,” (eng), </w:t>
          </w:r>
          <w:bookmarkEnd w:id="305"/>
          <w:r w:rsidRPr="00B01E3A">
            <w:rPr>
              <w:i/>
            </w:rPr>
            <w:t>Annals of biomedical engineering</w:t>
          </w:r>
          <w:r w:rsidRPr="00B01E3A">
            <w:t>, 44. Jg., Nr. 10, S. 2863–2873, 2016.</w:t>
          </w:r>
        </w:p>
        <w:p w:rsidR="00B01E3A" w:rsidRDefault="00B01E3A" w:rsidP="00B01E3A">
          <w:pPr>
            <w:pStyle w:val="CitaviBibliographyEntry"/>
          </w:pPr>
          <w:r>
            <w:t>[26]</w:t>
          </w:r>
          <w:r>
            <w:tab/>
          </w:r>
          <w:bookmarkStart w:id="306" w:name="_CTVL001d8326ad448954cb19ef4181553ccb61c"/>
          <w:r>
            <w:t>Odenbach, “20170808_CURAC_Abstract_Z-RP-MR-Marker_RO_YC_SS_RW_EB_MF,”</w:t>
          </w:r>
        </w:p>
        <w:bookmarkEnd w:id="306"/>
        <w:p w:rsidR="00B01E3A" w:rsidRDefault="00B01E3A" w:rsidP="00B01E3A">
          <w:pPr>
            <w:pStyle w:val="CitaviBibliographyEntry"/>
          </w:pPr>
          <w:r>
            <w:t>[27]</w:t>
          </w:r>
          <w:r>
            <w:tab/>
          </w:r>
          <w:bookmarkStart w:id="307" w:name="_CTVL001cd308343d11b448c8527ffb06ee6bee4"/>
          <w:r>
            <w:t>F. Bloch, “Nuclear Induction,”</w:t>
          </w:r>
        </w:p>
        <w:bookmarkEnd w:id="307"/>
        <w:p w:rsidR="00B01E3A" w:rsidRDefault="00B01E3A" w:rsidP="00B01E3A">
          <w:pPr>
            <w:pStyle w:val="CitaviBibliographyEntry"/>
          </w:pPr>
          <w:r>
            <w:t>[28]</w:t>
          </w:r>
          <w:r>
            <w:tab/>
          </w:r>
          <w:bookmarkStart w:id="308" w:name="_CTVL001e8552394e0ec4bed91b04ec07c43808a"/>
          <w:r>
            <w:t>paul, “Microsoft Word - ismrm2009_rt_v1y.doc,”</w:t>
          </w:r>
        </w:p>
        <w:bookmarkEnd w:id="308"/>
        <w:p w:rsidR="00B01E3A" w:rsidRDefault="00B01E3A" w:rsidP="00B01E3A">
          <w:pPr>
            <w:pStyle w:val="CitaviBibliographyEntry"/>
          </w:pPr>
          <w:r>
            <w:t>[29]</w:t>
          </w:r>
          <w:r>
            <w:tab/>
          </w:r>
          <w:bookmarkStart w:id="309" w:name="_CTVL0010d43d3e982554d81826e086ef76cd0ce"/>
          <w:r>
            <w:t xml:space="preserve">C. M. J. de Bazelaire, G. D. Duhamel, N. M. Rofsky und D. C. Alsop, “MR imaging relaxation times of abdominal and pelvic tissues measured in vivo at 3.0 T: preliminary results,” (eng), </w:t>
          </w:r>
          <w:bookmarkEnd w:id="309"/>
          <w:r w:rsidRPr="00B01E3A">
            <w:rPr>
              <w:i/>
            </w:rPr>
            <w:t>Radiology</w:t>
          </w:r>
          <w:r w:rsidRPr="00B01E3A">
            <w:t>, 230. Jg., Nr. 3, S. 652–659, 2004.</w:t>
          </w:r>
        </w:p>
        <w:p w:rsidR="00B01E3A" w:rsidRDefault="00B01E3A" w:rsidP="00B01E3A">
          <w:pPr>
            <w:pStyle w:val="CitaviBibliographyEntry"/>
          </w:pPr>
          <w:r>
            <w:t>[30]</w:t>
          </w:r>
          <w:r>
            <w:tab/>
          </w:r>
          <w:bookmarkStart w:id="310" w:name="_CTVL001df0f9d7224a24f9ca2d533cc936b3253"/>
          <w:r>
            <w:t xml:space="preserve">P. Ding, Y. Zhang, W.-J. Deng, P. Jia und A. Kuijper, “A light and faster regional convolutional neural network for object detection in optical remote sensing images,” </w:t>
          </w:r>
          <w:bookmarkEnd w:id="310"/>
          <w:r w:rsidRPr="00B01E3A">
            <w:rPr>
              <w:i/>
            </w:rPr>
            <w:t>ISPRS Journal of Photogrammetry and Remote Sensing</w:t>
          </w:r>
          <w:r w:rsidRPr="00B01E3A">
            <w:t>, 141. Jg., S. 208–218, 2018.</w:t>
          </w:r>
        </w:p>
        <w:p w:rsidR="00B01E3A" w:rsidRDefault="00B01E3A" w:rsidP="00B01E3A">
          <w:pPr>
            <w:pStyle w:val="CitaviBibliographyEntry"/>
          </w:pPr>
          <w:r>
            <w:lastRenderedPageBreak/>
            <w:t>[31]</w:t>
          </w:r>
          <w:r>
            <w:tab/>
          </w:r>
          <w:bookmarkStart w:id="311" w:name="_CTVL0014e87a1da0e984017b8e259f1f9ef320e"/>
          <w:r>
            <w:t>R. Girshick, J. Donahue, T. Darrell und J. Malik, “Rich feature hierarchies for accurate object detection and semantic segmentation,”</w:t>
          </w:r>
        </w:p>
        <w:bookmarkEnd w:id="311"/>
        <w:p w:rsidR="00B01E3A" w:rsidRDefault="00B01E3A" w:rsidP="00B01E3A">
          <w:pPr>
            <w:pStyle w:val="CitaviBibliographyEntry"/>
          </w:pPr>
          <w:r>
            <w:t>[32]</w:t>
          </w:r>
          <w:r>
            <w:tab/>
          </w:r>
          <w:bookmarkStart w:id="312" w:name="_CTVL001ed7fc26133304c38ac8b627a025483f9"/>
          <w:r>
            <w:t xml:space="preserve">D. Scherer, A. Müller und S. Behnke, “Evaluation of Pooling Operations in Convolutional Architectures for Object Recognition,” in </w:t>
          </w:r>
          <w:bookmarkEnd w:id="312"/>
          <w:r w:rsidRPr="00B01E3A">
            <w:rPr>
              <w:i/>
            </w:rPr>
            <w:t>Lecture Notes in Computer Science, Artificial Neural Networks – ICANN 2010</w:t>
          </w:r>
          <w:r w:rsidRPr="00B01E3A">
            <w:t>, D. Hutchison, T. Kanade, J. Kittler, J. M. Kleinberg, F. Mattern, J. C. Mitchell, M. Naor, O. Nierstrasz, C. Pandu Rangan, B. Steffen, M. Sudan, D. Terzopoulos, D. Tygar, M. Y. Vardi, G. Weikum, K. Diamantaras, W. Duch, and L. S. Iliadis, Eds., Berlin, Heidelberg: Springer Berlin Heidelberg, 2010, S. 92–101.</w:t>
          </w:r>
        </w:p>
        <w:p w:rsidR="00B01E3A" w:rsidRDefault="00B01E3A" w:rsidP="00B01E3A">
          <w:pPr>
            <w:pStyle w:val="CitaviBibliographyEntry"/>
          </w:pPr>
          <w:r>
            <w:t>[33]</w:t>
          </w:r>
          <w:r>
            <w:tab/>
          </w:r>
          <w:bookmarkStart w:id="313" w:name="_CTVL0012bedbf498049448989a404feec1c02eb"/>
          <w:r>
            <w:t>S. Ren, K. He, R. Girshick und J. Sun, “Faster R-CNN: Towards Real-Time Object Detection with Region Proposal Networks,”</w:t>
          </w:r>
        </w:p>
        <w:bookmarkEnd w:id="313"/>
        <w:p w:rsidR="00B01E3A" w:rsidRDefault="00B01E3A" w:rsidP="00B01E3A">
          <w:pPr>
            <w:pStyle w:val="CitaviBibliographyEntry"/>
          </w:pPr>
          <w:r>
            <w:t>[34]</w:t>
          </w:r>
          <w:r>
            <w:tab/>
          </w:r>
          <w:bookmarkStart w:id="314" w:name="_CTVL0015e07cbb92f4045788aa5b99905b584d4"/>
          <w:r>
            <w:t xml:space="preserve">B. Adam, F.H.K. Zaman, I. M. Yassin, H. Z. Abidin und Z. I. Rizman, “Performance evaluation of faster R-CNN on GPU for object detection,” </w:t>
          </w:r>
          <w:bookmarkEnd w:id="314"/>
          <w:r w:rsidRPr="00B01E3A">
            <w:rPr>
              <w:i/>
            </w:rPr>
            <w:t>J. Fundam and Appl Sci.</w:t>
          </w:r>
          <w:r w:rsidRPr="00B01E3A">
            <w:t>, 9. Jg., 3S, S. 909, 2018.</w:t>
          </w:r>
        </w:p>
        <w:p w:rsidR="00B01E3A" w:rsidRDefault="00B01E3A" w:rsidP="00B01E3A">
          <w:pPr>
            <w:pStyle w:val="CitaviBibliographyEntry"/>
          </w:pPr>
          <w:r>
            <w:t>[35]</w:t>
          </w:r>
          <w:r>
            <w:tab/>
          </w:r>
          <w:bookmarkStart w:id="315" w:name="_CTVL0011c609b0725bb4110898d17d00997af9c"/>
          <w:r>
            <w:t xml:space="preserve">S. Aja-Fernandez, C. Alberola-Lopez und C.-F. Westin, “Noise and signal estimation in magnitude MRI and Rician distributed images: A LMMSE approach,” (eng), </w:t>
          </w:r>
          <w:bookmarkEnd w:id="315"/>
          <w:r w:rsidRPr="00B01E3A">
            <w:rPr>
              <w:i/>
            </w:rPr>
            <w:t>IEEE transactions on image processing : a publication of the IEEE Signal Processing Society</w:t>
          </w:r>
          <w:r w:rsidRPr="00B01E3A">
            <w:t>, 17. Jg., Nr. 8, S. 1383–1398, 2008.</w:t>
          </w:r>
        </w:p>
        <w:p w:rsidR="00B01E3A" w:rsidRDefault="00B01E3A" w:rsidP="00B01E3A">
          <w:pPr>
            <w:pStyle w:val="CitaviBibliographyEntry"/>
          </w:pPr>
          <w:r>
            <w:t>[36]</w:t>
          </w:r>
          <w:r>
            <w:tab/>
          </w:r>
          <w:bookmarkStart w:id="316" w:name="_CTVL00177ad966db81d4ed78effe59daeec7a6d"/>
          <w:r>
            <w:t xml:space="preserve">E. Elboher und M. Werman, “Efficient and accurate Gaussian image filtering using running sums,” in </w:t>
          </w:r>
          <w:bookmarkEnd w:id="316"/>
          <w:r w:rsidRPr="00B01E3A">
            <w:rPr>
              <w:i/>
            </w:rPr>
            <w:t>2012 12th International Conference on Intelligent Systems Design and Applications (ISDA)</w:t>
          </w:r>
          <w:r w:rsidRPr="00B01E3A">
            <w:t>: IEEE, Nov. 2012 - Nov. 2012, S. 897–902.</w:t>
          </w:r>
        </w:p>
        <w:p w:rsidR="00B01E3A" w:rsidRDefault="00B01E3A" w:rsidP="00B01E3A">
          <w:pPr>
            <w:pStyle w:val="CitaviBibliographyEntry"/>
          </w:pPr>
          <w:r>
            <w:t>[37]</w:t>
          </w:r>
          <w:r>
            <w:tab/>
          </w:r>
          <w:bookmarkStart w:id="317" w:name="_CTVL001aedb880edae84a36b1da3068b16b4f4c"/>
          <w:r>
            <w:t xml:space="preserve">R. D. Nowak, “Wavelet-based Rician noise removal for magnetic resonance imaging,” (eng), </w:t>
          </w:r>
          <w:bookmarkEnd w:id="317"/>
          <w:r w:rsidRPr="00B01E3A">
            <w:rPr>
              <w:i/>
            </w:rPr>
            <w:t>IEEE transactions on image processing : a publication of the IEEE Signal Processing Society</w:t>
          </w:r>
          <w:r w:rsidRPr="00B01E3A">
            <w:t>, 8. Jg., Nr. 10, S. 1408–1419, 1999.</w:t>
          </w:r>
        </w:p>
        <w:p w:rsidR="00B01E3A" w:rsidRDefault="00B01E3A" w:rsidP="00B01E3A">
          <w:pPr>
            <w:pStyle w:val="CitaviBibliographyEntry"/>
          </w:pPr>
          <w:r>
            <w:t>[38]</w:t>
          </w:r>
          <w:r>
            <w:tab/>
          </w:r>
          <w:bookmarkStart w:id="318" w:name="_CTVL0013ed4950d58d941c8838c350dd34eb5af"/>
          <w:r>
            <w:t xml:space="preserve">F. Xiao und Y. Zhang, “A Comparative Study on Thresholding Methods in Wavelet-based Image Denoising,” </w:t>
          </w:r>
          <w:bookmarkEnd w:id="318"/>
          <w:r w:rsidRPr="00B01E3A">
            <w:rPr>
              <w:i/>
            </w:rPr>
            <w:t>Procedia Engineering</w:t>
          </w:r>
          <w:r w:rsidRPr="00B01E3A">
            <w:t>, 15. Jg., S. 3998–4003, 2011.</w:t>
          </w:r>
        </w:p>
        <w:p w:rsidR="00B01E3A" w:rsidRDefault="00B01E3A" w:rsidP="00B01E3A">
          <w:pPr>
            <w:pStyle w:val="CitaviBibliographyEntry"/>
          </w:pPr>
          <w:r>
            <w:t>[39]</w:t>
          </w:r>
          <w:r>
            <w:tab/>
          </w:r>
          <w:bookmarkStart w:id="319" w:name="_CTVL001b96fcb1f1f1c4d188b33b6cdffa03f7d"/>
          <w:r>
            <w:t xml:space="preserve">A. Pizurica, W. Philips, I. Lemahieu und M. Acheroy, “A versatile wavelet domain noise filtration technique for medical imaging,” (eng), </w:t>
          </w:r>
          <w:bookmarkEnd w:id="319"/>
          <w:r w:rsidRPr="00B01E3A">
            <w:rPr>
              <w:i/>
            </w:rPr>
            <w:t>IEEE transactions on medical imaging</w:t>
          </w:r>
          <w:r w:rsidRPr="00B01E3A">
            <w:t>, 22. Jg., Nr. 3, S. 323–331, 2003.</w:t>
          </w:r>
        </w:p>
        <w:p w:rsidR="00B01E3A" w:rsidRDefault="00B01E3A" w:rsidP="00B01E3A">
          <w:pPr>
            <w:pStyle w:val="CitaviBibliographyEntry"/>
          </w:pPr>
          <w:r>
            <w:t>[40]</w:t>
          </w:r>
          <w:r>
            <w:tab/>
          </w:r>
          <w:bookmarkStart w:id="320" w:name="_CTVL001d0283f06888d40779535a5cf34f4e7c2"/>
          <w:r>
            <w:t xml:space="preserve">D. L. Donoho, “De-noising by soft-thresholding,” </w:t>
          </w:r>
          <w:bookmarkEnd w:id="320"/>
          <w:r w:rsidRPr="00B01E3A">
            <w:rPr>
              <w:i/>
            </w:rPr>
            <w:t>IEEE Trans. Inform. Theory</w:t>
          </w:r>
          <w:r w:rsidRPr="00B01E3A">
            <w:t>, 41. Jg., Nr. 3, S. 613–627, 1995.</w:t>
          </w:r>
        </w:p>
        <w:p w:rsidR="00B01E3A" w:rsidRDefault="00B01E3A" w:rsidP="00B01E3A">
          <w:pPr>
            <w:pStyle w:val="CitaviBibliographyEntry"/>
          </w:pPr>
          <w:r>
            <w:t>[41]</w:t>
          </w:r>
          <w:r>
            <w:tab/>
          </w:r>
          <w:bookmarkStart w:id="321" w:name="_CTVL00116235944a374442aa398750cf1caeb11"/>
          <w:r>
            <w:t>“Nonlinear anisotropic diffusion filtering for multiscale,”</w:t>
          </w:r>
        </w:p>
        <w:bookmarkEnd w:id="321"/>
        <w:p w:rsidR="00B01E3A" w:rsidRDefault="00B01E3A" w:rsidP="00B01E3A">
          <w:pPr>
            <w:pStyle w:val="CitaviBibliographyEntry"/>
          </w:pPr>
          <w:r>
            <w:lastRenderedPageBreak/>
            <w:t>[42]</w:t>
          </w:r>
          <w:r>
            <w:tab/>
          </w:r>
          <w:bookmarkStart w:id="322" w:name="_CTVL001e99c219b8dca460e80803e6a306c4490"/>
          <w:r>
            <w:t xml:space="preserve">P. Perona und J. Malik, “Scale-space and edge detection using anisotropic diffusion,” </w:t>
          </w:r>
          <w:bookmarkEnd w:id="322"/>
          <w:r w:rsidRPr="00B01E3A">
            <w:rPr>
              <w:i/>
            </w:rPr>
            <w:t>IEEE Trans. Pattern Anal. Machine Intell.</w:t>
          </w:r>
          <w:r w:rsidRPr="00B01E3A">
            <w:t>, 12. Jg., Nr. 7, S. 629–639, 1990.</w:t>
          </w:r>
        </w:p>
        <w:p w:rsidR="00B01E3A" w:rsidRDefault="00B01E3A" w:rsidP="00B01E3A">
          <w:pPr>
            <w:pStyle w:val="CitaviBibliographyEntry"/>
          </w:pPr>
          <w:r>
            <w:t>[43]</w:t>
          </w:r>
          <w:r>
            <w:tab/>
          </w:r>
          <w:bookmarkStart w:id="323" w:name="_CTVL001a688dac07d48462abaca16c8893195af"/>
          <w:r>
            <w:t>“anisotropic,”</w:t>
          </w:r>
        </w:p>
        <w:bookmarkEnd w:id="323"/>
        <w:p w:rsidR="00B01E3A" w:rsidRDefault="00B01E3A" w:rsidP="00B01E3A">
          <w:pPr>
            <w:pStyle w:val="CitaviBibliographyEntry"/>
          </w:pPr>
          <w:r>
            <w:t>[44]</w:t>
          </w:r>
          <w:r>
            <w:tab/>
          </w:r>
          <w:bookmarkStart w:id="324" w:name="_CTVL0010b94a9af932a45e4a280bd89b082da03"/>
          <w:r>
            <w:t>Unknown, “gbhb224.PDF,”</w:t>
          </w:r>
        </w:p>
        <w:bookmarkEnd w:id="324"/>
        <w:p w:rsidR="00B01E3A" w:rsidRDefault="00B01E3A" w:rsidP="00B01E3A">
          <w:pPr>
            <w:pStyle w:val="CitaviBibliographyEntry"/>
          </w:pPr>
          <w:r>
            <w:t>[45]</w:t>
          </w:r>
          <w:r>
            <w:tab/>
          </w:r>
          <w:bookmarkStart w:id="325" w:name="_CTVL001ae6d37f9aaa145f78c7742b6015f9edd"/>
          <w:r>
            <w:t>Puneet, “Binarization Techniques used for Grey Scale Images,”</w:t>
          </w:r>
        </w:p>
        <w:bookmarkEnd w:id="325"/>
        <w:p w:rsidR="00B01E3A" w:rsidRDefault="00B01E3A" w:rsidP="00B01E3A">
          <w:pPr>
            <w:pStyle w:val="CitaviBibliographyEntry"/>
          </w:pPr>
          <w:r>
            <w:t>[46]</w:t>
          </w:r>
          <w:r>
            <w:tab/>
          </w:r>
          <w:bookmarkStart w:id="326" w:name="_CTVL001344a667e682d480286a61306f23d3b5b"/>
          <w:r>
            <w:t xml:space="preserve">N. B. A. Mustafa, N. A. Fuad, S. K. Ahmed, A. A. Z. Abidin, Z. Ali, W. B. Yit und Z. A. M. Sharrif, “Image processing of an agriculture produce: Determination of size and ripeness of a banana,” in </w:t>
          </w:r>
          <w:bookmarkEnd w:id="326"/>
          <w:r w:rsidRPr="00B01E3A">
            <w:rPr>
              <w:i/>
            </w:rPr>
            <w:t>2008 International Symposium on Information Technology</w:t>
          </w:r>
          <w:r w:rsidRPr="00B01E3A">
            <w:t>: IEEE, 2008, S. 1–7.</w:t>
          </w:r>
        </w:p>
        <w:p w:rsidR="00B01E3A" w:rsidRDefault="00B01E3A" w:rsidP="00B01E3A">
          <w:pPr>
            <w:pStyle w:val="CitaviBibliographyEntry"/>
          </w:pPr>
          <w:r>
            <w:t>[47]</w:t>
          </w:r>
          <w:r>
            <w:tab/>
          </w:r>
          <w:bookmarkStart w:id="327" w:name="_CTVL0015c8545ede7414d87ba4fefc56cab5401"/>
          <w:r>
            <w:t xml:space="preserve">D. G. Lowe, “Distinctive Image Features from Scale-Invariant Keypoints,” </w:t>
          </w:r>
          <w:bookmarkEnd w:id="327"/>
          <w:r w:rsidRPr="00B01E3A">
            <w:rPr>
              <w:i/>
            </w:rPr>
            <w:t>International Journal of Computer Vision</w:t>
          </w:r>
          <w:r w:rsidRPr="00B01E3A">
            <w:t>, 60. Jg., Nr. 2, S. 91–110, 2004.</w:t>
          </w:r>
        </w:p>
        <w:p w:rsidR="00B01E3A" w:rsidRDefault="00B01E3A" w:rsidP="00B01E3A">
          <w:pPr>
            <w:pStyle w:val="CitaviBibliographyEntry"/>
          </w:pPr>
          <w:r>
            <w:t>[48]</w:t>
          </w:r>
          <w:r>
            <w:tab/>
          </w:r>
          <w:bookmarkStart w:id="328" w:name="_CTVL001f3bb4b9f3e8a4220bef8972f1adbed20"/>
          <w:r>
            <w:t>Nadine, “Microsoft Word - Paper5.doc,”</w:t>
          </w:r>
        </w:p>
        <w:bookmarkEnd w:id="328"/>
        <w:p w:rsidR="00E533D7" w:rsidRDefault="00B01E3A" w:rsidP="00B01E3A">
          <w:pPr>
            <w:pStyle w:val="CitaviBibliographyEntry"/>
          </w:pPr>
          <w:r>
            <w:t>[49]</w:t>
          </w:r>
          <w:r>
            <w:tab/>
          </w:r>
          <w:bookmarkStart w:id="329" w:name="_CTVL001c98c8de804264ab28a9ea0fcaa7934cf"/>
          <w:r>
            <w:t xml:space="preserve">C.-C. Hsiung, “Theory of intersection of two plane curves,” </w:t>
          </w:r>
          <w:bookmarkEnd w:id="329"/>
          <w:r w:rsidRPr="00B01E3A">
            <w:rPr>
              <w:i/>
            </w:rPr>
            <w:t>Bull. Amer. Math. Soc.</w:t>
          </w:r>
          <w:r w:rsidRPr="00B01E3A">
            <w:t>, 49. Jg., Nr. 10, S. 786–793, 1943.</w:t>
          </w:r>
          <w:r w:rsidR="00227772">
            <w:fldChar w:fldCharType="end"/>
          </w:r>
          <w:r w:rsidR="00397252">
            <w:t xml:space="preserve"> </w:t>
          </w:r>
        </w:p>
        <w:p w:rsidR="00037647" w:rsidRDefault="00037647" w:rsidP="000E712B">
          <w:pPr>
            <w:pStyle w:val="CitaviBibliographyEntry"/>
          </w:pPr>
        </w:p>
        <w:p w:rsidR="00227772" w:rsidRPr="00397252" w:rsidRDefault="00111AEB" w:rsidP="006656B2">
          <w:pPr>
            <w:pStyle w:val="CitaviBibliographyEntry"/>
          </w:pPr>
        </w:p>
      </w:sdtContent>
    </w:sdt>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43510168"/>
        <w:placeholder>
          <w:docPart w:val="DefaultPlaceholder_-1854013440"/>
        </w:placeholder>
      </w:sdtPr>
      <w:sdtContent>
        <w:p w:rsidR="00283E2B" w:rsidRPr="00037647" w:rsidRDefault="00111AEB" w:rsidP="0058451B">
          <w:pPr>
            <w:pStyle w:val="CitaviBibliographyHeading"/>
            <w:numPr>
              <w:ilvl w:val="0"/>
              <w:numId w:val="0"/>
            </w:numPr>
            <w:rPr>
              <w:lang w:val="en-US"/>
            </w:rPr>
          </w:pPr>
          <w:hyperlink r:id="rId98" w:history="1">
            <w:bookmarkStart w:id="330" w:name="_Toc525470041"/>
            <w:r w:rsidR="00037647" w:rsidRPr="00360BAE">
              <w:rPr>
                <w:rStyle w:val="Hyperlink"/>
                <w:rFonts w:asciiTheme="minorHAnsi" w:eastAsiaTheme="minorHAnsi" w:hAnsiTheme="minorHAnsi" w:cstheme="minorBidi"/>
                <w:b w:val="0"/>
                <w:bCs w:val="0"/>
                <w:sz w:val="24"/>
                <w:szCs w:val="24"/>
                <w:bdr w:val="none" w:sz="0" w:space="0" w:color="auto"/>
                <w:lang w:val="en-US"/>
              </w:rPr>
              <w:t>https://de.mathworks.com/</w:t>
            </w:r>
          </w:hyperlink>
          <w:r w:rsidR="00037647">
            <w:rPr>
              <w:rFonts w:asciiTheme="minorHAnsi" w:eastAsiaTheme="minorHAnsi" w:hAnsiTheme="minorHAnsi" w:cstheme="minorBidi"/>
              <w:b w:val="0"/>
              <w:bCs w:val="0"/>
              <w:color w:val="auto"/>
              <w:sz w:val="24"/>
              <w:szCs w:val="24"/>
              <w:bdr w:val="none" w:sz="0" w:space="0" w:color="auto"/>
              <w:lang w:val="en-US"/>
            </w:rPr>
            <w:t xml:space="preserve"> (IN contrast enhancement</w:t>
          </w:r>
          <w:r w:rsidR="00A050D4">
            <w:rPr>
              <w:rFonts w:asciiTheme="minorHAnsi" w:eastAsiaTheme="minorHAnsi" w:hAnsiTheme="minorHAnsi" w:cstheme="minorBidi"/>
              <w:b w:val="0"/>
              <w:bCs w:val="0"/>
              <w:color w:val="auto"/>
              <w:sz w:val="24"/>
              <w:szCs w:val="24"/>
              <w:bdr w:val="none" w:sz="0" w:space="0" w:color="auto"/>
              <w:lang w:val="en-US"/>
            </w:rPr>
            <w:t xml:space="preserve"> , GUI skara robot</w:t>
          </w:r>
          <w:r w:rsidR="00037647">
            <w:rPr>
              <w:rFonts w:asciiTheme="minorHAnsi" w:eastAsiaTheme="minorHAnsi" w:hAnsiTheme="minorHAnsi" w:cstheme="minorBidi"/>
              <w:b w:val="0"/>
              <w:bCs w:val="0"/>
              <w:color w:val="auto"/>
              <w:sz w:val="24"/>
              <w:szCs w:val="24"/>
              <w:bdr w:val="none" w:sz="0" w:space="0" w:color="auto"/>
              <w:lang w:val="en-US"/>
            </w:rPr>
            <w:t>)</w:t>
          </w:r>
          <w:bookmarkEnd w:id="330"/>
        </w:p>
        <w:p w:rsidR="00155F6B" w:rsidRDefault="00111AEB" w:rsidP="00283E2B">
          <w:pPr>
            <w:pStyle w:val="CitaviBibliographyEntry"/>
          </w:pPr>
        </w:p>
      </w:sdtContent>
    </w:sdt>
    <w:p w:rsidR="00155F6B" w:rsidRPr="000C2266" w:rsidRDefault="00155F6B" w:rsidP="00155F6B"/>
    <w:sectPr w:rsidR="00155F6B"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665F" w:rsidRDefault="0079665F" w:rsidP="00D31B09">
      <w:r>
        <w:separator/>
      </w:r>
    </w:p>
    <w:p w:rsidR="0079665F" w:rsidRDefault="0079665F" w:rsidP="00D31B09"/>
  </w:endnote>
  <w:endnote w:type="continuationSeparator" w:id="0">
    <w:p w:rsidR="0079665F" w:rsidRDefault="0079665F" w:rsidP="00D31B09">
      <w:r>
        <w:continuationSeparator/>
      </w:r>
    </w:p>
    <w:p w:rsidR="0079665F" w:rsidRDefault="0079665F"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Unicode MS">
    <w:altName w:val="Malgun Gothic Semilight"/>
    <w:panose1 w:val="020B0604020202020204"/>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D39" w:rsidRDefault="00205D3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D39" w:rsidRDefault="00205D3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D39" w:rsidRPr="00E12BCA" w:rsidRDefault="00205D39" w:rsidP="00282582">
    <w:pPr>
      <w:pStyle w:val="Footer"/>
      <w:jc w:val="center"/>
      <w:rPr>
        <w:noProof/>
      </w:rPr>
    </w:pPr>
  </w:p>
  <w:p w:rsidR="00205D39" w:rsidRDefault="00205D39"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D39" w:rsidRPr="00E12BCA" w:rsidRDefault="00205D39"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1C00FE">
      <w:rPr>
        <w:noProof/>
      </w:rPr>
      <w:t>1</w:t>
    </w:r>
    <w:r w:rsidRPr="00E12BCA">
      <w:rPr>
        <w:noProof/>
      </w:rPr>
      <w:fldChar w:fldCharType="end"/>
    </w:r>
  </w:p>
  <w:p w:rsidR="00205D39" w:rsidRDefault="00205D39"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665F" w:rsidRDefault="0079665F" w:rsidP="00D31B09">
      <w:r>
        <w:separator/>
      </w:r>
    </w:p>
    <w:p w:rsidR="0079665F" w:rsidRDefault="0079665F" w:rsidP="00D31B09"/>
  </w:footnote>
  <w:footnote w:type="continuationSeparator" w:id="0">
    <w:p w:rsidR="0079665F" w:rsidRDefault="0079665F" w:rsidP="00D31B09">
      <w:r>
        <w:continuationSeparator/>
      </w:r>
    </w:p>
    <w:p w:rsidR="0079665F" w:rsidRDefault="0079665F"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D39" w:rsidRDefault="00205D39">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D39" w:rsidRPr="00E12BCA" w:rsidRDefault="00205D39" w:rsidP="00D31B09">
    <w:pPr>
      <w:pStyle w:val="Header"/>
    </w:pPr>
    <w:fldSimple w:instr=" STYLEREF  &quot;Heading 1&quot;  \* MERGEFORMAT ">
      <w:r w:rsidR="00061463">
        <w:rPr>
          <w:noProof/>
        </w:rPr>
        <w:t>Introduction</w:t>
      </w:r>
    </w:fldSimple>
    <w:r>
      <w:tab/>
    </w:r>
    <w:r>
      <w:tab/>
    </w:r>
    <w:r>
      <w:fldChar w:fldCharType="begin"/>
    </w:r>
    <w:r>
      <w:instrText xml:space="preserve"> PAGE  \* Arabic  \* MERGEFORMAT </w:instrText>
    </w:r>
    <w:r>
      <w:fldChar w:fldCharType="separate"/>
    </w:r>
    <w:r w:rsidR="00061463">
      <w:rPr>
        <w:noProof/>
      </w:rPr>
      <w:t>8</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D39" w:rsidRDefault="00205D39">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D39" w:rsidRPr="00E12BCA" w:rsidRDefault="00205D39" w:rsidP="00D31B09">
    <w:pPr>
      <w:pStyle w:val="Header"/>
    </w:pPr>
    <w:fldSimple w:instr=" STYLEREF  &quot;Heading 1&quot;  \* MERGEFORMAT ">
      <w:r>
        <w:rPr>
          <w:noProof/>
        </w:rPr>
        <w:t>Introduction</w:t>
      </w:r>
    </w:fldSimple>
    <w:r>
      <w:tab/>
    </w:r>
    <w:r>
      <w:tab/>
    </w:r>
    <w:r>
      <w:fldChar w:fldCharType="begin"/>
    </w:r>
    <w:r>
      <w:instrText xml:space="preserve"> PAGE  \* Arabic  \* MERGEFORMAT </w:instrText>
    </w:r>
    <w:r>
      <w:fldChar w:fldCharType="separate"/>
    </w:r>
    <w:r>
      <w:rPr>
        <w:noProof/>
      </w:rPr>
      <w:t>9</w: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D39" w:rsidRPr="00E12BCA" w:rsidRDefault="00205D39" w:rsidP="00AB33B9">
    <w:pPr>
      <w:pStyle w:val="Header"/>
      <w:pBdr>
        <w:bottom w:val="single" w:sz="4" w:space="1" w:color="auto"/>
      </w:pBdr>
      <w:tabs>
        <w:tab w:val="left" w:pos="2465"/>
      </w:tabs>
      <w:rPr>
        <w:noProof/>
      </w:rPr>
    </w:pPr>
    <w:fldSimple w:instr=" STYLEREF  &quot;Heading 1&quot;  \* MERGEFORMAT ">
      <w:r w:rsidR="001C00FE">
        <w:rPr>
          <w:noProof/>
        </w:rPr>
        <w:t>Introduction</w:t>
      </w:r>
    </w:fldSimple>
    <w:r>
      <w:tab/>
    </w:r>
    <w:r>
      <w:tab/>
    </w:r>
    <w:r>
      <w:tab/>
    </w:r>
    <w:r>
      <w:fldChar w:fldCharType="begin"/>
    </w:r>
    <w:r>
      <w:instrText xml:space="preserve"> PAGE  \* Arabic  \* MERGEFORMAT </w:instrText>
    </w:r>
    <w:r>
      <w:fldChar w:fldCharType="separate"/>
    </w:r>
    <w:r w:rsidR="001C00FE">
      <w:rPr>
        <w:noProof/>
      </w:rPr>
      <w:t>2</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D39" w:rsidRDefault="00205D39"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9A06F3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4DC0D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DCA6C6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834B3C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19C09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4890E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20046D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1AEA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BFC8BE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DCCE5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039B070A"/>
    <w:multiLevelType w:val="multilevel"/>
    <w:tmpl w:val="DDC09B2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15"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545844"/>
    <w:multiLevelType w:val="multilevel"/>
    <w:tmpl w:val="01F6B2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21"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23"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 w15:restartNumberingAfterBreak="0">
    <w:nsid w:val="304B6612"/>
    <w:multiLevelType w:val="hybridMultilevel"/>
    <w:tmpl w:val="EC4237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4ECE700B"/>
    <w:multiLevelType w:val="hybridMultilevel"/>
    <w:tmpl w:val="597C4916"/>
    <w:styleLink w:val="ImportedStyle10"/>
    <w:lvl w:ilvl="0" w:tplc="3980542A">
      <w:start w:val="1"/>
      <w:numFmt w:val="decimal"/>
      <w:lvlText w:val="%1."/>
      <w:lvlJc w:val="left"/>
      <w:pPr>
        <w:ind w:left="567" w:hanging="567"/>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68FCECAA">
      <w:start w:val="1"/>
      <w:numFmt w:val="lowerLetter"/>
      <w:lvlText w:val="%2."/>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E8BC1B70">
      <w:start w:val="1"/>
      <w:numFmt w:val="lowerRoman"/>
      <w:lvlText w:val="%3."/>
      <w:lvlJc w:val="left"/>
      <w:pPr>
        <w:ind w:left="216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EB6E5F52">
      <w:start w:val="1"/>
      <w:numFmt w:val="decimal"/>
      <w:lvlText w:val="%4."/>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23967788">
      <w:start w:val="1"/>
      <w:numFmt w:val="lowerLetter"/>
      <w:lvlText w:val="%5."/>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42CE698C">
      <w:start w:val="1"/>
      <w:numFmt w:val="lowerRoman"/>
      <w:lvlText w:val="%6."/>
      <w:lvlJc w:val="left"/>
      <w:pPr>
        <w:ind w:left="432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BEE4B63A">
      <w:start w:val="1"/>
      <w:numFmt w:val="decimal"/>
      <w:lvlText w:val="%7."/>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50CE5968">
      <w:start w:val="1"/>
      <w:numFmt w:val="lowerLetter"/>
      <w:lvlText w:val="%8."/>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FEE9FC8">
      <w:start w:val="1"/>
      <w:numFmt w:val="lowerRoman"/>
      <w:lvlText w:val="%9."/>
      <w:lvlJc w:val="left"/>
      <w:pPr>
        <w:ind w:left="648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4" w15:restartNumberingAfterBreak="0">
    <w:nsid w:val="56EE3D3C"/>
    <w:multiLevelType w:val="hybridMultilevel"/>
    <w:tmpl w:val="597C4916"/>
    <w:numStyleLink w:val="ImportedStyle10"/>
  </w:abstractNum>
  <w:abstractNum w:abstractNumId="35"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2FF1E8F"/>
    <w:multiLevelType w:val="multilevel"/>
    <w:tmpl w:val="DAEE909E"/>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7" w15:restartNumberingAfterBreak="0">
    <w:nsid w:val="63B305CC"/>
    <w:multiLevelType w:val="hybridMultilevel"/>
    <w:tmpl w:val="B5AAEE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3BE28FA"/>
    <w:multiLevelType w:val="multilevel"/>
    <w:tmpl w:val="034AA1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41"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3"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4"/>
  </w:num>
  <w:num w:numId="2">
    <w:abstractNumId w:val="15"/>
  </w:num>
  <w:num w:numId="3">
    <w:abstractNumId w:val="26"/>
  </w:num>
  <w:num w:numId="4">
    <w:abstractNumId w:val="12"/>
  </w:num>
  <w:num w:numId="5">
    <w:abstractNumId w:val="10"/>
  </w:num>
  <w:num w:numId="6">
    <w:abstractNumId w:val="25"/>
  </w:num>
  <w:num w:numId="7">
    <w:abstractNumId w:val="25"/>
  </w:num>
  <w:num w:numId="8">
    <w:abstractNumId w:val="13"/>
  </w:num>
  <w:num w:numId="9">
    <w:abstractNumId w:val="20"/>
  </w:num>
  <w:num w:numId="10">
    <w:abstractNumId w:val="24"/>
  </w:num>
  <w:num w:numId="11">
    <w:abstractNumId w:val="22"/>
  </w:num>
  <w:num w:numId="12">
    <w:abstractNumId w:val="41"/>
  </w:num>
  <w:num w:numId="13">
    <w:abstractNumId w:val="29"/>
  </w:num>
  <w:num w:numId="14">
    <w:abstractNumId w:val="27"/>
  </w:num>
  <w:num w:numId="15">
    <w:abstractNumId w:val="21"/>
  </w:num>
  <w:num w:numId="16">
    <w:abstractNumId w:val="23"/>
  </w:num>
  <w:num w:numId="17">
    <w:abstractNumId w:val="17"/>
  </w:num>
  <w:num w:numId="18">
    <w:abstractNumId w:val="40"/>
  </w:num>
  <w:num w:numId="19">
    <w:abstractNumId w:val="14"/>
  </w:num>
  <w:num w:numId="20">
    <w:abstractNumId w:val="42"/>
  </w:num>
  <w:num w:numId="21">
    <w:abstractNumId w:val="32"/>
  </w:num>
  <w:num w:numId="22">
    <w:abstractNumId w:val="43"/>
  </w:num>
  <w:num w:numId="23">
    <w:abstractNumId w:val="35"/>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9"/>
  </w:num>
  <w:num w:numId="26">
    <w:abstractNumId w:val="31"/>
  </w:num>
  <w:num w:numId="27">
    <w:abstractNumId w:val="16"/>
  </w:num>
  <w:num w:numId="28">
    <w:abstractNumId w:val="18"/>
  </w:num>
  <w:num w:numId="29">
    <w:abstractNumId w:val="30"/>
  </w:num>
  <w:num w:numId="30">
    <w:abstractNumId w:val="38"/>
  </w:num>
  <w:num w:numId="31">
    <w:abstractNumId w:val="28"/>
  </w:num>
  <w:num w:numId="32">
    <w:abstractNumId w:val="37"/>
  </w:num>
  <w:num w:numId="33">
    <w:abstractNumId w:val="19"/>
  </w:num>
  <w:num w:numId="34">
    <w:abstractNumId w:val="11"/>
  </w:num>
  <w:num w:numId="35">
    <w:abstractNumId w:val="36"/>
  </w:num>
  <w:num w:numId="36">
    <w:abstractNumId w:val="33"/>
  </w:num>
  <w:num w:numId="37">
    <w:abstractNumId w:val="34"/>
  </w:num>
  <w:num w:numId="38">
    <w:abstractNumId w:val="0"/>
  </w:num>
  <w:num w:numId="39">
    <w:abstractNumId w:val="1"/>
  </w:num>
  <w:num w:numId="40">
    <w:abstractNumId w:val="2"/>
  </w:num>
  <w:num w:numId="41">
    <w:abstractNumId w:val="3"/>
  </w:num>
  <w:num w:numId="42">
    <w:abstractNumId w:val="4"/>
  </w:num>
  <w:num w:numId="43">
    <w:abstractNumId w:val="5"/>
  </w:num>
  <w:num w:numId="44">
    <w:abstractNumId w:val="6"/>
  </w:num>
  <w:num w:numId="45">
    <w:abstractNumId w:val="7"/>
  </w:num>
  <w:num w:numId="46">
    <w:abstractNumId w:val="8"/>
  </w:num>
  <w:num w:numId="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3EF"/>
    <w:rsid w:val="000004E7"/>
    <w:rsid w:val="0000081C"/>
    <w:rsid w:val="00000A6E"/>
    <w:rsid w:val="00000E11"/>
    <w:rsid w:val="00001251"/>
    <w:rsid w:val="00001C48"/>
    <w:rsid w:val="00001D71"/>
    <w:rsid w:val="00002488"/>
    <w:rsid w:val="0000248E"/>
    <w:rsid w:val="00002F0B"/>
    <w:rsid w:val="000031F8"/>
    <w:rsid w:val="00003594"/>
    <w:rsid w:val="00003C55"/>
    <w:rsid w:val="00003ED0"/>
    <w:rsid w:val="000040C7"/>
    <w:rsid w:val="0000438D"/>
    <w:rsid w:val="00004972"/>
    <w:rsid w:val="00004B56"/>
    <w:rsid w:val="0000506D"/>
    <w:rsid w:val="000051BE"/>
    <w:rsid w:val="0000521C"/>
    <w:rsid w:val="000052F5"/>
    <w:rsid w:val="000061B6"/>
    <w:rsid w:val="000061DC"/>
    <w:rsid w:val="0000663B"/>
    <w:rsid w:val="000067ED"/>
    <w:rsid w:val="00006C50"/>
    <w:rsid w:val="00007529"/>
    <w:rsid w:val="00007A57"/>
    <w:rsid w:val="00007BF8"/>
    <w:rsid w:val="00007D29"/>
    <w:rsid w:val="0001087A"/>
    <w:rsid w:val="000109DF"/>
    <w:rsid w:val="00010A0C"/>
    <w:rsid w:val="00010AEA"/>
    <w:rsid w:val="00010EB3"/>
    <w:rsid w:val="00010EE9"/>
    <w:rsid w:val="0001115C"/>
    <w:rsid w:val="000111B1"/>
    <w:rsid w:val="00011FD7"/>
    <w:rsid w:val="0001297C"/>
    <w:rsid w:val="00012B08"/>
    <w:rsid w:val="00012EFF"/>
    <w:rsid w:val="00013A62"/>
    <w:rsid w:val="00014326"/>
    <w:rsid w:val="00014581"/>
    <w:rsid w:val="00014CA3"/>
    <w:rsid w:val="00014CA9"/>
    <w:rsid w:val="000151D8"/>
    <w:rsid w:val="00015322"/>
    <w:rsid w:val="00015AA6"/>
    <w:rsid w:val="00015AF7"/>
    <w:rsid w:val="00015DBF"/>
    <w:rsid w:val="00016286"/>
    <w:rsid w:val="000166B7"/>
    <w:rsid w:val="000166E6"/>
    <w:rsid w:val="000170A9"/>
    <w:rsid w:val="000170DD"/>
    <w:rsid w:val="000171D1"/>
    <w:rsid w:val="000172F2"/>
    <w:rsid w:val="00017FB8"/>
    <w:rsid w:val="00020191"/>
    <w:rsid w:val="000204A5"/>
    <w:rsid w:val="00020CF8"/>
    <w:rsid w:val="00020CFE"/>
    <w:rsid w:val="000213B6"/>
    <w:rsid w:val="000215A5"/>
    <w:rsid w:val="0002171A"/>
    <w:rsid w:val="00021829"/>
    <w:rsid w:val="00021B71"/>
    <w:rsid w:val="00021CBA"/>
    <w:rsid w:val="00022010"/>
    <w:rsid w:val="000229D7"/>
    <w:rsid w:val="00022BE3"/>
    <w:rsid w:val="00022CC8"/>
    <w:rsid w:val="0002304F"/>
    <w:rsid w:val="000238AB"/>
    <w:rsid w:val="00023C9B"/>
    <w:rsid w:val="00023CF9"/>
    <w:rsid w:val="00023E8B"/>
    <w:rsid w:val="00023F32"/>
    <w:rsid w:val="00024AA8"/>
    <w:rsid w:val="000254A0"/>
    <w:rsid w:val="00025CA5"/>
    <w:rsid w:val="00026968"/>
    <w:rsid w:val="00026A5A"/>
    <w:rsid w:val="00026C20"/>
    <w:rsid w:val="00026C9A"/>
    <w:rsid w:val="00026FB8"/>
    <w:rsid w:val="00027684"/>
    <w:rsid w:val="0002775F"/>
    <w:rsid w:val="00027D0F"/>
    <w:rsid w:val="00030299"/>
    <w:rsid w:val="00030BE3"/>
    <w:rsid w:val="00030EEA"/>
    <w:rsid w:val="0003147C"/>
    <w:rsid w:val="00031DB7"/>
    <w:rsid w:val="00031DC9"/>
    <w:rsid w:val="0003282D"/>
    <w:rsid w:val="00032B83"/>
    <w:rsid w:val="0003360D"/>
    <w:rsid w:val="000338D5"/>
    <w:rsid w:val="00033AF7"/>
    <w:rsid w:val="00033CBF"/>
    <w:rsid w:val="000340E7"/>
    <w:rsid w:val="000348ED"/>
    <w:rsid w:val="000351AF"/>
    <w:rsid w:val="000351EC"/>
    <w:rsid w:val="0003560A"/>
    <w:rsid w:val="00035E25"/>
    <w:rsid w:val="000360BD"/>
    <w:rsid w:val="00036121"/>
    <w:rsid w:val="00036145"/>
    <w:rsid w:val="0003653A"/>
    <w:rsid w:val="00036B95"/>
    <w:rsid w:val="00036BE3"/>
    <w:rsid w:val="00036C96"/>
    <w:rsid w:val="00037647"/>
    <w:rsid w:val="000378CE"/>
    <w:rsid w:val="000402CF"/>
    <w:rsid w:val="000413F4"/>
    <w:rsid w:val="00041551"/>
    <w:rsid w:val="000417B6"/>
    <w:rsid w:val="00041B54"/>
    <w:rsid w:val="00041E47"/>
    <w:rsid w:val="000421DC"/>
    <w:rsid w:val="00042429"/>
    <w:rsid w:val="000425C2"/>
    <w:rsid w:val="00042823"/>
    <w:rsid w:val="000433E9"/>
    <w:rsid w:val="00043459"/>
    <w:rsid w:val="00043501"/>
    <w:rsid w:val="00043A7A"/>
    <w:rsid w:val="00043AC9"/>
    <w:rsid w:val="00043BFC"/>
    <w:rsid w:val="00043D79"/>
    <w:rsid w:val="00043FF8"/>
    <w:rsid w:val="00044252"/>
    <w:rsid w:val="000445CB"/>
    <w:rsid w:val="00044829"/>
    <w:rsid w:val="000452EE"/>
    <w:rsid w:val="00045533"/>
    <w:rsid w:val="0004637F"/>
    <w:rsid w:val="0004653C"/>
    <w:rsid w:val="0004664F"/>
    <w:rsid w:val="00046725"/>
    <w:rsid w:val="00046793"/>
    <w:rsid w:val="00046955"/>
    <w:rsid w:val="00046F74"/>
    <w:rsid w:val="0004726D"/>
    <w:rsid w:val="00047342"/>
    <w:rsid w:val="00047579"/>
    <w:rsid w:val="00047859"/>
    <w:rsid w:val="000478E3"/>
    <w:rsid w:val="00047A61"/>
    <w:rsid w:val="00047C34"/>
    <w:rsid w:val="00050384"/>
    <w:rsid w:val="000506C7"/>
    <w:rsid w:val="00050EE2"/>
    <w:rsid w:val="00051468"/>
    <w:rsid w:val="00052167"/>
    <w:rsid w:val="00052188"/>
    <w:rsid w:val="00052F6B"/>
    <w:rsid w:val="00053951"/>
    <w:rsid w:val="00053E09"/>
    <w:rsid w:val="00054185"/>
    <w:rsid w:val="00054375"/>
    <w:rsid w:val="00054872"/>
    <w:rsid w:val="00054ABD"/>
    <w:rsid w:val="0005509B"/>
    <w:rsid w:val="000550CF"/>
    <w:rsid w:val="0005588D"/>
    <w:rsid w:val="0005684D"/>
    <w:rsid w:val="0005716F"/>
    <w:rsid w:val="000571BC"/>
    <w:rsid w:val="000572E2"/>
    <w:rsid w:val="000574A7"/>
    <w:rsid w:val="00057BE6"/>
    <w:rsid w:val="0006018B"/>
    <w:rsid w:val="00060B75"/>
    <w:rsid w:val="00060C05"/>
    <w:rsid w:val="00060C95"/>
    <w:rsid w:val="00061463"/>
    <w:rsid w:val="0006152F"/>
    <w:rsid w:val="0006163D"/>
    <w:rsid w:val="000616F7"/>
    <w:rsid w:val="00061C9C"/>
    <w:rsid w:val="00062086"/>
    <w:rsid w:val="0006240F"/>
    <w:rsid w:val="000626E1"/>
    <w:rsid w:val="000628C8"/>
    <w:rsid w:val="00062A58"/>
    <w:rsid w:val="00062ADB"/>
    <w:rsid w:val="00062CE1"/>
    <w:rsid w:val="00062EE0"/>
    <w:rsid w:val="00064142"/>
    <w:rsid w:val="000642B1"/>
    <w:rsid w:val="00064BCF"/>
    <w:rsid w:val="00064C64"/>
    <w:rsid w:val="00064CB6"/>
    <w:rsid w:val="00064DD6"/>
    <w:rsid w:val="00065A46"/>
    <w:rsid w:val="00065B26"/>
    <w:rsid w:val="00065FC7"/>
    <w:rsid w:val="0006606A"/>
    <w:rsid w:val="000662BE"/>
    <w:rsid w:val="000664AD"/>
    <w:rsid w:val="000666C5"/>
    <w:rsid w:val="00066872"/>
    <w:rsid w:val="00066A0B"/>
    <w:rsid w:val="00066AAD"/>
    <w:rsid w:val="00067E62"/>
    <w:rsid w:val="00070660"/>
    <w:rsid w:val="00070AF2"/>
    <w:rsid w:val="000713B3"/>
    <w:rsid w:val="00071740"/>
    <w:rsid w:val="00071BB3"/>
    <w:rsid w:val="00071E81"/>
    <w:rsid w:val="000727E9"/>
    <w:rsid w:val="000731AE"/>
    <w:rsid w:val="00073622"/>
    <w:rsid w:val="000744AB"/>
    <w:rsid w:val="0007451E"/>
    <w:rsid w:val="00074777"/>
    <w:rsid w:val="00075047"/>
    <w:rsid w:val="00075369"/>
    <w:rsid w:val="000758BD"/>
    <w:rsid w:val="000761C5"/>
    <w:rsid w:val="00076417"/>
    <w:rsid w:val="00076B54"/>
    <w:rsid w:val="00076D0A"/>
    <w:rsid w:val="000771D4"/>
    <w:rsid w:val="0007793C"/>
    <w:rsid w:val="00077D81"/>
    <w:rsid w:val="0008018E"/>
    <w:rsid w:val="000806C7"/>
    <w:rsid w:val="00081014"/>
    <w:rsid w:val="00081034"/>
    <w:rsid w:val="000819D9"/>
    <w:rsid w:val="0008224F"/>
    <w:rsid w:val="00082C1B"/>
    <w:rsid w:val="00083193"/>
    <w:rsid w:val="000833E6"/>
    <w:rsid w:val="000835B5"/>
    <w:rsid w:val="00083FC4"/>
    <w:rsid w:val="00084049"/>
    <w:rsid w:val="0008445D"/>
    <w:rsid w:val="00084B50"/>
    <w:rsid w:val="00084E40"/>
    <w:rsid w:val="0008516E"/>
    <w:rsid w:val="0008519E"/>
    <w:rsid w:val="0008529D"/>
    <w:rsid w:val="00085651"/>
    <w:rsid w:val="000856DD"/>
    <w:rsid w:val="00085A86"/>
    <w:rsid w:val="00085AFB"/>
    <w:rsid w:val="00085C81"/>
    <w:rsid w:val="00086B64"/>
    <w:rsid w:val="00087179"/>
    <w:rsid w:val="00087970"/>
    <w:rsid w:val="00087C20"/>
    <w:rsid w:val="0009052A"/>
    <w:rsid w:val="00090B0B"/>
    <w:rsid w:val="00091433"/>
    <w:rsid w:val="000918D4"/>
    <w:rsid w:val="00091AE4"/>
    <w:rsid w:val="00092353"/>
    <w:rsid w:val="00092B75"/>
    <w:rsid w:val="00092CF6"/>
    <w:rsid w:val="000931E2"/>
    <w:rsid w:val="00093EF4"/>
    <w:rsid w:val="000942CB"/>
    <w:rsid w:val="000945CB"/>
    <w:rsid w:val="000948D5"/>
    <w:rsid w:val="00094B3A"/>
    <w:rsid w:val="00094E90"/>
    <w:rsid w:val="00095D6E"/>
    <w:rsid w:val="00095F43"/>
    <w:rsid w:val="000962B5"/>
    <w:rsid w:val="00096461"/>
    <w:rsid w:val="00096C1F"/>
    <w:rsid w:val="000970B9"/>
    <w:rsid w:val="000973D6"/>
    <w:rsid w:val="000A0701"/>
    <w:rsid w:val="000A12BF"/>
    <w:rsid w:val="000A1518"/>
    <w:rsid w:val="000A162A"/>
    <w:rsid w:val="000A20F5"/>
    <w:rsid w:val="000A2103"/>
    <w:rsid w:val="000A2598"/>
    <w:rsid w:val="000A2696"/>
    <w:rsid w:val="000A3082"/>
    <w:rsid w:val="000A314B"/>
    <w:rsid w:val="000A36CB"/>
    <w:rsid w:val="000A391B"/>
    <w:rsid w:val="000A3B60"/>
    <w:rsid w:val="000A3EE0"/>
    <w:rsid w:val="000A3F0C"/>
    <w:rsid w:val="000A440E"/>
    <w:rsid w:val="000A468B"/>
    <w:rsid w:val="000A46C3"/>
    <w:rsid w:val="000A4F02"/>
    <w:rsid w:val="000A56FB"/>
    <w:rsid w:val="000A5763"/>
    <w:rsid w:val="000A5D00"/>
    <w:rsid w:val="000A60A7"/>
    <w:rsid w:val="000A60EF"/>
    <w:rsid w:val="000A6FEC"/>
    <w:rsid w:val="000A71A9"/>
    <w:rsid w:val="000A73CC"/>
    <w:rsid w:val="000A7D5D"/>
    <w:rsid w:val="000B0BEF"/>
    <w:rsid w:val="000B0EBD"/>
    <w:rsid w:val="000B19D3"/>
    <w:rsid w:val="000B2195"/>
    <w:rsid w:val="000B2C4E"/>
    <w:rsid w:val="000B2E6E"/>
    <w:rsid w:val="000B2FB7"/>
    <w:rsid w:val="000B3040"/>
    <w:rsid w:val="000B312C"/>
    <w:rsid w:val="000B3176"/>
    <w:rsid w:val="000B3922"/>
    <w:rsid w:val="000B3BDC"/>
    <w:rsid w:val="000B3C24"/>
    <w:rsid w:val="000B42E8"/>
    <w:rsid w:val="000B464A"/>
    <w:rsid w:val="000B48D4"/>
    <w:rsid w:val="000B48E5"/>
    <w:rsid w:val="000B4C45"/>
    <w:rsid w:val="000B4FE3"/>
    <w:rsid w:val="000B5519"/>
    <w:rsid w:val="000B56FC"/>
    <w:rsid w:val="000B6299"/>
    <w:rsid w:val="000B6387"/>
    <w:rsid w:val="000B63FC"/>
    <w:rsid w:val="000B66DB"/>
    <w:rsid w:val="000B6738"/>
    <w:rsid w:val="000B6856"/>
    <w:rsid w:val="000B6AFF"/>
    <w:rsid w:val="000B6F3F"/>
    <w:rsid w:val="000B7061"/>
    <w:rsid w:val="000B7264"/>
    <w:rsid w:val="000B79CE"/>
    <w:rsid w:val="000B7A2C"/>
    <w:rsid w:val="000B7EB2"/>
    <w:rsid w:val="000C0335"/>
    <w:rsid w:val="000C0422"/>
    <w:rsid w:val="000C0B8F"/>
    <w:rsid w:val="000C0D74"/>
    <w:rsid w:val="000C11A2"/>
    <w:rsid w:val="000C148C"/>
    <w:rsid w:val="000C14ED"/>
    <w:rsid w:val="000C219D"/>
    <w:rsid w:val="000C2266"/>
    <w:rsid w:val="000C292B"/>
    <w:rsid w:val="000C2DB7"/>
    <w:rsid w:val="000C3043"/>
    <w:rsid w:val="000C367D"/>
    <w:rsid w:val="000C3B84"/>
    <w:rsid w:val="000C3FB6"/>
    <w:rsid w:val="000C42F6"/>
    <w:rsid w:val="000C476A"/>
    <w:rsid w:val="000C5208"/>
    <w:rsid w:val="000C59E4"/>
    <w:rsid w:val="000C5D79"/>
    <w:rsid w:val="000C61AF"/>
    <w:rsid w:val="000C6AEB"/>
    <w:rsid w:val="000C7262"/>
    <w:rsid w:val="000C7F53"/>
    <w:rsid w:val="000D01B0"/>
    <w:rsid w:val="000D0914"/>
    <w:rsid w:val="000D1971"/>
    <w:rsid w:val="000D223B"/>
    <w:rsid w:val="000D2A17"/>
    <w:rsid w:val="000D32C5"/>
    <w:rsid w:val="000D36F2"/>
    <w:rsid w:val="000D389A"/>
    <w:rsid w:val="000D394B"/>
    <w:rsid w:val="000D39AD"/>
    <w:rsid w:val="000D3BD0"/>
    <w:rsid w:val="000D3DA6"/>
    <w:rsid w:val="000D48DC"/>
    <w:rsid w:val="000D59C8"/>
    <w:rsid w:val="000D59E9"/>
    <w:rsid w:val="000D6E06"/>
    <w:rsid w:val="000D7133"/>
    <w:rsid w:val="000D73D6"/>
    <w:rsid w:val="000D7412"/>
    <w:rsid w:val="000D7519"/>
    <w:rsid w:val="000D7977"/>
    <w:rsid w:val="000D7B66"/>
    <w:rsid w:val="000E02F7"/>
    <w:rsid w:val="000E0342"/>
    <w:rsid w:val="000E0E5F"/>
    <w:rsid w:val="000E1531"/>
    <w:rsid w:val="000E154D"/>
    <w:rsid w:val="000E198E"/>
    <w:rsid w:val="000E1A54"/>
    <w:rsid w:val="000E1B87"/>
    <w:rsid w:val="000E21C4"/>
    <w:rsid w:val="000E22AF"/>
    <w:rsid w:val="000E2573"/>
    <w:rsid w:val="000E280D"/>
    <w:rsid w:val="000E2D8B"/>
    <w:rsid w:val="000E45A4"/>
    <w:rsid w:val="000E473B"/>
    <w:rsid w:val="000E5084"/>
    <w:rsid w:val="000E59DD"/>
    <w:rsid w:val="000E5C54"/>
    <w:rsid w:val="000E5C71"/>
    <w:rsid w:val="000E6261"/>
    <w:rsid w:val="000E627A"/>
    <w:rsid w:val="000E6DB4"/>
    <w:rsid w:val="000E712B"/>
    <w:rsid w:val="000E7538"/>
    <w:rsid w:val="000E7768"/>
    <w:rsid w:val="000E7983"/>
    <w:rsid w:val="000E7FED"/>
    <w:rsid w:val="000F016C"/>
    <w:rsid w:val="000F07E1"/>
    <w:rsid w:val="000F09E5"/>
    <w:rsid w:val="000F0C4D"/>
    <w:rsid w:val="000F0E45"/>
    <w:rsid w:val="000F12FC"/>
    <w:rsid w:val="000F132B"/>
    <w:rsid w:val="000F1ADB"/>
    <w:rsid w:val="000F1E10"/>
    <w:rsid w:val="000F2647"/>
    <w:rsid w:val="000F2E89"/>
    <w:rsid w:val="000F2EB6"/>
    <w:rsid w:val="000F31F9"/>
    <w:rsid w:val="000F366F"/>
    <w:rsid w:val="000F36F6"/>
    <w:rsid w:val="000F398A"/>
    <w:rsid w:val="000F39EA"/>
    <w:rsid w:val="000F3B29"/>
    <w:rsid w:val="000F3F88"/>
    <w:rsid w:val="000F41FC"/>
    <w:rsid w:val="000F476C"/>
    <w:rsid w:val="000F47C1"/>
    <w:rsid w:val="000F47DF"/>
    <w:rsid w:val="000F4A36"/>
    <w:rsid w:val="000F4A52"/>
    <w:rsid w:val="000F4C1B"/>
    <w:rsid w:val="000F4C6D"/>
    <w:rsid w:val="000F4CCF"/>
    <w:rsid w:val="000F4DF8"/>
    <w:rsid w:val="000F506C"/>
    <w:rsid w:val="000F5B4A"/>
    <w:rsid w:val="000F5B6C"/>
    <w:rsid w:val="000F5FC9"/>
    <w:rsid w:val="000F63A3"/>
    <w:rsid w:val="000F6877"/>
    <w:rsid w:val="000F688C"/>
    <w:rsid w:val="000F6D3F"/>
    <w:rsid w:val="000F7531"/>
    <w:rsid w:val="000F7CD5"/>
    <w:rsid w:val="000F7D25"/>
    <w:rsid w:val="000F7DD6"/>
    <w:rsid w:val="001002E0"/>
    <w:rsid w:val="001004EC"/>
    <w:rsid w:val="0010054A"/>
    <w:rsid w:val="00100B37"/>
    <w:rsid w:val="00100BE1"/>
    <w:rsid w:val="00100EB5"/>
    <w:rsid w:val="00100F9D"/>
    <w:rsid w:val="00101235"/>
    <w:rsid w:val="0010140D"/>
    <w:rsid w:val="001017FC"/>
    <w:rsid w:val="00101B68"/>
    <w:rsid w:val="00101C09"/>
    <w:rsid w:val="0010210C"/>
    <w:rsid w:val="0010227C"/>
    <w:rsid w:val="00102435"/>
    <w:rsid w:val="001026FC"/>
    <w:rsid w:val="00102821"/>
    <w:rsid w:val="001036C7"/>
    <w:rsid w:val="0010406E"/>
    <w:rsid w:val="001040BB"/>
    <w:rsid w:val="00104250"/>
    <w:rsid w:val="0010475E"/>
    <w:rsid w:val="001047DF"/>
    <w:rsid w:val="00104DFD"/>
    <w:rsid w:val="00104F6E"/>
    <w:rsid w:val="00104FBF"/>
    <w:rsid w:val="001057FF"/>
    <w:rsid w:val="00105B04"/>
    <w:rsid w:val="00105E34"/>
    <w:rsid w:val="00106004"/>
    <w:rsid w:val="001063FC"/>
    <w:rsid w:val="00106491"/>
    <w:rsid w:val="001068B8"/>
    <w:rsid w:val="00106A3A"/>
    <w:rsid w:val="00107090"/>
    <w:rsid w:val="001071F0"/>
    <w:rsid w:val="00107866"/>
    <w:rsid w:val="00107A79"/>
    <w:rsid w:val="00107BC8"/>
    <w:rsid w:val="00110240"/>
    <w:rsid w:val="00110ABA"/>
    <w:rsid w:val="00110B36"/>
    <w:rsid w:val="00110CD9"/>
    <w:rsid w:val="00110DD8"/>
    <w:rsid w:val="0011107C"/>
    <w:rsid w:val="00111375"/>
    <w:rsid w:val="00111AEB"/>
    <w:rsid w:val="00112586"/>
    <w:rsid w:val="00112B28"/>
    <w:rsid w:val="00112B94"/>
    <w:rsid w:val="00112EF3"/>
    <w:rsid w:val="00113116"/>
    <w:rsid w:val="00113D8D"/>
    <w:rsid w:val="00113E0F"/>
    <w:rsid w:val="00114259"/>
    <w:rsid w:val="0011472A"/>
    <w:rsid w:val="00114FD6"/>
    <w:rsid w:val="001151B8"/>
    <w:rsid w:val="001157B3"/>
    <w:rsid w:val="00115A28"/>
    <w:rsid w:val="00115F2E"/>
    <w:rsid w:val="00116243"/>
    <w:rsid w:val="00116875"/>
    <w:rsid w:val="00116DF9"/>
    <w:rsid w:val="00116FD1"/>
    <w:rsid w:val="001173C2"/>
    <w:rsid w:val="001177E5"/>
    <w:rsid w:val="001179BC"/>
    <w:rsid w:val="00117DDF"/>
    <w:rsid w:val="00117F4B"/>
    <w:rsid w:val="0012007A"/>
    <w:rsid w:val="001206AE"/>
    <w:rsid w:val="001207CD"/>
    <w:rsid w:val="001208D6"/>
    <w:rsid w:val="00120C46"/>
    <w:rsid w:val="00120C48"/>
    <w:rsid w:val="00120E46"/>
    <w:rsid w:val="00120E64"/>
    <w:rsid w:val="00121943"/>
    <w:rsid w:val="00121D49"/>
    <w:rsid w:val="00121E6B"/>
    <w:rsid w:val="00122653"/>
    <w:rsid w:val="00122B71"/>
    <w:rsid w:val="00122CBC"/>
    <w:rsid w:val="00122E18"/>
    <w:rsid w:val="00122F07"/>
    <w:rsid w:val="00123111"/>
    <w:rsid w:val="0012317C"/>
    <w:rsid w:val="0012330B"/>
    <w:rsid w:val="00123313"/>
    <w:rsid w:val="001234A0"/>
    <w:rsid w:val="00123884"/>
    <w:rsid w:val="00123FA4"/>
    <w:rsid w:val="00124805"/>
    <w:rsid w:val="00125244"/>
    <w:rsid w:val="0012542D"/>
    <w:rsid w:val="00125DCE"/>
    <w:rsid w:val="001260E8"/>
    <w:rsid w:val="001260F5"/>
    <w:rsid w:val="001264DC"/>
    <w:rsid w:val="001266C2"/>
    <w:rsid w:val="0012686A"/>
    <w:rsid w:val="00126C41"/>
    <w:rsid w:val="00126CF2"/>
    <w:rsid w:val="00127219"/>
    <w:rsid w:val="001276A0"/>
    <w:rsid w:val="00127B18"/>
    <w:rsid w:val="00127C9F"/>
    <w:rsid w:val="001302E7"/>
    <w:rsid w:val="00130429"/>
    <w:rsid w:val="00130579"/>
    <w:rsid w:val="00130581"/>
    <w:rsid w:val="00130793"/>
    <w:rsid w:val="00130F49"/>
    <w:rsid w:val="00130FAF"/>
    <w:rsid w:val="0013119F"/>
    <w:rsid w:val="00131940"/>
    <w:rsid w:val="00131C0D"/>
    <w:rsid w:val="00131D80"/>
    <w:rsid w:val="00131F39"/>
    <w:rsid w:val="00132451"/>
    <w:rsid w:val="00132B8D"/>
    <w:rsid w:val="00132BBA"/>
    <w:rsid w:val="00133018"/>
    <w:rsid w:val="001332A8"/>
    <w:rsid w:val="0013469E"/>
    <w:rsid w:val="00134864"/>
    <w:rsid w:val="00134B99"/>
    <w:rsid w:val="00134C7D"/>
    <w:rsid w:val="00134DC8"/>
    <w:rsid w:val="00134F8A"/>
    <w:rsid w:val="0013506E"/>
    <w:rsid w:val="001351EA"/>
    <w:rsid w:val="001353B8"/>
    <w:rsid w:val="0013567F"/>
    <w:rsid w:val="00135719"/>
    <w:rsid w:val="0013572D"/>
    <w:rsid w:val="001358BF"/>
    <w:rsid w:val="0013602F"/>
    <w:rsid w:val="00136116"/>
    <w:rsid w:val="00136778"/>
    <w:rsid w:val="00136A5F"/>
    <w:rsid w:val="00136AC1"/>
    <w:rsid w:val="00136E80"/>
    <w:rsid w:val="00136EB1"/>
    <w:rsid w:val="00136F18"/>
    <w:rsid w:val="00137464"/>
    <w:rsid w:val="00137B0F"/>
    <w:rsid w:val="00137F90"/>
    <w:rsid w:val="00137F9E"/>
    <w:rsid w:val="001401AB"/>
    <w:rsid w:val="00140368"/>
    <w:rsid w:val="00140659"/>
    <w:rsid w:val="001406B3"/>
    <w:rsid w:val="00140896"/>
    <w:rsid w:val="001419B5"/>
    <w:rsid w:val="00141DA9"/>
    <w:rsid w:val="00141F3B"/>
    <w:rsid w:val="00142149"/>
    <w:rsid w:val="00142440"/>
    <w:rsid w:val="00142697"/>
    <w:rsid w:val="0014277A"/>
    <w:rsid w:val="00142853"/>
    <w:rsid w:val="00142CA6"/>
    <w:rsid w:val="001438A7"/>
    <w:rsid w:val="00143982"/>
    <w:rsid w:val="00144538"/>
    <w:rsid w:val="00144B48"/>
    <w:rsid w:val="00145D44"/>
    <w:rsid w:val="00147F99"/>
    <w:rsid w:val="001500A6"/>
    <w:rsid w:val="00150313"/>
    <w:rsid w:val="0015037A"/>
    <w:rsid w:val="001505D6"/>
    <w:rsid w:val="00150D66"/>
    <w:rsid w:val="00150D8C"/>
    <w:rsid w:val="00150FBC"/>
    <w:rsid w:val="00151000"/>
    <w:rsid w:val="0015151A"/>
    <w:rsid w:val="00151BAC"/>
    <w:rsid w:val="0015293A"/>
    <w:rsid w:val="0015298D"/>
    <w:rsid w:val="00152B1E"/>
    <w:rsid w:val="00152E77"/>
    <w:rsid w:val="00152F50"/>
    <w:rsid w:val="00153451"/>
    <w:rsid w:val="0015485B"/>
    <w:rsid w:val="00154BE5"/>
    <w:rsid w:val="00154FE1"/>
    <w:rsid w:val="00155115"/>
    <w:rsid w:val="001557DD"/>
    <w:rsid w:val="00155F6B"/>
    <w:rsid w:val="00156118"/>
    <w:rsid w:val="00156938"/>
    <w:rsid w:val="00156A6E"/>
    <w:rsid w:val="00156BF8"/>
    <w:rsid w:val="00156EE6"/>
    <w:rsid w:val="00157287"/>
    <w:rsid w:val="0015728C"/>
    <w:rsid w:val="00157937"/>
    <w:rsid w:val="00160870"/>
    <w:rsid w:val="0016099F"/>
    <w:rsid w:val="00160A98"/>
    <w:rsid w:val="00160B84"/>
    <w:rsid w:val="00161150"/>
    <w:rsid w:val="00161A96"/>
    <w:rsid w:val="00161B3B"/>
    <w:rsid w:val="00161B56"/>
    <w:rsid w:val="00161EB5"/>
    <w:rsid w:val="001624E4"/>
    <w:rsid w:val="001632AF"/>
    <w:rsid w:val="00163B13"/>
    <w:rsid w:val="00163D73"/>
    <w:rsid w:val="00163EB3"/>
    <w:rsid w:val="0016432D"/>
    <w:rsid w:val="00164585"/>
    <w:rsid w:val="001650E4"/>
    <w:rsid w:val="00165D48"/>
    <w:rsid w:val="00166391"/>
    <w:rsid w:val="001668D7"/>
    <w:rsid w:val="00166DE3"/>
    <w:rsid w:val="00166F66"/>
    <w:rsid w:val="00167E0C"/>
    <w:rsid w:val="0017033E"/>
    <w:rsid w:val="001704F1"/>
    <w:rsid w:val="001709A5"/>
    <w:rsid w:val="00170DF8"/>
    <w:rsid w:val="00170EB3"/>
    <w:rsid w:val="001713E7"/>
    <w:rsid w:val="0017175C"/>
    <w:rsid w:val="00171A66"/>
    <w:rsid w:val="00171A84"/>
    <w:rsid w:val="00172052"/>
    <w:rsid w:val="0017233A"/>
    <w:rsid w:val="001726B6"/>
    <w:rsid w:val="00172AAB"/>
    <w:rsid w:val="0017311E"/>
    <w:rsid w:val="00173137"/>
    <w:rsid w:val="00173184"/>
    <w:rsid w:val="00173BAE"/>
    <w:rsid w:val="00173FD3"/>
    <w:rsid w:val="0017520F"/>
    <w:rsid w:val="001753BC"/>
    <w:rsid w:val="00175C77"/>
    <w:rsid w:val="00175D81"/>
    <w:rsid w:val="00176671"/>
    <w:rsid w:val="001767C9"/>
    <w:rsid w:val="001768A6"/>
    <w:rsid w:val="00176DA2"/>
    <w:rsid w:val="00176F9A"/>
    <w:rsid w:val="0017725B"/>
    <w:rsid w:val="00177D82"/>
    <w:rsid w:val="001803D5"/>
    <w:rsid w:val="0018060A"/>
    <w:rsid w:val="001809A5"/>
    <w:rsid w:val="00180A3D"/>
    <w:rsid w:val="00180F69"/>
    <w:rsid w:val="0018166B"/>
    <w:rsid w:val="00181C12"/>
    <w:rsid w:val="00182352"/>
    <w:rsid w:val="00182B41"/>
    <w:rsid w:val="00182F88"/>
    <w:rsid w:val="001835A9"/>
    <w:rsid w:val="001835C4"/>
    <w:rsid w:val="00183643"/>
    <w:rsid w:val="00183A14"/>
    <w:rsid w:val="00183CF6"/>
    <w:rsid w:val="00183EB3"/>
    <w:rsid w:val="00183FCD"/>
    <w:rsid w:val="001844BF"/>
    <w:rsid w:val="00184C09"/>
    <w:rsid w:val="0018578D"/>
    <w:rsid w:val="001859A3"/>
    <w:rsid w:val="001861E8"/>
    <w:rsid w:val="001863BD"/>
    <w:rsid w:val="001863F8"/>
    <w:rsid w:val="00190063"/>
    <w:rsid w:val="00190866"/>
    <w:rsid w:val="00190BD6"/>
    <w:rsid w:val="00190FFE"/>
    <w:rsid w:val="00191122"/>
    <w:rsid w:val="00191474"/>
    <w:rsid w:val="001914C5"/>
    <w:rsid w:val="001916EB"/>
    <w:rsid w:val="00191AEB"/>
    <w:rsid w:val="001924E6"/>
    <w:rsid w:val="00192556"/>
    <w:rsid w:val="00192618"/>
    <w:rsid w:val="00192B18"/>
    <w:rsid w:val="00192B3F"/>
    <w:rsid w:val="00192B47"/>
    <w:rsid w:val="00193265"/>
    <w:rsid w:val="00193B62"/>
    <w:rsid w:val="00193D01"/>
    <w:rsid w:val="001948EE"/>
    <w:rsid w:val="00194C8D"/>
    <w:rsid w:val="001954B6"/>
    <w:rsid w:val="001966A8"/>
    <w:rsid w:val="001968FB"/>
    <w:rsid w:val="001969F2"/>
    <w:rsid w:val="00196B5D"/>
    <w:rsid w:val="00196C49"/>
    <w:rsid w:val="00197188"/>
    <w:rsid w:val="001973F3"/>
    <w:rsid w:val="0019774A"/>
    <w:rsid w:val="00197F42"/>
    <w:rsid w:val="001A065E"/>
    <w:rsid w:val="001A072C"/>
    <w:rsid w:val="001A08B1"/>
    <w:rsid w:val="001A1162"/>
    <w:rsid w:val="001A15F8"/>
    <w:rsid w:val="001A233E"/>
    <w:rsid w:val="001A2A9E"/>
    <w:rsid w:val="001A2F81"/>
    <w:rsid w:val="001A37EF"/>
    <w:rsid w:val="001A3E10"/>
    <w:rsid w:val="001A4062"/>
    <w:rsid w:val="001A42DF"/>
    <w:rsid w:val="001A4475"/>
    <w:rsid w:val="001A44D7"/>
    <w:rsid w:val="001A44DE"/>
    <w:rsid w:val="001A4573"/>
    <w:rsid w:val="001A47CB"/>
    <w:rsid w:val="001A4A24"/>
    <w:rsid w:val="001A4D0F"/>
    <w:rsid w:val="001A525B"/>
    <w:rsid w:val="001A5569"/>
    <w:rsid w:val="001A5D64"/>
    <w:rsid w:val="001A6203"/>
    <w:rsid w:val="001A62ED"/>
    <w:rsid w:val="001A641E"/>
    <w:rsid w:val="001A6B25"/>
    <w:rsid w:val="001A6FEA"/>
    <w:rsid w:val="001A76E7"/>
    <w:rsid w:val="001B02F4"/>
    <w:rsid w:val="001B0DF5"/>
    <w:rsid w:val="001B10BC"/>
    <w:rsid w:val="001B121A"/>
    <w:rsid w:val="001B1EAF"/>
    <w:rsid w:val="001B2D9F"/>
    <w:rsid w:val="001B3507"/>
    <w:rsid w:val="001B3980"/>
    <w:rsid w:val="001B3B9D"/>
    <w:rsid w:val="001B4842"/>
    <w:rsid w:val="001B5099"/>
    <w:rsid w:val="001B53D1"/>
    <w:rsid w:val="001B57EF"/>
    <w:rsid w:val="001B5CD9"/>
    <w:rsid w:val="001B5CFB"/>
    <w:rsid w:val="001B5D17"/>
    <w:rsid w:val="001B60DA"/>
    <w:rsid w:val="001B6187"/>
    <w:rsid w:val="001B66A8"/>
    <w:rsid w:val="001B6E31"/>
    <w:rsid w:val="001B7137"/>
    <w:rsid w:val="001B7939"/>
    <w:rsid w:val="001B7B2C"/>
    <w:rsid w:val="001B7E9B"/>
    <w:rsid w:val="001C00FE"/>
    <w:rsid w:val="001C04BF"/>
    <w:rsid w:val="001C05B8"/>
    <w:rsid w:val="001C077F"/>
    <w:rsid w:val="001C1977"/>
    <w:rsid w:val="001C19FD"/>
    <w:rsid w:val="001C2495"/>
    <w:rsid w:val="001C2F66"/>
    <w:rsid w:val="001C328D"/>
    <w:rsid w:val="001C34A7"/>
    <w:rsid w:val="001C36C7"/>
    <w:rsid w:val="001C389C"/>
    <w:rsid w:val="001C4050"/>
    <w:rsid w:val="001C48CB"/>
    <w:rsid w:val="001C50EB"/>
    <w:rsid w:val="001C63B2"/>
    <w:rsid w:val="001C6660"/>
    <w:rsid w:val="001C67E8"/>
    <w:rsid w:val="001C6DF1"/>
    <w:rsid w:val="001C70B5"/>
    <w:rsid w:val="001C7391"/>
    <w:rsid w:val="001C73F2"/>
    <w:rsid w:val="001D002D"/>
    <w:rsid w:val="001D0B6B"/>
    <w:rsid w:val="001D136D"/>
    <w:rsid w:val="001D14C2"/>
    <w:rsid w:val="001D15B1"/>
    <w:rsid w:val="001D17E9"/>
    <w:rsid w:val="001D1C47"/>
    <w:rsid w:val="001D2247"/>
    <w:rsid w:val="001D2254"/>
    <w:rsid w:val="001D2339"/>
    <w:rsid w:val="001D2352"/>
    <w:rsid w:val="001D2FC4"/>
    <w:rsid w:val="001D3075"/>
    <w:rsid w:val="001D3856"/>
    <w:rsid w:val="001D3DA9"/>
    <w:rsid w:val="001D4076"/>
    <w:rsid w:val="001D49B2"/>
    <w:rsid w:val="001D4A79"/>
    <w:rsid w:val="001D4C46"/>
    <w:rsid w:val="001D4DD4"/>
    <w:rsid w:val="001D52D5"/>
    <w:rsid w:val="001D531D"/>
    <w:rsid w:val="001D544D"/>
    <w:rsid w:val="001D5454"/>
    <w:rsid w:val="001D5E4D"/>
    <w:rsid w:val="001D5EED"/>
    <w:rsid w:val="001D66C4"/>
    <w:rsid w:val="001D68D4"/>
    <w:rsid w:val="001D754B"/>
    <w:rsid w:val="001D7584"/>
    <w:rsid w:val="001D7CB7"/>
    <w:rsid w:val="001D7E37"/>
    <w:rsid w:val="001D7EF9"/>
    <w:rsid w:val="001E033A"/>
    <w:rsid w:val="001E0652"/>
    <w:rsid w:val="001E0D79"/>
    <w:rsid w:val="001E1483"/>
    <w:rsid w:val="001E1A12"/>
    <w:rsid w:val="001E1CF4"/>
    <w:rsid w:val="001E2095"/>
    <w:rsid w:val="001E2168"/>
    <w:rsid w:val="001E2202"/>
    <w:rsid w:val="001E27C7"/>
    <w:rsid w:val="001E2B25"/>
    <w:rsid w:val="001E2FDE"/>
    <w:rsid w:val="001E3502"/>
    <w:rsid w:val="001E3BF6"/>
    <w:rsid w:val="001E3D81"/>
    <w:rsid w:val="001E3DB1"/>
    <w:rsid w:val="001E4256"/>
    <w:rsid w:val="001E46BB"/>
    <w:rsid w:val="001E4A4B"/>
    <w:rsid w:val="001E4DF6"/>
    <w:rsid w:val="001E5665"/>
    <w:rsid w:val="001E5C68"/>
    <w:rsid w:val="001E5CB2"/>
    <w:rsid w:val="001E6535"/>
    <w:rsid w:val="001E668F"/>
    <w:rsid w:val="001E6977"/>
    <w:rsid w:val="001E6FF6"/>
    <w:rsid w:val="001F02D9"/>
    <w:rsid w:val="001F04B9"/>
    <w:rsid w:val="001F070D"/>
    <w:rsid w:val="001F0B8B"/>
    <w:rsid w:val="001F0F4A"/>
    <w:rsid w:val="001F126B"/>
    <w:rsid w:val="001F19E1"/>
    <w:rsid w:val="001F1C3D"/>
    <w:rsid w:val="001F2A1A"/>
    <w:rsid w:val="001F2B0D"/>
    <w:rsid w:val="001F3137"/>
    <w:rsid w:val="001F3598"/>
    <w:rsid w:val="001F3F67"/>
    <w:rsid w:val="001F452D"/>
    <w:rsid w:val="001F45AE"/>
    <w:rsid w:val="001F465B"/>
    <w:rsid w:val="001F4E98"/>
    <w:rsid w:val="001F5009"/>
    <w:rsid w:val="001F51E3"/>
    <w:rsid w:val="001F5804"/>
    <w:rsid w:val="001F5887"/>
    <w:rsid w:val="001F594D"/>
    <w:rsid w:val="001F5A62"/>
    <w:rsid w:val="001F5B3C"/>
    <w:rsid w:val="001F5BF6"/>
    <w:rsid w:val="001F5F1C"/>
    <w:rsid w:val="001F63DB"/>
    <w:rsid w:val="001F6F74"/>
    <w:rsid w:val="001F7238"/>
    <w:rsid w:val="001F73B0"/>
    <w:rsid w:val="001F74BB"/>
    <w:rsid w:val="001F7E61"/>
    <w:rsid w:val="001F7EA8"/>
    <w:rsid w:val="001F7EE5"/>
    <w:rsid w:val="001F7EF1"/>
    <w:rsid w:val="002002C9"/>
    <w:rsid w:val="00200AAE"/>
    <w:rsid w:val="00200B9C"/>
    <w:rsid w:val="00201755"/>
    <w:rsid w:val="00201C39"/>
    <w:rsid w:val="00201D21"/>
    <w:rsid w:val="00201F38"/>
    <w:rsid w:val="00201F48"/>
    <w:rsid w:val="00202086"/>
    <w:rsid w:val="0020211F"/>
    <w:rsid w:val="0020239F"/>
    <w:rsid w:val="0020248B"/>
    <w:rsid w:val="00202DCC"/>
    <w:rsid w:val="00203EFE"/>
    <w:rsid w:val="002044BB"/>
    <w:rsid w:val="002044E6"/>
    <w:rsid w:val="002047F2"/>
    <w:rsid w:val="00204A80"/>
    <w:rsid w:val="00205402"/>
    <w:rsid w:val="00205D39"/>
    <w:rsid w:val="00206122"/>
    <w:rsid w:val="00206479"/>
    <w:rsid w:val="00206974"/>
    <w:rsid w:val="002071B7"/>
    <w:rsid w:val="00207631"/>
    <w:rsid w:val="00210280"/>
    <w:rsid w:val="002102B7"/>
    <w:rsid w:val="0021052C"/>
    <w:rsid w:val="00210601"/>
    <w:rsid w:val="00210D0F"/>
    <w:rsid w:val="00210FF9"/>
    <w:rsid w:val="0021135A"/>
    <w:rsid w:val="00211730"/>
    <w:rsid w:val="00211AD0"/>
    <w:rsid w:val="00211D78"/>
    <w:rsid w:val="002127CE"/>
    <w:rsid w:val="00212893"/>
    <w:rsid w:val="00212A1A"/>
    <w:rsid w:val="00212B54"/>
    <w:rsid w:val="00212C7F"/>
    <w:rsid w:val="00212EED"/>
    <w:rsid w:val="002137EF"/>
    <w:rsid w:val="00213C0D"/>
    <w:rsid w:val="00213FFE"/>
    <w:rsid w:val="0021449A"/>
    <w:rsid w:val="002146C3"/>
    <w:rsid w:val="00214A4B"/>
    <w:rsid w:val="00214BBA"/>
    <w:rsid w:val="00214D06"/>
    <w:rsid w:val="00214D5C"/>
    <w:rsid w:val="0021562F"/>
    <w:rsid w:val="00215777"/>
    <w:rsid w:val="0021594E"/>
    <w:rsid w:val="00215C6F"/>
    <w:rsid w:val="00216365"/>
    <w:rsid w:val="002163F0"/>
    <w:rsid w:val="0021642C"/>
    <w:rsid w:val="002165BF"/>
    <w:rsid w:val="00216C4C"/>
    <w:rsid w:val="00216C98"/>
    <w:rsid w:val="00217AD4"/>
    <w:rsid w:val="00217F97"/>
    <w:rsid w:val="002200E6"/>
    <w:rsid w:val="00220685"/>
    <w:rsid w:val="00220740"/>
    <w:rsid w:val="00220FDF"/>
    <w:rsid w:val="00221040"/>
    <w:rsid w:val="002216A3"/>
    <w:rsid w:val="00221805"/>
    <w:rsid w:val="002218F1"/>
    <w:rsid w:val="00221D70"/>
    <w:rsid w:val="00221F8F"/>
    <w:rsid w:val="002228EF"/>
    <w:rsid w:val="00222A05"/>
    <w:rsid w:val="002231D8"/>
    <w:rsid w:val="00223338"/>
    <w:rsid w:val="002238E4"/>
    <w:rsid w:val="00223BAB"/>
    <w:rsid w:val="00223F1F"/>
    <w:rsid w:val="00224090"/>
    <w:rsid w:val="002240A0"/>
    <w:rsid w:val="00224171"/>
    <w:rsid w:val="00224257"/>
    <w:rsid w:val="002242DC"/>
    <w:rsid w:val="002243E4"/>
    <w:rsid w:val="00224436"/>
    <w:rsid w:val="002244E0"/>
    <w:rsid w:val="0022493E"/>
    <w:rsid w:val="00224C4F"/>
    <w:rsid w:val="00224C72"/>
    <w:rsid w:val="00224F98"/>
    <w:rsid w:val="0022534D"/>
    <w:rsid w:val="002256E3"/>
    <w:rsid w:val="002256F9"/>
    <w:rsid w:val="00225E15"/>
    <w:rsid w:val="0022634F"/>
    <w:rsid w:val="002266DF"/>
    <w:rsid w:val="00226B93"/>
    <w:rsid w:val="00226E50"/>
    <w:rsid w:val="00227214"/>
    <w:rsid w:val="00227772"/>
    <w:rsid w:val="00227E7D"/>
    <w:rsid w:val="00227EDC"/>
    <w:rsid w:val="00227F4B"/>
    <w:rsid w:val="002306D1"/>
    <w:rsid w:val="0023089B"/>
    <w:rsid w:val="002308AE"/>
    <w:rsid w:val="00231DD8"/>
    <w:rsid w:val="00231F6E"/>
    <w:rsid w:val="002327BC"/>
    <w:rsid w:val="00232878"/>
    <w:rsid w:val="00232B4C"/>
    <w:rsid w:val="00232BA0"/>
    <w:rsid w:val="00232D9C"/>
    <w:rsid w:val="00233156"/>
    <w:rsid w:val="00233D84"/>
    <w:rsid w:val="002345A1"/>
    <w:rsid w:val="002349E1"/>
    <w:rsid w:val="00234DB4"/>
    <w:rsid w:val="00234E67"/>
    <w:rsid w:val="002351E5"/>
    <w:rsid w:val="0023568F"/>
    <w:rsid w:val="00235CDE"/>
    <w:rsid w:val="002360F6"/>
    <w:rsid w:val="00236707"/>
    <w:rsid w:val="00237562"/>
    <w:rsid w:val="00237660"/>
    <w:rsid w:val="0023792E"/>
    <w:rsid w:val="0024064A"/>
    <w:rsid w:val="0024101E"/>
    <w:rsid w:val="00242314"/>
    <w:rsid w:val="00242567"/>
    <w:rsid w:val="00242A70"/>
    <w:rsid w:val="00242C5E"/>
    <w:rsid w:val="00242EF4"/>
    <w:rsid w:val="002431CB"/>
    <w:rsid w:val="0024389E"/>
    <w:rsid w:val="00243A53"/>
    <w:rsid w:val="00243C57"/>
    <w:rsid w:val="00243D19"/>
    <w:rsid w:val="00243F63"/>
    <w:rsid w:val="0024407C"/>
    <w:rsid w:val="002442E4"/>
    <w:rsid w:val="00244364"/>
    <w:rsid w:val="00244696"/>
    <w:rsid w:val="002447FD"/>
    <w:rsid w:val="00244EB9"/>
    <w:rsid w:val="00245611"/>
    <w:rsid w:val="00245984"/>
    <w:rsid w:val="00246139"/>
    <w:rsid w:val="002463D5"/>
    <w:rsid w:val="00246FAA"/>
    <w:rsid w:val="00247502"/>
    <w:rsid w:val="00247E80"/>
    <w:rsid w:val="0025027D"/>
    <w:rsid w:val="00250670"/>
    <w:rsid w:val="00250731"/>
    <w:rsid w:val="002509D7"/>
    <w:rsid w:val="00250ADD"/>
    <w:rsid w:val="00251076"/>
    <w:rsid w:val="0025187A"/>
    <w:rsid w:val="00251888"/>
    <w:rsid w:val="002528CE"/>
    <w:rsid w:val="0025312D"/>
    <w:rsid w:val="002534AA"/>
    <w:rsid w:val="002536FD"/>
    <w:rsid w:val="00253A42"/>
    <w:rsid w:val="002542CE"/>
    <w:rsid w:val="0025448D"/>
    <w:rsid w:val="0025468A"/>
    <w:rsid w:val="0025476A"/>
    <w:rsid w:val="0025488B"/>
    <w:rsid w:val="002548AD"/>
    <w:rsid w:val="00254C06"/>
    <w:rsid w:val="00254D07"/>
    <w:rsid w:val="00254DB1"/>
    <w:rsid w:val="00254EA1"/>
    <w:rsid w:val="0025592D"/>
    <w:rsid w:val="00255DBB"/>
    <w:rsid w:val="00255E3A"/>
    <w:rsid w:val="00255FA9"/>
    <w:rsid w:val="00256044"/>
    <w:rsid w:val="002568D7"/>
    <w:rsid w:val="00256DE3"/>
    <w:rsid w:val="00256E58"/>
    <w:rsid w:val="00256E74"/>
    <w:rsid w:val="00256EEC"/>
    <w:rsid w:val="002572D7"/>
    <w:rsid w:val="0025760E"/>
    <w:rsid w:val="00257E5C"/>
    <w:rsid w:val="002604BD"/>
    <w:rsid w:val="002606D7"/>
    <w:rsid w:val="00260D1E"/>
    <w:rsid w:val="002610AF"/>
    <w:rsid w:val="00261BEA"/>
    <w:rsid w:val="00261CC5"/>
    <w:rsid w:val="00261D41"/>
    <w:rsid w:val="0026220E"/>
    <w:rsid w:val="002623C2"/>
    <w:rsid w:val="00262864"/>
    <w:rsid w:val="002636E2"/>
    <w:rsid w:val="00263955"/>
    <w:rsid w:val="00263AD1"/>
    <w:rsid w:val="00263B94"/>
    <w:rsid w:val="00263C55"/>
    <w:rsid w:val="00263FD8"/>
    <w:rsid w:val="0026405F"/>
    <w:rsid w:val="00264B0C"/>
    <w:rsid w:val="00264DA7"/>
    <w:rsid w:val="00265001"/>
    <w:rsid w:val="00265544"/>
    <w:rsid w:val="002655EB"/>
    <w:rsid w:val="00266677"/>
    <w:rsid w:val="00266699"/>
    <w:rsid w:val="00266C3E"/>
    <w:rsid w:val="00266C74"/>
    <w:rsid w:val="00266FCA"/>
    <w:rsid w:val="002673C0"/>
    <w:rsid w:val="0026784B"/>
    <w:rsid w:val="00267A7C"/>
    <w:rsid w:val="00267CAC"/>
    <w:rsid w:val="00267E01"/>
    <w:rsid w:val="0027007F"/>
    <w:rsid w:val="002718B3"/>
    <w:rsid w:val="00271ED4"/>
    <w:rsid w:val="0027236E"/>
    <w:rsid w:val="00272904"/>
    <w:rsid w:val="00272949"/>
    <w:rsid w:val="00272B17"/>
    <w:rsid w:val="00272C4D"/>
    <w:rsid w:val="00272E8F"/>
    <w:rsid w:val="00273564"/>
    <w:rsid w:val="0027359E"/>
    <w:rsid w:val="00273645"/>
    <w:rsid w:val="0027444E"/>
    <w:rsid w:val="0027463F"/>
    <w:rsid w:val="00274970"/>
    <w:rsid w:val="002749F7"/>
    <w:rsid w:val="00274B39"/>
    <w:rsid w:val="00274BC4"/>
    <w:rsid w:val="00275471"/>
    <w:rsid w:val="00275899"/>
    <w:rsid w:val="00275F57"/>
    <w:rsid w:val="002763CA"/>
    <w:rsid w:val="0027690C"/>
    <w:rsid w:val="0027716C"/>
    <w:rsid w:val="002773C5"/>
    <w:rsid w:val="0027749B"/>
    <w:rsid w:val="00277742"/>
    <w:rsid w:val="0027789B"/>
    <w:rsid w:val="00277F0B"/>
    <w:rsid w:val="00277FCC"/>
    <w:rsid w:val="0028015F"/>
    <w:rsid w:val="0028017C"/>
    <w:rsid w:val="002810BD"/>
    <w:rsid w:val="0028145C"/>
    <w:rsid w:val="002816F4"/>
    <w:rsid w:val="00281AEA"/>
    <w:rsid w:val="0028233D"/>
    <w:rsid w:val="00282582"/>
    <w:rsid w:val="00283175"/>
    <w:rsid w:val="002833D4"/>
    <w:rsid w:val="0028372A"/>
    <w:rsid w:val="0028375E"/>
    <w:rsid w:val="00283E2B"/>
    <w:rsid w:val="00283EF2"/>
    <w:rsid w:val="00284086"/>
    <w:rsid w:val="002845DC"/>
    <w:rsid w:val="002847D7"/>
    <w:rsid w:val="0028499F"/>
    <w:rsid w:val="00285B1A"/>
    <w:rsid w:val="00285B85"/>
    <w:rsid w:val="00286157"/>
    <w:rsid w:val="00286368"/>
    <w:rsid w:val="0028643A"/>
    <w:rsid w:val="002866F7"/>
    <w:rsid w:val="00286B41"/>
    <w:rsid w:val="002877DE"/>
    <w:rsid w:val="002877E5"/>
    <w:rsid w:val="00287B4B"/>
    <w:rsid w:val="00287E10"/>
    <w:rsid w:val="0029007E"/>
    <w:rsid w:val="00290439"/>
    <w:rsid w:val="002909E4"/>
    <w:rsid w:val="00290A7B"/>
    <w:rsid w:val="00290CDB"/>
    <w:rsid w:val="00290E14"/>
    <w:rsid w:val="00291360"/>
    <w:rsid w:val="0029170C"/>
    <w:rsid w:val="00291792"/>
    <w:rsid w:val="00291B4A"/>
    <w:rsid w:val="00291BAA"/>
    <w:rsid w:val="00292071"/>
    <w:rsid w:val="002921E8"/>
    <w:rsid w:val="002927B8"/>
    <w:rsid w:val="0029313E"/>
    <w:rsid w:val="00293168"/>
    <w:rsid w:val="002937DA"/>
    <w:rsid w:val="00293B62"/>
    <w:rsid w:val="0029437E"/>
    <w:rsid w:val="00294DB6"/>
    <w:rsid w:val="00294E31"/>
    <w:rsid w:val="00294FCD"/>
    <w:rsid w:val="00295699"/>
    <w:rsid w:val="00295785"/>
    <w:rsid w:val="002957CC"/>
    <w:rsid w:val="002965A2"/>
    <w:rsid w:val="002966DE"/>
    <w:rsid w:val="00296FC9"/>
    <w:rsid w:val="002976B0"/>
    <w:rsid w:val="00297B67"/>
    <w:rsid w:val="00297F28"/>
    <w:rsid w:val="002A02D7"/>
    <w:rsid w:val="002A09FE"/>
    <w:rsid w:val="002A0D6F"/>
    <w:rsid w:val="002A0EFA"/>
    <w:rsid w:val="002A12AF"/>
    <w:rsid w:val="002A1398"/>
    <w:rsid w:val="002A1427"/>
    <w:rsid w:val="002A1545"/>
    <w:rsid w:val="002A17F1"/>
    <w:rsid w:val="002A1B79"/>
    <w:rsid w:val="002A1BB2"/>
    <w:rsid w:val="002A2214"/>
    <w:rsid w:val="002A2465"/>
    <w:rsid w:val="002A24E3"/>
    <w:rsid w:val="002A2667"/>
    <w:rsid w:val="002A26C9"/>
    <w:rsid w:val="002A279B"/>
    <w:rsid w:val="002A28BE"/>
    <w:rsid w:val="002A3165"/>
    <w:rsid w:val="002A3EB9"/>
    <w:rsid w:val="002A49B8"/>
    <w:rsid w:val="002A4B0A"/>
    <w:rsid w:val="002A56AC"/>
    <w:rsid w:val="002A5F9F"/>
    <w:rsid w:val="002A6151"/>
    <w:rsid w:val="002A6757"/>
    <w:rsid w:val="002A6819"/>
    <w:rsid w:val="002A68FD"/>
    <w:rsid w:val="002A6BDC"/>
    <w:rsid w:val="002A6DC7"/>
    <w:rsid w:val="002A7615"/>
    <w:rsid w:val="002A787D"/>
    <w:rsid w:val="002A7917"/>
    <w:rsid w:val="002A7B2A"/>
    <w:rsid w:val="002A7BAA"/>
    <w:rsid w:val="002B0652"/>
    <w:rsid w:val="002B0821"/>
    <w:rsid w:val="002B1238"/>
    <w:rsid w:val="002B1A0A"/>
    <w:rsid w:val="002B252C"/>
    <w:rsid w:val="002B26B2"/>
    <w:rsid w:val="002B2952"/>
    <w:rsid w:val="002B2BDA"/>
    <w:rsid w:val="002B360F"/>
    <w:rsid w:val="002B37B0"/>
    <w:rsid w:val="002B386F"/>
    <w:rsid w:val="002B3AAB"/>
    <w:rsid w:val="002B3CAE"/>
    <w:rsid w:val="002B3D3C"/>
    <w:rsid w:val="002B4BD6"/>
    <w:rsid w:val="002B6300"/>
    <w:rsid w:val="002B640C"/>
    <w:rsid w:val="002B64DA"/>
    <w:rsid w:val="002B66C0"/>
    <w:rsid w:val="002B691A"/>
    <w:rsid w:val="002B6C79"/>
    <w:rsid w:val="002B6CEC"/>
    <w:rsid w:val="002B7326"/>
    <w:rsid w:val="002B741D"/>
    <w:rsid w:val="002B7576"/>
    <w:rsid w:val="002B7C46"/>
    <w:rsid w:val="002B7D01"/>
    <w:rsid w:val="002B7D42"/>
    <w:rsid w:val="002C0691"/>
    <w:rsid w:val="002C0A54"/>
    <w:rsid w:val="002C0A77"/>
    <w:rsid w:val="002C10A0"/>
    <w:rsid w:val="002C10CF"/>
    <w:rsid w:val="002C125B"/>
    <w:rsid w:val="002C1A87"/>
    <w:rsid w:val="002C1BB5"/>
    <w:rsid w:val="002C1C0F"/>
    <w:rsid w:val="002C202E"/>
    <w:rsid w:val="002C2272"/>
    <w:rsid w:val="002C257F"/>
    <w:rsid w:val="002C2844"/>
    <w:rsid w:val="002C285B"/>
    <w:rsid w:val="002C29C8"/>
    <w:rsid w:val="002C2AD7"/>
    <w:rsid w:val="002C38E6"/>
    <w:rsid w:val="002C3ECF"/>
    <w:rsid w:val="002C421A"/>
    <w:rsid w:val="002C4408"/>
    <w:rsid w:val="002C45D4"/>
    <w:rsid w:val="002C4DA3"/>
    <w:rsid w:val="002C4E23"/>
    <w:rsid w:val="002C57D1"/>
    <w:rsid w:val="002C5AE9"/>
    <w:rsid w:val="002C5D71"/>
    <w:rsid w:val="002C5E79"/>
    <w:rsid w:val="002C5FFD"/>
    <w:rsid w:val="002C60C0"/>
    <w:rsid w:val="002C60E0"/>
    <w:rsid w:val="002C6372"/>
    <w:rsid w:val="002C6955"/>
    <w:rsid w:val="002C6957"/>
    <w:rsid w:val="002C73A6"/>
    <w:rsid w:val="002C7EC5"/>
    <w:rsid w:val="002C7F9E"/>
    <w:rsid w:val="002D006D"/>
    <w:rsid w:val="002D02B8"/>
    <w:rsid w:val="002D041C"/>
    <w:rsid w:val="002D0447"/>
    <w:rsid w:val="002D18EB"/>
    <w:rsid w:val="002D1F03"/>
    <w:rsid w:val="002D1FF2"/>
    <w:rsid w:val="002D2317"/>
    <w:rsid w:val="002D2949"/>
    <w:rsid w:val="002D36A3"/>
    <w:rsid w:val="002D37A4"/>
    <w:rsid w:val="002D389A"/>
    <w:rsid w:val="002D3D8A"/>
    <w:rsid w:val="002D4AEB"/>
    <w:rsid w:val="002D4B45"/>
    <w:rsid w:val="002D4DBA"/>
    <w:rsid w:val="002D4E04"/>
    <w:rsid w:val="002D4EFB"/>
    <w:rsid w:val="002D5110"/>
    <w:rsid w:val="002D5798"/>
    <w:rsid w:val="002D58F6"/>
    <w:rsid w:val="002D58FE"/>
    <w:rsid w:val="002D5B36"/>
    <w:rsid w:val="002D5BF6"/>
    <w:rsid w:val="002D5EAC"/>
    <w:rsid w:val="002D6201"/>
    <w:rsid w:val="002D646C"/>
    <w:rsid w:val="002D6816"/>
    <w:rsid w:val="002D698B"/>
    <w:rsid w:val="002D6A38"/>
    <w:rsid w:val="002D6C1C"/>
    <w:rsid w:val="002D73A3"/>
    <w:rsid w:val="002D785B"/>
    <w:rsid w:val="002D7CDE"/>
    <w:rsid w:val="002E01F6"/>
    <w:rsid w:val="002E028E"/>
    <w:rsid w:val="002E05CE"/>
    <w:rsid w:val="002E0620"/>
    <w:rsid w:val="002E0959"/>
    <w:rsid w:val="002E0B44"/>
    <w:rsid w:val="002E10C8"/>
    <w:rsid w:val="002E1531"/>
    <w:rsid w:val="002E1777"/>
    <w:rsid w:val="002E19E3"/>
    <w:rsid w:val="002E1E2D"/>
    <w:rsid w:val="002E1EDF"/>
    <w:rsid w:val="002E2A0D"/>
    <w:rsid w:val="002E2A5A"/>
    <w:rsid w:val="002E2E73"/>
    <w:rsid w:val="002E3478"/>
    <w:rsid w:val="002E3531"/>
    <w:rsid w:val="002E36F1"/>
    <w:rsid w:val="002E3C3E"/>
    <w:rsid w:val="002E3D01"/>
    <w:rsid w:val="002E4C91"/>
    <w:rsid w:val="002E5070"/>
    <w:rsid w:val="002E53B5"/>
    <w:rsid w:val="002E5BD9"/>
    <w:rsid w:val="002E64C4"/>
    <w:rsid w:val="002E67F7"/>
    <w:rsid w:val="002E689D"/>
    <w:rsid w:val="002E69CA"/>
    <w:rsid w:val="002E69FA"/>
    <w:rsid w:val="002E6AAB"/>
    <w:rsid w:val="002E6B47"/>
    <w:rsid w:val="002E778E"/>
    <w:rsid w:val="002E7F60"/>
    <w:rsid w:val="002E7FD1"/>
    <w:rsid w:val="002F0A92"/>
    <w:rsid w:val="002F0D8B"/>
    <w:rsid w:val="002F0FC7"/>
    <w:rsid w:val="002F1052"/>
    <w:rsid w:val="002F191E"/>
    <w:rsid w:val="002F210A"/>
    <w:rsid w:val="002F24EE"/>
    <w:rsid w:val="002F26F8"/>
    <w:rsid w:val="002F281C"/>
    <w:rsid w:val="002F28AC"/>
    <w:rsid w:val="002F2A66"/>
    <w:rsid w:val="002F2B27"/>
    <w:rsid w:val="002F2C76"/>
    <w:rsid w:val="002F2EE0"/>
    <w:rsid w:val="002F32DC"/>
    <w:rsid w:val="002F39EC"/>
    <w:rsid w:val="002F3A42"/>
    <w:rsid w:val="002F3BE4"/>
    <w:rsid w:val="002F3D8A"/>
    <w:rsid w:val="002F3EA5"/>
    <w:rsid w:val="002F41DF"/>
    <w:rsid w:val="002F4401"/>
    <w:rsid w:val="002F44A8"/>
    <w:rsid w:val="002F472C"/>
    <w:rsid w:val="002F51E4"/>
    <w:rsid w:val="002F53C2"/>
    <w:rsid w:val="002F5BDC"/>
    <w:rsid w:val="002F6608"/>
    <w:rsid w:val="002F671C"/>
    <w:rsid w:val="002F6FFD"/>
    <w:rsid w:val="002F7093"/>
    <w:rsid w:val="002F70ED"/>
    <w:rsid w:val="002F7336"/>
    <w:rsid w:val="002F74AE"/>
    <w:rsid w:val="002F761E"/>
    <w:rsid w:val="002F7EED"/>
    <w:rsid w:val="00300F1F"/>
    <w:rsid w:val="00301B56"/>
    <w:rsid w:val="00301CF9"/>
    <w:rsid w:val="00302269"/>
    <w:rsid w:val="003023B9"/>
    <w:rsid w:val="00302EBF"/>
    <w:rsid w:val="00302FC3"/>
    <w:rsid w:val="0030331A"/>
    <w:rsid w:val="00303B27"/>
    <w:rsid w:val="003047C1"/>
    <w:rsid w:val="003047DA"/>
    <w:rsid w:val="00304F90"/>
    <w:rsid w:val="0030519D"/>
    <w:rsid w:val="00305202"/>
    <w:rsid w:val="00305384"/>
    <w:rsid w:val="0030654A"/>
    <w:rsid w:val="00306DE2"/>
    <w:rsid w:val="00307897"/>
    <w:rsid w:val="003078F5"/>
    <w:rsid w:val="0030794C"/>
    <w:rsid w:val="00307B84"/>
    <w:rsid w:val="00310554"/>
    <w:rsid w:val="00310935"/>
    <w:rsid w:val="003114CC"/>
    <w:rsid w:val="003118F4"/>
    <w:rsid w:val="00311B0D"/>
    <w:rsid w:val="00311CA4"/>
    <w:rsid w:val="00311E13"/>
    <w:rsid w:val="003120EB"/>
    <w:rsid w:val="00312408"/>
    <w:rsid w:val="0031277E"/>
    <w:rsid w:val="003128B9"/>
    <w:rsid w:val="00312983"/>
    <w:rsid w:val="00312BB4"/>
    <w:rsid w:val="00315052"/>
    <w:rsid w:val="00315D53"/>
    <w:rsid w:val="0031601F"/>
    <w:rsid w:val="00316192"/>
    <w:rsid w:val="00316C13"/>
    <w:rsid w:val="00316D68"/>
    <w:rsid w:val="00316DD2"/>
    <w:rsid w:val="00316F2B"/>
    <w:rsid w:val="00317369"/>
    <w:rsid w:val="00317FE7"/>
    <w:rsid w:val="0032059A"/>
    <w:rsid w:val="00320623"/>
    <w:rsid w:val="003208F4"/>
    <w:rsid w:val="00320B2E"/>
    <w:rsid w:val="00320DCB"/>
    <w:rsid w:val="00320F0B"/>
    <w:rsid w:val="00321A82"/>
    <w:rsid w:val="00321F31"/>
    <w:rsid w:val="00322530"/>
    <w:rsid w:val="00322B0A"/>
    <w:rsid w:val="003231E2"/>
    <w:rsid w:val="003232A3"/>
    <w:rsid w:val="0032346B"/>
    <w:rsid w:val="00323822"/>
    <w:rsid w:val="003239A9"/>
    <w:rsid w:val="00323C37"/>
    <w:rsid w:val="00323F4B"/>
    <w:rsid w:val="003244C0"/>
    <w:rsid w:val="00324521"/>
    <w:rsid w:val="00324B5F"/>
    <w:rsid w:val="00324BF1"/>
    <w:rsid w:val="003252F9"/>
    <w:rsid w:val="0032542A"/>
    <w:rsid w:val="0032555B"/>
    <w:rsid w:val="0032564E"/>
    <w:rsid w:val="00325B57"/>
    <w:rsid w:val="003265BF"/>
    <w:rsid w:val="00326F30"/>
    <w:rsid w:val="00330292"/>
    <w:rsid w:val="003306B9"/>
    <w:rsid w:val="0033076F"/>
    <w:rsid w:val="003307B0"/>
    <w:rsid w:val="0033093D"/>
    <w:rsid w:val="00330B1C"/>
    <w:rsid w:val="00330D3D"/>
    <w:rsid w:val="0033127F"/>
    <w:rsid w:val="003312BB"/>
    <w:rsid w:val="00331567"/>
    <w:rsid w:val="003318D7"/>
    <w:rsid w:val="00331B1A"/>
    <w:rsid w:val="00331B66"/>
    <w:rsid w:val="00331CD2"/>
    <w:rsid w:val="003321E1"/>
    <w:rsid w:val="00332227"/>
    <w:rsid w:val="00332817"/>
    <w:rsid w:val="00332BDE"/>
    <w:rsid w:val="00332C5E"/>
    <w:rsid w:val="00332D08"/>
    <w:rsid w:val="00333A67"/>
    <w:rsid w:val="00333E4B"/>
    <w:rsid w:val="003349C8"/>
    <w:rsid w:val="00334C35"/>
    <w:rsid w:val="003358DE"/>
    <w:rsid w:val="003359E6"/>
    <w:rsid w:val="00335E2D"/>
    <w:rsid w:val="00336A51"/>
    <w:rsid w:val="00336B0C"/>
    <w:rsid w:val="0033708C"/>
    <w:rsid w:val="003370AB"/>
    <w:rsid w:val="0034007C"/>
    <w:rsid w:val="00340422"/>
    <w:rsid w:val="003404F4"/>
    <w:rsid w:val="00340544"/>
    <w:rsid w:val="00340B12"/>
    <w:rsid w:val="00340E0F"/>
    <w:rsid w:val="0034126E"/>
    <w:rsid w:val="003412C2"/>
    <w:rsid w:val="00341919"/>
    <w:rsid w:val="00341C68"/>
    <w:rsid w:val="00341E62"/>
    <w:rsid w:val="00342F83"/>
    <w:rsid w:val="00343150"/>
    <w:rsid w:val="003432C8"/>
    <w:rsid w:val="00343C7D"/>
    <w:rsid w:val="00344487"/>
    <w:rsid w:val="00344501"/>
    <w:rsid w:val="003446F1"/>
    <w:rsid w:val="003447A2"/>
    <w:rsid w:val="00344A93"/>
    <w:rsid w:val="00344C99"/>
    <w:rsid w:val="00344E0B"/>
    <w:rsid w:val="0034513D"/>
    <w:rsid w:val="00345204"/>
    <w:rsid w:val="00345A7B"/>
    <w:rsid w:val="00346526"/>
    <w:rsid w:val="00346645"/>
    <w:rsid w:val="00346CB1"/>
    <w:rsid w:val="0034712C"/>
    <w:rsid w:val="00347F08"/>
    <w:rsid w:val="0035027E"/>
    <w:rsid w:val="003504A2"/>
    <w:rsid w:val="003506C0"/>
    <w:rsid w:val="00350701"/>
    <w:rsid w:val="003508A9"/>
    <w:rsid w:val="003510CA"/>
    <w:rsid w:val="0035149F"/>
    <w:rsid w:val="003518DB"/>
    <w:rsid w:val="0035196D"/>
    <w:rsid w:val="00351988"/>
    <w:rsid w:val="00351CDF"/>
    <w:rsid w:val="00352A5D"/>
    <w:rsid w:val="00352C25"/>
    <w:rsid w:val="00353052"/>
    <w:rsid w:val="0035318F"/>
    <w:rsid w:val="003534ED"/>
    <w:rsid w:val="003537F2"/>
    <w:rsid w:val="00353B0C"/>
    <w:rsid w:val="00353BC8"/>
    <w:rsid w:val="00353C53"/>
    <w:rsid w:val="00353E8F"/>
    <w:rsid w:val="00354AA7"/>
    <w:rsid w:val="00354ADE"/>
    <w:rsid w:val="00354B94"/>
    <w:rsid w:val="00354C29"/>
    <w:rsid w:val="00354F59"/>
    <w:rsid w:val="0035531B"/>
    <w:rsid w:val="00355509"/>
    <w:rsid w:val="00355959"/>
    <w:rsid w:val="00355A85"/>
    <w:rsid w:val="00355DD2"/>
    <w:rsid w:val="003562F3"/>
    <w:rsid w:val="00356CA8"/>
    <w:rsid w:val="003570D7"/>
    <w:rsid w:val="003572E1"/>
    <w:rsid w:val="00357395"/>
    <w:rsid w:val="00357AA5"/>
    <w:rsid w:val="00357DE8"/>
    <w:rsid w:val="00357E63"/>
    <w:rsid w:val="00360B83"/>
    <w:rsid w:val="00360E0E"/>
    <w:rsid w:val="00360E9D"/>
    <w:rsid w:val="00361088"/>
    <w:rsid w:val="0036157B"/>
    <w:rsid w:val="003616D4"/>
    <w:rsid w:val="003617BE"/>
    <w:rsid w:val="00361866"/>
    <w:rsid w:val="00361B59"/>
    <w:rsid w:val="00361D0C"/>
    <w:rsid w:val="00361E60"/>
    <w:rsid w:val="003629CC"/>
    <w:rsid w:val="00363120"/>
    <w:rsid w:val="00363A7F"/>
    <w:rsid w:val="00363C8E"/>
    <w:rsid w:val="00363C93"/>
    <w:rsid w:val="00363CC3"/>
    <w:rsid w:val="00363E71"/>
    <w:rsid w:val="0036411B"/>
    <w:rsid w:val="0036488E"/>
    <w:rsid w:val="00364C72"/>
    <w:rsid w:val="00365068"/>
    <w:rsid w:val="0036591D"/>
    <w:rsid w:val="00365BF5"/>
    <w:rsid w:val="00365CD9"/>
    <w:rsid w:val="00365DB1"/>
    <w:rsid w:val="003662BD"/>
    <w:rsid w:val="00366434"/>
    <w:rsid w:val="00366C3C"/>
    <w:rsid w:val="00366DD5"/>
    <w:rsid w:val="00366DDA"/>
    <w:rsid w:val="00367CB2"/>
    <w:rsid w:val="00367FE5"/>
    <w:rsid w:val="0037010D"/>
    <w:rsid w:val="003705E3"/>
    <w:rsid w:val="00370C3F"/>
    <w:rsid w:val="00370EC6"/>
    <w:rsid w:val="003719FC"/>
    <w:rsid w:val="00371D5D"/>
    <w:rsid w:val="00372067"/>
    <w:rsid w:val="0037207C"/>
    <w:rsid w:val="00372505"/>
    <w:rsid w:val="0037296C"/>
    <w:rsid w:val="003729D8"/>
    <w:rsid w:val="00373657"/>
    <w:rsid w:val="00373938"/>
    <w:rsid w:val="00373FF3"/>
    <w:rsid w:val="00374500"/>
    <w:rsid w:val="00374617"/>
    <w:rsid w:val="0037467A"/>
    <w:rsid w:val="00374FBD"/>
    <w:rsid w:val="003752CF"/>
    <w:rsid w:val="00375480"/>
    <w:rsid w:val="00375601"/>
    <w:rsid w:val="003757DC"/>
    <w:rsid w:val="0037671A"/>
    <w:rsid w:val="00376891"/>
    <w:rsid w:val="00376B47"/>
    <w:rsid w:val="003776AE"/>
    <w:rsid w:val="00377E30"/>
    <w:rsid w:val="0038096F"/>
    <w:rsid w:val="003810A8"/>
    <w:rsid w:val="003816FB"/>
    <w:rsid w:val="0038181D"/>
    <w:rsid w:val="00381DA9"/>
    <w:rsid w:val="00381E02"/>
    <w:rsid w:val="003823C7"/>
    <w:rsid w:val="003828AA"/>
    <w:rsid w:val="003829E6"/>
    <w:rsid w:val="00382A8C"/>
    <w:rsid w:val="00382B00"/>
    <w:rsid w:val="00382B5E"/>
    <w:rsid w:val="00382C06"/>
    <w:rsid w:val="00382E80"/>
    <w:rsid w:val="00383554"/>
    <w:rsid w:val="003836D4"/>
    <w:rsid w:val="00383803"/>
    <w:rsid w:val="00383AE5"/>
    <w:rsid w:val="00383D82"/>
    <w:rsid w:val="00383F36"/>
    <w:rsid w:val="00383F4D"/>
    <w:rsid w:val="00384072"/>
    <w:rsid w:val="003841F0"/>
    <w:rsid w:val="0038425D"/>
    <w:rsid w:val="00384410"/>
    <w:rsid w:val="003844D7"/>
    <w:rsid w:val="003845CF"/>
    <w:rsid w:val="00384713"/>
    <w:rsid w:val="00384864"/>
    <w:rsid w:val="00384C18"/>
    <w:rsid w:val="00385311"/>
    <w:rsid w:val="003854EA"/>
    <w:rsid w:val="003854EE"/>
    <w:rsid w:val="0038597D"/>
    <w:rsid w:val="00386365"/>
    <w:rsid w:val="00386AB5"/>
    <w:rsid w:val="0038728A"/>
    <w:rsid w:val="00387B61"/>
    <w:rsid w:val="00387B7E"/>
    <w:rsid w:val="00390EA1"/>
    <w:rsid w:val="00391B3B"/>
    <w:rsid w:val="00391BBB"/>
    <w:rsid w:val="00392367"/>
    <w:rsid w:val="003923A6"/>
    <w:rsid w:val="003924A2"/>
    <w:rsid w:val="00392785"/>
    <w:rsid w:val="00392A0E"/>
    <w:rsid w:val="00392ACD"/>
    <w:rsid w:val="00392CAB"/>
    <w:rsid w:val="003930B9"/>
    <w:rsid w:val="0039355E"/>
    <w:rsid w:val="003937F0"/>
    <w:rsid w:val="00393A51"/>
    <w:rsid w:val="00393DA5"/>
    <w:rsid w:val="00393F05"/>
    <w:rsid w:val="00393F8A"/>
    <w:rsid w:val="00393FB3"/>
    <w:rsid w:val="0039406B"/>
    <w:rsid w:val="003941C3"/>
    <w:rsid w:val="00394359"/>
    <w:rsid w:val="003946EA"/>
    <w:rsid w:val="00394863"/>
    <w:rsid w:val="00394971"/>
    <w:rsid w:val="00394BC3"/>
    <w:rsid w:val="0039503E"/>
    <w:rsid w:val="003952F4"/>
    <w:rsid w:val="00395AEF"/>
    <w:rsid w:val="00397252"/>
    <w:rsid w:val="003A014F"/>
    <w:rsid w:val="003A054C"/>
    <w:rsid w:val="003A06D9"/>
    <w:rsid w:val="003A0825"/>
    <w:rsid w:val="003A0BE3"/>
    <w:rsid w:val="003A0C8C"/>
    <w:rsid w:val="003A0F7A"/>
    <w:rsid w:val="003A138F"/>
    <w:rsid w:val="003A15F3"/>
    <w:rsid w:val="003A166E"/>
    <w:rsid w:val="003A1C0E"/>
    <w:rsid w:val="003A1D19"/>
    <w:rsid w:val="003A1F1C"/>
    <w:rsid w:val="003A25EB"/>
    <w:rsid w:val="003A26D2"/>
    <w:rsid w:val="003A28D4"/>
    <w:rsid w:val="003A375B"/>
    <w:rsid w:val="003A37AE"/>
    <w:rsid w:val="003A3BFE"/>
    <w:rsid w:val="003A407B"/>
    <w:rsid w:val="003A42B5"/>
    <w:rsid w:val="003A4309"/>
    <w:rsid w:val="003A4332"/>
    <w:rsid w:val="003A43E2"/>
    <w:rsid w:val="003A4440"/>
    <w:rsid w:val="003A4C01"/>
    <w:rsid w:val="003A4E37"/>
    <w:rsid w:val="003A4FEB"/>
    <w:rsid w:val="003A56AC"/>
    <w:rsid w:val="003A59A1"/>
    <w:rsid w:val="003A5C0D"/>
    <w:rsid w:val="003A6C78"/>
    <w:rsid w:val="003A6EAE"/>
    <w:rsid w:val="003A6F49"/>
    <w:rsid w:val="003A7D8F"/>
    <w:rsid w:val="003B06CF"/>
    <w:rsid w:val="003B0E23"/>
    <w:rsid w:val="003B1518"/>
    <w:rsid w:val="003B161B"/>
    <w:rsid w:val="003B177D"/>
    <w:rsid w:val="003B1790"/>
    <w:rsid w:val="003B1E5D"/>
    <w:rsid w:val="003B1E7D"/>
    <w:rsid w:val="003B2386"/>
    <w:rsid w:val="003B2745"/>
    <w:rsid w:val="003B3173"/>
    <w:rsid w:val="003B31D4"/>
    <w:rsid w:val="003B3EC2"/>
    <w:rsid w:val="003B404E"/>
    <w:rsid w:val="003B4199"/>
    <w:rsid w:val="003B476D"/>
    <w:rsid w:val="003B4B3D"/>
    <w:rsid w:val="003B4C2B"/>
    <w:rsid w:val="003B4DC9"/>
    <w:rsid w:val="003B5119"/>
    <w:rsid w:val="003B5347"/>
    <w:rsid w:val="003B5447"/>
    <w:rsid w:val="003B5942"/>
    <w:rsid w:val="003B5B37"/>
    <w:rsid w:val="003B6079"/>
    <w:rsid w:val="003B648E"/>
    <w:rsid w:val="003B659A"/>
    <w:rsid w:val="003B6C2E"/>
    <w:rsid w:val="003B6C7D"/>
    <w:rsid w:val="003B6E5F"/>
    <w:rsid w:val="003B6E86"/>
    <w:rsid w:val="003B70EC"/>
    <w:rsid w:val="003B74C2"/>
    <w:rsid w:val="003B7562"/>
    <w:rsid w:val="003C0129"/>
    <w:rsid w:val="003C02B4"/>
    <w:rsid w:val="003C0DDD"/>
    <w:rsid w:val="003C109F"/>
    <w:rsid w:val="003C2103"/>
    <w:rsid w:val="003C21D8"/>
    <w:rsid w:val="003C2218"/>
    <w:rsid w:val="003C3AB9"/>
    <w:rsid w:val="003C3D19"/>
    <w:rsid w:val="003C3FAF"/>
    <w:rsid w:val="003C4B65"/>
    <w:rsid w:val="003C51FC"/>
    <w:rsid w:val="003C522D"/>
    <w:rsid w:val="003C5BB2"/>
    <w:rsid w:val="003C5E99"/>
    <w:rsid w:val="003C5F16"/>
    <w:rsid w:val="003C6136"/>
    <w:rsid w:val="003C637C"/>
    <w:rsid w:val="003C6A01"/>
    <w:rsid w:val="003C72DA"/>
    <w:rsid w:val="003C765E"/>
    <w:rsid w:val="003C7733"/>
    <w:rsid w:val="003C7FD6"/>
    <w:rsid w:val="003C7FE9"/>
    <w:rsid w:val="003D0809"/>
    <w:rsid w:val="003D0B86"/>
    <w:rsid w:val="003D0D6B"/>
    <w:rsid w:val="003D0FBA"/>
    <w:rsid w:val="003D10C6"/>
    <w:rsid w:val="003D11AD"/>
    <w:rsid w:val="003D1B4C"/>
    <w:rsid w:val="003D1CD7"/>
    <w:rsid w:val="003D20AF"/>
    <w:rsid w:val="003D273F"/>
    <w:rsid w:val="003D2851"/>
    <w:rsid w:val="003D2867"/>
    <w:rsid w:val="003D2883"/>
    <w:rsid w:val="003D298B"/>
    <w:rsid w:val="003D2CCA"/>
    <w:rsid w:val="003D2DC4"/>
    <w:rsid w:val="003D2FE3"/>
    <w:rsid w:val="003D3318"/>
    <w:rsid w:val="003D3490"/>
    <w:rsid w:val="003D3782"/>
    <w:rsid w:val="003D3A89"/>
    <w:rsid w:val="003D48A2"/>
    <w:rsid w:val="003D55BC"/>
    <w:rsid w:val="003D5992"/>
    <w:rsid w:val="003D5A64"/>
    <w:rsid w:val="003D5C85"/>
    <w:rsid w:val="003D5CA8"/>
    <w:rsid w:val="003D5F43"/>
    <w:rsid w:val="003D6291"/>
    <w:rsid w:val="003D6CC0"/>
    <w:rsid w:val="003D6E1F"/>
    <w:rsid w:val="003D759D"/>
    <w:rsid w:val="003E0023"/>
    <w:rsid w:val="003E00AD"/>
    <w:rsid w:val="003E09B5"/>
    <w:rsid w:val="003E0FA3"/>
    <w:rsid w:val="003E126F"/>
    <w:rsid w:val="003E17D1"/>
    <w:rsid w:val="003E196C"/>
    <w:rsid w:val="003E2243"/>
    <w:rsid w:val="003E241A"/>
    <w:rsid w:val="003E28CE"/>
    <w:rsid w:val="003E2941"/>
    <w:rsid w:val="003E36B3"/>
    <w:rsid w:val="003E423A"/>
    <w:rsid w:val="003E466F"/>
    <w:rsid w:val="003E4FCA"/>
    <w:rsid w:val="003E50B1"/>
    <w:rsid w:val="003E50D2"/>
    <w:rsid w:val="003E5521"/>
    <w:rsid w:val="003E6602"/>
    <w:rsid w:val="003E6686"/>
    <w:rsid w:val="003E7731"/>
    <w:rsid w:val="003E7BD2"/>
    <w:rsid w:val="003E7DC3"/>
    <w:rsid w:val="003F060B"/>
    <w:rsid w:val="003F072D"/>
    <w:rsid w:val="003F0ADE"/>
    <w:rsid w:val="003F0EF6"/>
    <w:rsid w:val="003F1003"/>
    <w:rsid w:val="003F1122"/>
    <w:rsid w:val="003F1622"/>
    <w:rsid w:val="003F164A"/>
    <w:rsid w:val="003F1B4D"/>
    <w:rsid w:val="003F1DBE"/>
    <w:rsid w:val="003F2729"/>
    <w:rsid w:val="003F2B67"/>
    <w:rsid w:val="003F3174"/>
    <w:rsid w:val="003F3CBF"/>
    <w:rsid w:val="003F4D82"/>
    <w:rsid w:val="003F5222"/>
    <w:rsid w:val="003F5526"/>
    <w:rsid w:val="003F57BF"/>
    <w:rsid w:val="003F596B"/>
    <w:rsid w:val="003F5BC7"/>
    <w:rsid w:val="003F5D54"/>
    <w:rsid w:val="003F601A"/>
    <w:rsid w:val="003F756B"/>
    <w:rsid w:val="0040006F"/>
    <w:rsid w:val="00400562"/>
    <w:rsid w:val="00400E7D"/>
    <w:rsid w:val="00401A74"/>
    <w:rsid w:val="00401C1D"/>
    <w:rsid w:val="00401C4F"/>
    <w:rsid w:val="00401EEC"/>
    <w:rsid w:val="00402063"/>
    <w:rsid w:val="004021A5"/>
    <w:rsid w:val="0040236D"/>
    <w:rsid w:val="004023D2"/>
    <w:rsid w:val="00402623"/>
    <w:rsid w:val="00402652"/>
    <w:rsid w:val="0040274C"/>
    <w:rsid w:val="004027E1"/>
    <w:rsid w:val="00402852"/>
    <w:rsid w:val="004029EB"/>
    <w:rsid w:val="00403906"/>
    <w:rsid w:val="00403A05"/>
    <w:rsid w:val="00403F46"/>
    <w:rsid w:val="004049C2"/>
    <w:rsid w:val="00404B96"/>
    <w:rsid w:val="00404D22"/>
    <w:rsid w:val="00404EFB"/>
    <w:rsid w:val="0040597C"/>
    <w:rsid w:val="00405BB3"/>
    <w:rsid w:val="0040633A"/>
    <w:rsid w:val="004064B9"/>
    <w:rsid w:val="00406C19"/>
    <w:rsid w:val="0040722F"/>
    <w:rsid w:val="00407E92"/>
    <w:rsid w:val="004106EB"/>
    <w:rsid w:val="00410BE8"/>
    <w:rsid w:val="00410D50"/>
    <w:rsid w:val="00411340"/>
    <w:rsid w:val="004114FC"/>
    <w:rsid w:val="00411AA4"/>
    <w:rsid w:val="00411DFF"/>
    <w:rsid w:val="00411E50"/>
    <w:rsid w:val="0041279A"/>
    <w:rsid w:val="00412B83"/>
    <w:rsid w:val="00412C22"/>
    <w:rsid w:val="00413169"/>
    <w:rsid w:val="004137AA"/>
    <w:rsid w:val="00413C6D"/>
    <w:rsid w:val="00414424"/>
    <w:rsid w:val="0041475A"/>
    <w:rsid w:val="00414A03"/>
    <w:rsid w:val="00414C57"/>
    <w:rsid w:val="00414CC2"/>
    <w:rsid w:val="00415209"/>
    <w:rsid w:val="00415524"/>
    <w:rsid w:val="0041564D"/>
    <w:rsid w:val="00415679"/>
    <w:rsid w:val="00415A3A"/>
    <w:rsid w:val="004162D7"/>
    <w:rsid w:val="0041645B"/>
    <w:rsid w:val="00416680"/>
    <w:rsid w:val="00416850"/>
    <w:rsid w:val="00416B8C"/>
    <w:rsid w:val="004178B0"/>
    <w:rsid w:val="00417D07"/>
    <w:rsid w:val="004202C9"/>
    <w:rsid w:val="00420B20"/>
    <w:rsid w:val="00421205"/>
    <w:rsid w:val="004213A5"/>
    <w:rsid w:val="004216F4"/>
    <w:rsid w:val="00421A03"/>
    <w:rsid w:val="00421BC7"/>
    <w:rsid w:val="00422484"/>
    <w:rsid w:val="004230C0"/>
    <w:rsid w:val="004234CE"/>
    <w:rsid w:val="00423A3B"/>
    <w:rsid w:val="00423B25"/>
    <w:rsid w:val="00423F76"/>
    <w:rsid w:val="004243DB"/>
    <w:rsid w:val="0042444B"/>
    <w:rsid w:val="00424BAA"/>
    <w:rsid w:val="00424C1F"/>
    <w:rsid w:val="00424E43"/>
    <w:rsid w:val="0042517D"/>
    <w:rsid w:val="00425464"/>
    <w:rsid w:val="004254A7"/>
    <w:rsid w:val="004259E6"/>
    <w:rsid w:val="00425BEF"/>
    <w:rsid w:val="0042645E"/>
    <w:rsid w:val="0042658E"/>
    <w:rsid w:val="00426986"/>
    <w:rsid w:val="00426E32"/>
    <w:rsid w:val="00426F28"/>
    <w:rsid w:val="00426FAA"/>
    <w:rsid w:val="00427333"/>
    <w:rsid w:val="004273F4"/>
    <w:rsid w:val="00427917"/>
    <w:rsid w:val="0042792F"/>
    <w:rsid w:val="004279E5"/>
    <w:rsid w:val="00427C2F"/>
    <w:rsid w:val="004300E6"/>
    <w:rsid w:val="0043043A"/>
    <w:rsid w:val="004306D3"/>
    <w:rsid w:val="0043104D"/>
    <w:rsid w:val="00431CFF"/>
    <w:rsid w:val="00431E19"/>
    <w:rsid w:val="00432413"/>
    <w:rsid w:val="0043299C"/>
    <w:rsid w:val="004329F7"/>
    <w:rsid w:val="00432DEA"/>
    <w:rsid w:val="00432F33"/>
    <w:rsid w:val="00433A32"/>
    <w:rsid w:val="00433E7B"/>
    <w:rsid w:val="0043409F"/>
    <w:rsid w:val="004350D3"/>
    <w:rsid w:val="00435549"/>
    <w:rsid w:val="0043554C"/>
    <w:rsid w:val="00435561"/>
    <w:rsid w:val="00435794"/>
    <w:rsid w:val="004363E1"/>
    <w:rsid w:val="00436588"/>
    <w:rsid w:val="00436837"/>
    <w:rsid w:val="00436A93"/>
    <w:rsid w:val="00436B55"/>
    <w:rsid w:val="00436BD4"/>
    <w:rsid w:val="00436F7D"/>
    <w:rsid w:val="0043709D"/>
    <w:rsid w:val="00437240"/>
    <w:rsid w:val="0043752F"/>
    <w:rsid w:val="00437850"/>
    <w:rsid w:val="00437A1B"/>
    <w:rsid w:val="00437AB0"/>
    <w:rsid w:val="00437DF1"/>
    <w:rsid w:val="00440423"/>
    <w:rsid w:val="00440CB3"/>
    <w:rsid w:val="004415E0"/>
    <w:rsid w:val="004416BC"/>
    <w:rsid w:val="00441ECD"/>
    <w:rsid w:val="00442189"/>
    <w:rsid w:val="0044219F"/>
    <w:rsid w:val="004426CC"/>
    <w:rsid w:val="00442B2D"/>
    <w:rsid w:val="00442F9C"/>
    <w:rsid w:val="00443115"/>
    <w:rsid w:val="0044329B"/>
    <w:rsid w:val="004439A0"/>
    <w:rsid w:val="00443AF5"/>
    <w:rsid w:val="00443B55"/>
    <w:rsid w:val="00443B89"/>
    <w:rsid w:val="00443FB7"/>
    <w:rsid w:val="00444139"/>
    <w:rsid w:val="004441E0"/>
    <w:rsid w:val="00444598"/>
    <w:rsid w:val="00444E72"/>
    <w:rsid w:val="00444F89"/>
    <w:rsid w:val="00445294"/>
    <w:rsid w:val="004453A3"/>
    <w:rsid w:val="004454EE"/>
    <w:rsid w:val="004459B1"/>
    <w:rsid w:val="00445CB5"/>
    <w:rsid w:val="00445D71"/>
    <w:rsid w:val="004466B6"/>
    <w:rsid w:val="0044670A"/>
    <w:rsid w:val="004468C1"/>
    <w:rsid w:val="004469C2"/>
    <w:rsid w:val="00446AAD"/>
    <w:rsid w:val="00447467"/>
    <w:rsid w:val="00447C12"/>
    <w:rsid w:val="00447FD2"/>
    <w:rsid w:val="0045009F"/>
    <w:rsid w:val="004500C1"/>
    <w:rsid w:val="004502D0"/>
    <w:rsid w:val="00450816"/>
    <w:rsid w:val="0045102C"/>
    <w:rsid w:val="004511E3"/>
    <w:rsid w:val="00451759"/>
    <w:rsid w:val="0045194E"/>
    <w:rsid w:val="00451E3F"/>
    <w:rsid w:val="0045200B"/>
    <w:rsid w:val="00452161"/>
    <w:rsid w:val="00452DCF"/>
    <w:rsid w:val="00452E73"/>
    <w:rsid w:val="00452FD5"/>
    <w:rsid w:val="004539C0"/>
    <w:rsid w:val="00455178"/>
    <w:rsid w:val="00455181"/>
    <w:rsid w:val="004558CE"/>
    <w:rsid w:val="00456373"/>
    <w:rsid w:val="004563D4"/>
    <w:rsid w:val="00456474"/>
    <w:rsid w:val="00456DA5"/>
    <w:rsid w:val="00456FAA"/>
    <w:rsid w:val="00457338"/>
    <w:rsid w:val="004575CF"/>
    <w:rsid w:val="0045765B"/>
    <w:rsid w:val="004579BB"/>
    <w:rsid w:val="00457E17"/>
    <w:rsid w:val="004600BF"/>
    <w:rsid w:val="00460CCA"/>
    <w:rsid w:val="00460FD1"/>
    <w:rsid w:val="00461505"/>
    <w:rsid w:val="0046159C"/>
    <w:rsid w:val="004617FD"/>
    <w:rsid w:val="004618C3"/>
    <w:rsid w:val="004619E5"/>
    <w:rsid w:val="00461C8E"/>
    <w:rsid w:val="00461D47"/>
    <w:rsid w:val="00462132"/>
    <w:rsid w:val="0046273F"/>
    <w:rsid w:val="00462CA7"/>
    <w:rsid w:val="00462ED7"/>
    <w:rsid w:val="00463B57"/>
    <w:rsid w:val="00463E05"/>
    <w:rsid w:val="0046418F"/>
    <w:rsid w:val="00464222"/>
    <w:rsid w:val="0046463D"/>
    <w:rsid w:val="00464760"/>
    <w:rsid w:val="004647B7"/>
    <w:rsid w:val="00464A38"/>
    <w:rsid w:val="004650FF"/>
    <w:rsid w:val="0046530E"/>
    <w:rsid w:val="00465B18"/>
    <w:rsid w:val="00465E52"/>
    <w:rsid w:val="0046613E"/>
    <w:rsid w:val="004670CC"/>
    <w:rsid w:val="00467A07"/>
    <w:rsid w:val="00467A35"/>
    <w:rsid w:val="00467B26"/>
    <w:rsid w:val="00470547"/>
    <w:rsid w:val="00470928"/>
    <w:rsid w:val="00470CF5"/>
    <w:rsid w:val="0047192B"/>
    <w:rsid w:val="00472064"/>
    <w:rsid w:val="00472485"/>
    <w:rsid w:val="0047290C"/>
    <w:rsid w:val="00472BB2"/>
    <w:rsid w:val="0047340C"/>
    <w:rsid w:val="004738D5"/>
    <w:rsid w:val="00473A24"/>
    <w:rsid w:val="00473C0A"/>
    <w:rsid w:val="00473C7B"/>
    <w:rsid w:val="00473F1A"/>
    <w:rsid w:val="00474496"/>
    <w:rsid w:val="004744D0"/>
    <w:rsid w:val="0047460F"/>
    <w:rsid w:val="00474B11"/>
    <w:rsid w:val="00474C37"/>
    <w:rsid w:val="00474E10"/>
    <w:rsid w:val="00474E44"/>
    <w:rsid w:val="0047558E"/>
    <w:rsid w:val="00475605"/>
    <w:rsid w:val="00475FD9"/>
    <w:rsid w:val="004762B0"/>
    <w:rsid w:val="004765EE"/>
    <w:rsid w:val="00476F72"/>
    <w:rsid w:val="004770FC"/>
    <w:rsid w:val="00477568"/>
    <w:rsid w:val="00477CD7"/>
    <w:rsid w:val="00477F9D"/>
    <w:rsid w:val="00480047"/>
    <w:rsid w:val="004805BB"/>
    <w:rsid w:val="00480727"/>
    <w:rsid w:val="00480FAB"/>
    <w:rsid w:val="0048119B"/>
    <w:rsid w:val="00481463"/>
    <w:rsid w:val="00481AFA"/>
    <w:rsid w:val="00481E1B"/>
    <w:rsid w:val="00481F94"/>
    <w:rsid w:val="00482188"/>
    <w:rsid w:val="004825FC"/>
    <w:rsid w:val="0048297E"/>
    <w:rsid w:val="004830C6"/>
    <w:rsid w:val="00483F5C"/>
    <w:rsid w:val="00483FCA"/>
    <w:rsid w:val="004844AB"/>
    <w:rsid w:val="004847B1"/>
    <w:rsid w:val="00484AF4"/>
    <w:rsid w:val="00484F99"/>
    <w:rsid w:val="004850A4"/>
    <w:rsid w:val="00485693"/>
    <w:rsid w:val="00485811"/>
    <w:rsid w:val="00485AAE"/>
    <w:rsid w:val="00486832"/>
    <w:rsid w:val="00486A86"/>
    <w:rsid w:val="00486C29"/>
    <w:rsid w:val="004871F1"/>
    <w:rsid w:val="004871FD"/>
    <w:rsid w:val="00487422"/>
    <w:rsid w:val="00487544"/>
    <w:rsid w:val="004876BC"/>
    <w:rsid w:val="00487A94"/>
    <w:rsid w:val="00487EE6"/>
    <w:rsid w:val="0049041A"/>
    <w:rsid w:val="00490747"/>
    <w:rsid w:val="004907AE"/>
    <w:rsid w:val="00490D5A"/>
    <w:rsid w:val="00491319"/>
    <w:rsid w:val="004916C9"/>
    <w:rsid w:val="0049171B"/>
    <w:rsid w:val="00491745"/>
    <w:rsid w:val="0049357F"/>
    <w:rsid w:val="00493ACA"/>
    <w:rsid w:val="004947DC"/>
    <w:rsid w:val="00494A48"/>
    <w:rsid w:val="00494DCE"/>
    <w:rsid w:val="00494F50"/>
    <w:rsid w:val="00495A61"/>
    <w:rsid w:val="00495B72"/>
    <w:rsid w:val="00495C75"/>
    <w:rsid w:val="00495CAE"/>
    <w:rsid w:val="0049614D"/>
    <w:rsid w:val="004962ED"/>
    <w:rsid w:val="00496575"/>
    <w:rsid w:val="004965FA"/>
    <w:rsid w:val="00496948"/>
    <w:rsid w:val="00497FC5"/>
    <w:rsid w:val="004A02FB"/>
    <w:rsid w:val="004A0B19"/>
    <w:rsid w:val="004A0B9D"/>
    <w:rsid w:val="004A1219"/>
    <w:rsid w:val="004A1519"/>
    <w:rsid w:val="004A24FA"/>
    <w:rsid w:val="004A2572"/>
    <w:rsid w:val="004A2689"/>
    <w:rsid w:val="004A281B"/>
    <w:rsid w:val="004A299E"/>
    <w:rsid w:val="004A2BB1"/>
    <w:rsid w:val="004A2CDA"/>
    <w:rsid w:val="004A2E81"/>
    <w:rsid w:val="004A3AF0"/>
    <w:rsid w:val="004A3BA3"/>
    <w:rsid w:val="004A3D7F"/>
    <w:rsid w:val="004A3E84"/>
    <w:rsid w:val="004A3EEB"/>
    <w:rsid w:val="004A463F"/>
    <w:rsid w:val="004A48DE"/>
    <w:rsid w:val="004A490B"/>
    <w:rsid w:val="004A4C58"/>
    <w:rsid w:val="004A577A"/>
    <w:rsid w:val="004A5DC8"/>
    <w:rsid w:val="004A5F98"/>
    <w:rsid w:val="004A61D9"/>
    <w:rsid w:val="004A6843"/>
    <w:rsid w:val="004A6CF5"/>
    <w:rsid w:val="004A7590"/>
    <w:rsid w:val="004A7949"/>
    <w:rsid w:val="004A7999"/>
    <w:rsid w:val="004A7C26"/>
    <w:rsid w:val="004A7D30"/>
    <w:rsid w:val="004B0122"/>
    <w:rsid w:val="004B073D"/>
    <w:rsid w:val="004B0A5C"/>
    <w:rsid w:val="004B0ACC"/>
    <w:rsid w:val="004B1F4F"/>
    <w:rsid w:val="004B20E7"/>
    <w:rsid w:val="004B2857"/>
    <w:rsid w:val="004B287B"/>
    <w:rsid w:val="004B295B"/>
    <w:rsid w:val="004B2E70"/>
    <w:rsid w:val="004B3238"/>
    <w:rsid w:val="004B3396"/>
    <w:rsid w:val="004B3457"/>
    <w:rsid w:val="004B3B50"/>
    <w:rsid w:val="004B4106"/>
    <w:rsid w:val="004B43F2"/>
    <w:rsid w:val="004B45C1"/>
    <w:rsid w:val="004B4EEC"/>
    <w:rsid w:val="004B53BF"/>
    <w:rsid w:val="004B59DD"/>
    <w:rsid w:val="004B5BB8"/>
    <w:rsid w:val="004B6015"/>
    <w:rsid w:val="004B670E"/>
    <w:rsid w:val="004B71EC"/>
    <w:rsid w:val="004B75A0"/>
    <w:rsid w:val="004B75FD"/>
    <w:rsid w:val="004B7F4A"/>
    <w:rsid w:val="004B7FB1"/>
    <w:rsid w:val="004C07D3"/>
    <w:rsid w:val="004C0875"/>
    <w:rsid w:val="004C0CB4"/>
    <w:rsid w:val="004C139C"/>
    <w:rsid w:val="004C17F8"/>
    <w:rsid w:val="004C18E3"/>
    <w:rsid w:val="004C1987"/>
    <w:rsid w:val="004C19E1"/>
    <w:rsid w:val="004C1CAF"/>
    <w:rsid w:val="004C1ED3"/>
    <w:rsid w:val="004C1F2A"/>
    <w:rsid w:val="004C21C6"/>
    <w:rsid w:val="004C2A76"/>
    <w:rsid w:val="004C3202"/>
    <w:rsid w:val="004C32CB"/>
    <w:rsid w:val="004C333B"/>
    <w:rsid w:val="004C33D1"/>
    <w:rsid w:val="004C368B"/>
    <w:rsid w:val="004C3B45"/>
    <w:rsid w:val="004C4033"/>
    <w:rsid w:val="004C434B"/>
    <w:rsid w:val="004C443A"/>
    <w:rsid w:val="004C4F05"/>
    <w:rsid w:val="004C50B5"/>
    <w:rsid w:val="004C5231"/>
    <w:rsid w:val="004C5561"/>
    <w:rsid w:val="004C5A03"/>
    <w:rsid w:val="004C5F60"/>
    <w:rsid w:val="004C6750"/>
    <w:rsid w:val="004C6855"/>
    <w:rsid w:val="004C7443"/>
    <w:rsid w:val="004C773B"/>
    <w:rsid w:val="004C793C"/>
    <w:rsid w:val="004D042A"/>
    <w:rsid w:val="004D05CB"/>
    <w:rsid w:val="004D0B1E"/>
    <w:rsid w:val="004D0E7F"/>
    <w:rsid w:val="004D0F85"/>
    <w:rsid w:val="004D136B"/>
    <w:rsid w:val="004D1F3C"/>
    <w:rsid w:val="004D24AE"/>
    <w:rsid w:val="004D255B"/>
    <w:rsid w:val="004D2828"/>
    <w:rsid w:val="004D379E"/>
    <w:rsid w:val="004D3D95"/>
    <w:rsid w:val="004D3F22"/>
    <w:rsid w:val="004D3FC4"/>
    <w:rsid w:val="004D46A9"/>
    <w:rsid w:val="004D54E4"/>
    <w:rsid w:val="004D587C"/>
    <w:rsid w:val="004D5E28"/>
    <w:rsid w:val="004D625A"/>
    <w:rsid w:val="004D67D3"/>
    <w:rsid w:val="004D6CEB"/>
    <w:rsid w:val="004D6F43"/>
    <w:rsid w:val="004D71E3"/>
    <w:rsid w:val="004D78A7"/>
    <w:rsid w:val="004E0143"/>
    <w:rsid w:val="004E08EB"/>
    <w:rsid w:val="004E103D"/>
    <w:rsid w:val="004E184E"/>
    <w:rsid w:val="004E1885"/>
    <w:rsid w:val="004E1AC4"/>
    <w:rsid w:val="004E1E00"/>
    <w:rsid w:val="004E1EA9"/>
    <w:rsid w:val="004E1FC2"/>
    <w:rsid w:val="004E27DE"/>
    <w:rsid w:val="004E297E"/>
    <w:rsid w:val="004E29C1"/>
    <w:rsid w:val="004E2B3A"/>
    <w:rsid w:val="004E3B91"/>
    <w:rsid w:val="004E3F77"/>
    <w:rsid w:val="004E4153"/>
    <w:rsid w:val="004E46DF"/>
    <w:rsid w:val="004E4885"/>
    <w:rsid w:val="004E4AE2"/>
    <w:rsid w:val="004E540F"/>
    <w:rsid w:val="004E5639"/>
    <w:rsid w:val="004E5970"/>
    <w:rsid w:val="004E5B44"/>
    <w:rsid w:val="004E5CB2"/>
    <w:rsid w:val="004E6A2D"/>
    <w:rsid w:val="004E7010"/>
    <w:rsid w:val="004E712E"/>
    <w:rsid w:val="004E7432"/>
    <w:rsid w:val="004E75D2"/>
    <w:rsid w:val="004E7A77"/>
    <w:rsid w:val="004F00CD"/>
    <w:rsid w:val="004F07D6"/>
    <w:rsid w:val="004F15A6"/>
    <w:rsid w:val="004F176D"/>
    <w:rsid w:val="004F192C"/>
    <w:rsid w:val="004F1C97"/>
    <w:rsid w:val="004F231F"/>
    <w:rsid w:val="004F23E2"/>
    <w:rsid w:val="004F29EB"/>
    <w:rsid w:val="004F2B43"/>
    <w:rsid w:val="004F2C1D"/>
    <w:rsid w:val="004F2F1D"/>
    <w:rsid w:val="004F2F93"/>
    <w:rsid w:val="004F3482"/>
    <w:rsid w:val="004F3A0A"/>
    <w:rsid w:val="004F3E95"/>
    <w:rsid w:val="004F40A5"/>
    <w:rsid w:val="004F4660"/>
    <w:rsid w:val="004F479A"/>
    <w:rsid w:val="004F4AFC"/>
    <w:rsid w:val="004F504B"/>
    <w:rsid w:val="004F5203"/>
    <w:rsid w:val="004F62D9"/>
    <w:rsid w:val="004F73F0"/>
    <w:rsid w:val="004F740F"/>
    <w:rsid w:val="004F77AE"/>
    <w:rsid w:val="004F77ED"/>
    <w:rsid w:val="004F7C88"/>
    <w:rsid w:val="004F7DC3"/>
    <w:rsid w:val="004F7E7B"/>
    <w:rsid w:val="004F7F09"/>
    <w:rsid w:val="004F7FA6"/>
    <w:rsid w:val="00500B61"/>
    <w:rsid w:val="0050124A"/>
    <w:rsid w:val="00501407"/>
    <w:rsid w:val="0050175C"/>
    <w:rsid w:val="00501C3E"/>
    <w:rsid w:val="0050239C"/>
    <w:rsid w:val="0050242E"/>
    <w:rsid w:val="005028E8"/>
    <w:rsid w:val="00502A30"/>
    <w:rsid w:val="00502B03"/>
    <w:rsid w:val="005030C1"/>
    <w:rsid w:val="00503463"/>
    <w:rsid w:val="0050363F"/>
    <w:rsid w:val="00503780"/>
    <w:rsid w:val="00503BC7"/>
    <w:rsid w:val="00503C92"/>
    <w:rsid w:val="00504A85"/>
    <w:rsid w:val="00504B62"/>
    <w:rsid w:val="00504E95"/>
    <w:rsid w:val="0050520F"/>
    <w:rsid w:val="005053CA"/>
    <w:rsid w:val="005054B1"/>
    <w:rsid w:val="005058AA"/>
    <w:rsid w:val="00505944"/>
    <w:rsid w:val="00505DEB"/>
    <w:rsid w:val="00506271"/>
    <w:rsid w:val="00506829"/>
    <w:rsid w:val="00506CBE"/>
    <w:rsid w:val="005071A0"/>
    <w:rsid w:val="0050765F"/>
    <w:rsid w:val="005076BF"/>
    <w:rsid w:val="005076C0"/>
    <w:rsid w:val="00507700"/>
    <w:rsid w:val="005077D6"/>
    <w:rsid w:val="00507CDB"/>
    <w:rsid w:val="005103F9"/>
    <w:rsid w:val="005105D6"/>
    <w:rsid w:val="00510926"/>
    <w:rsid w:val="00510B73"/>
    <w:rsid w:val="00510E25"/>
    <w:rsid w:val="005118BE"/>
    <w:rsid w:val="00511AC1"/>
    <w:rsid w:val="00511B4A"/>
    <w:rsid w:val="00511BB1"/>
    <w:rsid w:val="00512022"/>
    <w:rsid w:val="00512E96"/>
    <w:rsid w:val="00513114"/>
    <w:rsid w:val="0051349B"/>
    <w:rsid w:val="00513B1C"/>
    <w:rsid w:val="0051436D"/>
    <w:rsid w:val="00514A12"/>
    <w:rsid w:val="00514D41"/>
    <w:rsid w:val="0051586A"/>
    <w:rsid w:val="00515C6E"/>
    <w:rsid w:val="00515DF6"/>
    <w:rsid w:val="00515E19"/>
    <w:rsid w:val="005167DD"/>
    <w:rsid w:val="005169A5"/>
    <w:rsid w:val="005201AF"/>
    <w:rsid w:val="00520374"/>
    <w:rsid w:val="00520936"/>
    <w:rsid w:val="00520D95"/>
    <w:rsid w:val="005212E7"/>
    <w:rsid w:val="00521340"/>
    <w:rsid w:val="00521557"/>
    <w:rsid w:val="00521A17"/>
    <w:rsid w:val="00521A76"/>
    <w:rsid w:val="005222F4"/>
    <w:rsid w:val="00522E96"/>
    <w:rsid w:val="00522F5D"/>
    <w:rsid w:val="00522FC4"/>
    <w:rsid w:val="0052313C"/>
    <w:rsid w:val="00523921"/>
    <w:rsid w:val="00523930"/>
    <w:rsid w:val="00523AC0"/>
    <w:rsid w:val="00523F31"/>
    <w:rsid w:val="0052447B"/>
    <w:rsid w:val="0052474B"/>
    <w:rsid w:val="00524DD2"/>
    <w:rsid w:val="005253E4"/>
    <w:rsid w:val="005255B6"/>
    <w:rsid w:val="00525998"/>
    <w:rsid w:val="005259A2"/>
    <w:rsid w:val="00525B41"/>
    <w:rsid w:val="00525D98"/>
    <w:rsid w:val="00526146"/>
    <w:rsid w:val="005265FA"/>
    <w:rsid w:val="00526DD5"/>
    <w:rsid w:val="00526DE8"/>
    <w:rsid w:val="00527192"/>
    <w:rsid w:val="0052741F"/>
    <w:rsid w:val="00527889"/>
    <w:rsid w:val="00527B74"/>
    <w:rsid w:val="00527F06"/>
    <w:rsid w:val="005303A9"/>
    <w:rsid w:val="00530902"/>
    <w:rsid w:val="005311B7"/>
    <w:rsid w:val="00531AE7"/>
    <w:rsid w:val="005320F1"/>
    <w:rsid w:val="00532114"/>
    <w:rsid w:val="00532649"/>
    <w:rsid w:val="00532A6B"/>
    <w:rsid w:val="00532B08"/>
    <w:rsid w:val="00533069"/>
    <w:rsid w:val="0053319B"/>
    <w:rsid w:val="0053338C"/>
    <w:rsid w:val="005333F7"/>
    <w:rsid w:val="005338E2"/>
    <w:rsid w:val="00533A25"/>
    <w:rsid w:val="00533C75"/>
    <w:rsid w:val="00534DF3"/>
    <w:rsid w:val="0053708C"/>
    <w:rsid w:val="005372FB"/>
    <w:rsid w:val="00537596"/>
    <w:rsid w:val="00537A97"/>
    <w:rsid w:val="00537F5C"/>
    <w:rsid w:val="00540669"/>
    <w:rsid w:val="00540B08"/>
    <w:rsid w:val="00540B5F"/>
    <w:rsid w:val="00541811"/>
    <w:rsid w:val="00541B1F"/>
    <w:rsid w:val="00542374"/>
    <w:rsid w:val="0054257A"/>
    <w:rsid w:val="00542CB3"/>
    <w:rsid w:val="00542E12"/>
    <w:rsid w:val="005438F6"/>
    <w:rsid w:val="0054393E"/>
    <w:rsid w:val="0054424F"/>
    <w:rsid w:val="0054440F"/>
    <w:rsid w:val="005447C5"/>
    <w:rsid w:val="005449F5"/>
    <w:rsid w:val="00544A4B"/>
    <w:rsid w:val="00544EC4"/>
    <w:rsid w:val="0054567A"/>
    <w:rsid w:val="00545965"/>
    <w:rsid w:val="005462D9"/>
    <w:rsid w:val="00547440"/>
    <w:rsid w:val="0054775D"/>
    <w:rsid w:val="005500E1"/>
    <w:rsid w:val="0055036F"/>
    <w:rsid w:val="005503F8"/>
    <w:rsid w:val="005505E6"/>
    <w:rsid w:val="0055070B"/>
    <w:rsid w:val="00550AF9"/>
    <w:rsid w:val="00550D1D"/>
    <w:rsid w:val="00550EB1"/>
    <w:rsid w:val="005512C3"/>
    <w:rsid w:val="00551351"/>
    <w:rsid w:val="005518A3"/>
    <w:rsid w:val="00551A26"/>
    <w:rsid w:val="00551AAC"/>
    <w:rsid w:val="00551BFD"/>
    <w:rsid w:val="00551DD4"/>
    <w:rsid w:val="00551E17"/>
    <w:rsid w:val="00552212"/>
    <w:rsid w:val="00552304"/>
    <w:rsid w:val="005526FA"/>
    <w:rsid w:val="0055290E"/>
    <w:rsid w:val="00552E00"/>
    <w:rsid w:val="00552E09"/>
    <w:rsid w:val="00552EDE"/>
    <w:rsid w:val="00552F8E"/>
    <w:rsid w:val="005532A8"/>
    <w:rsid w:val="00554061"/>
    <w:rsid w:val="00554313"/>
    <w:rsid w:val="005549FE"/>
    <w:rsid w:val="00554F28"/>
    <w:rsid w:val="00555345"/>
    <w:rsid w:val="005555CE"/>
    <w:rsid w:val="005558D3"/>
    <w:rsid w:val="00555E2D"/>
    <w:rsid w:val="00555F5C"/>
    <w:rsid w:val="00556103"/>
    <w:rsid w:val="00556995"/>
    <w:rsid w:val="00556D08"/>
    <w:rsid w:val="00557639"/>
    <w:rsid w:val="0055776C"/>
    <w:rsid w:val="00557802"/>
    <w:rsid w:val="005579B2"/>
    <w:rsid w:val="005579DE"/>
    <w:rsid w:val="00557F66"/>
    <w:rsid w:val="005605E4"/>
    <w:rsid w:val="005606CC"/>
    <w:rsid w:val="0056081D"/>
    <w:rsid w:val="00560B1B"/>
    <w:rsid w:val="00560D87"/>
    <w:rsid w:val="00560ED4"/>
    <w:rsid w:val="00560F98"/>
    <w:rsid w:val="005610C5"/>
    <w:rsid w:val="005610EE"/>
    <w:rsid w:val="00561AB9"/>
    <w:rsid w:val="00561CF0"/>
    <w:rsid w:val="00561D8A"/>
    <w:rsid w:val="0056220F"/>
    <w:rsid w:val="00562A4D"/>
    <w:rsid w:val="00562AAD"/>
    <w:rsid w:val="00562CE4"/>
    <w:rsid w:val="00564320"/>
    <w:rsid w:val="005651DD"/>
    <w:rsid w:val="005659A9"/>
    <w:rsid w:val="005659B2"/>
    <w:rsid w:val="00565F71"/>
    <w:rsid w:val="00566093"/>
    <w:rsid w:val="005662AE"/>
    <w:rsid w:val="00566E56"/>
    <w:rsid w:val="00567092"/>
    <w:rsid w:val="0056727E"/>
    <w:rsid w:val="005672B3"/>
    <w:rsid w:val="00567B50"/>
    <w:rsid w:val="00567E75"/>
    <w:rsid w:val="00567F9E"/>
    <w:rsid w:val="005702BF"/>
    <w:rsid w:val="00570899"/>
    <w:rsid w:val="00570936"/>
    <w:rsid w:val="00570E1C"/>
    <w:rsid w:val="00571604"/>
    <w:rsid w:val="00571EE9"/>
    <w:rsid w:val="00572716"/>
    <w:rsid w:val="00572EC0"/>
    <w:rsid w:val="00572FDE"/>
    <w:rsid w:val="0057302A"/>
    <w:rsid w:val="005736BE"/>
    <w:rsid w:val="005737DE"/>
    <w:rsid w:val="0057383B"/>
    <w:rsid w:val="0057514E"/>
    <w:rsid w:val="00575512"/>
    <w:rsid w:val="00575604"/>
    <w:rsid w:val="005759B4"/>
    <w:rsid w:val="00575F39"/>
    <w:rsid w:val="00575FF1"/>
    <w:rsid w:val="00576243"/>
    <w:rsid w:val="0057767E"/>
    <w:rsid w:val="005777A1"/>
    <w:rsid w:val="00577C59"/>
    <w:rsid w:val="005805DF"/>
    <w:rsid w:val="00580E65"/>
    <w:rsid w:val="00580FAF"/>
    <w:rsid w:val="0058119B"/>
    <w:rsid w:val="00581571"/>
    <w:rsid w:val="00581814"/>
    <w:rsid w:val="00581821"/>
    <w:rsid w:val="0058190A"/>
    <w:rsid w:val="005819C8"/>
    <w:rsid w:val="0058228A"/>
    <w:rsid w:val="005827CA"/>
    <w:rsid w:val="00582B24"/>
    <w:rsid w:val="00582C6C"/>
    <w:rsid w:val="00582FC4"/>
    <w:rsid w:val="00583529"/>
    <w:rsid w:val="005836DD"/>
    <w:rsid w:val="00583A7A"/>
    <w:rsid w:val="00583B08"/>
    <w:rsid w:val="00583C3B"/>
    <w:rsid w:val="00583E63"/>
    <w:rsid w:val="00584131"/>
    <w:rsid w:val="0058445C"/>
    <w:rsid w:val="00584474"/>
    <w:rsid w:val="0058451B"/>
    <w:rsid w:val="00584880"/>
    <w:rsid w:val="005849F0"/>
    <w:rsid w:val="005852DA"/>
    <w:rsid w:val="00585E08"/>
    <w:rsid w:val="005865F6"/>
    <w:rsid w:val="005867AD"/>
    <w:rsid w:val="00586957"/>
    <w:rsid w:val="00586A8D"/>
    <w:rsid w:val="00586B61"/>
    <w:rsid w:val="00586D37"/>
    <w:rsid w:val="00587078"/>
    <w:rsid w:val="005873C6"/>
    <w:rsid w:val="00587DB5"/>
    <w:rsid w:val="00587FCD"/>
    <w:rsid w:val="005904D7"/>
    <w:rsid w:val="005904ED"/>
    <w:rsid w:val="0059061D"/>
    <w:rsid w:val="005906E0"/>
    <w:rsid w:val="00590E8E"/>
    <w:rsid w:val="005912F6"/>
    <w:rsid w:val="00591307"/>
    <w:rsid w:val="005926BC"/>
    <w:rsid w:val="005926F8"/>
    <w:rsid w:val="00592DA5"/>
    <w:rsid w:val="00592E9F"/>
    <w:rsid w:val="005935F7"/>
    <w:rsid w:val="00593F02"/>
    <w:rsid w:val="0059424E"/>
    <w:rsid w:val="00594351"/>
    <w:rsid w:val="00594F6B"/>
    <w:rsid w:val="0059509F"/>
    <w:rsid w:val="0059521E"/>
    <w:rsid w:val="00595659"/>
    <w:rsid w:val="005958F7"/>
    <w:rsid w:val="005959FC"/>
    <w:rsid w:val="00595B17"/>
    <w:rsid w:val="00595C19"/>
    <w:rsid w:val="00595C3B"/>
    <w:rsid w:val="00595FC3"/>
    <w:rsid w:val="00596020"/>
    <w:rsid w:val="005962EB"/>
    <w:rsid w:val="0059633F"/>
    <w:rsid w:val="005966EF"/>
    <w:rsid w:val="00596E54"/>
    <w:rsid w:val="00597C91"/>
    <w:rsid w:val="00597D93"/>
    <w:rsid w:val="005A03DA"/>
    <w:rsid w:val="005A03F3"/>
    <w:rsid w:val="005A0A81"/>
    <w:rsid w:val="005A0EBE"/>
    <w:rsid w:val="005A1051"/>
    <w:rsid w:val="005A113D"/>
    <w:rsid w:val="005A11CD"/>
    <w:rsid w:val="005A176A"/>
    <w:rsid w:val="005A17BA"/>
    <w:rsid w:val="005A1A33"/>
    <w:rsid w:val="005A2A34"/>
    <w:rsid w:val="005A3516"/>
    <w:rsid w:val="005A3C0C"/>
    <w:rsid w:val="005A3F64"/>
    <w:rsid w:val="005A3FBE"/>
    <w:rsid w:val="005A4028"/>
    <w:rsid w:val="005A4856"/>
    <w:rsid w:val="005A49D1"/>
    <w:rsid w:val="005A515F"/>
    <w:rsid w:val="005A51F8"/>
    <w:rsid w:val="005A598D"/>
    <w:rsid w:val="005A5DC0"/>
    <w:rsid w:val="005A5F09"/>
    <w:rsid w:val="005A64C1"/>
    <w:rsid w:val="005A67EB"/>
    <w:rsid w:val="005A683E"/>
    <w:rsid w:val="005A6862"/>
    <w:rsid w:val="005A68B3"/>
    <w:rsid w:val="005A6A06"/>
    <w:rsid w:val="005A79F9"/>
    <w:rsid w:val="005A7BCA"/>
    <w:rsid w:val="005A7E51"/>
    <w:rsid w:val="005A7EA7"/>
    <w:rsid w:val="005B03D7"/>
    <w:rsid w:val="005B08E2"/>
    <w:rsid w:val="005B0914"/>
    <w:rsid w:val="005B09B3"/>
    <w:rsid w:val="005B0D95"/>
    <w:rsid w:val="005B1071"/>
    <w:rsid w:val="005B1189"/>
    <w:rsid w:val="005B12C1"/>
    <w:rsid w:val="005B12CC"/>
    <w:rsid w:val="005B1434"/>
    <w:rsid w:val="005B1A3B"/>
    <w:rsid w:val="005B1CA7"/>
    <w:rsid w:val="005B24E8"/>
    <w:rsid w:val="005B2601"/>
    <w:rsid w:val="005B28C8"/>
    <w:rsid w:val="005B2A43"/>
    <w:rsid w:val="005B2C42"/>
    <w:rsid w:val="005B3126"/>
    <w:rsid w:val="005B366A"/>
    <w:rsid w:val="005B3760"/>
    <w:rsid w:val="005B39E6"/>
    <w:rsid w:val="005B3CF4"/>
    <w:rsid w:val="005B3DF0"/>
    <w:rsid w:val="005B3E03"/>
    <w:rsid w:val="005B3F7E"/>
    <w:rsid w:val="005B4377"/>
    <w:rsid w:val="005B4F58"/>
    <w:rsid w:val="005B50BE"/>
    <w:rsid w:val="005B5EB3"/>
    <w:rsid w:val="005B5F1A"/>
    <w:rsid w:val="005B6F2F"/>
    <w:rsid w:val="005B719C"/>
    <w:rsid w:val="005B7316"/>
    <w:rsid w:val="005B7E31"/>
    <w:rsid w:val="005C0207"/>
    <w:rsid w:val="005C0CF4"/>
    <w:rsid w:val="005C0E75"/>
    <w:rsid w:val="005C11C0"/>
    <w:rsid w:val="005C13EF"/>
    <w:rsid w:val="005C184F"/>
    <w:rsid w:val="005C1EB7"/>
    <w:rsid w:val="005C217B"/>
    <w:rsid w:val="005C22CA"/>
    <w:rsid w:val="005C2452"/>
    <w:rsid w:val="005C2757"/>
    <w:rsid w:val="005C290D"/>
    <w:rsid w:val="005C37D7"/>
    <w:rsid w:val="005C4D60"/>
    <w:rsid w:val="005C4DD7"/>
    <w:rsid w:val="005C4E7D"/>
    <w:rsid w:val="005C507D"/>
    <w:rsid w:val="005C561B"/>
    <w:rsid w:val="005C5745"/>
    <w:rsid w:val="005C57E8"/>
    <w:rsid w:val="005C587E"/>
    <w:rsid w:val="005C5B9E"/>
    <w:rsid w:val="005C603A"/>
    <w:rsid w:val="005C6097"/>
    <w:rsid w:val="005C6817"/>
    <w:rsid w:val="005C6ABA"/>
    <w:rsid w:val="005C6BD5"/>
    <w:rsid w:val="005C6C0F"/>
    <w:rsid w:val="005C711E"/>
    <w:rsid w:val="005C7334"/>
    <w:rsid w:val="005C7511"/>
    <w:rsid w:val="005C7C8E"/>
    <w:rsid w:val="005C7E99"/>
    <w:rsid w:val="005D08D5"/>
    <w:rsid w:val="005D0A16"/>
    <w:rsid w:val="005D19CB"/>
    <w:rsid w:val="005D1A6E"/>
    <w:rsid w:val="005D2153"/>
    <w:rsid w:val="005D2336"/>
    <w:rsid w:val="005D2625"/>
    <w:rsid w:val="005D26DE"/>
    <w:rsid w:val="005D2C41"/>
    <w:rsid w:val="005D3248"/>
    <w:rsid w:val="005D32DB"/>
    <w:rsid w:val="005D36F0"/>
    <w:rsid w:val="005D3E66"/>
    <w:rsid w:val="005D3EA7"/>
    <w:rsid w:val="005D42BB"/>
    <w:rsid w:val="005D4F7C"/>
    <w:rsid w:val="005D4F9B"/>
    <w:rsid w:val="005D5A6B"/>
    <w:rsid w:val="005D5A73"/>
    <w:rsid w:val="005D5AB7"/>
    <w:rsid w:val="005D5AD1"/>
    <w:rsid w:val="005D5FD4"/>
    <w:rsid w:val="005D683E"/>
    <w:rsid w:val="005D6B81"/>
    <w:rsid w:val="005D6CDA"/>
    <w:rsid w:val="005D6E01"/>
    <w:rsid w:val="005D7329"/>
    <w:rsid w:val="005D75FE"/>
    <w:rsid w:val="005D78EB"/>
    <w:rsid w:val="005D7988"/>
    <w:rsid w:val="005D7DC4"/>
    <w:rsid w:val="005E01A0"/>
    <w:rsid w:val="005E08F0"/>
    <w:rsid w:val="005E0B4E"/>
    <w:rsid w:val="005E0D6C"/>
    <w:rsid w:val="005E102F"/>
    <w:rsid w:val="005E181F"/>
    <w:rsid w:val="005E2314"/>
    <w:rsid w:val="005E238F"/>
    <w:rsid w:val="005E2760"/>
    <w:rsid w:val="005E2F9E"/>
    <w:rsid w:val="005E32D9"/>
    <w:rsid w:val="005E359B"/>
    <w:rsid w:val="005E38DA"/>
    <w:rsid w:val="005E39CF"/>
    <w:rsid w:val="005E3F83"/>
    <w:rsid w:val="005E4098"/>
    <w:rsid w:val="005E454A"/>
    <w:rsid w:val="005E4A2C"/>
    <w:rsid w:val="005E4BA0"/>
    <w:rsid w:val="005E4ED0"/>
    <w:rsid w:val="005E5124"/>
    <w:rsid w:val="005E5188"/>
    <w:rsid w:val="005E52B6"/>
    <w:rsid w:val="005E53C6"/>
    <w:rsid w:val="005E5C5E"/>
    <w:rsid w:val="005E66D7"/>
    <w:rsid w:val="005E670E"/>
    <w:rsid w:val="005E67A6"/>
    <w:rsid w:val="005E73A6"/>
    <w:rsid w:val="005E73E1"/>
    <w:rsid w:val="005E7FC0"/>
    <w:rsid w:val="005F0170"/>
    <w:rsid w:val="005F01CE"/>
    <w:rsid w:val="005F035F"/>
    <w:rsid w:val="005F05C7"/>
    <w:rsid w:val="005F06AE"/>
    <w:rsid w:val="005F0A3C"/>
    <w:rsid w:val="005F0B8E"/>
    <w:rsid w:val="005F0DC2"/>
    <w:rsid w:val="005F1293"/>
    <w:rsid w:val="005F1483"/>
    <w:rsid w:val="005F17B1"/>
    <w:rsid w:val="005F18FD"/>
    <w:rsid w:val="005F1CDF"/>
    <w:rsid w:val="005F1D24"/>
    <w:rsid w:val="005F1E55"/>
    <w:rsid w:val="005F23A8"/>
    <w:rsid w:val="005F344E"/>
    <w:rsid w:val="005F34FC"/>
    <w:rsid w:val="005F354C"/>
    <w:rsid w:val="005F36BF"/>
    <w:rsid w:val="005F3728"/>
    <w:rsid w:val="005F3772"/>
    <w:rsid w:val="005F37BB"/>
    <w:rsid w:val="005F388E"/>
    <w:rsid w:val="005F4978"/>
    <w:rsid w:val="005F50F5"/>
    <w:rsid w:val="005F5943"/>
    <w:rsid w:val="005F6528"/>
    <w:rsid w:val="005F6728"/>
    <w:rsid w:val="005F67D9"/>
    <w:rsid w:val="005F6B72"/>
    <w:rsid w:val="005F6F97"/>
    <w:rsid w:val="005F7AFA"/>
    <w:rsid w:val="005F7EF9"/>
    <w:rsid w:val="00600248"/>
    <w:rsid w:val="00600E4E"/>
    <w:rsid w:val="006011B3"/>
    <w:rsid w:val="00601B84"/>
    <w:rsid w:val="00601DC7"/>
    <w:rsid w:val="00602566"/>
    <w:rsid w:val="00602610"/>
    <w:rsid w:val="00602D6A"/>
    <w:rsid w:val="006037E0"/>
    <w:rsid w:val="00603AC2"/>
    <w:rsid w:val="00603C9C"/>
    <w:rsid w:val="00603D3C"/>
    <w:rsid w:val="0060424B"/>
    <w:rsid w:val="006042AE"/>
    <w:rsid w:val="00604473"/>
    <w:rsid w:val="00604979"/>
    <w:rsid w:val="00604AE4"/>
    <w:rsid w:val="0060527E"/>
    <w:rsid w:val="00605290"/>
    <w:rsid w:val="00605879"/>
    <w:rsid w:val="006058F0"/>
    <w:rsid w:val="00605C56"/>
    <w:rsid w:val="00605D13"/>
    <w:rsid w:val="00605F7A"/>
    <w:rsid w:val="00606082"/>
    <w:rsid w:val="006062AD"/>
    <w:rsid w:val="00606463"/>
    <w:rsid w:val="0060656C"/>
    <w:rsid w:val="006066D0"/>
    <w:rsid w:val="00606BBE"/>
    <w:rsid w:val="00606F3A"/>
    <w:rsid w:val="006070E0"/>
    <w:rsid w:val="00607FE1"/>
    <w:rsid w:val="00610128"/>
    <w:rsid w:val="0061067D"/>
    <w:rsid w:val="00610A57"/>
    <w:rsid w:val="00610B96"/>
    <w:rsid w:val="006119DE"/>
    <w:rsid w:val="00611F39"/>
    <w:rsid w:val="00611FCB"/>
    <w:rsid w:val="006121EA"/>
    <w:rsid w:val="006123DA"/>
    <w:rsid w:val="00612B0E"/>
    <w:rsid w:val="00613CC9"/>
    <w:rsid w:val="006140CD"/>
    <w:rsid w:val="00614B06"/>
    <w:rsid w:val="0061511B"/>
    <w:rsid w:val="006151E6"/>
    <w:rsid w:val="0061554D"/>
    <w:rsid w:val="006157E7"/>
    <w:rsid w:val="00616070"/>
    <w:rsid w:val="0061627B"/>
    <w:rsid w:val="00616BAD"/>
    <w:rsid w:val="00616F78"/>
    <w:rsid w:val="006177A8"/>
    <w:rsid w:val="006177E9"/>
    <w:rsid w:val="0061799D"/>
    <w:rsid w:val="00617C5C"/>
    <w:rsid w:val="00617FDE"/>
    <w:rsid w:val="006201AE"/>
    <w:rsid w:val="0062026C"/>
    <w:rsid w:val="00620622"/>
    <w:rsid w:val="0062075D"/>
    <w:rsid w:val="0062188F"/>
    <w:rsid w:val="00621B2B"/>
    <w:rsid w:val="00621BF7"/>
    <w:rsid w:val="0062253B"/>
    <w:rsid w:val="006226AF"/>
    <w:rsid w:val="00622A90"/>
    <w:rsid w:val="00622D35"/>
    <w:rsid w:val="006231E9"/>
    <w:rsid w:val="00623659"/>
    <w:rsid w:val="0062387F"/>
    <w:rsid w:val="00623B93"/>
    <w:rsid w:val="006240C3"/>
    <w:rsid w:val="0062417E"/>
    <w:rsid w:val="006245D5"/>
    <w:rsid w:val="00624644"/>
    <w:rsid w:val="0062486C"/>
    <w:rsid w:val="00624AF6"/>
    <w:rsid w:val="00624BF3"/>
    <w:rsid w:val="00625036"/>
    <w:rsid w:val="00625301"/>
    <w:rsid w:val="00625993"/>
    <w:rsid w:val="00625B3E"/>
    <w:rsid w:val="0062615D"/>
    <w:rsid w:val="00626170"/>
    <w:rsid w:val="0062642D"/>
    <w:rsid w:val="00626AEB"/>
    <w:rsid w:val="00626CB6"/>
    <w:rsid w:val="00626DD9"/>
    <w:rsid w:val="00626E38"/>
    <w:rsid w:val="00627015"/>
    <w:rsid w:val="00627537"/>
    <w:rsid w:val="00627875"/>
    <w:rsid w:val="006302A8"/>
    <w:rsid w:val="00630463"/>
    <w:rsid w:val="006306E6"/>
    <w:rsid w:val="00630F00"/>
    <w:rsid w:val="006314C6"/>
    <w:rsid w:val="00631EE6"/>
    <w:rsid w:val="006321FF"/>
    <w:rsid w:val="0063323B"/>
    <w:rsid w:val="00633E0E"/>
    <w:rsid w:val="00635819"/>
    <w:rsid w:val="006360A4"/>
    <w:rsid w:val="006360CB"/>
    <w:rsid w:val="006368AD"/>
    <w:rsid w:val="00636A90"/>
    <w:rsid w:val="006372B5"/>
    <w:rsid w:val="0063733B"/>
    <w:rsid w:val="0063776E"/>
    <w:rsid w:val="006402E0"/>
    <w:rsid w:val="006409BB"/>
    <w:rsid w:val="0064144C"/>
    <w:rsid w:val="00641530"/>
    <w:rsid w:val="006415DC"/>
    <w:rsid w:val="0064184C"/>
    <w:rsid w:val="00641DCB"/>
    <w:rsid w:val="00641E02"/>
    <w:rsid w:val="00642412"/>
    <w:rsid w:val="006425E4"/>
    <w:rsid w:val="00642DAB"/>
    <w:rsid w:val="00643005"/>
    <w:rsid w:val="006433AC"/>
    <w:rsid w:val="0064342B"/>
    <w:rsid w:val="00643506"/>
    <w:rsid w:val="00643794"/>
    <w:rsid w:val="00643802"/>
    <w:rsid w:val="00643955"/>
    <w:rsid w:val="00643E5B"/>
    <w:rsid w:val="00643EF2"/>
    <w:rsid w:val="006442F8"/>
    <w:rsid w:val="00644490"/>
    <w:rsid w:val="00644DFE"/>
    <w:rsid w:val="0064506F"/>
    <w:rsid w:val="0064578A"/>
    <w:rsid w:val="00645C2E"/>
    <w:rsid w:val="00645E07"/>
    <w:rsid w:val="006462CB"/>
    <w:rsid w:val="00646A89"/>
    <w:rsid w:val="006472AD"/>
    <w:rsid w:val="006473B6"/>
    <w:rsid w:val="006473D8"/>
    <w:rsid w:val="0064741D"/>
    <w:rsid w:val="00647533"/>
    <w:rsid w:val="0064772A"/>
    <w:rsid w:val="00647B6D"/>
    <w:rsid w:val="00647CDA"/>
    <w:rsid w:val="0065168B"/>
    <w:rsid w:val="00652191"/>
    <w:rsid w:val="006526AC"/>
    <w:rsid w:val="0065286A"/>
    <w:rsid w:val="0065295A"/>
    <w:rsid w:val="00652ABA"/>
    <w:rsid w:val="006533F2"/>
    <w:rsid w:val="00653CD3"/>
    <w:rsid w:val="00653D84"/>
    <w:rsid w:val="00654455"/>
    <w:rsid w:val="006545A3"/>
    <w:rsid w:val="0065462B"/>
    <w:rsid w:val="00654743"/>
    <w:rsid w:val="00654BE0"/>
    <w:rsid w:val="00654CC3"/>
    <w:rsid w:val="0065532C"/>
    <w:rsid w:val="00655791"/>
    <w:rsid w:val="006558A1"/>
    <w:rsid w:val="00655DE2"/>
    <w:rsid w:val="00656039"/>
    <w:rsid w:val="0065623C"/>
    <w:rsid w:val="0065699C"/>
    <w:rsid w:val="006569E3"/>
    <w:rsid w:val="00656CEE"/>
    <w:rsid w:val="0065705D"/>
    <w:rsid w:val="0065709A"/>
    <w:rsid w:val="0065732B"/>
    <w:rsid w:val="006577FE"/>
    <w:rsid w:val="00657CEF"/>
    <w:rsid w:val="00660084"/>
    <w:rsid w:val="0066099C"/>
    <w:rsid w:val="0066132D"/>
    <w:rsid w:val="00661DAF"/>
    <w:rsid w:val="00661E83"/>
    <w:rsid w:val="0066205B"/>
    <w:rsid w:val="00662169"/>
    <w:rsid w:val="006623F4"/>
    <w:rsid w:val="0066241B"/>
    <w:rsid w:val="00662514"/>
    <w:rsid w:val="0066273E"/>
    <w:rsid w:val="00662D61"/>
    <w:rsid w:val="00663104"/>
    <w:rsid w:val="0066323B"/>
    <w:rsid w:val="00663C3B"/>
    <w:rsid w:val="00663ECF"/>
    <w:rsid w:val="0066401B"/>
    <w:rsid w:val="00664514"/>
    <w:rsid w:val="006648AD"/>
    <w:rsid w:val="006649DC"/>
    <w:rsid w:val="00664EFB"/>
    <w:rsid w:val="00665037"/>
    <w:rsid w:val="006656B2"/>
    <w:rsid w:val="006656E3"/>
    <w:rsid w:val="00665B60"/>
    <w:rsid w:val="00665BFD"/>
    <w:rsid w:val="00666A58"/>
    <w:rsid w:val="00666C2E"/>
    <w:rsid w:val="00666DA9"/>
    <w:rsid w:val="0066764D"/>
    <w:rsid w:val="006676B4"/>
    <w:rsid w:val="00667A4E"/>
    <w:rsid w:val="00667B6F"/>
    <w:rsid w:val="00667DB1"/>
    <w:rsid w:val="0067000D"/>
    <w:rsid w:val="00670341"/>
    <w:rsid w:val="00670C88"/>
    <w:rsid w:val="00670D1D"/>
    <w:rsid w:val="00670F00"/>
    <w:rsid w:val="00671154"/>
    <w:rsid w:val="00672058"/>
    <w:rsid w:val="00672121"/>
    <w:rsid w:val="00672544"/>
    <w:rsid w:val="0067263B"/>
    <w:rsid w:val="006728A4"/>
    <w:rsid w:val="00673039"/>
    <w:rsid w:val="0067325C"/>
    <w:rsid w:val="006736A7"/>
    <w:rsid w:val="00673901"/>
    <w:rsid w:val="0067393B"/>
    <w:rsid w:val="00674101"/>
    <w:rsid w:val="00674767"/>
    <w:rsid w:val="00674E46"/>
    <w:rsid w:val="00674E55"/>
    <w:rsid w:val="00675336"/>
    <w:rsid w:val="0067548D"/>
    <w:rsid w:val="006756AC"/>
    <w:rsid w:val="006759ED"/>
    <w:rsid w:val="00675D73"/>
    <w:rsid w:val="00675F41"/>
    <w:rsid w:val="006762AD"/>
    <w:rsid w:val="006768A2"/>
    <w:rsid w:val="00676BEE"/>
    <w:rsid w:val="006770CE"/>
    <w:rsid w:val="0067781F"/>
    <w:rsid w:val="00677860"/>
    <w:rsid w:val="00680380"/>
    <w:rsid w:val="006807BA"/>
    <w:rsid w:val="00680EFF"/>
    <w:rsid w:val="00681BA0"/>
    <w:rsid w:val="00681C5B"/>
    <w:rsid w:val="00681EBD"/>
    <w:rsid w:val="00682470"/>
    <w:rsid w:val="006825D1"/>
    <w:rsid w:val="0068263B"/>
    <w:rsid w:val="00682FC4"/>
    <w:rsid w:val="006831E5"/>
    <w:rsid w:val="00683279"/>
    <w:rsid w:val="00683DFB"/>
    <w:rsid w:val="006842C6"/>
    <w:rsid w:val="00684495"/>
    <w:rsid w:val="006847DA"/>
    <w:rsid w:val="006859CA"/>
    <w:rsid w:val="006862C4"/>
    <w:rsid w:val="0068670F"/>
    <w:rsid w:val="00686E7A"/>
    <w:rsid w:val="00686FFE"/>
    <w:rsid w:val="006871C2"/>
    <w:rsid w:val="00687424"/>
    <w:rsid w:val="0068753C"/>
    <w:rsid w:val="0068764E"/>
    <w:rsid w:val="00687764"/>
    <w:rsid w:val="00687E78"/>
    <w:rsid w:val="00690671"/>
    <w:rsid w:val="00690701"/>
    <w:rsid w:val="00690729"/>
    <w:rsid w:val="00690815"/>
    <w:rsid w:val="006914C1"/>
    <w:rsid w:val="006920F0"/>
    <w:rsid w:val="00692AEF"/>
    <w:rsid w:val="00692CB3"/>
    <w:rsid w:val="006937B5"/>
    <w:rsid w:val="0069394F"/>
    <w:rsid w:val="00693B30"/>
    <w:rsid w:val="00693B7E"/>
    <w:rsid w:val="00694214"/>
    <w:rsid w:val="006942FD"/>
    <w:rsid w:val="00694980"/>
    <w:rsid w:val="00695244"/>
    <w:rsid w:val="00696471"/>
    <w:rsid w:val="006969F2"/>
    <w:rsid w:val="00696FEE"/>
    <w:rsid w:val="0069728A"/>
    <w:rsid w:val="00697602"/>
    <w:rsid w:val="00697796"/>
    <w:rsid w:val="006978A3"/>
    <w:rsid w:val="00697ECE"/>
    <w:rsid w:val="006A0497"/>
    <w:rsid w:val="006A0A37"/>
    <w:rsid w:val="006A0C6C"/>
    <w:rsid w:val="006A0D55"/>
    <w:rsid w:val="006A106A"/>
    <w:rsid w:val="006A1152"/>
    <w:rsid w:val="006A166F"/>
    <w:rsid w:val="006A1B42"/>
    <w:rsid w:val="006A217C"/>
    <w:rsid w:val="006A2278"/>
    <w:rsid w:val="006A272D"/>
    <w:rsid w:val="006A289A"/>
    <w:rsid w:val="006A3A48"/>
    <w:rsid w:val="006A3D3F"/>
    <w:rsid w:val="006A4228"/>
    <w:rsid w:val="006A45C3"/>
    <w:rsid w:val="006A528E"/>
    <w:rsid w:val="006A5BDB"/>
    <w:rsid w:val="006A6024"/>
    <w:rsid w:val="006A6264"/>
    <w:rsid w:val="006A6357"/>
    <w:rsid w:val="006A68ED"/>
    <w:rsid w:val="006A6B4F"/>
    <w:rsid w:val="006A705F"/>
    <w:rsid w:val="006A7BE4"/>
    <w:rsid w:val="006A7D4C"/>
    <w:rsid w:val="006B0596"/>
    <w:rsid w:val="006B09F8"/>
    <w:rsid w:val="006B0A72"/>
    <w:rsid w:val="006B14B2"/>
    <w:rsid w:val="006B17D2"/>
    <w:rsid w:val="006B1BB7"/>
    <w:rsid w:val="006B287C"/>
    <w:rsid w:val="006B2A79"/>
    <w:rsid w:val="006B2BEC"/>
    <w:rsid w:val="006B2C12"/>
    <w:rsid w:val="006B3631"/>
    <w:rsid w:val="006B43E4"/>
    <w:rsid w:val="006B4CF7"/>
    <w:rsid w:val="006B555E"/>
    <w:rsid w:val="006B5C23"/>
    <w:rsid w:val="006B5C45"/>
    <w:rsid w:val="006B5E86"/>
    <w:rsid w:val="006B5FAB"/>
    <w:rsid w:val="006B66DE"/>
    <w:rsid w:val="006B6918"/>
    <w:rsid w:val="006B692E"/>
    <w:rsid w:val="006B703F"/>
    <w:rsid w:val="006B70A4"/>
    <w:rsid w:val="006B72E3"/>
    <w:rsid w:val="006B7C65"/>
    <w:rsid w:val="006C0327"/>
    <w:rsid w:val="006C0FCF"/>
    <w:rsid w:val="006C0FFB"/>
    <w:rsid w:val="006C1210"/>
    <w:rsid w:val="006C1289"/>
    <w:rsid w:val="006C1A10"/>
    <w:rsid w:val="006C1FF8"/>
    <w:rsid w:val="006C2543"/>
    <w:rsid w:val="006C25FF"/>
    <w:rsid w:val="006C26F4"/>
    <w:rsid w:val="006C2742"/>
    <w:rsid w:val="006C27D8"/>
    <w:rsid w:val="006C2ABE"/>
    <w:rsid w:val="006C2F14"/>
    <w:rsid w:val="006C3250"/>
    <w:rsid w:val="006C33A0"/>
    <w:rsid w:val="006C3934"/>
    <w:rsid w:val="006C3A4E"/>
    <w:rsid w:val="006C3F2A"/>
    <w:rsid w:val="006C3FA9"/>
    <w:rsid w:val="006C4117"/>
    <w:rsid w:val="006C418D"/>
    <w:rsid w:val="006C420A"/>
    <w:rsid w:val="006C4455"/>
    <w:rsid w:val="006C465A"/>
    <w:rsid w:val="006C4829"/>
    <w:rsid w:val="006C4A7B"/>
    <w:rsid w:val="006C4AE7"/>
    <w:rsid w:val="006C4E65"/>
    <w:rsid w:val="006C5AF8"/>
    <w:rsid w:val="006C5CD4"/>
    <w:rsid w:val="006C5D15"/>
    <w:rsid w:val="006C6376"/>
    <w:rsid w:val="006C6D8C"/>
    <w:rsid w:val="006C6E0B"/>
    <w:rsid w:val="006C7215"/>
    <w:rsid w:val="006C762B"/>
    <w:rsid w:val="006C798E"/>
    <w:rsid w:val="006D0175"/>
    <w:rsid w:val="006D0799"/>
    <w:rsid w:val="006D07AA"/>
    <w:rsid w:val="006D0C50"/>
    <w:rsid w:val="006D0FA7"/>
    <w:rsid w:val="006D287F"/>
    <w:rsid w:val="006D2BA1"/>
    <w:rsid w:val="006D30E8"/>
    <w:rsid w:val="006D3322"/>
    <w:rsid w:val="006D38CA"/>
    <w:rsid w:val="006D3D44"/>
    <w:rsid w:val="006D46A1"/>
    <w:rsid w:val="006D4805"/>
    <w:rsid w:val="006D493A"/>
    <w:rsid w:val="006D4AFA"/>
    <w:rsid w:val="006D4C6D"/>
    <w:rsid w:val="006D4CE0"/>
    <w:rsid w:val="006D4F66"/>
    <w:rsid w:val="006D50B0"/>
    <w:rsid w:val="006D592F"/>
    <w:rsid w:val="006D59BA"/>
    <w:rsid w:val="006D5D48"/>
    <w:rsid w:val="006D5E34"/>
    <w:rsid w:val="006D5EE6"/>
    <w:rsid w:val="006D5F41"/>
    <w:rsid w:val="006D63AD"/>
    <w:rsid w:val="006D64D9"/>
    <w:rsid w:val="006D7AEC"/>
    <w:rsid w:val="006D7DDD"/>
    <w:rsid w:val="006E00F9"/>
    <w:rsid w:val="006E036E"/>
    <w:rsid w:val="006E05C5"/>
    <w:rsid w:val="006E069F"/>
    <w:rsid w:val="006E07E1"/>
    <w:rsid w:val="006E1272"/>
    <w:rsid w:val="006E1CDD"/>
    <w:rsid w:val="006E1DD6"/>
    <w:rsid w:val="006E2023"/>
    <w:rsid w:val="006E2101"/>
    <w:rsid w:val="006E2490"/>
    <w:rsid w:val="006E261C"/>
    <w:rsid w:val="006E347C"/>
    <w:rsid w:val="006E3A1C"/>
    <w:rsid w:val="006E4249"/>
    <w:rsid w:val="006E4380"/>
    <w:rsid w:val="006E438C"/>
    <w:rsid w:val="006E443E"/>
    <w:rsid w:val="006E4A5C"/>
    <w:rsid w:val="006E4A92"/>
    <w:rsid w:val="006E4DED"/>
    <w:rsid w:val="006E4E72"/>
    <w:rsid w:val="006E4E9A"/>
    <w:rsid w:val="006E5628"/>
    <w:rsid w:val="006E5A46"/>
    <w:rsid w:val="006E5BE3"/>
    <w:rsid w:val="006E5C92"/>
    <w:rsid w:val="006E5CE2"/>
    <w:rsid w:val="006E5F07"/>
    <w:rsid w:val="006E60B0"/>
    <w:rsid w:val="006E6F3B"/>
    <w:rsid w:val="006E7471"/>
    <w:rsid w:val="006E7C26"/>
    <w:rsid w:val="006E7C33"/>
    <w:rsid w:val="006E7D6D"/>
    <w:rsid w:val="006E7EBC"/>
    <w:rsid w:val="006F0150"/>
    <w:rsid w:val="006F0F0E"/>
    <w:rsid w:val="006F165E"/>
    <w:rsid w:val="006F1D98"/>
    <w:rsid w:val="006F2566"/>
    <w:rsid w:val="006F2762"/>
    <w:rsid w:val="006F28D8"/>
    <w:rsid w:val="006F2D77"/>
    <w:rsid w:val="006F30B6"/>
    <w:rsid w:val="006F3CD0"/>
    <w:rsid w:val="006F3E33"/>
    <w:rsid w:val="006F4220"/>
    <w:rsid w:val="006F4586"/>
    <w:rsid w:val="006F4590"/>
    <w:rsid w:val="006F4EFA"/>
    <w:rsid w:val="006F4F16"/>
    <w:rsid w:val="006F569A"/>
    <w:rsid w:val="006F57F3"/>
    <w:rsid w:val="006F5B3C"/>
    <w:rsid w:val="006F6228"/>
    <w:rsid w:val="006F6853"/>
    <w:rsid w:val="006F6C38"/>
    <w:rsid w:val="006F76B1"/>
    <w:rsid w:val="006F7AA9"/>
    <w:rsid w:val="006F7B5F"/>
    <w:rsid w:val="006F7B65"/>
    <w:rsid w:val="006F7C29"/>
    <w:rsid w:val="007001DE"/>
    <w:rsid w:val="0070056C"/>
    <w:rsid w:val="00700637"/>
    <w:rsid w:val="007007F6"/>
    <w:rsid w:val="00700AB9"/>
    <w:rsid w:val="0070116F"/>
    <w:rsid w:val="007013B8"/>
    <w:rsid w:val="00701A6A"/>
    <w:rsid w:val="00701F35"/>
    <w:rsid w:val="00701F56"/>
    <w:rsid w:val="00702136"/>
    <w:rsid w:val="00702683"/>
    <w:rsid w:val="007027E7"/>
    <w:rsid w:val="00702A48"/>
    <w:rsid w:val="00703CC3"/>
    <w:rsid w:val="00704144"/>
    <w:rsid w:val="007042A7"/>
    <w:rsid w:val="007047C8"/>
    <w:rsid w:val="00704C71"/>
    <w:rsid w:val="00704FBB"/>
    <w:rsid w:val="00705671"/>
    <w:rsid w:val="007057BF"/>
    <w:rsid w:val="007060F3"/>
    <w:rsid w:val="0070646E"/>
    <w:rsid w:val="007068E3"/>
    <w:rsid w:val="00706B4C"/>
    <w:rsid w:val="007073D5"/>
    <w:rsid w:val="0070765B"/>
    <w:rsid w:val="007076E9"/>
    <w:rsid w:val="00707A74"/>
    <w:rsid w:val="00707DE9"/>
    <w:rsid w:val="00707E7A"/>
    <w:rsid w:val="007102CB"/>
    <w:rsid w:val="00710338"/>
    <w:rsid w:val="00710908"/>
    <w:rsid w:val="00710BC3"/>
    <w:rsid w:val="00710F28"/>
    <w:rsid w:val="00711957"/>
    <w:rsid w:val="00711C19"/>
    <w:rsid w:val="00711F3C"/>
    <w:rsid w:val="00712394"/>
    <w:rsid w:val="007123B3"/>
    <w:rsid w:val="00712C88"/>
    <w:rsid w:val="00713AF0"/>
    <w:rsid w:val="00713CA1"/>
    <w:rsid w:val="00713E74"/>
    <w:rsid w:val="00714029"/>
    <w:rsid w:val="007140A4"/>
    <w:rsid w:val="00714492"/>
    <w:rsid w:val="00714606"/>
    <w:rsid w:val="0071489A"/>
    <w:rsid w:val="00715363"/>
    <w:rsid w:val="007154F6"/>
    <w:rsid w:val="00715B93"/>
    <w:rsid w:val="007160FA"/>
    <w:rsid w:val="007164FE"/>
    <w:rsid w:val="00717A85"/>
    <w:rsid w:val="00717AB2"/>
    <w:rsid w:val="00717B8A"/>
    <w:rsid w:val="00717EE1"/>
    <w:rsid w:val="0072015C"/>
    <w:rsid w:val="007204AE"/>
    <w:rsid w:val="007205AB"/>
    <w:rsid w:val="00720ED0"/>
    <w:rsid w:val="00721056"/>
    <w:rsid w:val="00721337"/>
    <w:rsid w:val="00721559"/>
    <w:rsid w:val="00721B73"/>
    <w:rsid w:val="007227F5"/>
    <w:rsid w:val="007229AB"/>
    <w:rsid w:val="00722CD5"/>
    <w:rsid w:val="00723A3B"/>
    <w:rsid w:val="00723ACA"/>
    <w:rsid w:val="00723B40"/>
    <w:rsid w:val="00723D8D"/>
    <w:rsid w:val="00724595"/>
    <w:rsid w:val="00724DB4"/>
    <w:rsid w:val="00724ED8"/>
    <w:rsid w:val="00724FCB"/>
    <w:rsid w:val="00725B0E"/>
    <w:rsid w:val="007261E9"/>
    <w:rsid w:val="007263A3"/>
    <w:rsid w:val="00726742"/>
    <w:rsid w:val="00726797"/>
    <w:rsid w:val="00726BD6"/>
    <w:rsid w:val="00726FFE"/>
    <w:rsid w:val="007270E0"/>
    <w:rsid w:val="0072725D"/>
    <w:rsid w:val="0072748D"/>
    <w:rsid w:val="0072749D"/>
    <w:rsid w:val="0072766A"/>
    <w:rsid w:val="007300D6"/>
    <w:rsid w:val="007308C8"/>
    <w:rsid w:val="00730F29"/>
    <w:rsid w:val="007316B1"/>
    <w:rsid w:val="007320DF"/>
    <w:rsid w:val="00732EEF"/>
    <w:rsid w:val="00733157"/>
    <w:rsid w:val="007331DE"/>
    <w:rsid w:val="00733955"/>
    <w:rsid w:val="00733CC8"/>
    <w:rsid w:val="00733D96"/>
    <w:rsid w:val="00733F3F"/>
    <w:rsid w:val="007347D2"/>
    <w:rsid w:val="007349CA"/>
    <w:rsid w:val="00734BCB"/>
    <w:rsid w:val="00734E54"/>
    <w:rsid w:val="00735677"/>
    <w:rsid w:val="00735685"/>
    <w:rsid w:val="0073577A"/>
    <w:rsid w:val="00735989"/>
    <w:rsid w:val="007359E0"/>
    <w:rsid w:val="00735A4D"/>
    <w:rsid w:val="00735C3E"/>
    <w:rsid w:val="00735FD7"/>
    <w:rsid w:val="00736005"/>
    <w:rsid w:val="007365DE"/>
    <w:rsid w:val="00736C72"/>
    <w:rsid w:val="007379A5"/>
    <w:rsid w:val="00737FE8"/>
    <w:rsid w:val="00740576"/>
    <w:rsid w:val="007406D0"/>
    <w:rsid w:val="00740927"/>
    <w:rsid w:val="00740939"/>
    <w:rsid w:val="0074094B"/>
    <w:rsid w:val="00740BB5"/>
    <w:rsid w:val="007411CF"/>
    <w:rsid w:val="00741C70"/>
    <w:rsid w:val="00741C7A"/>
    <w:rsid w:val="00742212"/>
    <w:rsid w:val="007423C6"/>
    <w:rsid w:val="007427C3"/>
    <w:rsid w:val="007428D4"/>
    <w:rsid w:val="0074345A"/>
    <w:rsid w:val="007434FE"/>
    <w:rsid w:val="0074355C"/>
    <w:rsid w:val="007442A6"/>
    <w:rsid w:val="00744529"/>
    <w:rsid w:val="0074468A"/>
    <w:rsid w:val="00744E0F"/>
    <w:rsid w:val="00744F11"/>
    <w:rsid w:val="0074508A"/>
    <w:rsid w:val="00745376"/>
    <w:rsid w:val="00745A3E"/>
    <w:rsid w:val="007464C2"/>
    <w:rsid w:val="00746544"/>
    <w:rsid w:val="00746602"/>
    <w:rsid w:val="00746664"/>
    <w:rsid w:val="00746695"/>
    <w:rsid w:val="00746A9D"/>
    <w:rsid w:val="00746D75"/>
    <w:rsid w:val="00747786"/>
    <w:rsid w:val="00747911"/>
    <w:rsid w:val="00747D85"/>
    <w:rsid w:val="00747F86"/>
    <w:rsid w:val="00750275"/>
    <w:rsid w:val="00750F4E"/>
    <w:rsid w:val="00751197"/>
    <w:rsid w:val="00751397"/>
    <w:rsid w:val="0075146A"/>
    <w:rsid w:val="00751663"/>
    <w:rsid w:val="007516CE"/>
    <w:rsid w:val="00751705"/>
    <w:rsid w:val="0075181E"/>
    <w:rsid w:val="00751A43"/>
    <w:rsid w:val="00751D32"/>
    <w:rsid w:val="007526CE"/>
    <w:rsid w:val="00752E69"/>
    <w:rsid w:val="00752ECF"/>
    <w:rsid w:val="0075300D"/>
    <w:rsid w:val="00753046"/>
    <w:rsid w:val="00753229"/>
    <w:rsid w:val="00753806"/>
    <w:rsid w:val="00753ACD"/>
    <w:rsid w:val="00753CE1"/>
    <w:rsid w:val="00753DF4"/>
    <w:rsid w:val="00753E60"/>
    <w:rsid w:val="007546AD"/>
    <w:rsid w:val="00754ACC"/>
    <w:rsid w:val="00754DCA"/>
    <w:rsid w:val="00754EC5"/>
    <w:rsid w:val="00755153"/>
    <w:rsid w:val="00755169"/>
    <w:rsid w:val="00755292"/>
    <w:rsid w:val="0075535D"/>
    <w:rsid w:val="007555DF"/>
    <w:rsid w:val="007560C9"/>
    <w:rsid w:val="007563A2"/>
    <w:rsid w:val="007565EC"/>
    <w:rsid w:val="00756B70"/>
    <w:rsid w:val="00756C37"/>
    <w:rsid w:val="00757252"/>
    <w:rsid w:val="007572C9"/>
    <w:rsid w:val="00757386"/>
    <w:rsid w:val="0075796B"/>
    <w:rsid w:val="00757CC0"/>
    <w:rsid w:val="007600BC"/>
    <w:rsid w:val="007605B2"/>
    <w:rsid w:val="007606B1"/>
    <w:rsid w:val="007608A7"/>
    <w:rsid w:val="00760D2A"/>
    <w:rsid w:val="007611D5"/>
    <w:rsid w:val="00761335"/>
    <w:rsid w:val="00761352"/>
    <w:rsid w:val="00761514"/>
    <w:rsid w:val="0076166C"/>
    <w:rsid w:val="007619C6"/>
    <w:rsid w:val="00761DEF"/>
    <w:rsid w:val="00761F4D"/>
    <w:rsid w:val="00762857"/>
    <w:rsid w:val="00762E2F"/>
    <w:rsid w:val="00762F4B"/>
    <w:rsid w:val="00763C0E"/>
    <w:rsid w:val="00763C66"/>
    <w:rsid w:val="00763D09"/>
    <w:rsid w:val="00763E6D"/>
    <w:rsid w:val="00763F75"/>
    <w:rsid w:val="007643C9"/>
    <w:rsid w:val="0076489D"/>
    <w:rsid w:val="00764E07"/>
    <w:rsid w:val="00764EFD"/>
    <w:rsid w:val="007653C8"/>
    <w:rsid w:val="00765693"/>
    <w:rsid w:val="00765EA3"/>
    <w:rsid w:val="00766355"/>
    <w:rsid w:val="007663AD"/>
    <w:rsid w:val="0076654D"/>
    <w:rsid w:val="007666FC"/>
    <w:rsid w:val="00766859"/>
    <w:rsid w:val="007669BB"/>
    <w:rsid w:val="00766B5F"/>
    <w:rsid w:val="00766D63"/>
    <w:rsid w:val="00766D7D"/>
    <w:rsid w:val="00767616"/>
    <w:rsid w:val="00767988"/>
    <w:rsid w:val="00767D16"/>
    <w:rsid w:val="00767E7B"/>
    <w:rsid w:val="00767F8C"/>
    <w:rsid w:val="00770374"/>
    <w:rsid w:val="00770721"/>
    <w:rsid w:val="00770E16"/>
    <w:rsid w:val="007710E2"/>
    <w:rsid w:val="00771866"/>
    <w:rsid w:val="007718E7"/>
    <w:rsid w:val="00771AAF"/>
    <w:rsid w:val="007726CA"/>
    <w:rsid w:val="00772879"/>
    <w:rsid w:val="00773108"/>
    <w:rsid w:val="00773164"/>
    <w:rsid w:val="00773AAA"/>
    <w:rsid w:val="00773CE9"/>
    <w:rsid w:val="00773D7C"/>
    <w:rsid w:val="00774154"/>
    <w:rsid w:val="0077420F"/>
    <w:rsid w:val="00775029"/>
    <w:rsid w:val="0077506C"/>
    <w:rsid w:val="0077525F"/>
    <w:rsid w:val="007755FB"/>
    <w:rsid w:val="007757BA"/>
    <w:rsid w:val="007758AE"/>
    <w:rsid w:val="00776321"/>
    <w:rsid w:val="00777219"/>
    <w:rsid w:val="00777460"/>
    <w:rsid w:val="00777936"/>
    <w:rsid w:val="00777AB7"/>
    <w:rsid w:val="0078026A"/>
    <w:rsid w:val="00780618"/>
    <w:rsid w:val="0078062C"/>
    <w:rsid w:val="0078123E"/>
    <w:rsid w:val="007813FF"/>
    <w:rsid w:val="00781481"/>
    <w:rsid w:val="0078159E"/>
    <w:rsid w:val="00781BED"/>
    <w:rsid w:val="00781E61"/>
    <w:rsid w:val="00782120"/>
    <w:rsid w:val="0078261A"/>
    <w:rsid w:val="00782776"/>
    <w:rsid w:val="00782C78"/>
    <w:rsid w:val="00783239"/>
    <w:rsid w:val="007835FF"/>
    <w:rsid w:val="007838A1"/>
    <w:rsid w:val="007845EC"/>
    <w:rsid w:val="00784913"/>
    <w:rsid w:val="007849C2"/>
    <w:rsid w:val="00784CAD"/>
    <w:rsid w:val="00784D15"/>
    <w:rsid w:val="00784FCB"/>
    <w:rsid w:val="007861DE"/>
    <w:rsid w:val="007862C9"/>
    <w:rsid w:val="0078694D"/>
    <w:rsid w:val="00786C16"/>
    <w:rsid w:val="00786C58"/>
    <w:rsid w:val="00786CCF"/>
    <w:rsid w:val="0078707B"/>
    <w:rsid w:val="007875EC"/>
    <w:rsid w:val="00787A38"/>
    <w:rsid w:val="00787C0B"/>
    <w:rsid w:val="00787C27"/>
    <w:rsid w:val="00787FAF"/>
    <w:rsid w:val="0079001A"/>
    <w:rsid w:val="00790235"/>
    <w:rsid w:val="00790CA3"/>
    <w:rsid w:val="00791085"/>
    <w:rsid w:val="00791492"/>
    <w:rsid w:val="00792176"/>
    <w:rsid w:val="00792614"/>
    <w:rsid w:val="00792AFD"/>
    <w:rsid w:val="00792D9B"/>
    <w:rsid w:val="0079307B"/>
    <w:rsid w:val="0079341C"/>
    <w:rsid w:val="00793D81"/>
    <w:rsid w:val="007940E9"/>
    <w:rsid w:val="00794747"/>
    <w:rsid w:val="0079518F"/>
    <w:rsid w:val="007956CE"/>
    <w:rsid w:val="0079588D"/>
    <w:rsid w:val="00795DFB"/>
    <w:rsid w:val="00796120"/>
    <w:rsid w:val="0079665F"/>
    <w:rsid w:val="007969A7"/>
    <w:rsid w:val="00796ADF"/>
    <w:rsid w:val="00796C07"/>
    <w:rsid w:val="00796DB1"/>
    <w:rsid w:val="00797243"/>
    <w:rsid w:val="007972F2"/>
    <w:rsid w:val="00797410"/>
    <w:rsid w:val="00797519"/>
    <w:rsid w:val="007978A2"/>
    <w:rsid w:val="00797B10"/>
    <w:rsid w:val="00797B7B"/>
    <w:rsid w:val="007A0474"/>
    <w:rsid w:val="007A11C8"/>
    <w:rsid w:val="007A1946"/>
    <w:rsid w:val="007A1A1F"/>
    <w:rsid w:val="007A2C85"/>
    <w:rsid w:val="007A314C"/>
    <w:rsid w:val="007A4130"/>
    <w:rsid w:val="007A4903"/>
    <w:rsid w:val="007A513B"/>
    <w:rsid w:val="007A5293"/>
    <w:rsid w:val="007A531B"/>
    <w:rsid w:val="007A5DE7"/>
    <w:rsid w:val="007A651E"/>
    <w:rsid w:val="007A6C85"/>
    <w:rsid w:val="007A715B"/>
    <w:rsid w:val="007A7AFF"/>
    <w:rsid w:val="007B02B0"/>
    <w:rsid w:val="007B03DD"/>
    <w:rsid w:val="007B06F7"/>
    <w:rsid w:val="007B0BB9"/>
    <w:rsid w:val="007B12A6"/>
    <w:rsid w:val="007B13EB"/>
    <w:rsid w:val="007B174F"/>
    <w:rsid w:val="007B1AEF"/>
    <w:rsid w:val="007B1E19"/>
    <w:rsid w:val="007B280A"/>
    <w:rsid w:val="007B2C7C"/>
    <w:rsid w:val="007B2D2F"/>
    <w:rsid w:val="007B2FE3"/>
    <w:rsid w:val="007B3542"/>
    <w:rsid w:val="007B3800"/>
    <w:rsid w:val="007B49C4"/>
    <w:rsid w:val="007B50C3"/>
    <w:rsid w:val="007B5464"/>
    <w:rsid w:val="007B554B"/>
    <w:rsid w:val="007B5885"/>
    <w:rsid w:val="007B5F47"/>
    <w:rsid w:val="007B6608"/>
    <w:rsid w:val="007B687A"/>
    <w:rsid w:val="007B6AF9"/>
    <w:rsid w:val="007B749B"/>
    <w:rsid w:val="007B770C"/>
    <w:rsid w:val="007B7730"/>
    <w:rsid w:val="007B7E11"/>
    <w:rsid w:val="007C01B2"/>
    <w:rsid w:val="007C025F"/>
    <w:rsid w:val="007C0688"/>
    <w:rsid w:val="007C0BFF"/>
    <w:rsid w:val="007C0E86"/>
    <w:rsid w:val="007C109E"/>
    <w:rsid w:val="007C1D8A"/>
    <w:rsid w:val="007C2BF6"/>
    <w:rsid w:val="007C3A2E"/>
    <w:rsid w:val="007C3D6F"/>
    <w:rsid w:val="007C42AB"/>
    <w:rsid w:val="007C4608"/>
    <w:rsid w:val="007C4684"/>
    <w:rsid w:val="007C4F40"/>
    <w:rsid w:val="007C5729"/>
    <w:rsid w:val="007C5B91"/>
    <w:rsid w:val="007C5C47"/>
    <w:rsid w:val="007C5DC5"/>
    <w:rsid w:val="007C6601"/>
    <w:rsid w:val="007C66B5"/>
    <w:rsid w:val="007C725F"/>
    <w:rsid w:val="007C7346"/>
    <w:rsid w:val="007C78DD"/>
    <w:rsid w:val="007C7D57"/>
    <w:rsid w:val="007D0081"/>
    <w:rsid w:val="007D0131"/>
    <w:rsid w:val="007D02A4"/>
    <w:rsid w:val="007D07FB"/>
    <w:rsid w:val="007D09F0"/>
    <w:rsid w:val="007D0AD7"/>
    <w:rsid w:val="007D0E78"/>
    <w:rsid w:val="007D0F47"/>
    <w:rsid w:val="007D12E4"/>
    <w:rsid w:val="007D1D2D"/>
    <w:rsid w:val="007D2046"/>
    <w:rsid w:val="007D21CB"/>
    <w:rsid w:val="007D23C8"/>
    <w:rsid w:val="007D2620"/>
    <w:rsid w:val="007D2734"/>
    <w:rsid w:val="007D29B0"/>
    <w:rsid w:val="007D2A7F"/>
    <w:rsid w:val="007D2D88"/>
    <w:rsid w:val="007D2F0E"/>
    <w:rsid w:val="007D3223"/>
    <w:rsid w:val="007D4193"/>
    <w:rsid w:val="007D4222"/>
    <w:rsid w:val="007D42F8"/>
    <w:rsid w:val="007D42FA"/>
    <w:rsid w:val="007D4939"/>
    <w:rsid w:val="007D50FC"/>
    <w:rsid w:val="007D5474"/>
    <w:rsid w:val="007D549F"/>
    <w:rsid w:val="007D568B"/>
    <w:rsid w:val="007D58C2"/>
    <w:rsid w:val="007D5946"/>
    <w:rsid w:val="007D59B0"/>
    <w:rsid w:val="007D5E54"/>
    <w:rsid w:val="007D5E5F"/>
    <w:rsid w:val="007D63E1"/>
    <w:rsid w:val="007D69AC"/>
    <w:rsid w:val="007D69EC"/>
    <w:rsid w:val="007D6D66"/>
    <w:rsid w:val="007D6DAC"/>
    <w:rsid w:val="007D7340"/>
    <w:rsid w:val="007E0B99"/>
    <w:rsid w:val="007E0E00"/>
    <w:rsid w:val="007E0F01"/>
    <w:rsid w:val="007E10C6"/>
    <w:rsid w:val="007E11C6"/>
    <w:rsid w:val="007E20E8"/>
    <w:rsid w:val="007E25D7"/>
    <w:rsid w:val="007E314D"/>
    <w:rsid w:val="007E3A6A"/>
    <w:rsid w:val="007E40D3"/>
    <w:rsid w:val="007E4E3F"/>
    <w:rsid w:val="007E4F12"/>
    <w:rsid w:val="007E4F87"/>
    <w:rsid w:val="007E5094"/>
    <w:rsid w:val="007E5860"/>
    <w:rsid w:val="007E5B2A"/>
    <w:rsid w:val="007E617B"/>
    <w:rsid w:val="007E644F"/>
    <w:rsid w:val="007E6686"/>
    <w:rsid w:val="007E6CD1"/>
    <w:rsid w:val="007E70A8"/>
    <w:rsid w:val="007E75AA"/>
    <w:rsid w:val="007E7682"/>
    <w:rsid w:val="007E77DF"/>
    <w:rsid w:val="007E78B7"/>
    <w:rsid w:val="007E7949"/>
    <w:rsid w:val="007E79F5"/>
    <w:rsid w:val="007E7CE1"/>
    <w:rsid w:val="007E7DF5"/>
    <w:rsid w:val="007F04CF"/>
    <w:rsid w:val="007F0C3F"/>
    <w:rsid w:val="007F1BB8"/>
    <w:rsid w:val="007F2238"/>
    <w:rsid w:val="007F2606"/>
    <w:rsid w:val="007F2D0C"/>
    <w:rsid w:val="007F39B2"/>
    <w:rsid w:val="007F3AEE"/>
    <w:rsid w:val="007F3B9D"/>
    <w:rsid w:val="007F479B"/>
    <w:rsid w:val="007F4936"/>
    <w:rsid w:val="007F4B3B"/>
    <w:rsid w:val="007F4C19"/>
    <w:rsid w:val="007F4DA2"/>
    <w:rsid w:val="007F4E4F"/>
    <w:rsid w:val="007F533A"/>
    <w:rsid w:val="007F578B"/>
    <w:rsid w:val="007F5F48"/>
    <w:rsid w:val="007F66C4"/>
    <w:rsid w:val="007F6C22"/>
    <w:rsid w:val="007F7D8F"/>
    <w:rsid w:val="0080060B"/>
    <w:rsid w:val="0080064E"/>
    <w:rsid w:val="00800848"/>
    <w:rsid w:val="00801061"/>
    <w:rsid w:val="00801138"/>
    <w:rsid w:val="00801260"/>
    <w:rsid w:val="0080157D"/>
    <w:rsid w:val="008016DE"/>
    <w:rsid w:val="00801D0B"/>
    <w:rsid w:val="00802D60"/>
    <w:rsid w:val="00802EB6"/>
    <w:rsid w:val="00803079"/>
    <w:rsid w:val="00803749"/>
    <w:rsid w:val="00803C59"/>
    <w:rsid w:val="008047C4"/>
    <w:rsid w:val="00804972"/>
    <w:rsid w:val="00804B97"/>
    <w:rsid w:val="0080538D"/>
    <w:rsid w:val="008062E2"/>
    <w:rsid w:val="00806DDF"/>
    <w:rsid w:val="008074C1"/>
    <w:rsid w:val="00810181"/>
    <w:rsid w:val="0081037F"/>
    <w:rsid w:val="00810627"/>
    <w:rsid w:val="00810A00"/>
    <w:rsid w:val="00810C3E"/>
    <w:rsid w:val="00810CC9"/>
    <w:rsid w:val="00810FA6"/>
    <w:rsid w:val="00811003"/>
    <w:rsid w:val="00811178"/>
    <w:rsid w:val="00811B9E"/>
    <w:rsid w:val="008120ED"/>
    <w:rsid w:val="00812438"/>
    <w:rsid w:val="008125E5"/>
    <w:rsid w:val="00812D4F"/>
    <w:rsid w:val="00813019"/>
    <w:rsid w:val="00813095"/>
    <w:rsid w:val="00813365"/>
    <w:rsid w:val="00813A2F"/>
    <w:rsid w:val="00813E2B"/>
    <w:rsid w:val="00814282"/>
    <w:rsid w:val="0081452F"/>
    <w:rsid w:val="00814765"/>
    <w:rsid w:val="008147EE"/>
    <w:rsid w:val="008148A5"/>
    <w:rsid w:val="00814C52"/>
    <w:rsid w:val="00815400"/>
    <w:rsid w:val="00815D5A"/>
    <w:rsid w:val="00815E58"/>
    <w:rsid w:val="00816232"/>
    <w:rsid w:val="008166D1"/>
    <w:rsid w:val="00816A6B"/>
    <w:rsid w:val="00816D8C"/>
    <w:rsid w:val="008170FD"/>
    <w:rsid w:val="00817222"/>
    <w:rsid w:val="0081770F"/>
    <w:rsid w:val="008177A3"/>
    <w:rsid w:val="008177DF"/>
    <w:rsid w:val="00817885"/>
    <w:rsid w:val="00817930"/>
    <w:rsid w:val="00817CCF"/>
    <w:rsid w:val="00820C71"/>
    <w:rsid w:val="00820D85"/>
    <w:rsid w:val="00821096"/>
    <w:rsid w:val="008210CF"/>
    <w:rsid w:val="008211F2"/>
    <w:rsid w:val="008212D5"/>
    <w:rsid w:val="0082138A"/>
    <w:rsid w:val="00821FB2"/>
    <w:rsid w:val="008220F7"/>
    <w:rsid w:val="008222CA"/>
    <w:rsid w:val="00822863"/>
    <w:rsid w:val="00822C86"/>
    <w:rsid w:val="0082366F"/>
    <w:rsid w:val="00823E2C"/>
    <w:rsid w:val="00824190"/>
    <w:rsid w:val="008250BE"/>
    <w:rsid w:val="008256A9"/>
    <w:rsid w:val="00825801"/>
    <w:rsid w:val="0082607B"/>
    <w:rsid w:val="00826371"/>
    <w:rsid w:val="008266B2"/>
    <w:rsid w:val="00826E72"/>
    <w:rsid w:val="0082795C"/>
    <w:rsid w:val="00830169"/>
    <w:rsid w:val="008305ED"/>
    <w:rsid w:val="008306EC"/>
    <w:rsid w:val="00831146"/>
    <w:rsid w:val="0083132C"/>
    <w:rsid w:val="008315C7"/>
    <w:rsid w:val="0083214E"/>
    <w:rsid w:val="00832BC9"/>
    <w:rsid w:val="00833353"/>
    <w:rsid w:val="008333DB"/>
    <w:rsid w:val="0083353D"/>
    <w:rsid w:val="00833639"/>
    <w:rsid w:val="00833FB1"/>
    <w:rsid w:val="00833FCA"/>
    <w:rsid w:val="00834360"/>
    <w:rsid w:val="008347F4"/>
    <w:rsid w:val="008348D6"/>
    <w:rsid w:val="008350B2"/>
    <w:rsid w:val="008351A5"/>
    <w:rsid w:val="0083521A"/>
    <w:rsid w:val="0083528E"/>
    <w:rsid w:val="008353D3"/>
    <w:rsid w:val="0083598D"/>
    <w:rsid w:val="0083611B"/>
    <w:rsid w:val="0083672A"/>
    <w:rsid w:val="00836738"/>
    <w:rsid w:val="00836A7C"/>
    <w:rsid w:val="00836ACA"/>
    <w:rsid w:val="00836F51"/>
    <w:rsid w:val="0083711D"/>
    <w:rsid w:val="00837728"/>
    <w:rsid w:val="0083784E"/>
    <w:rsid w:val="008403A8"/>
    <w:rsid w:val="00840934"/>
    <w:rsid w:val="00840A8A"/>
    <w:rsid w:val="00840C53"/>
    <w:rsid w:val="0084100D"/>
    <w:rsid w:val="008419D2"/>
    <w:rsid w:val="0084201B"/>
    <w:rsid w:val="00842307"/>
    <w:rsid w:val="00842D33"/>
    <w:rsid w:val="0084340E"/>
    <w:rsid w:val="008438FD"/>
    <w:rsid w:val="008439B0"/>
    <w:rsid w:val="00843B05"/>
    <w:rsid w:val="00844484"/>
    <w:rsid w:val="00844576"/>
    <w:rsid w:val="008449B6"/>
    <w:rsid w:val="00844B3E"/>
    <w:rsid w:val="00844E22"/>
    <w:rsid w:val="0084587D"/>
    <w:rsid w:val="00845E18"/>
    <w:rsid w:val="00846248"/>
    <w:rsid w:val="0084657F"/>
    <w:rsid w:val="00846784"/>
    <w:rsid w:val="008473AA"/>
    <w:rsid w:val="008475A8"/>
    <w:rsid w:val="00850621"/>
    <w:rsid w:val="00850808"/>
    <w:rsid w:val="0085094C"/>
    <w:rsid w:val="00850D61"/>
    <w:rsid w:val="008519F4"/>
    <w:rsid w:val="008529B4"/>
    <w:rsid w:val="00852CAD"/>
    <w:rsid w:val="00853373"/>
    <w:rsid w:val="0085338C"/>
    <w:rsid w:val="00853553"/>
    <w:rsid w:val="008535D8"/>
    <w:rsid w:val="00853E12"/>
    <w:rsid w:val="00854C86"/>
    <w:rsid w:val="00855594"/>
    <w:rsid w:val="0085582C"/>
    <w:rsid w:val="00855D47"/>
    <w:rsid w:val="00856809"/>
    <w:rsid w:val="00856F5D"/>
    <w:rsid w:val="008572B4"/>
    <w:rsid w:val="0085763E"/>
    <w:rsid w:val="00857E09"/>
    <w:rsid w:val="00860C71"/>
    <w:rsid w:val="00861186"/>
    <w:rsid w:val="00861367"/>
    <w:rsid w:val="00861626"/>
    <w:rsid w:val="0086194A"/>
    <w:rsid w:val="0086199F"/>
    <w:rsid w:val="00861F84"/>
    <w:rsid w:val="00862567"/>
    <w:rsid w:val="00862795"/>
    <w:rsid w:val="008628B7"/>
    <w:rsid w:val="00862A17"/>
    <w:rsid w:val="008631E9"/>
    <w:rsid w:val="008634D7"/>
    <w:rsid w:val="008638B3"/>
    <w:rsid w:val="00863912"/>
    <w:rsid w:val="00863CD6"/>
    <w:rsid w:val="00863E2C"/>
    <w:rsid w:val="008645C7"/>
    <w:rsid w:val="00864D97"/>
    <w:rsid w:val="00864F64"/>
    <w:rsid w:val="0086560A"/>
    <w:rsid w:val="00865E15"/>
    <w:rsid w:val="008661DA"/>
    <w:rsid w:val="008663F1"/>
    <w:rsid w:val="00866C3E"/>
    <w:rsid w:val="00866D94"/>
    <w:rsid w:val="008677E1"/>
    <w:rsid w:val="00867B7E"/>
    <w:rsid w:val="00867D26"/>
    <w:rsid w:val="00870B8A"/>
    <w:rsid w:val="00870D86"/>
    <w:rsid w:val="008717AD"/>
    <w:rsid w:val="00871BEB"/>
    <w:rsid w:val="00871EE8"/>
    <w:rsid w:val="0087240C"/>
    <w:rsid w:val="00872631"/>
    <w:rsid w:val="00872773"/>
    <w:rsid w:val="0087290E"/>
    <w:rsid w:val="00872A55"/>
    <w:rsid w:val="00873275"/>
    <w:rsid w:val="00873729"/>
    <w:rsid w:val="0087378F"/>
    <w:rsid w:val="00873B5E"/>
    <w:rsid w:val="00874136"/>
    <w:rsid w:val="00874689"/>
    <w:rsid w:val="00874799"/>
    <w:rsid w:val="00874974"/>
    <w:rsid w:val="00874F1C"/>
    <w:rsid w:val="00875484"/>
    <w:rsid w:val="008756AA"/>
    <w:rsid w:val="00875804"/>
    <w:rsid w:val="00875E38"/>
    <w:rsid w:val="00876D2D"/>
    <w:rsid w:val="00876EB4"/>
    <w:rsid w:val="0087744E"/>
    <w:rsid w:val="008778F8"/>
    <w:rsid w:val="00877D3E"/>
    <w:rsid w:val="008806CD"/>
    <w:rsid w:val="0088075A"/>
    <w:rsid w:val="008808C5"/>
    <w:rsid w:val="00880909"/>
    <w:rsid w:val="00880A05"/>
    <w:rsid w:val="00881478"/>
    <w:rsid w:val="008815C3"/>
    <w:rsid w:val="008821C3"/>
    <w:rsid w:val="00882624"/>
    <w:rsid w:val="0088297F"/>
    <w:rsid w:val="00882ACD"/>
    <w:rsid w:val="00882BC9"/>
    <w:rsid w:val="0088313D"/>
    <w:rsid w:val="008831D4"/>
    <w:rsid w:val="0088364C"/>
    <w:rsid w:val="00883667"/>
    <w:rsid w:val="008837DB"/>
    <w:rsid w:val="00883825"/>
    <w:rsid w:val="00883F5B"/>
    <w:rsid w:val="00883FDE"/>
    <w:rsid w:val="008844A1"/>
    <w:rsid w:val="008848FA"/>
    <w:rsid w:val="008850C2"/>
    <w:rsid w:val="00885101"/>
    <w:rsid w:val="00885147"/>
    <w:rsid w:val="00885217"/>
    <w:rsid w:val="00885377"/>
    <w:rsid w:val="00885831"/>
    <w:rsid w:val="00885B6C"/>
    <w:rsid w:val="00885CAA"/>
    <w:rsid w:val="00886172"/>
    <w:rsid w:val="00886214"/>
    <w:rsid w:val="00886643"/>
    <w:rsid w:val="008869A6"/>
    <w:rsid w:val="00886BA9"/>
    <w:rsid w:val="00886BE1"/>
    <w:rsid w:val="00886CDB"/>
    <w:rsid w:val="00887219"/>
    <w:rsid w:val="00887360"/>
    <w:rsid w:val="00887435"/>
    <w:rsid w:val="00887704"/>
    <w:rsid w:val="00887774"/>
    <w:rsid w:val="00887824"/>
    <w:rsid w:val="00890090"/>
    <w:rsid w:val="008900CD"/>
    <w:rsid w:val="00890525"/>
    <w:rsid w:val="008905A8"/>
    <w:rsid w:val="00890A6F"/>
    <w:rsid w:val="00890C0E"/>
    <w:rsid w:val="00890E8C"/>
    <w:rsid w:val="0089170F"/>
    <w:rsid w:val="008929A1"/>
    <w:rsid w:val="00892DEE"/>
    <w:rsid w:val="00893748"/>
    <w:rsid w:val="0089383C"/>
    <w:rsid w:val="008945CC"/>
    <w:rsid w:val="00894953"/>
    <w:rsid w:val="00894EDC"/>
    <w:rsid w:val="00894FD2"/>
    <w:rsid w:val="008951CB"/>
    <w:rsid w:val="008954D6"/>
    <w:rsid w:val="0089554E"/>
    <w:rsid w:val="0089557F"/>
    <w:rsid w:val="00895605"/>
    <w:rsid w:val="008957B2"/>
    <w:rsid w:val="00895AB5"/>
    <w:rsid w:val="00895E30"/>
    <w:rsid w:val="008967AE"/>
    <w:rsid w:val="00896AD2"/>
    <w:rsid w:val="00896BAF"/>
    <w:rsid w:val="00897557"/>
    <w:rsid w:val="00897DFF"/>
    <w:rsid w:val="008A06DB"/>
    <w:rsid w:val="008A0A39"/>
    <w:rsid w:val="008A0D5F"/>
    <w:rsid w:val="008A12EB"/>
    <w:rsid w:val="008A1AAF"/>
    <w:rsid w:val="008A1BB6"/>
    <w:rsid w:val="008A211A"/>
    <w:rsid w:val="008A2176"/>
    <w:rsid w:val="008A2216"/>
    <w:rsid w:val="008A242D"/>
    <w:rsid w:val="008A28C0"/>
    <w:rsid w:val="008A2E94"/>
    <w:rsid w:val="008A336A"/>
    <w:rsid w:val="008A3B1B"/>
    <w:rsid w:val="008A3EAE"/>
    <w:rsid w:val="008A3F72"/>
    <w:rsid w:val="008A4079"/>
    <w:rsid w:val="008A4360"/>
    <w:rsid w:val="008A43A8"/>
    <w:rsid w:val="008A44CA"/>
    <w:rsid w:val="008A49E4"/>
    <w:rsid w:val="008A4AF0"/>
    <w:rsid w:val="008A4DFF"/>
    <w:rsid w:val="008A52FE"/>
    <w:rsid w:val="008A55B0"/>
    <w:rsid w:val="008A57DB"/>
    <w:rsid w:val="008A6014"/>
    <w:rsid w:val="008A6AA4"/>
    <w:rsid w:val="008A7081"/>
    <w:rsid w:val="008A77CE"/>
    <w:rsid w:val="008A7A4B"/>
    <w:rsid w:val="008B01EA"/>
    <w:rsid w:val="008B0729"/>
    <w:rsid w:val="008B089F"/>
    <w:rsid w:val="008B0987"/>
    <w:rsid w:val="008B0B78"/>
    <w:rsid w:val="008B0B7C"/>
    <w:rsid w:val="008B0F53"/>
    <w:rsid w:val="008B13C2"/>
    <w:rsid w:val="008B1C16"/>
    <w:rsid w:val="008B21AA"/>
    <w:rsid w:val="008B238C"/>
    <w:rsid w:val="008B3303"/>
    <w:rsid w:val="008B3ABC"/>
    <w:rsid w:val="008B4335"/>
    <w:rsid w:val="008B45D0"/>
    <w:rsid w:val="008B556D"/>
    <w:rsid w:val="008B58FE"/>
    <w:rsid w:val="008B5BAE"/>
    <w:rsid w:val="008B5E30"/>
    <w:rsid w:val="008B5F13"/>
    <w:rsid w:val="008B63DF"/>
    <w:rsid w:val="008B653E"/>
    <w:rsid w:val="008B68DC"/>
    <w:rsid w:val="008B69AA"/>
    <w:rsid w:val="008B6B1F"/>
    <w:rsid w:val="008B6C10"/>
    <w:rsid w:val="008B6D27"/>
    <w:rsid w:val="008B711A"/>
    <w:rsid w:val="008B7958"/>
    <w:rsid w:val="008B7E46"/>
    <w:rsid w:val="008C0AD4"/>
    <w:rsid w:val="008C0C8A"/>
    <w:rsid w:val="008C0E5A"/>
    <w:rsid w:val="008C11FD"/>
    <w:rsid w:val="008C185D"/>
    <w:rsid w:val="008C188B"/>
    <w:rsid w:val="008C1BAE"/>
    <w:rsid w:val="008C251B"/>
    <w:rsid w:val="008C3BAD"/>
    <w:rsid w:val="008C4034"/>
    <w:rsid w:val="008C49E7"/>
    <w:rsid w:val="008C4C01"/>
    <w:rsid w:val="008C57F9"/>
    <w:rsid w:val="008C58D4"/>
    <w:rsid w:val="008C5A3B"/>
    <w:rsid w:val="008C5E32"/>
    <w:rsid w:val="008C61D1"/>
    <w:rsid w:val="008C7250"/>
    <w:rsid w:val="008C742D"/>
    <w:rsid w:val="008C78AC"/>
    <w:rsid w:val="008D0331"/>
    <w:rsid w:val="008D0793"/>
    <w:rsid w:val="008D0C26"/>
    <w:rsid w:val="008D0D49"/>
    <w:rsid w:val="008D0F73"/>
    <w:rsid w:val="008D1035"/>
    <w:rsid w:val="008D11F8"/>
    <w:rsid w:val="008D12BB"/>
    <w:rsid w:val="008D18DA"/>
    <w:rsid w:val="008D1C08"/>
    <w:rsid w:val="008D278B"/>
    <w:rsid w:val="008D2B6A"/>
    <w:rsid w:val="008D2BCA"/>
    <w:rsid w:val="008D3360"/>
    <w:rsid w:val="008D4742"/>
    <w:rsid w:val="008D4945"/>
    <w:rsid w:val="008D4BFD"/>
    <w:rsid w:val="008D4E77"/>
    <w:rsid w:val="008D51B1"/>
    <w:rsid w:val="008D599D"/>
    <w:rsid w:val="008D5B1D"/>
    <w:rsid w:val="008D5C1E"/>
    <w:rsid w:val="008D6120"/>
    <w:rsid w:val="008D6279"/>
    <w:rsid w:val="008D67DD"/>
    <w:rsid w:val="008D6974"/>
    <w:rsid w:val="008D6AB0"/>
    <w:rsid w:val="008D6F40"/>
    <w:rsid w:val="008D7187"/>
    <w:rsid w:val="008D726F"/>
    <w:rsid w:val="008D7440"/>
    <w:rsid w:val="008D7450"/>
    <w:rsid w:val="008D752A"/>
    <w:rsid w:val="008D76E0"/>
    <w:rsid w:val="008D7D18"/>
    <w:rsid w:val="008D7D30"/>
    <w:rsid w:val="008D7F0E"/>
    <w:rsid w:val="008E04FD"/>
    <w:rsid w:val="008E0A8C"/>
    <w:rsid w:val="008E1100"/>
    <w:rsid w:val="008E111C"/>
    <w:rsid w:val="008E15A5"/>
    <w:rsid w:val="008E15C4"/>
    <w:rsid w:val="008E15E1"/>
    <w:rsid w:val="008E17B9"/>
    <w:rsid w:val="008E2195"/>
    <w:rsid w:val="008E24EB"/>
    <w:rsid w:val="008E2928"/>
    <w:rsid w:val="008E2B19"/>
    <w:rsid w:val="008E2D76"/>
    <w:rsid w:val="008E35AA"/>
    <w:rsid w:val="008E3AE3"/>
    <w:rsid w:val="008E3D0C"/>
    <w:rsid w:val="008E4586"/>
    <w:rsid w:val="008E4DB5"/>
    <w:rsid w:val="008E4F7F"/>
    <w:rsid w:val="008E559E"/>
    <w:rsid w:val="008E58DF"/>
    <w:rsid w:val="008E5D49"/>
    <w:rsid w:val="008E63F1"/>
    <w:rsid w:val="008E66E2"/>
    <w:rsid w:val="008E67C4"/>
    <w:rsid w:val="008E6BEF"/>
    <w:rsid w:val="008E6DDC"/>
    <w:rsid w:val="008E72E7"/>
    <w:rsid w:val="008E767C"/>
    <w:rsid w:val="008E7D53"/>
    <w:rsid w:val="008F009F"/>
    <w:rsid w:val="008F0123"/>
    <w:rsid w:val="008F01AB"/>
    <w:rsid w:val="008F0389"/>
    <w:rsid w:val="008F1222"/>
    <w:rsid w:val="008F2368"/>
    <w:rsid w:val="008F2435"/>
    <w:rsid w:val="008F24B6"/>
    <w:rsid w:val="008F2BD6"/>
    <w:rsid w:val="008F2F6D"/>
    <w:rsid w:val="008F3774"/>
    <w:rsid w:val="008F38AE"/>
    <w:rsid w:val="008F3FD5"/>
    <w:rsid w:val="008F4412"/>
    <w:rsid w:val="008F4680"/>
    <w:rsid w:val="008F4829"/>
    <w:rsid w:val="008F4894"/>
    <w:rsid w:val="008F4C2A"/>
    <w:rsid w:val="008F4D72"/>
    <w:rsid w:val="008F5081"/>
    <w:rsid w:val="008F51E1"/>
    <w:rsid w:val="008F523E"/>
    <w:rsid w:val="008F5292"/>
    <w:rsid w:val="008F52CB"/>
    <w:rsid w:val="008F59A4"/>
    <w:rsid w:val="008F5DD7"/>
    <w:rsid w:val="008F5FC8"/>
    <w:rsid w:val="008F6363"/>
    <w:rsid w:val="008F66C4"/>
    <w:rsid w:val="008F67C9"/>
    <w:rsid w:val="008F68A5"/>
    <w:rsid w:val="008F6EE8"/>
    <w:rsid w:val="008F6F9E"/>
    <w:rsid w:val="008F782A"/>
    <w:rsid w:val="008F78B7"/>
    <w:rsid w:val="008F7F9A"/>
    <w:rsid w:val="00900244"/>
    <w:rsid w:val="00900685"/>
    <w:rsid w:val="00900A97"/>
    <w:rsid w:val="00900DC1"/>
    <w:rsid w:val="00901384"/>
    <w:rsid w:val="00901466"/>
    <w:rsid w:val="00902054"/>
    <w:rsid w:val="0090300C"/>
    <w:rsid w:val="00903222"/>
    <w:rsid w:val="00903346"/>
    <w:rsid w:val="0090337F"/>
    <w:rsid w:val="00903A9E"/>
    <w:rsid w:val="00903DFA"/>
    <w:rsid w:val="009049F0"/>
    <w:rsid w:val="00904C76"/>
    <w:rsid w:val="009053E8"/>
    <w:rsid w:val="00905874"/>
    <w:rsid w:val="009058A4"/>
    <w:rsid w:val="00905BA5"/>
    <w:rsid w:val="009064D3"/>
    <w:rsid w:val="00906586"/>
    <w:rsid w:val="00906613"/>
    <w:rsid w:val="0090682F"/>
    <w:rsid w:val="00906B75"/>
    <w:rsid w:val="00907283"/>
    <w:rsid w:val="00907A0D"/>
    <w:rsid w:val="00907C4D"/>
    <w:rsid w:val="00907FFC"/>
    <w:rsid w:val="00910607"/>
    <w:rsid w:val="00910A8E"/>
    <w:rsid w:val="00910E34"/>
    <w:rsid w:val="00911261"/>
    <w:rsid w:val="00911AB3"/>
    <w:rsid w:val="00911B2D"/>
    <w:rsid w:val="00911C89"/>
    <w:rsid w:val="00911D20"/>
    <w:rsid w:val="00911E89"/>
    <w:rsid w:val="0091242F"/>
    <w:rsid w:val="0091252D"/>
    <w:rsid w:val="00913F9B"/>
    <w:rsid w:val="0091421F"/>
    <w:rsid w:val="00914555"/>
    <w:rsid w:val="00914594"/>
    <w:rsid w:val="0091472C"/>
    <w:rsid w:val="0091473B"/>
    <w:rsid w:val="00914A0A"/>
    <w:rsid w:val="00914BDC"/>
    <w:rsid w:val="00914CE1"/>
    <w:rsid w:val="00914E0B"/>
    <w:rsid w:val="00914F94"/>
    <w:rsid w:val="009154A4"/>
    <w:rsid w:val="00915591"/>
    <w:rsid w:val="00915ED2"/>
    <w:rsid w:val="00915EF2"/>
    <w:rsid w:val="0091602D"/>
    <w:rsid w:val="00916465"/>
    <w:rsid w:val="009167CD"/>
    <w:rsid w:val="00916CB1"/>
    <w:rsid w:val="00916FB3"/>
    <w:rsid w:val="0091770A"/>
    <w:rsid w:val="00917A23"/>
    <w:rsid w:val="00917B29"/>
    <w:rsid w:val="00917C35"/>
    <w:rsid w:val="009201C9"/>
    <w:rsid w:val="00920596"/>
    <w:rsid w:val="00920CE4"/>
    <w:rsid w:val="009211B7"/>
    <w:rsid w:val="0092213B"/>
    <w:rsid w:val="0092231B"/>
    <w:rsid w:val="00922324"/>
    <w:rsid w:val="00922C8E"/>
    <w:rsid w:val="0092347F"/>
    <w:rsid w:val="0092357E"/>
    <w:rsid w:val="009239CF"/>
    <w:rsid w:val="00924C74"/>
    <w:rsid w:val="00924CC7"/>
    <w:rsid w:val="009251AD"/>
    <w:rsid w:val="00925F40"/>
    <w:rsid w:val="0092682C"/>
    <w:rsid w:val="00926B6B"/>
    <w:rsid w:val="00926C3C"/>
    <w:rsid w:val="00926D46"/>
    <w:rsid w:val="00926EEF"/>
    <w:rsid w:val="009270C3"/>
    <w:rsid w:val="00927421"/>
    <w:rsid w:val="00927806"/>
    <w:rsid w:val="00930696"/>
    <w:rsid w:val="009306F3"/>
    <w:rsid w:val="009307D5"/>
    <w:rsid w:val="0093086E"/>
    <w:rsid w:val="00930B9B"/>
    <w:rsid w:val="00930EFF"/>
    <w:rsid w:val="00931253"/>
    <w:rsid w:val="009315F2"/>
    <w:rsid w:val="0093177C"/>
    <w:rsid w:val="00931C1F"/>
    <w:rsid w:val="00931F33"/>
    <w:rsid w:val="0093243F"/>
    <w:rsid w:val="00932CE8"/>
    <w:rsid w:val="009331E8"/>
    <w:rsid w:val="00933474"/>
    <w:rsid w:val="00933A94"/>
    <w:rsid w:val="0093403A"/>
    <w:rsid w:val="009343CB"/>
    <w:rsid w:val="00934820"/>
    <w:rsid w:val="00934EF9"/>
    <w:rsid w:val="00934F36"/>
    <w:rsid w:val="009357F4"/>
    <w:rsid w:val="00935C78"/>
    <w:rsid w:val="00935E9B"/>
    <w:rsid w:val="009363AB"/>
    <w:rsid w:val="009369D1"/>
    <w:rsid w:val="00936CC0"/>
    <w:rsid w:val="00936DB9"/>
    <w:rsid w:val="00937195"/>
    <w:rsid w:val="00937288"/>
    <w:rsid w:val="00937A5D"/>
    <w:rsid w:val="00937D2C"/>
    <w:rsid w:val="009418D1"/>
    <w:rsid w:val="00941A07"/>
    <w:rsid w:val="00942062"/>
    <w:rsid w:val="0094292B"/>
    <w:rsid w:val="00942BEB"/>
    <w:rsid w:val="00942F73"/>
    <w:rsid w:val="00943315"/>
    <w:rsid w:val="009439C6"/>
    <w:rsid w:val="00943DC7"/>
    <w:rsid w:val="00943FFE"/>
    <w:rsid w:val="00944086"/>
    <w:rsid w:val="0094421A"/>
    <w:rsid w:val="00944B38"/>
    <w:rsid w:val="00944B5E"/>
    <w:rsid w:val="00944E3B"/>
    <w:rsid w:val="00945BAA"/>
    <w:rsid w:val="009461EE"/>
    <w:rsid w:val="00946BC5"/>
    <w:rsid w:val="00947450"/>
    <w:rsid w:val="00947A5D"/>
    <w:rsid w:val="00947F22"/>
    <w:rsid w:val="0095038D"/>
    <w:rsid w:val="009503D5"/>
    <w:rsid w:val="00950656"/>
    <w:rsid w:val="00950713"/>
    <w:rsid w:val="0095094F"/>
    <w:rsid w:val="00950E3C"/>
    <w:rsid w:val="00951120"/>
    <w:rsid w:val="00951437"/>
    <w:rsid w:val="00951B7C"/>
    <w:rsid w:val="00951F01"/>
    <w:rsid w:val="00952339"/>
    <w:rsid w:val="00952574"/>
    <w:rsid w:val="0095265D"/>
    <w:rsid w:val="009527E8"/>
    <w:rsid w:val="009528F9"/>
    <w:rsid w:val="00952B5F"/>
    <w:rsid w:val="00952CAA"/>
    <w:rsid w:val="009537D6"/>
    <w:rsid w:val="00953939"/>
    <w:rsid w:val="009539EB"/>
    <w:rsid w:val="00953C71"/>
    <w:rsid w:val="00954119"/>
    <w:rsid w:val="00954629"/>
    <w:rsid w:val="00954E08"/>
    <w:rsid w:val="00954F2A"/>
    <w:rsid w:val="00955473"/>
    <w:rsid w:val="00955501"/>
    <w:rsid w:val="009555DE"/>
    <w:rsid w:val="0095596C"/>
    <w:rsid w:val="00955E92"/>
    <w:rsid w:val="00955F19"/>
    <w:rsid w:val="0095633F"/>
    <w:rsid w:val="00956822"/>
    <w:rsid w:val="009569FA"/>
    <w:rsid w:val="00956A09"/>
    <w:rsid w:val="009573A5"/>
    <w:rsid w:val="00957EE1"/>
    <w:rsid w:val="00960778"/>
    <w:rsid w:val="009608D7"/>
    <w:rsid w:val="00960B01"/>
    <w:rsid w:val="00961579"/>
    <w:rsid w:val="00961679"/>
    <w:rsid w:val="009618FA"/>
    <w:rsid w:val="00961B63"/>
    <w:rsid w:val="00961BBC"/>
    <w:rsid w:val="00961C02"/>
    <w:rsid w:val="009623C2"/>
    <w:rsid w:val="00962FBF"/>
    <w:rsid w:val="00963001"/>
    <w:rsid w:val="009631AA"/>
    <w:rsid w:val="009639C2"/>
    <w:rsid w:val="00963FEA"/>
    <w:rsid w:val="009640D4"/>
    <w:rsid w:val="009641BE"/>
    <w:rsid w:val="00964721"/>
    <w:rsid w:val="009647CB"/>
    <w:rsid w:val="00964917"/>
    <w:rsid w:val="0096499D"/>
    <w:rsid w:val="00965185"/>
    <w:rsid w:val="00966951"/>
    <w:rsid w:val="00966B5F"/>
    <w:rsid w:val="00966D08"/>
    <w:rsid w:val="00966E3F"/>
    <w:rsid w:val="0096753B"/>
    <w:rsid w:val="009677D2"/>
    <w:rsid w:val="00967E28"/>
    <w:rsid w:val="00967E49"/>
    <w:rsid w:val="009701B3"/>
    <w:rsid w:val="0097020A"/>
    <w:rsid w:val="00970913"/>
    <w:rsid w:val="00970966"/>
    <w:rsid w:val="009715AD"/>
    <w:rsid w:val="00972401"/>
    <w:rsid w:val="009728C2"/>
    <w:rsid w:val="00973387"/>
    <w:rsid w:val="009738A9"/>
    <w:rsid w:val="009744D2"/>
    <w:rsid w:val="00974768"/>
    <w:rsid w:val="00974D12"/>
    <w:rsid w:val="009756EF"/>
    <w:rsid w:val="00975793"/>
    <w:rsid w:val="00976079"/>
    <w:rsid w:val="00976783"/>
    <w:rsid w:val="009767E5"/>
    <w:rsid w:val="00976852"/>
    <w:rsid w:val="00976E7E"/>
    <w:rsid w:val="00976EA0"/>
    <w:rsid w:val="00977015"/>
    <w:rsid w:val="009770D0"/>
    <w:rsid w:val="00977590"/>
    <w:rsid w:val="0097760E"/>
    <w:rsid w:val="0097765D"/>
    <w:rsid w:val="00977D60"/>
    <w:rsid w:val="00977EB8"/>
    <w:rsid w:val="00977EDD"/>
    <w:rsid w:val="009804FD"/>
    <w:rsid w:val="0098109E"/>
    <w:rsid w:val="009812A2"/>
    <w:rsid w:val="00981929"/>
    <w:rsid w:val="009819A2"/>
    <w:rsid w:val="00981A64"/>
    <w:rsid w:val="00983261"/>
    <w:rsid w:val="009832AB"/>
    <w:rsid w:val="009833C0"/>
    <w:rsid w:val="009836DF"/>
    <w:rsid w:val="00983B75"/>
    <w:rsid w:val="00983E2E"/>
    <w:rsid w:val="00983FEB"/>
    <w:rsid w:val="00984996"/>
    <w:rsid w:val="0098584E"/>
    <w:rsid w:val="00985AAA"/>
    <w:rsid w:val="00985F7D"/>
    <w:rsid w:val="0098685F"/>
    <w:rsid w:val="00986BDA"/>
    <w:rsid w:val="00986C67"/>
    <w:rsid w:val="00986C80"/>
    <w:rsid w:val="00987A54"/>
    <w:rsid w:val="00987A67"/>
    <w:rsid w:val="00987C21"/>
    <w:rsid w:val="009900B0"/>
    <w:rsid w:val="009905F7"/>
    <w:rsid w:val="0099097C"/>
    <w:rsid w:val="00990B12"/>
    <w:rsid w:val="00990DCF"/>
    <w:rsid w:val="0099143B"/>
    <w:rsid w:val="009915A7"/>
    <w:rsid w:val="009917F4"/>
    <w:rsid w:val="00991A57"/>
    <w:rsid w:val="00992007"/>
    <w:rsid w:val="0099221B"/>
    <w:rsid w:val="00992301"/>
    <w:rsid w:val="00992DB7"/>
    <w:rsid w:val="00992EE4"/>
    <w:rsid w:val="00993023"/>
    <w:rsid w:val="00993701"/>
    <w:rsid w:val="00993DFB"/>
    <w:rsid w:val="00994133"/>
    <w:rsid w:val="00994530"/>
    <w:rsid w:val="00994ABA"/>
    <w:rsid w:val="0099528B"/>
    <w:rsid w:val="0099557F"/>
    <w:rsid w:val="009967F8"/>
    <w:rsid w:val="00996DCD"/>
    <w:rsid w:val="00997045"/>
    <w:rsid w:val="00997885"/>
    <w:rsid w:val="009978FC"/>
    <w:rsid w:val="0099797D"/>
    <w:rsid w:val="009979F6"/>
    <w:rsid w:val="00997AEF"/>
    <w:rsid w:val="00997BF1"/>
    <w:rsid w:val="009A0350"/>
    <w:rsid w:val="009A0941"/>
    <w:rsid w:val="009A0B48"/>
    <w:rsid w:val="009A0D8E"/>
    <w:rsid w:val="009A10DD"/>
    <w:rsid w:val="009A1AED"/>
    <w:rsid w:val="009A2959"/>
    <w:rsid w:val="009A2B41"/>
    <w:rsid w:val="009A2D47"/>
    <w:rsid w:val="009A3EF6"/>
    <w:rsid w:val="009A43DE"/>
    <w:rsid w:val="009A46B7"/>
    <w:rsid w:val="009A49EC"/>
    <w:rsid w:val="009A4DEF"/>
    <w:rsid w:val="009A68E8"/>
    <w:rsid w:val="009A698D"/>
    <w:rsid w:val="009A6DC9"/>
    <w:rsid w:val="009A75D7"/>
    <w:rsid w:val="009A78CD"/>
    <w:rsid w:val="009B0049"/>
    <w:rsid w:val="009B01E8"/>
    <w:rsid w:val="009B0486"/>
    <w:rsid w:val="009B17E8"/>
    <w:rsid w:val="009B1A43"/>
    <w:rsid w:val="009B1C5C"/>
    <w:rsid w:val="009B20D5"/>
    <w:rsid w:val="009B21F1"/>
    <w:rsid w:val="009B2681"/>
    <w:rsid w:val="009B2D60"/>
    <w:rsid w:val="009B300A"/>
    <w:rsid w:val="009B3358"/>
    <w:rsid w:val="009B37E3"/>
    <w:rsid w:val="009B4067"/>
    <w:rsid w:val="009B423E"/>
    <w:rsid w:val="009B43FA"/>
    <w:rsid w:val="009B4957"/>
    <w:rsid w:val="009B4A6C"/>
    <w:rsid w:val="009B5110"/>
    <w:rsid w:val="009B53CE"/>
    <w:rsid w:val="009B5613"/>
    <w:rsid w:val="009B57C8"/>
    <w:rsid w:val="009B5B6B"/>
    <w:rsid w:val="009B5C4B"/>
    <w:rsid w:val="009B636C"/>
    <w:rsid w:val="009B66CD"/>
    <w:rsid w:val="009B70BD"/>
    <w:rsid w:val="009B7263"/>
    <w:rsid w:val="009B75F7"/>
    <w:rsid w:val="009B785E"/>
    <w:rsid w:val="009B7938"/>
    <w:rsid w:val="009B795D"/>
    <w:rsid w:val="009C0017"/>
    <w:rsid w:val="009C02F3"/>
    <w:rsid w:val="009C09E4"/>
    <w:rsid w:val="009C0ACA"/>
    <w:rsid w:val="009C0B6F"/>
    <w:rsid w:val="009C0D64"/>
    <w:rsid w:val="009C13A0"/>
    <w:rsid w:val="009C160A"/>
    <w:rsid w:val="009C1F0F"/>
    <w:rsid w:val="009C20E1"/>
    <w:rsid w:val="009C2105"/>
    <w:rsid w:val="009C295C"/>
    <w:rsid w:val="009C2981"/>
    <w:rsid w:val="009C3A84"/>
    <w:rsid w:val="009C3D05"/>
    <w:rsid w:val="009C42C8"/>
    <w:rsid w:val="009C4685"/>
    <w:rsid w:val="009C4869"/>
    <w:rsid w:val="009C4B18"/>
    <w:rsid w:val="009C4E8E"/>
    <w:rsid w:val="009C50CC"/>
    <w:rsid w:val="009C54B0"/>
    <w:rsid w:val="009C54BF"/>
    <w:rsid w:val="009C5777"/>
    <w:rsid w:val="009C57A9"/>
    <w:rsid w:val="009C5A33"/>
    <w:rsid w:val="009C5B8D"/>
    <w:rsid w:val="009C5E1B"/>
    <w:rsid w:val="009C60F7"/>
    <w:rsid w:val="009C61E3"/>
    <w:rsid w:val="009C6F1A"/>
    <w:rsid w:val="009C70E0"/>
    <w:rsid w:val="009C7105"/>
    <w:rsid w:val="009C74B9"/>
    <w:rsid w:val="009C7C62"/>
    <w:rsid w:val="009D123F"/>
    <w:rsid w:val="009D1550"/>
    <w:rsid w:val="009D21B0"/>
    <w:rsid w:val="009D2FD5"/>
    <w:rsid w:val="009D2FDA"/>
    <w:rsid w:val="009D3325"/>
    <w:rsid w:val="009D344C"/>
    <w:rsid w:val="009D3EAA"/>
    <w:rsid w:val="009D3F39"/>
    <w:rsid w:val="009D41C0"/>
    <w:rsid w:val="009D43E3"/>
    <w:rsid w:val="009D44A2"/>
    <w:rsid w:val="009D46DF"/>
    <w:rsid w:val="009D4782"/>
    <w:rsid w:val="009D481E"/>
    <w:rsid w:val="009D4EC1"/>
    <w:rsid w:val="009D4FD4"/>
    <w:rsid w:val="009D5161"/>
    <w:rsid w:val="009D5CBC"/>
    <w:rsid w:val="009D5CC5"/>
    <w:rsid w:val="009D5CD4"/>
    <w:rsid w:val="009D6291"/>
    <w:rsid w:val="009D655B"/>
    <w:rsid w:val="009D7933"/>
    <w:rsid w:val="009D79EB"/>
    <w:rsid w:val="009E00E4"/>
    <w:rsid w:val="009E06A3"/>
    <w:rsid w:val="009E06C9"/>
    <w:rsid w:val="009E0808"/>
    <w:rsid w:val="009E0FF8"/>
    <w:rsid w:val="009E1264"/>
    <w:rsid w:val="009E1465"/>
    <w:rsid w:val="009E14E6"/>
    <w:rsid w:val="009E20BA"/>
    <w:rsid w:val="009E20E5"/>
    <w:rsid w:val="009E23F3"/>
    <w:rsid w:val="009E28EF"/>
    <w:rsid w:val="009E2A5C"/>
    <w:rsid w:val="009E2D01"/>
    <w:rsid w:val="009E373D"/>
    <w:rsid w:val="009E4A64"/>
    <w:rsid w:val="009E4D7F"/>
    <w:rsid w:val="009E5072"/>
    <w:rsid w:val="009E5211"/>
    <w:rsid w:val="009E5387"/>
    <w:rsid w:val="009E56A6"/>
    <w:rsid w:val="009E5985"/>
    <w:rsid w:val="009E6CA2"/>
    <w:rsid w:val="009E6D60"/>
    <w:rsid w:val="009E6EBE"/>
    <w:rsid w:val="009E6F85"/>
    <w:rsid w:val="009E7021"/>
    <w:rsid w:val="009E7807"/>
    <w:rsid w:val="009F030C"/>
    <w:rsid w:val="009F03E4"/>
    <w:rsid w:val="009F0817"/>
    <w:rsid w:val="009F09B9"/>
    <w:rsid w:val="009F0C26"/>
    <w:rsid w:val="009F0D61"/>
    <w:rsid w:val="009F1641"/>
    <w:rsid w:val="009F172E"/>
    <w:rsid w:val="009F1C33"/>
    <w:rsid w:val="009F239F"/>
    <w:rsid w:val="009F256B"/>
    <w:rsid w:val="009F29DC"/>
    <w:rsid w:val="009F2A0C"/>
    <w:rsid w:val="009F2C0F"/>
    <w:rsid w:val="009F2E3A"/>
    <w:rsid w:val="009F3022"/>
    <w:rsid w:val="009F3115"/>
    <w:rsid w:val="009F33A8"/>
    <w:rsid w:val="009F33FF"/>
    <w:rsid w:val="009F3849"/>
    <w:rsid w:val="009F3965"/>
    <w:rsid w:val="009F3FE0"/>
    <w:rsid w:val="009F4145"/>
    <w:rsid w:val="009F45A7"/>
    <w:rsid w:val="009F46CC"/>
    <w:rsid w:val="009F4A9D"/>
    <w:rsid w:val="009F4C73"/>
    <w:rsid w:val="009F4ED0"/>
    <w:rsid w:val="009F5C54"/>
    <w:rsid w:val="009F5CA0"/>
    <w:rsid w:val="009F5FB3"/>
    <w:rsid w:val="009F6621"/>
    <w:rsid w:val="009F6674"/>
    <w:rsid w:val="009F7297"/>
    <w:rsid w:val="009F74D7"/>
    <w:rsid w:val="009F7DAF"/>
    <w:rsid w:val="009F7FBC"/>
    <w:rsid w:val="00A00111"/>
    <w:rsid w:val="00A00C94"/>
    <w:rsid w:val="00A011A0"/>
    <w:rsid w:val="00A015B8"/>
    <w:rsid w:val="00A01949"/>
    <w:rsid w:val="00A028B4"/>
    <w:rsid w:val="00A02A9F"/>
    <w:rsid w:val="00A0314F"/>
    <w:rsid w:val="00A03160"/>
    <w:rsid w:val="00A033AD"/>
    <w:rsid w:val="00A03628"/>
    <w:rsid w:val="00A03987"/>
    <w:rsid w:val="00A03BA0"/>
    <w:rsid w:val="00A03FBA"/>
    <w:rsid w:val="00A043FC"/>
    <w:rsid w:val="00A0451C"/>
    <w:rsid w:val="00A04880"/>
    <w:rsid w:val="00A04EE2"/>
    <w:rsid w:val="00A050D4"/>
    <w:rsid w:val="00A059D6"/>
    <w:rsid w:val="00A05BA1"/>
    <w:rsid w:val="00A05D30"/>
    <w:rsid w:val="00A05E51"/>
    <w:rsid w:val="00A066C8"/>
    <w:rsid w:val="00A06F4C"/>
    <w:rsid w:val="00A06F61"/>
    <w:rsid w:val="00A0701F"/>
    <w:rsid w:val="00A070AC"/>
    <w:rsid w:val="00A070EE"/>
    <w:rsid w:val="00A073BA"/>
    <w:rsid w:val="00A075BF"/>
    <w:rsid w:val="00A07947"/>
    <w:rsid w:val="00A10566"/>
    <w:rsid w:val="00A112AD"/>
    <w:rsid w:val="00A1145C"/>
    <w:rsid w:val="00A11471"/>
    <w:rsid w:val="00A1158A"/>
    <w:rsid w:val="00A11803"/>
    <w:rsid w:val="00A1237B"/>
    <w:rsid w:val="00A1263E"/>
    <w:rsid w:val="00A126E2"/>
    <w:rsid w:val="00A12C0C"/>
    <w:rsid w:val="00A12D53"/>
    <w:rsid w:val="00A12F1D"/>
    <w:rsid w:val="00A12F87"/>
    <w:rsid w:val="00A132ED"/>
    <w:rsid w:val="00A13473"/>
    <w:rsid w:val="00A134E8"/>
    <w:rsid w:val="00A1352F"/>
    <w:rsid w:val="00A13AB2"/>
    <w:rsid w:val="00A13B1A"/>
    <w:rsid w:val="00A1453E"/>
    <w:rsid w:val="00A14F7F"/>
    <w:rsid w:val="00A15AA2"/>
    <w:rsid w:val="00A15AE5"/>
    <w:rsid w:val="00A16018"/>
    <w:rsid w:val="00A1663E"/>
    <w:rsid w:val="00A17395"/>
    <w:rsid w:val="00A173D3"/>
    <w:rsid w:val="00A17DA7"/>
    <w:rsid w:val="00A20092"/>
    <w:rsid w:val="00A200FD"/>
    <w:rsid w:val="00A20328"/>
    <w:rsid w:val="00A206C7"/>
    <w:rsid w:val="00A20842"/>
    <w:rsid w:val="00A20B46"/>
    <w:rsid w:val="00A20E6D"/>
    <w:rsid w:val="00A211BD"/>
    <w:rsid w:val="00A213FE"/>
    <w:rsid w:val="00A21428"/>
    <w:rsid w:val="00A216E5"/>
    <w:rsid w:val="00A21C7E"/>
    <w:rsid w:val="00A21FA1"/>
    <w:rsid w:val="00A22502"/>
    <w:rsid w:val="00A226FE"/>
    <w:rsid w:val="00A2350A"/>
    <w:rsid w:val="00A235D1"/>
    <w:rsid w:val="00A2381C"/>
    <w:rsid w:val="00A239E9"/>
    <w:rsid w:val="00A23F0E"/>
    <w:rsid w:val="00A2598C"/>
    <w:rsid w:val="00A25CEE"/>
    <w:rsid w:val="00A25D2D"/>
    <w:rsid w:val="00A25E10"/>
    <w:rsid w:val="00A26500"/>
    <w:rsid w:val="00A26EB3"/>
    <w:rsid w:val="00A27335"/>
    <w:rsid w:val="00A30468"/>
    <w:rsid w:val="00A30E57"/>
    <w:rsid w:val="00A3102C"/>
    <w:rsid w:val="00A3131F"/>
    <w:rsid w:val="00A31777"/>
    <w:rsid w:val="00A31784"/>
    <w:rsid w:val="00A31CE0"/>
    <w:rsid w:val="00A31ECF"/>
    <w:rsid w:val="00A32699"/>
    <w:rsid w:val="00A32BAB"/>
    <w:rsid w:val="00A3307C"/>
    <w:rsid w:val="00A33566"/>
    <w:rsid w:val="00A33F3A"/>
    <w:rsid w:val="00A3422B"/>
    <w:rsid w:val="00A345C4"/>
    <w:rsid w:val="00A34658"/>
    <w:rsid w:val="00A349E2"/>
    <w:rsid w:val="00A34BCD"/>
    <w:rsid w:val="00A357B5"/>
    <w:rsid w:val="00A35962"/>
    <w:rsid w:val="00A35B1E"/>
    <w:rsid w:val="00A35EED"/>
    <w:rsid w:val="00A368A8"/>
    <w:rsid w:val="00A36A62"/>
    <w:rsid w:val="00A36DCF"/>
    <w:rsid w:val="00A36DF9"/>
    <w:rsid w:val="00A37CFF"/>
    <w:rsid w:val="00A37F1E"/>
    <w:rsid w:val="00A40132"/>
    <w:rsid w:val="00A40872"/>
    <w:rsid w:val="00A40903"/>
    <w:rsid w:val="00A409E3"/>
    <w:rsid w:val="00A4148B"/>
    <w:rsid w:val="00A417F0"/>
    <w:rsid w:val="00A42315"/>
    <w:rsid w:val="00A4251F"/>
    <w:rsid w:val="00A42D77"/>
    <w:rsid w:val="00A42E36"/>
    <w:rsid w:val="00A42ED0"/>
    <w:rsid w:val="00A42F1A"/>
    <w:rsid w:val="00A440B3"/>
    <w:rsid w:val="00A441CF"/>
    <w:rsid w:val="00A44A4F"/>
    <w:rsid w:val="00A44E17"/>
    <w:rsid w:val="00A4502D"/>
    <w:rsid w:val="00A45394"/>
    <w:rsid w:val="00A45780"/>
    <w:rsid w:val="00A45B97"/>
    <w:rsid w:val="00A45E4B"/>
    <w:rsid w:val="00A4614A"/>
    <w:rsid w:val="00A46A63"/>
    <w:rsid w:val="00A4794D"/>
    <w:rsid w:val="00A47A19"/>
    <w:rsid w:val="00A47A50"/>
    <w:rsid w:val="00A50E89"/>
    <w:rsid w:val="00A50EDA"/>
    <w:rsid w:val="00A516A7"/>
    <w:rsid w:val="00A516B9"/>
    <w:rsid w:val="00A52A4F"/>
    <w:rsid w:val="00A52E58"/>
    <w:rsid w:val="00A52F9D"/>
    <w:rsid w:val="00A5320E"/>
    <w:rsid w:val="00A537F5"/>
    <w:rsid w:val="00A5387A"/>
    <w:rsid w:val="00A53CD5"/>
    <w:rsid w:val="00A544AA"/>
    <w:rsid w:val="00A54532"/>
    <w:rsid w:val="00A55016"/>
    <w:rsid w:val="00A554AA"/>
    <w:rsid w:val="00A5571E"/>
    <w:rsid w:val="00A557A6"/>
    <w:rsid w:val="00A55DB7"/>
    <w:rsid w:val="00A55FED"/>
    <w:rsid w:val="00A56158"/>
    <w:rsid w:val="00A56706"/>
    <w:rsid w:val="00A5679F"/>
    <w:rsid w:val="00A56AD7"/>
    <w:rsid w:val="00A56B23"/>
    <w:rsid w:val="00A570F6"/>
    <w:rsid w:val="00A57933"/>
    <w:rsid w:val="00A57B53"/>
    <w:rsid w:val="00A60187"/>
    <w:rsid w:val="00A606F7"/>
    <w:rsid w:val="00A60CB5"/>
    <w:rsid w:val="00A612EC"/>
    <w:rsid w:val="00A61658"/>
    <w:rsid w:val="00A6196B"/>
    <w:rsid w:val="00A61A36"/>
    <w:rsid w:val="00A61B3A"/>
    <w:rsid w:val="00A61B3F"/>
    <w:rsid w:val="00A6210E"/>
    <w:rsid w:val="00A62134"/>
    <w:rsid w:val="00A6216F"/>
    <w:rsid w:val="00A6239B"/>
    <w:rsid w:val="00A623EF"/>
    <w:rsid w:val="00A62814"/>
    <w:rsid w:val="00A62A38"/>
    <w:rsid w:val="00A62FE7"/>
    <w:rsid w:val="00A633F3"/>
    <w:rsid w:val="00A63506"/>
    <w:rsid w:val="00A638FA"/>
    <w:rsid w:val="00A63A84"/>
    <w:rsid w:val="00A63B45"/>
    <w:rsid w:val="00A64314"/>
    <w:rsid w:val="00A6468A"/>
    <w:rsid w:val="00A64835"/>
    <w:rsid w:val="00A64BB4"/>
    <w:rsid w:val="00A6590F"/>
    <w:rsid w:val="00A66A39"/>
    <w:rsid w:val="00A6733F"/>
    <w:rsid w:val="00A67711"/>
    <w:rsid w:val="00A67959"/>
    <w:rsid w:val="00A67EC1"/>
    <w:rsid w:val="00A70236"/>
    <w:rsid w:val="00A70476"/>
    <w:rsid w:val="00A70C48"/>
    <w:rsid w:val="00A70CDE"/>
    <w:rsid w:val="00A70D40"/>
    <w:rsid w:val="00A70EB9"/>
    <w:rsid w:val="00A71C90"/>
    <w:rsid w:val="00A721AD"/>
    <w:rsid w:val="00A721EF"/>
    <w:rsid w:val="00A72B53"/>
    <w:rsid w:val="00A72EA2"/>
    <w:rsid w:val="00A73282"/>
    <w:rsid w:val="00A73A76"/>
    <w:rsid w:val="00A73E06"/>
    <w:rsid w:val="00A73EE2"/>
    <w:rsid w:val="00A740F0"/>
    <w:rsid w:val="00A746A8"/>
    <w:rsid w:val="00A75497"/>
    <w:rsid w:val="00A7582A"/>
    <w:rsid w:val="00A758CB"/>
    <w:rsid w:val="00A75A87"/>
    <w:rsid w:val="00A75F6F"/>
    <w:rsid w:val="00A7634E"/>
    <w:rsid w:val="00A76E93"/>
    <w:rsid w:val="00A77282"/>
    <w:rsid w:val="00A773F6"/>
    <w:rsid w:val="00A77515"/>
    <w:rsid w:val="00A77771"/>
    <w:rsid w:val="00A7779A"/>
    <w:rsid w:val="00A77CCF"/>
    <w:rsid w:val="00A811A7"/>
    <w:rsid w:val="00A82702"/>
    <w:rsid w:val="00A82B4A"/>
    <w:rsid w:val="00A82B69"/>
    <w:rsid w:val="00A82FED"/>
    <w:rsid w:val="00A83007"/>
    <w:rsid w:val="00A83172"/>
    <w:rsid w:val="00A83599"/>
    <w:rsid w:val="00A8391E"/>
    <w:rsid w:val="00A83E31"/>
    <w:rsid w:val="00A83E38"/>
    <w:rsid w:val="00A840DE"/>
    <w:rsid w:val="00A849D3"/>
    <w:rsid w:val="00A849DD"/>
    <w:rsid w:val="00A84DFD"/>
    <w:rsid w:val="00A84F61"/>
    <w:rsid w:val="00A853E7"/>
    <w:rsid w:val="00A855D3"/>
    <w:rsid w:val="00A856D3"/>
    <w:rsid w:val="00A85AE1"/>
    <w:rsid w:val="00A85C2F"/>
    <w:rsid w:val="00A85CBA"/>
    <w:rsid w:val="00A86376"/>
    <w:rsid w:val="00A86878"/>
    <w:rsid w:val="00A86B78"/>
    <w:rsid w:val="00A86E95"/>
    <w:rsid w:val="00A87375"/>
    <w:rsid w:val="00A87517"/>
    <w:rsid w:val="00A87CA6"/>
    <w:rsid w:val="00A90036"/>
    <w:rsid w:val="00A901C7"/>
    <w:rsid w:val="00A9029B"/>
    <w:rsid w:val="00A90301"/>
    <w:rsid w:val="00A9031A"/>
    <w:rsid w:val="00A90669"/>
    <w:rsid w:val="00A906E4"/>
    <w:rsid w:val="00A9080A"/>
    <w:rsid w:val="00A912D6"/>
    <w:rsid w:val="00A914BB"/>
    <w:rsid w:val="00A91796"/>
    <w:rsid w:val="00A918CA"/>
    <w:rsid w:val="00A91C1C"/>
    <w:rsid w:val="00A91C8F"/>
    <w:rsid w:val="00A9209A"/>
    <w:rsid w:val="00A925A5"/>
    <w:rsid w:val="00A92886"/>
    <w:rsid w:val="00A928D0"/>
    <w:rsid w:val="00A92B5A"/>
    <w:rsid w:val="00A93545"/>
    <w:rsid w:val="00A93E92"/>
    <w:rsid w:val="00A9419E"/>
    <w:rsid w:val="00A94D9F"/>
    <w:rsid w:val="00A95181"/>
    <w:rsid w:val="00A951DD"/>
    <w:rsid w:val="00A95777"/>
    <w:rsid w:val="00A95A72"/>
    <w:rsid w:val="00A9641B"/>
    <w:rsid w:val="00A965BB"/>
    <w:rsid w:val="00A97157"/>
    <w:rsid w:val="00A976E2"/>
    <w:rsid w:val="00A97B51"/>
    <w:rsid w:val="00A97FDD"/>
    <w:rsid w:val="00AA0321"/>
    <w:rsid w:val="00AA0669"/>
    <w:rsid w:val="00AA0ECB"/>
    <w:rsid w:val="00AA14F5"/>
    <w:rsid w:val="00AA1642"/>
    <w:rsid w:val="00AA1AA3"/>
    <w:rsid w:val="00AA2127"/>
    <w:rsid w:val="00AA3405"/>
    <w:rsid w:val="00AA3B43"/>
    <w:rsid w:val="00AA3BF4"/>
    <w:rsid w:val="00AA41F3"/>
    <w:rsid w:val="00AA4347"/>
    <w:rsid w:val="00AA4389"/>
    <w:rsid w:val="00AA45C5"/>
    <w:rsid w:val="00AA4825"/>
    <w:rsid w:val="00AA4B87"/>
    <w:rsid w:val="00AA4E02"/>
    <w:rsid w:val="00AA545B"/>
    <w:rsid w:val="00AA5495"/>
    <w:rsid w:val="00AA573A"/>
    <w:rsid w:val="00AA5972"/>
    <w:rsid w:val="00AA5A18"/>
    <w:rsid w:val="00AA6563"/>
    <w:rsid w:val="00AA66EE"/>
    <w:rsid w:val="00AA6A62"/>
    <w:rsid w:val="00AA6E44"/>
    <w:rsid w:val="00AA71F8"/>
    <w:rsid w:val="00AA772F"/>
    <w:rsid w:val="00AA7790"/>
    <w:rsid w:val="00AA79D4"/>
    <w:rsid w:val="00AA7C7C"/>
    <w:rsid w:val="00AB0B8F"/>
    <w:rsid w:val="00AB0CFA"/>
    <w:rsid w:val="00AB1715"/>
    <w:rsid w:val="00AB1B55"/>
    <w:rsid w:val="00AB1C3C"/>
    <w:rsid w:val="00AB1F3A"/>
    <w:rsid w:val="00AB283D"/>
    <w:rsid w:val="00AB2B88"/>
    <w:rsid w:val="00AB2C6D"/>
    <w:rsid w:val="00AB2F9A"/>
    <w:rsid w:val="00AB2FE2"/>
    <w:rsid w:val="00AB33B9"/>
    <w:rsid w:val="00AB3866"/>
    <w:rsid w:val="00AB3CBB"/>
    <w:rsid w:val="00AB3EAE"/>
    <w:rsid w:val="00AB4070"/>
    <w:rsid w:val="00AB4373"/>
    <w:rsid w:val="00AB45DB"/>
    <w:rsid w:val="00AB4A7D"/>
    <w:rsid w:val="00AB4E33"/>
    <w:rsid w:val="00AB5049"/>
    <w:rsid w:val="00AB5301"/>
    <w:rsid w:val="00AB5462"/>
    <w:rsid w:val="00AB56C9"/>
    <w:rsid w:val="00AB5F68"/>
    <w:rsid w:val="00AB6AB3"/>
    <w:rsid w:val="00AC02A3"/>
    <w:rsid w:val="00AC0B7C"/>
    <w:rsid w:val="00AC0EE2"/>
    <w:rsid w:val="00AC1439"/>
    <w:rsid w:val="00AC15CD"/>
    <w:rsid w:val="00AC1955"/>
    <w:rsid w:val="00AC1D58"/>
    <w:rsid w:val="00AC2028"/>
    <w:rsid w:val="00AC215E"/>
    <w:rsid w:val="00AC2E49"/>
    <w:rsid w:val="00AC34BF"/>
    <w:rsid w:val="00AC3992"/>
    <w:rsid w:val="00AC3C87"/>
    <w:rsid w:val="00AC3D35"/>
    <w:rsid w:val="00AC3E47"/>
    <w:rsid w:val="00AC4C36"/>
    <w:rsid w:val="00AC53B0"/>
    <w:rsid w:val="00AC5A2F"/>
    <w:rsid w:val="00AC5BFA"/>
    <w:rsid w:val="00AC6401"/>
    <w:rsid w:val="00AC64CA"/>
    <w:rsid w:val="00AC64D7"/>
    <w:rsid w:val="00AC6603"/>
    <w:rsid w:val="00AC67F0"/>
    <w:rsid w:val="00AC6A25"/>
    <w:rsid w:val="00AC6D24"/>
    <w:rsid w:val="00AC726F"/>
    <w:rsid w:val="00AC7B22"/>
    <w:rsid w:val="00AC7FEA"/>
    <w:rsid w:val="00AD01FC"/>
    <w:rsid w:val="00AD0A49"/>
    <w:rsid w:val="00AD1E1E"/>
    <w:rsid w:val="00AD2347"/>
    <w:rsid w:val="00AD2C76"/>
    <w:rsid w:val="00AD422E"/>
    <w:rsid w:val="00AD4EC5"/>
    <w:rsid w:val="00AD4FDE"/>
    <w:rsid w:val="00AD51C5"/>
    <w:rsid w:val="00AD56F0"/>
    <w:rsid w:val="00AD6678"/>
    <w:rsid w:val="00AD6972"/>
    <w:rsid w:val="00AD7000"/>
    <w:rsid w:val="00AD7412"/>
    <w:rsid w:val="00AE01D5"/>
    <w:rsid w:val="00AE07DC"/>
    <w:rsid w:val="00AE0863"/>
    <w:rsid w:val="00AE09A4"/>
    <w:rsid w:val="00AE0CAB"/>
    <w:rsid w:val="00AE0D4B"/>
    <w:rsid w:val="00AE17AD"/>
    <w:rsid w:val="00AE1A12"/>
    <w:rsid w:val="00AE1C39"/>
    <w:rsid w:val="00AE1CD9"/>
    <w:rsid w:val="00AE286B"/>
    <w:rsid w:val="00AE28CF"/>
    <w:rsid w:val="00AE2E48"/>
    <w:rsid w:val="00AE323B"/>
    <w:rsid w:val="00AE4581"/>
    <w:rsid w:val="00AE54D3"/>
    <w:rsid w:val="00AE5853"/>
    <w:rsid w:val="00AE5A38"/>
    <w:rsid w:val="00AE5E69"/>
    <w:rsid w:val="00AE641D"/>
    <w:rsid w:val="00AE6CC4"/>
    <w:rsid w:val="00AE6FB0"/>
    <w:rsid w:val="00AE74D3"/>
    <w:rsid w:val="00AE75A1"/>
    <w:rsid w:val="00AF00D8"/>
    <w:rsid w:val="00AF00DB"/>
    <w:rsid w:val="00AF0495"/>
    <w:rsid w:val="00AF0B56"/>
    <w:rsid w:val="00AF0C56"/>
    <w:rsid w:val="00AF1AC1"/>
    <w:rsid w:val="00AF1E52"/>
    <w:rsid w:val="00AF34B5"/>
    <w:rsid w:val="00AF3595"/>
    <w:rsid w:val="00AF441B"/>
    <w:rsid w:val="00AF4502"/>
    <w:rsid w:val="00AF49E8"/>
    <w:rsid w:val="00AF4D4F"/>
    <w:rsid w:val="00AF4DE2"/>
    <w:rsid w:val="00AF55C6"/>
    <w:rsid w:val="00AF5A19"/>
    <w:rsid w:val="00AF5BE7"/>
    <w:rsid w:val="00AF5FB2"/>
    <w:rsid w:val="00AF5FDD"/>
    <w:rsid w:val="00AF63FB"/>
    <w:rsid w:val="00AF66E9"/>
    <w:rsid w:val="00AF6E5F"/>
    <w:rsid w:val="00AF6EBE"/>
    <w:rsid w:val="00AF7055"/>
    <w:rsid w:val="00AF738D"/>
    <w:rsid w:val="00AF743C"/>
    <w:rsid w:val="00AF76F8"/>
    <w:rsid w:val="00AF7777"/>
    <w:rsid w:val="00B008E9"/>
    <w:rsid w:val="00B00CA9"/>
    <w:rsid w:val="00B00E78"/>
    <w:rsid w:val="00B01E3A"/>
    <w:rsid w:val="00B01F4B"/>
    <w:rsid w:val="00B020C8"/>
    <w:rsid w:val="00B02A56"/>
    <w:rsid w:val="00B02DDA"/>
    <w:rsid w:val="00B03219"/>
    <w:rsid w:val="00B03E29"/>
    <w:rsid w:val="00B0447F"/>
    <w:rsid w:val="00B044E8"/>
    <w:rsid w:val="00B0489D"/>
    <w:rsid w:val="00B04C5A"/>
    <w:rsid w:val="00B05340"/>
    <w:rsid w:val="00B062D2"/>
    <w:rsid w:val="00B06793"/>
    <w:rsid w:val="00B07F11"/>
    <w:rsid w:val="00B10545"/>
    <w:rsid w:val="00B1167E"/>
    <w:rsid w:val="00B11EC6"/>
    <w:rsid w:val="00B12161"/>
    <w:rsid w:val="00B122DC"/>
    <w:rsid w:val="00B1269E"/>
    <w:rsid w:val="00B12819"/>
    <w:rsid w:val="00B12A47"/>
    <w:rsid w:val="00B12AC7"/>
    <w:rsid w:val="00B13063"/>
    <w:rsid w:val="00B13267"/>
    <w:rsid w:val="00B1366F"/>
    <w:rsid w:val="00B13C84"/>
    <w:rsid w:val="00B145B7"/>
    <w:rsid w:val="00B148EA"/>
    <w:rsid w:val="00B1499A"/>
    <w:rsid w:val="00B14B2D"/>
    <w:rsid w:val="00B1522E"/>
    <w:rsid w:val="00B154B0"/>
    <w:rsid w:val="00B15D38"/>
    <w:rsid w:val="00B15E22"/>
    <w:rsid w:val="00B16229"/>
    <w:rsid w:val="00B16358"/>
    <w:rsid w:val="00B166AB"/>
    <w:rsid w:val="00B16B46"/>
    <w:rsid w:val="00B16B6E"/>
    <w:rsid w:val="00B1705F"/>
    <w:rsid w:val="00B17181"/>
    <w:rsid w:val="00B1725B"/>
    <w:rsid w:val="00B176BD"/>
    <w:rsid w:val="00B1770F"/>
    <w:rsid w:val="00B17F8B"/>
    <w:rsid w:val="00B17F95"/>
    <w:rsid w:val="00B200BD"/>
    <w:rsid w:val="00B20178"/>
    <w:rsid w:val="00B21100"/>
    <w:rsid w:val="00B213A5"/>
    <w:rsid w:val="00B214D0"/>
    <w:rsid w:val="00B22151"/>
    <w:rsid w:val="00B22885"/>
    <w:rsid w:val="00B22C1A"/>
    <w:rsid w:val="00B23C93"/>
    <w:rsid w:val="00B23D98"/>
    <w:rsid w:val="00B2403B"/>
    <w:rsid w:val="00B2412A"/>
    <w:rsid w:val="00B24462"/>
    <w:rsid w:val="00B244CA"/>
    <w:rsid w:val="00B24819"/>
    <w:rsid w:val="00B24B3F"/>
    <w:rsid w:val="00B24D5F"/>
    <w:rsid w:val="00B2505D"/>
    <w:rsid w:val="00B254F6"/>
    <w:rsid w:val="00B26191"/>
    <w:rsid w:val="00B26626"/>
    <w:rsid w:val="00B26656"/>
    <w:rsid w:val="00B26833"/>
    <w:rsid w:val="00B27528"/>
    <w:rsid w:val="00B27BE4"/>
    <w:rsid w:val="00B27CA2"/>
    <w:rsid w:val="00B27D8B"/>
    <w:rsid w:val="00B303CD"/>
    <w:rsid w:val="00B3048A"/>
    <w:rsid w:val="00B30880"/>
    <w:rsid w:val="00B30BE9"/>
    <w:rsid w:val="00B30C99"/>
    <w:rsid w:val="00B31457"/>
    <w:rsid w:val="00B320D2"/>
    <w:rsid w:val="00B32A83"/>
    <w:rsid w:val="00B32DA7"/>
    <w:rsid w:val="00B32FCF"/>
    <w:rsid w:val="00B33192"/>
    <w:rsid w:val="00B3321E"/>
    <w:rsid w:val="00B33586"/>
    <w:rsid w:val="00B338E9"/>
    <w:rsid w:val="00B3391A"/>
    <w:rsid w:val="00B33D47"/>
    <w:rsid w:val="00B33F35"/>
    <w:rsid w:val="00B33F3A"/>
    <w:rsid w:val="00B341BE"/>
    <w:rsid w:val="00B355A0"/>
    <w:rsid w:val="00B35632"/>
    <w:rsid w:val="00B36158"/>
    <w:rsid w:val="00B361E7"/>
    <w:rsid w:val="00B36573"/>
    <w:rsid w:val="00B365A1"/>
    <w:rsid w:val="00B365D2"/>
    <w:rsid w:val="00B367A3"/>
    <w:rsid w:val="00B36CC6"/>
    <w:rsid w:val="00B36D01"/>
    <w:rsid w:val="00B36EB2"/>
    <w:rsid w:val="00B370E0"/>
    <w:rsid w:val="00B371A2"/>
    <w:rsid w:val="00B40447"/>
    <w:rsid w:val="00B40976"/>
    <w:rsid w:val="00B410C0"/>
    <w:rsid w:val="00B418F0"/>
    <w:rsid w:val="00B41E67"/>
    <w:rsid w:val="00B4277D"/>
    <w:rsid w:val="00B4318D"/>
    <w:rsid w:val="00B43286"/>
    <w:rsid w:val="00B43AD8"/>
    <w:rsid w:val="00B43ED8"/>
    <w:rsid w:val="00B44312"/>
    <w:rsid w:val="00B4647F"/>
    <w:rsid w:val="00B46575"/>
    <w:rsid w:val="00B4681B"/>
    <w:rsid w:val="00B46A01"/>
    <w:rsid w:val="00B46A26"/>
    <w:rsid w:val="00B4743B"/>
    <w:rsid w:val="00B4743F"/>
    <w:rsid w:val="00B476BC"/>
    <w:rsid w:val="00B476C6"/>
    <w:rsid w:val="00B503A1"/>
    <w:rsid w:val="00B50514"/>
    <w:rsid w:val="00B50761"/>
    <w:rsid w:val="00B5086B"/>
    <w:rsid w:val="00B50A39"/>
    <w:rsid w:val="00B5111D"/>
    <w:rsid w:val="00B51AE7"/>
    <w:rsid w:val="00B51DBF"/>
    <w:rsid w:val="00B51E73"/>
    <w:rsid w:val="00B5262D"/>
    <w:rsid w:val="00B527AF"/>
    <w:rsid w:val="00B52F5F"/>
    <w:rsid w:val="00B52FCD"/>
    <w:rsid w:val="00B5334A"/>
    <w:rsid w:val="00B533CA"/>
    <w:rsid w:val="00B53CE2"/>
    <w:rsid w:val="00B53E4D"/>
    <w:rsid w:val="00B543F3"/>
    <w:rsid w:val="00B5445C"/>
    <w:rsid w:val="00B544DA"/>
    <w:rsid w:val="00B54955"/>
    <w:rsid w:val="00B550EB"/>
    <w:rsid w:val="00B55377"/>
    <w:rsid w:val="00B553D2"/>
    <w:rsid w:val="00B55700"/>
    <w:rsid w:val="00B55809"/>
    <w:rsid w:val="00B5580A"/>
    <w:rsid w:val="00B5599E"/>
    <w:rsid w:val="00B55FAB"/>
    <w:rsid w:val="00B55FFC"/>
    <w:rsid w:val="00B56AFA"/>
    <w:rsid w:val="00B56BB7"/>
    <w:rsid w:val="00B56E8E"/>
    <w:rsid w:val="00B57949"/>
    <w:rsid w:val="00B57E14"/>
    <w:rsid w:val="00B600F8"/>
    <w:rsid w:val="00B601F3"/>
    <w:rsid w:val="00B60822"/>
    <w:rsid w:val="00B608D5"/>
    <w:rsid w:val="00B617C9"/>
    <w:rsid w:val="00B61D15"/>
    <w:rsid w:val="00B621B9"/>
    <w:rsid w:val="00B622D7"/>
    <w:rsid w:val="00B632FE"/>
    <w:rsid w:val="00B63320"/>
    <w:rsid w:val="00B638E1"/>
    <w:rsid w:val="00B63996"/>
    <w:rsid w:val="00B63E6E"/>
    <w:rsid w:val="00B6417D"/>
    <w:rsid w:val="00B6537E"/>
    <w:rsid w:val="00B653E0"/>
    <w:rsid w:val="00B65499"/>
    <w:rsid w:val="00B65DB7"/>
    <w:rsid w:val="00B6640B"/>
    <w:rsid w:val="00B66AF4"/>
    <w:rsid w:val="00B672F0"/>
    <w:rsid w:val="00B67332"/>
    <w:rsid w:val="00B6741B"/>
    <w:rsid w:val="00B67466"/>
    <w:rsid w:val="00B67623"/>
    <w:rsid w:val="00B67658"/>
    <w:rsid w:val="00B677A4"/>
    <w:rsid w:val="00B67C0A"/>
    <w:rsid w:val="00B67C25"/>
    <w:rsid w:val="00B67D67"/>
    <w:rsid w:val="00B71160"/>
    <w:rsid w:val="00B716DC"/>
    <w:rsid w:val="00B718BD"/>
    <w:rsid w:val="00B719D7"/>
    <w:rsid w:val="00B71A8F"/>
    <w:rsid w:val="00B71F05"/>
    <w:rsid w:val="00B7256F"/>
    <w:rsid w:val="00B72762"/>
    <w:rsid w:val="00B727BA"/>
    <w:rsid w:val="00B72923"/>
    <w:rsid w:val="00B72A09"/>
    <w:rsid w:val="00B72AF2"/>
    <w:rsid w:val="00B73556"/>
    <w:rsid w:val="00B73A6C"/>
    <w:rsid w:val="00B7444C"/>
    <w:rsid w:val="00B744D1"/>
    <w:rsid w:val="00B749CF"/>
    <w:rsid w:val="00B74BE8"/>
    <w:rsid w:val="00B74BFF"/>
    <w:rsid w:val="00B751C0"/>
    <w:rsid w:val="00B7588F"/>
    <w:rsid w:val="00B7595E"/>
    <w:rsid w:val="00B75B32"/>
    <w:rsid w:val="00B75B6F"/>
    <w:rsid w:val="00B75D4D"/>
    <w:rsid w:val="00B75EE0"/>
    <w:rsid w:val="00B75EE3"/>
    <w:rsid w:val="00B7627E"/>
    <w:rsid w:val="00B76397"/>
    <w:rsid w:val="00B768B4"/>
    <w:rsid w:val="00B76BDC"/>
    <w:rsid w:val="00B770D4"/>
    <w:rsid w:val="00B773F6"/>
    <w:rsid w:val="00B77915"/>
    <w:rsid w:val="00B77EB7"/>
    <w:rsid w:val="00B800E2"/>
    <w:rsid w:val="00B8029A"/>
    <w:rsid w:val="00B80661"/>
    <w:rsid w:val="00B80B36"/>
    <w:rsid w:val="00B810AA"/>
    <w:rsid w:val="00B81379"/>
    <w:rsid w:val="00B81CB2"/>
    <w:rsid w:val="00B81FA3"/>
    <w:rsid w:val="00B82363"/>
    <w:rsid w:val="00B824AF"/>
    <w:rsid w:val="00B8294D"/>
    <w:rsid w:val="00B829A7"/>
    <w:rsid w:val="00B82ED9"/>
    <w:rsid w:val="00B8306B"/>
    <w:rsid w:val="00B836BE"/>
    <w:rsid w:val="00B83DDD"/>
    <w:rsid w:val="00B840B3"/>
    <w:rsid w:val="00B84487"/>
    <w:rsid w:val="00B84511"/>
    <w:rsid w:val="00B84625"/>
    <w:rsid w:val="00B84906"/>
    <w:rsid w:val="00B84DEC"/>
    <w:rsid w:val="00B85469"/>
    <w:rsid w:val="00B857F7"/>
    <w:rsid w:val="00B86518"/>
    <w:rsid w:val="00B8667B"/>
    <w:rsid w:val="00B86CEF"/>
    <w:rsid w:val="00B86F2D"/>
    <w:rsid w:val="00B86F77"/>
    <w:rsid w:val="00B870D2"/>
    <w:rsid w:val="00B87CBF"/>
    <w:rsid w:val="00B901B7"/>
    <w:rsid w:val="00B90389"/>
    <w:rsid w:val="00B90706"/>
    <w:rsid w:val="00B909AA"/>
    <w:rsid w:val="00B9136B"/>
    <w:rsid w:val="00B916FD"/>
    <w:rsid w:val="00B91D7D"/>
    <w:rsid w:val="00B922DD"/>
    <w:rsid w:val="00B924BE"/>
    <w:rsid w:val="00B9320E"/>
    <w:rsid w:val="00B93417"/>
    <w:rsid w:val="00B93462"/>
    <w:rsid w:val="00B93AB1"/>
    <w:rsid w:val="00B93EA5"/>
    <w:rsid w:val="00B94237"/>
    <w:rsid w:val="00B94290"/>
    <w:rsid w:val="00B94695"/>
    <w:rsid w:val="00B94993"/>
    <w:rsid w:val="00B94B6E"/>
    <w:rsid w:val="00B94C05"/>
    <w:rsid w:val="00B94FB9"/>
    <w:rsid w:val="00B953FA"/>
    <w:rsid w:val="00B95418"/>
    <w:rsid w:val="00B95B9E"/>
    <w:rsid w:val="00B95E2E"/>
    <w:rsid w:val="00B96610"/>
    <w:rsid w:val="00B96EA0"/>
    <w:rsid w:val="00B9732B"/>
    <w:rsid w:val="00B97678"/>
    <w:rsid w:val="00B976DA"/>
    <w:rsid w:val="00B97B23"/>
    <w:rsid w:val="00B97CE0"/>
    <w:rsid w:val="00BA0137"/>
    <w:rsid w:val="00BA0151"/>
    <w:rsid w:val="00BA070A"/>
    <w:rsid w:val="00BA0CDF"/>
    <w:rsid w:val="00BA1436"/>
    <w:rsid w:val="00BA2670"/>
    <w:rsid w:val="00BA2CCA"/>
    <w:rsid w:val="00BA2E82"/>
    <w:rsid w:val="00BA2F68"/>
    <w:rsid w:val="00BA3024"/>
    <w:rsid w:val="00BA3103"/>
    <w:rsid w:val="00BA3318"/>
    <w:rsid w:val="00BA3995"/>
    <w:rsid w:val="00BA39D9"/>
    <w:rsid w:val="00BA3FC4"/>
    <w:rsid w:val="00BA40E1"/>
    <w:rsid w:val="00BA4719"/>
    <w:rsid w:val="00BA49E9"/>
    <w:rsid w:val="00BA4AFD"/>
    <w:rsid w:val="00BA500F"/>
    <w:rsid w:val="00BA515A"/>
    <w:rsid w:val="00BA6036"/>
    <w:rsid w:val="00BA60BD"/>
    <w:rsid w:val="00BA653F"/>
    <w:rsid w:val="00BA6E83"/>
    <w:rsid w:val="00BA6F45"/>
    <w:rsid w:val="00BA7013"/>
    <w:rsid w:val="00BA7151"/>
    <w:rsid w:val="00BA726F"/>
    <w:rsid w:val="00BA74D5"/>
    <w:rsid w:val="00BA75DE"/>
    <w:rsid w:val="00BA78C0"/>
    <w:rsid w:val="00BA7B75"/>
    <w:rsid w:val="00BA7EB2"/>
    <w:rsid w:val="00BA7F15"/>
    <w:rsid w:val="00BB04D9"/>
    <w:rsid w:val="00BB0578"/>
    <w:rsid w:val="00BB0A69"/>
    <w:rsid w:val="00BB0E9D"/>
    <w:rsid w:val="00BB10A0"/>
    <w:rsid w:val="00BB1B02"/>
    <w:rsid w:val="00BB1C58"/>
    <w:rsid w:val="00BB1E5A"/>
    <w:rsid w:val="00BB205F"/>
    <w:rsid w:val="00BB27F9"/>
    <w:rsid w:val="00BB2CA0"/>
    <w:rsid w:val="00BB2D9C"/>
    <w:rsid w:val="00BB369C"/>
    <w:rsid w:val="00BB3A91"/>
    <w:rsid w:val="00BB3C5B"/>
    <w:rsid w:val="00BB3CBE"/>
    <w:rsid w:val="00BB3E25"/>
    <w:rsid w:val="00BB3E71"/>
    <w:rsid w:val="00BB3F40"/>
    <w:rsid w:val="00BB4163"/>
    <w:rsid w:val="00BB47DE"/>
    <w:rsid w:val="00BB4C63"/>
    <w:rsid w:val="00BB4D20"/>
    <w:rsid w:val="00BB4E70"/>
    <w:rsid w:val="00BB4EBC"/>
    <w:rsid w:val="00BB51CB"/>
    <w:rsid w:val="00BB55C6"/>
    <w:rsid w:val="00BB582C"/>
    <w:rsid w:val="00BB5A31"/>
    <w:rsid w:val="00BB5C8E"/>
    <w:rsid w:val="00BB5EDB"/>
    <w:rsid w:val="00BB7009"/>
    <w:rsid w:val="00BB70FC"/>
    <w:rsid w:val="00BB7D0B"/>
    <w:rsid w:val="00BB7D77"/>
    <w:rsid w:val="00BB7E7C"/>
    <w:rsid w:val="00BC11A0"/>
    <w:rsid w:val="00BC11E1"/>
    <w:rsid w:val="00BC12D9"/>
    <w:rsid w:val="00BC218E"/>
    <w:rsid w:val="00BC2322"/>
    <w:rsid w:val="00BC2435"/>
    <w:rsid w:val="00BC2547"/>
    <w:rsid w:val="00BC2666"/>
    <w:rsid w:val="00BC2925"/>
    <w:rsid w:val="00BC2E91"/>
    <w:rsid w:val="00BC3D61"/>
    <w:rsid w:val="00BC3FD7"/>
    <w:rsid w:val="00BC4195"/>
    <w:rsid w:val="00BC4228"/>
    <w:rsid w:val="00BC43F6"/>
    <w:rsid w:val="00BC4701"/>
    <w:rsid w:val="00BC4A61"/>
    <w:rsid w:val="00BC53DA"/>
    <w:rsid w:val="00BC54FB"/>
    <w:rsid w:val="00BC5561"/>
    <w:rsid w:val="00BC5593"/>
    <w:rsid w:val="00BC5755"/>
    <w:rsid w:val="00BC5940"/>
    <w:rsid w:val="00BC5D97"/>
    <w:rsid w:val="00BC6D0C"/>
    <w:rsid w:val="00BC72D5"/>
    <w:rsid w:val="00BC7500"/>
    <w:rsid w:val="00BC754B"/>
    <w:rsid w:val="00BC7575"/>
    <w:rsid w:val="00BC7576"/>
    <w:rsid w:val="00BC760D"/>
    <w:rsid w:val="00BC7AAE"/>
    <w:rsid w:val="00BD00AF"/>
    <w:rsid w:val="00BD070C"/>
    <w:rsid w:val="00BD077F"/>
    <w:rsid w:val="00BD0A87"/>
    <w:rsid w:val="00BD1175"/>
    <w:rsid w:val="00BD1605"/>
    <w:rsid w:val="00BD17CE"/>
    <w:rsid w:val="00BD20D4"/>
    <w:rsid w:val="00BD26E2"/>
    <w:rsid w:val="00BD2AB3"/>
    <w:rsid w:val="00BD2DAD"/>
    <w:rsid w:val="00BD2E61"/>
    <w:rsid w:val="00BD3743"/>
    <w:rsid w:val="00BD3760"/>
    <w:rsid w:val="00BD3833"/>
    <w:rsid w:val="00BD3A3B"/>
    <w:rsid w:val="00BD3AC0"/>
    <w:rsid w:val="00BD3DAE"/>
    <w:rsid w:val="00BD4310"/>
    <w:rsid w:val="00BD44E1"/>
    <w:rsid w:val="00BD47BE"/>
    <w:rsid w:val="00BD483E"/>
    <w:rsid w:val="00BD49C0"/>
    <w:rsid w:val="00BD4AD7"/>
    <w:rsid w:val="00BD4CCD"/>
    <w:rsid w:val="00BD5003"/>
    <w:rsid w:val="00BD5989"/>
    <w:rsid w:val="00BD59EC"/>
    <w:rsid w:val="00BD5D41"/>
    <w:rsid w:val="00BD5E3F"/>
    <w:rsid w:val="00BD5F89"/>
    <w:rsid w:val="00BD64CB"/>
    <w:rsid w:val="00BD6B92"/>
    <w:rsid w:val="00BD6BE9"/>
    <w:rsid w:val="00BD6FFE"/>
    <w:rsid w:val="00BD71E4"/>
    <w:rsid w:val="00BD73D8"/>
    <w:rsid w:val="00BD7735"/>
    <w:rsid w:val="00BD79E8"/>
    <w:rsid w:val="00BE0295"/>
    <w:rsid w:val="00BE078F"/>
    <w:rsid w:val="00BE07F8"/>
    <w:rsid w:val="00BE0921"/>
    <w:rsid w:val="00BE094B"/>
    <w:rsid w:val="00BE0EF4"/>
    <w:rsid w:val="00BE17B4"/>
    <w:rsid w:val="00BE1AC0"/>
    <w:rsid w:val="00BE2085"/>
    <w:rsid w:val="00BE20B4"/>
    <w:rsid w:val="00BE21D9"/>
    <w:rsid w:val="00BE2A50"/>
    <w:rsid w:val="00BE31C5"/>
    <w:rsid w:val="00BE4008"/>
    <w:rsid w:val="00BE42A6"/>
    <w:rsid w:val="00BE43B1"/>
    <w:rsid w:val="00BE4629"/>
    <w:rsid w:val="00BE470E"/>
    <w:rsid w:val="00BE47CB"/>
    <w:rsid w:val="00BE528E"/>
    <w:rsid w:val="00BE5597"/>
    <w:rsid w:val="00BE63B5"/>
    <w:rsid w:val="00BE6458"/>
    <w:rsid w:val="00BE67BF"/>
    <w:rsid w:val="00BE6964"/>
    <w:rsid w:val="00BE6EEB"/>
    <w:rsid w:val="00BE744C"/>
    <w:rsid w:val="00BE7491"/>
    <w:rsid w:val="00BE7851"/>
    <w:rsid w:val="00BF0047"/>
    <w:rsid w:val="00BF08EA"/>
    <w:rsid w:val="00BF0E7C"/>
    <w:rsid w:val="00BF1029"/>
    <w:rsid w:val="00BF1AE9"/>
    <w:rsid w:val="00BF1F18"/>
    <w:rsid w:val="00BF208F"/>
    <w:rsid w:val="00BF24AF"/>
    <w:rsid w:val="00BF29CA"/>
    <w:rsid w:val="00BF2EDF"/>
    <w:rsid w:val="00BF3023"/>
    <w:rsid w:val="00BF32EB"/>
    <w:rsid w:val="00BF3328"/>
    <w:rsid w:val="00BF381B"/>
    <w:rsid w:val="00BF3C81"/>
    <w:rsid w:val="00BF40CB"/>
    <w:rsid w:val="00BF4174"/>
    <w:rsid w:val="00BF4ACE"/>
    <w:rsid w:val="00BF4E30"/>
    <w:rsid w:val="00BF4ED6"/>
    <w:rsid w:val="00BF4F2C"/>
    <w:rsid w:val="00BF5496"/>
    <w:rsid w:val="00BF5690"/>
    <w:rsid w:val="00BF609B"/>
    <w:rsid w:val="00BF66ED"/>
    <w:rsid w:val="00BF679C"/>
    <w:rsid w:val="00BF6968"/>
    <w:rsid w:val="00BF700E"/>
    <w:rsid w:val="00BF70F9"/>
    <w:rsid w:val="00BF7106"/>
    <w:rsid w:val="00BF7CBA"/>
    <w:rsid w:val="00BF7E52"/>
    <w:rsid w:val="00C003E4"/>
    <w:rsid w:val="00C005DD"/>
    <w:rsid w:val="00C006D4"/>
    <w:rsid w:val="00C008D4"/>
    <w:rsid w:val="00C00E6C"/>
    <w:rsid w:val="00C01A12"/>
    <w:rsid w:val="00C0228E"/>
    <w:rsid w:val="00C028A1"/>
    <w:rsid w:val="00C02DB0"/>
    <w:rsid w:val="00C03634"/>
    <w:rsid w:val="00C03C2B"/>
    <w:rsid w:val="00C03D20"/>
    <w:rsid w:val="00C04200"/>
    <w:rsid w:val="00C042AE"/>
    <w:rsid w:val="00C04E3A"/>
    <w:rsid w:val="00C0526B"/>
    <w:rsid w:val="00C056E6"/>
    <w:rsid w:val="00C061E5"/>
    <w:rsid w:val="00C071EC"/>
    <w:rsid w:val="00C075C9"/>
    <w:rsid w:val="00C076A0"/>
    <w:rsid w:val="00C079E5"/>
    <w:rsid w:val="00C07D61"/>
    <w:rsid w:val="00C10A6C"/>
    <w:rsid w:val="00C11141"/>
    <w:rsid w:val="00C116BF"/>
    <w:rsid w:val="00C11A02"/>
    <w:rsid w:val="00C11A1A"/>
    <w:rsid w:val="00C11D25"/>
    <w:rsid w:val="00C1246E"/>
    <w:rsid w:val="00C1253F"/>
    <w:rsid w:val="00C1260A"/>
    <w:rsid w:val="00C12CB9"/>
    <w:rsid w:val="00C137C9"/>
    <w:rsid w:val="00C138A7"/>
    <w:rsid w:val="00C13BA7"/>
    <w:rsid w:val="00C13D38"/>
    <w:rsid w:val="00C141E7"/>
    <w:rsid w:val="00C14C3D"/>
    <w:rsid w:val="00C150E2"/>
    <w:rsid w:val="00C15AC7"/>
    <w:rsid w:val="00C15D26"/>
    <w:rsid w:val="00C15D72"/>
    <w:rsid w:val="00C1614B"/>
    <w:rsid w:val="00C1619F"/>
    <w:rsid w:val="00C16530"/>
    <w:rsid w:val="00C16557"/>
    <w:rsid w:val="00C17118"/>
    <w:rsid w:val="00C17790"/>
    <w:rsid w:val="00C20B94"/>
    <w:rsid w:val="00C20E7B"/>
    <w:rsid w:val="00C218E3"/>
    <w:rsid w:val="00C21EC5"/>
    <w:rsid w:val="00C21F68"/>
    <w:rsid w:val="00C22208"/>
    <w:rsid w:val="00C22654"/>
    <w:rsid w:val="00C22656"/>
    <w:rsid w:val="00C2286A"/>
    <w:rsid w:val="00C22965"/>
    <w:rsid w:val="00C230A3"/>
    <w:rsid w:val="00C23128"/>
    <w:rsid w:val="00C23853"/>
    <w:rsid w:val="00C242CC"/>
    <w:rsid w:val="00C243E9"/>
    <w:rsid w:val="00C25526"/>
    <w:rsid w:val="00C255D2"/>
    <w:rsid w:val="00C256D8"/>
    <w:rsid w:val="00C257D5"/>
    <w:rsid w:val="00C257F2"/>
    <w:rsid w:val="00C26273"/>
    <w:rsid w:val="00C26446"/>
    <w:rsid w:val="00C266BD"/>
    <w:rsid w:val="00C27147"/>
    <w:rsid w:val="00C27B33"/>
    <w:rsid w:val="00C27D60"/>
    <w:rsid w:val="00C27F56"/>
    <w:rsid w:val="00C27F85"/>
    <w:rsid w:val="00C3038E"/>
    <w:rsid w:val="00C30659"/>
    <w:rsid w:val="00C3068C"/>
    <w:rsid w:val="00C3083A"/>
    <w:rsid w:val="00C30880"/>
    <w:rsid w:val="00C30B0B"/>
    <w:rsid w:val="00C30CFA"/>
    <w:rsid w:val="00C3169C"/>
    <w:rsid w:val="00C3186A"/>
    <w:rsid w:val="00C31DBD"/>
    <w:rsid w:val="00C32AE0"/>
    <w:rsid w:val="00C32F49"/>
    <w:rsid w:val="00C332C3"/>
    <w:rsid w:val="00C332D5"/>
    <w:rsid w:val="00C33443"/>
    <w:rsid w:val="00C33A92"/>
    <w:rsid w:val="00C348AD"/>
    <w:rsid w:val="00C34981"/>
    <w:rsid w:val="00C34CA2"/>
    <w:rsid w:val="00C34D8C"/>
    <w:rsid w:val="00C35653"/>
    <w:rsid w:val="00C35897"/>
    <w:rsid w:val="00C3589F"/>
    <w:rsid w:val="00C364F0"/>
    <w:rsid w:val="00C367B1"/>
    <w:rsid w:val="00C36E7C"/>
    <w:rsid w:val="00C37214"/>
    <w:rsid w:val="00C37263"/>
    <w:rsid w:val="00C37656"/>
    <w:rsid w:val="00C37875"/>
    <w:rsid w:val="00C40175"/>
    <w:rsid w:val="00C40472"/>
    <w:rsid w:val="00C407CB"/>
    <w:rsid w:val="00C4091E"/>
    <w:rsid w:val="00C40C69"/>
    <w:rsid w:val="00C40E84"/>
    <w:rsid w:val="00C415E2"/>
    <w:rsid w:val="00C4170E"/>
    <w:rsid w:val="00C41A01"/>
    <w:rsid w:val="00C41A56"/>
    <w:rsid w:val="00C4266E"/>
    <w:rsid w:val="00C4295F"/>
    <w:rsid w:val="00C42C62"/>
    <w:rsid w:val="00C42E4D"/>
    <w:rsid w:val="00C42F80"/>
    <w:rsid w:val="00C42FE8"/>
    <w:rsid w:val="00C433E8"/>
    <w:rsid w:val="00C43950"/>
    <w:rsid w:val="00C43FD3"/>
    <w:rsid w:val="00C441F0"/>
    <w:rsid w:val="00C44598"/>
    <w:rsid w:val="00C44630"/>
    <w:rsid w:val="00C44AD2"/>
    <w:rsid w:val="00C44CD3"/>
    <w:rsid w:val="00C45759"/>
    <w:rsid w:val="00C457C3"/>
    <w:rsid w:val="00C4592E"/>
    <w:rsid w:val="00C45DE9"/>
    <w:rsid w:val="00C461DF"/>
    <w:rsid w:val="00C46331"/>
    <w:rsid w:val="00C46EB9"/>
    <w:rsid w:val="00C4704F"/>
    <w:rsid w:val="00C4710D"/>
    <w:rsid w:val="00C473A2"/>
    <w:rsid w:val="00C474BF"/>
    <w:rsid w:val="00C4779A"/>
    <w:rsid w:val="00C4796F"/>
    <w:rsid w:val="00C479C7"/>
    <w:rsid w:val="00C47B80"/>
    <w:rsid w:val="00C47DF0"/>
    <w:rsid w:val="00C47FAC"/>
    <w:rsid w:val="00C5075B"/>
    <w:rsid w:val="00C50844"/>
    <w:rsid w:val="00C509A0"/>
    <w:rsid w:val="00C50D54"/>
    <w:rsid w:val="00C511B6"/>
    <w:rsid w:val="00C51F7D"/>
    <w:rsid w:val="00C52601"/>
    <w:rsid w:val="00C52904"/>
    <w:rsid w:val="00C53253"/>
    <w:rsid w:val="00C53B6F"/>
    <w:rsid w:val="00C53D78"/>
    <w:rsid w:val="00C54164"/>
    <w:rsid w:val="00C54368"/>
    <w:rsid w:val="00C54541"/>
    <w:rsid w:val="00C54AB9"/>
    <w:rsid w:val="00C55004"/>
    <w:rsid w:val="00C55041"/>
    <w:rsid w:val="00C55159"/>
    <w:rsid w:val="00C554CB"/>
    <w:rsid w:val="00C55687"/>
    <w:rsid w:val="00C55C75"/>
    <w:rsid w:val="00C56210"/>
    <w:rsid w:val="00C5623A"/>
    <w:rsid w:val="00C56560"/>
    <w:rsid w:val="00C5718C"/>
    <w:rsid w:val="00C57252"/>
    <w:rsid w:val="00C579E4"/>
    <w:rsid w:val="00C57CF1"/>
    <w:rsid w:val="00C600C1"/>
    <w:rsid w:val="00C6086B"/>
    <w:rsid w:val="00C60B68"/>
    <w:rsid w:val="00C60CC0"/>
    <w:rsid w:val="00C61876"/>
    <w:rsid w:val="00C618CA"/>
    <w:rsid w:val="00C61D31"/>
    <w:rsid w:val="00C6205F"/>
    <w:rsid w:val="00C62164"/>
    <w:rsid w:val="00C6226F"/>
    <w:rsid w:val="00C62297"/>
    <w:rsid w:val="00C62583"/>
    <w:rsid w:val="00C62657"/>
    <w:rsid w:val="00C62CBA"/>
    <w:rsid w:val="00C6311E"/>
    <w:rsid w:val="00C6395F"/>
    <w:rsid w:val="00C63A5D"/>
    <w:rsid w:val="00C63BB6"/>
    <w:rsid w:val="00C648DA"/>
    <w:rsid w:val="00C64E52"/>
    <w:rsid w:val="00C64E8B"/>
    <w:rsid w:val="00C65195"/>
    <w:rsid w:val="00C6587D"/>
    <w:rsid w:val="00C658D9"/>
    <w:rsid w:val="00C6597D"/>
    <w:rsid w:val="00C65F59"/>
    <w:rsid w:val="00C6685C"/>
    <w:rsid w:val="00C66A0A"/>
    <w:rsid w:val="00C677BC"/>
    <w:rsid w:val="00C7011B"/>
    <w:rsid w:val="00C70280"/>
    <w:rsid w:val="00C705FF"/>
    <w:rsid w:val="00C71108"/>
    <w:rsid w:val="00C71B58"/>
    <w:rsid w:val="00C72420"/>
    <w:rsid w:val="00C72EDD"/>
    <w:rsid w:val="00C73802"/>
    <w:rsid w:val="00C7383A"/>
    <w:rsid w:val="00C73918"/>
    <w:rsid w:val="00C73A48"/>
    <w:rsid w:val="00C73CE1"/>
    <w:rsid w:val="00C73E7F"/>
    <w:rsid w:val="00C73EED"/>
    <w:rsid w:val="00C744B0"/>
    <w:rsid w:val="00C7477C"/>
    <w:rsid w:val="00C7478C"/>
    <w:rsid w:val="00C74B99"/>
    <w:rsid w:val="00C75261"/>
    <w:rsid w:val="00C75321"/>
    <w:rsid w:val="00C753CB"/>
    <w:rsid w:val="00C753FC"/>
    <w:rsid w:val="00C7568F"/>
    <w:rsid w:val="00C756F3"/>
    <w:rsid w:val="00C759F4"/>
    <w:rsid w:val="00C760B4"/>
    <w:rsid w:val="00C76425"/>
    <w:rsid w:val="00C7671A"/>
    <w:rsid w:val="00C768F5"/>
    <w:rsid w:val="00C769B0"/>
    <w:rsid w:val="00C76AA7"/>
    <w:rsid w:val="00C76D5C"/>
    <w:rsid w:val="00C77133"/>
    <w:rsid w:val="00C775C6"/>
    <w:rsid w:val="00C7766E"/>
    <w:rsid w:val="00C77932"/>
    <w:rsid w:val="00C8058D"/>
    <w:rsid w:val="00C8076E"/>
    <w:rsid w:val="00C80922"/>
    <w:rsid w:val="00C80A85"/>
    <w:rsid w:val="00C80D7E"/>
    <w:rsid w:val="00C81D3E"/>
    <w:rsid w:val="00C82B4E"/>
    <w:rsid w:val="00C83C0F"/>
    <w:rsid w:val="00C83E48"/>
    <w:rsid w:val="00C83E5E"/>
    <w:rsid w:val="00C83FD0"/>
    <w:rsid w:val="00C84406"/>
    <w:rsid w:val="00C845A8"/>
    <w:rsid w:val="00C84D30"/>
    <w:rsid w:val="00C84E79"/>
    <w:rsid w:val="00C851FD"/>
    <w:rsid w:val="00C86089"/>
    <w:rsid w:val="00C86630"/>
    <w:rsid w:val="00C86733"/>
    <w:rsid w:val="00C87713"/>
    <w:rsid w:val="00C877CB"/>
    <w:rsid w:val="00C878F4"/>
    <w:rsid w:val="00C87AE4"/>
    <w:rsid w:val="00C87CD1"/>
    <w:rsid w:val="00C905E5"/>
    <w:rsid w:val="00C92016"/>
    <w:rsid w:val="00C9219C"/>
    <w:rsid w:val="00C92E2D"/>
    <w:rsid w:val="00C930D4"/>
    <w:rsid w:val="00C933B9"/>
    <w:rsid w:val="00C935DB"/>
    <w:rsid w:val="00C93B42"/>
    <w:rsid w:val="00C95580"/>
    <w:rsid w:val="00C9581A"/>
    <w:rsid w:val="00C96550"/>
    <w:rsid w:val="00C97B41"/>
    <w:rsid w:val="00C97DDD"/>
    <w:rsid w:val="00CA0C5E"/>
    <w:rsid w:val="00CA0D4D"/>
    <w:rsid w:val="00CA123E"/>
    <w:rsid w:val="00CA1D85"/>
    <w:rsid w:val="00CA243E"/>
    <w:rsid w:val="00CA2783"/>
    <w:rsid w:val="00CA29BE"/>
    <w:rsid w:val="00CA2A0E"/>
    <w:rsid w:val="00CA2C4B"/>
    <w:rsid w:val="00CA2F74"/>
    <w:rsid w:val="00CA312E"/>
    <w:rsid w:val="00CA402C"/>
    <w:rsid w:val="00CA41E0"/>
    <w:rsid w:val="00CA43DC"/>
    <w:rsid w:val="00CA4889"/>
    <w:rsid w:val="00CA509E"/>
    <w:rsid w:val="00CA52DF"/>
    <w:rsid w:val="00CA55F2"/>
    <w:rsid w:val="00CA5CDD"/>
    <w:rsid w:val="00CA6505"/>
    <w:rsid w:val="00CA6571"/>
    <w:rsid w:val="00CA65BD"/>
    <w:rsid w:val="00CA65CC"/>
    <w:rsid w:val="00CA6BF5"/>
    <w:rsid w:val="00CA6DB3"/>
    <w:rsid w:val="00CA7086"/>
    <w:rsid w:val="00CA715A"/>
    <w:rsid w:val="00CA7613"/>
    <w:rsid w:val="00CA7AFD"/>
    <w:rsid w:val="00CA7F24"/>
    <w:rsid w:val="00CB0292"/>
    <w:rsid w:val="00CB02D3"/>
    <w:rsid w:val="00CB2106"/>
    <w:rsid w:val="00CB21CC"/>
    <w:rsid w:val="00CB2401"/>
    <w:rsid w:val="00CB29C0"/>
    <w:rsid w:val="00CB2C0A"/>
    <w:rsid w:val="00CB2D9F"/>
    <w:rsid w:val="00CB30F1"/>
    <w:rsid w:val="00CB339F"/>
    <w:rsid w:val="00CB344E"/>
    <w:rsid w:val="00CB40E4"/>
    <w:rsid w:val="00CB416E"/>
    <w:rsid w:val="00CB4321"/>
    <w:rsid w:val="00CB4B09"/>
    <w:rsid w:val="00CB4DCA"/>
    <w:rsid w:val="00CB578A"/>
    <w:rsid w:val="00CB6258"/>
    <w:rsid w:val="00CB6448"/>
    <w:rsid w:val="00CB67AA"/>
    <w:rsid w:val="00CB6807"/>
    <w:rsid w:val="00CB7D1F"/>
    <w:rsid w:val="00CC018C"/>
    <w:rsid w:val="00CC02F3"/>
    <w:rsid w:val="00CC08CA"/>
    <w:rsid w:val="00CC0BC7"/>
    <w:rsid w:val="00CC0DF8"/>
    <w:rsid w:val="00CC181F"/>
    <w:rsid w:val="00CC1B75"/>
    <w:rsid w:val="00CC1C97"/>
    <w:rsid w:val="00CC1DE9"/>
    <w:rsid w:val="00CC1F01"/>
    <w:rsid w:val="00CC22A2"/>
    <w:rsid w:val="00CC2543"/>
    <w:rsid w:val="00CC286F"/>
    <w:rsid w:val="00CC2CF9"/>
    <w:rsid w:val="00CC35C0"/>
    <w:rsid w:val="00CC3ADC"/>
    <w:rsid w:val="00CC3B65"/>
    <w:rsid w:val="00CC3F4A"/>
    <w:rsid w:val="00CC4088"/>
    <w:rsid w:val="00CC45A7"/>
    <w:rsid w:val="00CC4EBB"/>
    <w:rsid w:val="00CC52C5"/>
    <w:rsid w:val="00CC541E"/>
    <w:rsid w:val="00CC554E"/>
    <w:rsid w:val="00CC5DF5"/>
    <w:rsid w:val="00CC5EF8"/>
    <w:rsid w:val="00CC5F36"/>
    <w:rsid w:val="00CC61B1"/>
    <w:rsid w:val="00CC6310"/>
    <w:rsid w:val="00CC65EC"/>
    <w:rsid w:val="00CC68BB"/>
    <w:rsid w:val="00CC7568"/>
    <w:rsid w:val="00CC7B5C"/>
    <w:rsid w:val="00CD0333"/>
    <w:rsid w:val="00CD05A2"/>
    <w:rsid w:val="00CD1085"/>
    <w:rsid w:val="00CD12B3"/>
    <w:rsid w:val="00CD13F9"/>
    <w:rsid w:val="00CD16AB"/>
    <w:rsid w:val="00CD18BF"/>
    <w:rsid w:val="00CD194C"/>
    <w:rsid w:val="00CD1B2D"/>
    <w:rsid w:val="00CD1C15"/>
    <w:rsid w:val="00CD1DEA"/>
    <w:rsid w:val="00CD20D9"/>
    <w:rsid w:val="00CD2405"/>
    <w:rsid w:val="00CD26A7"/>
    <w:rsid w:val="00CD276E"/>
    <w:rsid w:val="00CD2946"/>
    <w:rsid w:val="00CD2AFE"/>
    <w:rsid w:val="00CD2E87"/>
    <w:rsid w:val="00CD4456"/>
    <w:rsid w:val="00CD44C0"/>
    <w:rsid w:val="00CD49EC"/>
    <w:rsid w:val="00CD4BA6"/>
    <w:rsid w:val="00CD4E3C"/>
    <w:rsid w:val="00CD5129"/>
    <w:rsid w:val="00CD593E"/>
    <w:rsid w:val="00CD5EFC"/>
    <w:rsid w:val="00CD60BD"/>
    <w:rsid w:val="00CD642B"/>
    <w:rsid w:val="00CD6A63"/>
    <w:rsid w:val="00CD7054"/>
    <w:rsid w:val="00CD7645"/>
    <w:rsid w:val="00CE014E"/>
    <w:rsid w:val="00CE0AA8"/>
    <w:rsid w:val="00CE0E3E"/>
    <w:rsid w:val="00CE0EB1"/>
    <w:rsid w:val="00CE1B3E"/>
    <w:rsid w:val="00CE1C38"/>
    <w:rsid w:val="00CE25AF"/>
    <w:rsid w:val="00CE26D5"/>
    <w:rsid w:val="00CE2739"/>
    <w:rsid w:val="00CE280D"/>
    <w:rsid w:val="00CE3056"/>
    <w:rsid w:val="00CE30FB"/>
    <w:rsid w:val="00CE33DB"/>
    <w:rsid w:val="00CE42AC"/>
    <w:rsid w:val="00CE4327"/>
    <w:rsid w:val="00CE45F5"/>
    <w:rsid w:val="00CE5875"/>
    <w:rsid w:val="00CE5BDA"/>
    <w:rsid w:val="00CE5DA6"/>
    <w:rsid w:val="00CE6679"/>
    <w:rsid w:val="00CE671C"/>
    <w:rsid w:val="00CE6A3B"/>
    <w:rsid w:val="00CE75DF"/>
    <w:rsid w:val="00CE75F5"/>
    <w:rsid w:val="00CE7B86"/>
    <w:rsid w:val="00CE7BFC"/>
    <w:rsid w:val="00CE7C0C"/>
    <w:rsid w:val="00CF0148"/>
    <w:rsid w:val="00CF0557"/>
    <w:rsid w:val="00CF06F4"/>
    <w:rsid w:val="00CF0F32"/>
    <w:rsid w:val="00CF0F73"/>
    <w:rsid w:val="00CF17E8"/>
    <w:rsid w:val="00CF1A63"/>
    <w:rsid w:val="00CF207B"/>
    <w:rsid w:val="00CF2F05"/>
    <w:rsid w:val="00CF3126"/>
    <w:rsid w:val="00CF3278"/>
    <w:rsid w:val="00CF339D"/>
    <w:rsid w:val="00CF341F"/>
    <w:rsid w:val="00CF3887"/>
    <w:rsid w:val="00CF4025"/>
    <w:rsid w:val="00CF407D"/>
    <w:rsid w:val="00CF4341"/>
    <w:rsid w:val="00CF47A6"/>
    <w:rsid w:val="00CF4E7C"/>
    <w:rsid w:val="00CF51E6"/>
    <w:rsid w:val="00CF5D1F"/>
    <w:rsid w:val="00CF6404"/>
    <w:rsid w:val="00CF67B0"/>
    <w:rsid w:val="00CF67D0"/>
    <w:rsid w:val="00CF6DCE"/>
    <w:rsid w:val="00CF709D"/>
    <w:rsid w:val="00CF7541"/>
    <w:rsid w:val="00CF759E"/>
    <w:rsid w:val="00CF79DC"/>
    <w:rsid w:val="00CF7D18"/>
    <w:rsid w:val="00D008C6"/>
    <w:rsid w:val="00D00D6C"/>
    <w:rsid w:val="00D014D6"/>
    <w:rsid w:val="00D01829"/>
    <w:rsid w:val="00D01E08"/>
    <w:rsid w:val="00D01E6B"/>
    <w:rsid w:val="00D02045"/>
    <w:rsid w:val="00D02DD6"/>
    <w:rsid w:val="00D02F17"/>
    <w:rsid w:val="00D03188"/>
    <w:rsid w:val="00D03CAD"/>
    <w:rsid w:val="00D03D4D"/>
    <w:rsid w:val="00D03F56"/>
    <w:rsid w:val="00D04142"/>
    <w:rsid w:val="00D048C9"/>
    <w:rsid w:val="00D049E5"/>
    <w:rsid w:val="00D04CD2"/>
    <w:rsid w:val="00D0551B"/>
    <w:rsid w:val="00D05900"/>
    <w:rsid w:val="00D05E61"/>
    <w:rsid w:val="00D0606B"/>
    <w:rsid w:val="00D060DB"/>
    <w:rsid w:val="00D064B5"/>
    <w:rsid w:val="00D065DC"/>
    <w:rsid w:val="00D0668A"/>
    <w:rsid w:val="00D069D2"/>
    <w:rsid w:val="00D06D0E"/>
    <w:rsid w:val="00D07744"/>
    <w:rsid w:val="00D1037C"/>
    <w:rsid w:val="00D105B5"/>
    <w:rsid w:val="00D1066B"/>
    <w:rsid w:val="00D1095D"/>
    <w:rsid w:val="00D10A42"/>
    <w:rsid w:val="00D10D45"/>
    <w:rsid w:val="00D112E6"/>
    <w:rsid w:val="00D11646"/>
    <w:rsid w:val="00D11B10"/>
    <w:rsid w:val="00D11ECE"/>
    <w:rsid w:val="00D12717"/>
    <w:rsid w:val="00D12FB2"/>
    <w:rsid w:val="00D13C68"/>
    <w:rsid w:val="00D14335"/>
    <w:rsid w:val="00D14386"/>
    <w:rsid w:val="00D146CB"/>
    <w:rsid w:val="00D14B55"/>
    <w:rsid w:val="00D15127"/>
    <w:rsid w:val="00D15979"/>
    <w:rsid w:val="00D15B41"/>
    <w:rsid w:val="00D168FD"/>
    <w:rsid w:val="00D16CD3"/>
    <w:rsid w:val="00D172D7"/>
    <w:rsid w:val="00D17B6D"/>
    <w:rsid w:val="00D17CF0"/>
    <w:rsid w:val="00D17D1F"/>
    <w:rsid w:val="00D17FD9"/>
    <w:rsid w:val="00D17FF8"/>
    <w:rsid w:val="00D200A6"/>
    <w:rsid w:val="00D20209"/>
    <w:rsid w:val="00D20812"/>
    <w:rsid w:val="00D2082A"/>
    <w:rsid w:val="00D20AAC"/>
    <w:rsid w:val="00D211C4"/>
    <w:rsid w:val="00D2127A"/>
    <w:rsid w:val="00D212F2"/>
    <w:rsid w:val="00D2163F"/>
    <w:rsid w:val="00D2230D"/>
    <w:rsid w:val="00D22C12"/>
    <w:rsid w:val="00D23195"/>
    <w:rsid w:val="00D23227"/>
    <w:rsid w:val="00D2324F"/>
    <w:rsid w:val="00D232F2"/>
    <w:rsid w:val="00D2390E"/>
    <w:rsid w:val="00D23978"/>
    <w:rsid w:val="00D23DC6"/>
    <w:rsid w:val="00D2456D"/>
    <w:rsid w:val="00D2484A"/>
    <w:rsid w:val="00D24B65"/>
    <w:rsid w:val="00D253DA"/>
    <w:rsid w:val="00D2551F"/>
    <w:rsid w:val="00D25EA4"/>
    <w:rsid w:val="00D2629D"/>
    <w:rsid w:val="00D263E8"/>
    <w:rsid w:val="00D2653A"/>
    <w:rsid w:val="00D26794"/>
    <w:rsid w:val="00D26C27"/>
    <w:rsid w:val="00D26F41"/>
    <w:rsid w:val="00D274C4"/>
    <w:rsid w:val="00D27C71"/>
    <w:rsid w:val="00D27DA6"/>
    <w:rsid w:val="00D3015B"/>
    <w:rsid w:val="00D30277"/>
    <w:rsid w:val="00D30592"/>
    <w:rsid w:val="00D3094A"/>
    <w:rsid w:val="00D31A04"/>
    <w:rsid w:val="00D31B09"/>
    <w:rsid w:val="00D3343B"/>
    <w:rsid w:val="00D33470"/>
    <w:rsid w:val="00D339EF"/>
    <w:rsid w:val="00D340CB"/>
    <w:rsid w:val="00D3467C"/>
    <w:rsid w:val="00D346CE"/>
    <w:rsid w:val="00D34D97"/>
    <w:rsid w:val="00D36021"/>
    <w:rsid w:val="00D36040"/>
    <w:rsid w:val="00D36161"/>
    <w:rsid w:val="00D364D3"/>
    <w:rsid w:val="00D36A4C"/>
    <w:rsid w:val="00D36D4F"/>
    <w:rsid w:val="00D3768E"/>
    <w:rsid w:val="00D37FF5"/>
    <w:rsid w:val="00D40064"/>
    <w:rsid w:val="00D4007D"/>
    <w:rsid w:val="00D409E2"/>
    <w:rsid w:val="00D40A7A"/>
    <w:rsid w:val="00D40BAD"/>
    <w:rsid w:val="00D40C8C"/>
    <w:rsid w:val="00D412A2"/>
    <w:rsid w:val="00D41AEF"/>
    <w:rsid w:val="00D41D29"/>
    <w:rsid w:val="00D421FA"/>
    <w:rsid w:val="00D4227F"/>
    <w:rsid w:val="00D4228F"/>
    <w:rsid w:val="00D422D6"/>
    <w:rsid w:val="00D423EB"/>
    <w:rsid w:val="00D42B04"/>
    <w:rsid w:val="00D42CB7"/>
    <w:rsid w:val="00D42D75"/>
    <w:rsid w:val="00D430C9"/>
    <w:rsid w:val="00D43375"/>
    <w:rsid w:val="00D433A3"/>
    <w:rsid w:val="00D434B0"/>
    <w:rsid w:val="00D436A9"/>
    <w:rsid w:val="00D44101"/>
    <w:rsid w:val="00D4460A"/>
    <w:rsid w:val="00D44F8E"/>
    <w:rsid w:val="00D46234"/>
    <w:rsid w:val="00D46792"/>
    <w:rsid w:val="00D46A59"/>
    <w:rsid w:val="00D46B9F"/>
    <w:rsid w:val="00D47825"/>
    <w:rsid w:val="00D47C05"/>
    <w:rsid w:val="00D503B9"/>
    <w:rsid w:val="00D50A36"/>
    <w:rsid w:val="00D50AF4"/>
    <w:rsid w:val="00D50B7E"/>
    <w:rsid w:val="00D50CCF"/>
    <w:rsid w:val="00D51E14"/>
    <w:rsid w:val="00D5210B"/>
    <w:rsid w:val="00D523B5"/>
    <w:rsid w:val="00D53496"/>
    <w:rsid w:val="00D535AB"/>
    <w:rsid w:val="00D538FC"/>
    <w:rsid w:val="00D53A2D"/>
    <w:rsid w:val="00D5451B"/>
    <w:rsid w:val="00D54592"/>
    <w:rsid w:val="00D55056"/>
    <w:rsid w:val="00D552D0"/>
    <w:rsid w:val="00D5590C"/>
    <w:rsid w:val="00D55B8C"/>
    <w:rsid w:val="00D55E4C"/>
    <w:rsid w:val="00D56024"/>
    <w:rsid w:val="00D56730"/>
    <w:rsid w:val="00D567EF"/>
    <w:rsid w:val="00D56AC0"/>
    <w:rsid w:val="00D5736F"/>
    <w:rsid w:val="00D576DC"/>
    <w:rsid w:val="00D57769"/>
    <w:rsid w:val="00D578EE"/>
    <w:rsid w:val="00D57CA4"/>
    <w:rsid w:val="00D600B9"/>
    <w:rsid w:val="00D600D6"/>
    <w:rsid w:val="00D60158"/>
    <w:rsid w:val="00D60450"/>
    <w:rsid w:val="00D6063D"/>
    <w:rsid w:val="00D60744"/>
    <w:rsid w:val="00D6082B"/>
    <w:rsid w:val="00D608DA"/>
    <w:rsid w:val="00D611D3"/>
    <w:rsid w:val="00D61236"/>
    <w:rsid w:val="00D612B0"/>
    <w:rsid w:val="00D61436"/>
    <w:rsid w:val="00D615B8"/>
    <w:rsid w:val="00D61DE5"/>
    <w:rsid w:val="00D61E40"/>
    <w:rsid w:val="00D622E6"/>
    <w:rsid w:val="00D624A0"/>
    <w:rsid w:val="00D624C7"/>
    <w:rsid w:val="00D62B31"/>
    <w:rsid w:val="00D62B56"/>
    <w:rsid w:val="00D6316C"/>
    <w:rsid w:val="00D632C8"/>
    <w:rsid w:val="00D63517"/>
    <w:rsid w:val="00D63F02"/>
    <w:rsid w:val="00D64012"/>
    <w:rsid w:val="00D6419C"/>
    <w:rsid w:val="00D643D7"/>
    <w:rsid w:val="00D64423"/>
    <w:rsid w:val="00D647BB"/>
    <w:rsid w:val="00D647E3"/>
    <w:rsid w:val="00D6542E"/>
    <w:rsid w:val="00D65927"/>
    <w:rsid w:val="00D65E4C"/>
    <w:rsid w:val="00D65E94"/>
    <w:rsid w:val="00D65FC3"/>
    <w:rsid w:val="00D65FDC"/>
    <w:rsid w:val="00D665E3"/>
    <w:rsid w:val="00D6696A"/>
    <w:rsid w:val="00D67561"/>
    <w:rsid w:val="00D676E7"/>
    <w:rsid w:val="00D67CDB"/>
    <w:rsid w:val="00D67EFF"/>
    <w:rsid w:val="00D7035F"/>
    <w:rsid w:val="00D70F92"/>
    <w:rsid w:val="00D71337"/>
    <w:rsid w:val="00D714EC"/>
    <w:rsid w:val="00D718D7"/>
    <w:rsid w:val="00D718ED"/>
    <w:rsid w:val="00D71CA9"/>
    <w:rsid w:val="00D71CC7"/>
    <w:rsid w:val="00D73E14"/>
    <w:rsid w:val="00D74458"/>
    <w:rsid w:val="00D745C4"/>
    <w:rsid w:val="00D748A6"/>
    <w:rsid w:val="00D74A7C"/>
    <w:rsid w:val="00D74B2D"/>
    <w:rsid w:val="00D753E3"/>
    <w:rsid w:val="00D75612"/>
    <w:rsid w:val="00D76271"/>
    <w:rsid w:val="00D76D16"/>
    <w:rsid w:val="00D7721E"/>
    <w:rsid w:val="00D7755E"/>
    <w:rsid w:val="00D7768C"/>
    <w:rsid w:val="00D77864"/>
    <w:rsid w:val="00D77937"/>
    <w:rsid w:val="00D80272"/>
    <w:rsid w:val="00D802B8"/>
    <w:rsid w:val="00D8069B"/>
    <w:rsid w:val="00D81111"/>
    <w:rsid w:val="00D82415"/>
    <w:rsid w:val="00D82677"/>
    <w:rsid w:val="00D82F54"/>
    <w:rsid w:val="00D844D5"/>
    <w:rsid w:val="00D845B1"/>
    <w:rsid w:val="00D845EC"/>
    <w:rsid w:val="00D84A48"/>
    <w:rsid w:val="00D84CAD"/>
    <w:rsid w:val="00D85369"/>
    <w:rsid w:val="00D854E8"/>
    <w:rsid w:val="00D85785"/>
    <w:rsid w:val="00D8588E"/>
    <w:rsid w:val="00D866F6"/>
    <w:rsid w:val="00D86919"/>
    <w:rsid w:val="00D86ECB"/>
    <w:rsid w:val="00D871AD"/>
    <w:rsid w:val="00D87630"/>
    <w:rsid w:val="00D87731"/>
    <w:rsid w:val="00D87885"/>
    <w:rsid w:val="00D8797C"/>
    <w:rsid w:val="00D87D8C"/>
    <w:rsid w:val="00D9054F"/>
    <w:rsid w:val="00D907DA"/>
    <w:rsid w:val="00D90E6A"/>
    <w:rsid w:val="00D90F13"/>
    <w:rsid w:val="00D91BC7"/>
    <w:rsid w:val="00D91DF1"/>
    <w:rsid w:val="00D91E2B"/>
    <w:rsid w:val="00D91EF3"/>
    <w:rsid w:val="00D921D6"/>
    <w:rsid w:val="00D92393"/>
    <w:rsid w:val="00D925F3"/>
    <w:rsid w:val="00D93414"/>
    <w:rsid w:val="00D93624"/>
    <w:rsid w:val="00D93BAE"/>
    <w:rsid w:val="00D944EB"/>
    <w:rsid w:val="00D9467F"/>
    <w:rsid w:val="00D94684"/>
    <w:rsid w:val="00D94C2C"/>
    <w:rsid w:val="00D94F21"/>
    <w:rsid w:val="00D951EB"/>
    <w:rsid w:val="00D9552A"/>
    <w:rsid w:val="00D958A9"/>
    <w:rsid w:val="00D95938"/>
    <w:rsid w:val="00D95A6B"/>
    <w:rsid w:val="00D95C13"/>
    <w:rsid w:val="00D963A6"/>
    <w:rsid w:val="00D96D8C"/>
    <w:rsid w:val="00D96F15"/>
    <w:rsid w:val="00D9727D"/>
    <w:rsid w:val="00D974A9"/>
    <w:rsid w:val="00D97690"/>
    <w:rsid w:val="00D97795"/>
    <w:rsid w:val="00D97A29"/>
    <w:rsid w:val="00D97AC6"/>
    <w:rsid w:val="00DA04B5"/>
    <w:rsid w:val="00DA06CA"/>
    <w:rsid w:val="00DA0801"/>
    <w:rsid w:val="00DA15BB"/>
    <w:rsid w:val="00DA15C8"/>
    <w:rsid w:val="00DA1B6F"/>
    <w:rsid w:val="00DA1D34"/>
    <w:rsid w:val="00DA1D85"/>
    <w:rsid w:val="00DA21FD"/>
    <w:rsid w:val="00DA2518"/>
    <w:rsid w:val="00DA2730"/>
    <w:rsid w:val="00DA284C"/>
    <w:rsid w:val="00DA2969"/>
    <w:rsid w:val="00DA29D3"/>
    <w:rsid w:val="00DA2D7E"/>
    <w:rsid w:val="00DA2E38"/>
    <w:rsid w:val="00DA3173"/>
    <w:rsid w:val="00DA3C02"/>
    <w:rsid w:val="00DA3EB3"/>
    <w:rsid w:val="00DA4072"/>
    <w:rsid w:val="00DA41FD"/>
    <w:rsid w:val="00DA448D"/>
    <w:rsid w:val="00DA44AD"/>
    <w:rsid w:val="00DA45EC"/>
    <w:rsid w:val="00DA478B"/>
    <w:rsid w:val="00DA500D"/>
    <w:rsid w:val="00DA5222"/>
    <w:rsid w:val="00DA546F"/>
    <w:rsid w:val="00DA54EE"/>
    <w:rsid w:val="00DA54FE"/>
    <w:rsid w:val="00DA59D0"/>
    <w:rsid w:val="00DA5A2D"/>
    <w:rsid w:val="00DA5D17"/>
    <w:rsid w:val="00DA69B3"/>
    <w:rsid w:val="00DA7026"/>
    <w:rsid w:val="00DA7219"/>
    <w:rsid w:val="00DA72CD"/>
    <w:rsid w:val="00DA7372"/>
    <w:rsid w:val="00DA7A59"/>
    <w:rsid w:val="00DA7AC7"/>
    <w:rsid w:val="00DA7B5C"/>
    <w:rsid w:val="00DA7CDE"/>
    <w:rsid w:val="00DA7DA2"/>
    <w:rsid w:val="00DA7F2D"/>
    <w:rsid w:val="00DB023B"/>
    <w:rsid w:val="00DB0764"/>
    <w:rsid w:val="00DB0879"/>
    <w:rsid w:val="00DB0B41"/>
    <w:rsid w:val="00DB1302"/>
    <w:rsid w:val="00DB16EE"/>
    <w:rsid w:val="00DB201C"/>
    <w:rsid w:val="00DB20A5"/>
    <w:rsid w:val="00DB20B5"/>
    <w:rsid w:val="00DB271B"/>
    <w:rsid w:val="00DB2787"/>
    <w:rsid w:val="00DB3048"/>
    <w:rsid w:val="00DB308C"/>
    <w:rsid w:val="00DB3639"/>
    <w:rsid w:val="00DB36B0"/>
    <w:rsid w:val="00DB3BAD"/>
    <w:rsid w:val="00DB40F9"/>
    <w:rsid w:val="00DB4F1F"/>
    <w:rsid w:val="00DB5055"/>
    <w:rsid w:val="00DB530A"/>
    <w:rsid w:val="00DB5609"/>
    <w:rsid w:val="00DB62E6"/>
    <w:rsid w:val="00DB6BC9"/>
    <w:rsid w:val="00DB7630"/>
    <w:rsid w:val="00DB7A37"/>
    <w:rsid w:val="00DB7BF7"/>
    <w:rsid w:val="00DB7F09"/>
    <w:rsid w:val="00DC0162"/>
    <w:rsid w:val="00DC03F3"/>
    <w:rsid w:val="00DC0A03"/>
    <w:rsid w:val="00DC0A56"/>
    <w:rsid w:val="00DC1092"/>
    <w:rsid w:val="00DC10EE"/>
    <w:rsid w:val="00DC1C0E"/>
    <w:rsid w:val="00DC2224"/>
    <w:rsid w:val="00DC22A0"/>
    <w:rsid w:val="00DC22DB"/>
    <w:rsid w:val="00DC25C4"/>
    <w:rsid w:val="00DC27E0"/>
    <w:rsid w:val="00DC2EF7"/>
    <w:rsid w:val="00DC33D0"/>
    <w:rsid w:val="00DC34F1"/>
    <w:rsid w:val="00DC37C4"/>
    <w:rsid w:val="00DC3B51"/>
    <w:rsid w:val="00DC4547"/>
    <w:rsid w:val="00DC473C"/>
    <w:rsid w:val="00DC4E05"/>
    <w:rsid w:val="00DC5AAD"/>
    <w:rsid w:val="00DC6AE0"/>
    <w:rsid w:val="00DC6D5A"/>
    <w:rsid w:val="00DC6EAB"/>
    <w:rsid w:val="00DC7399"/>
    <w:rsid w:val="00DC7D0E"/>
    <w:rsid w:val="00DC7E09"/>
    <w:rsid w:val="00DD09D1"/>
    <w:rsid w:val="00DD0F65"/>
    <w:rsid w:val="00DD104B"/>
    <w:rsid w:val="00DD16E3"/>
    <w:rsid w:val="00DD171A"/>
    <w:rsid w:val="00DD19FA"/>
    <w:rsid w:val="00DD1C38"/>
    <w:rsid w:val="00DD1F41"/>
    <w:rsid w:val="00DD1F98"/>
    <w:rsid w:val="00DD209B"/>
    <w:rsid w:val="00DD20EB"/>
    <w:rsid w:val="00DD24DE"/>
    <w:rsid w:val="00DD2C6A"/>
    <w:rsid w:val="00DD34D9"/>
    <w:rsid w:val="00DD3731"/>
    <w:rsid w:val="00DD3D5D"/>
    <w:rsid w:val="00DD3D65"/>
    <w:rsid w:val="00DD4309"/>
    <w:rsid w:val="00DD51AA"/>
    <w:rsid w:val="00DD53F6"/>
    <w:rsid w:val="00DD56B0"/>
    <w:rsid w:val="00DD575D"/>
    <w:rsid w:val="00DD58FF"/>
    <w:rsid w:val="00DD5DEE"/>
    <w:rsid w:val="00DD5F6E"/>
    <w:rsid w:val="00DD62FD"/>
    <w:rsid w:val="00DD6BB9"/>
    <w:rsid w:val="00DD6DF1"/>
    <w:rsid w:val="00DD76FC"/>
    <w:rsid w:val="00DD7783"/>
    <w:rsid w:val="00DD77C4"/>
    <w:rsid w:val="00DE021D"/>
    <w:rsid w:val="00DE0371"/>
    <w:rsid w:val="00DE0483"/>
    <w:rsid w:val="00DE06C8"/>
    <w:rsid w:val="00DE0774"/>
    <w:rsid w:val="00DE0AC1"/>
    <w:rsid w:val="00DE10F1"/>
    <w:rsid w:val="00DE13B9"/>
    <w:rsid w:val="00DE1490"/>
    <w:rsid w:val="00DE2461"/>
    <w:rsid w:val="00DE303D"/>
    <w:rsid w:val="00DE31FA"/>
    <w:rsid w:val="00DE357E"/>
    <w:rsid w:val="00DE3828"/>
    <w:rsid w:val="00DE3AD5"/>
    <w:rsid w:val="00DE3B6C"/>
    <w:rsid w:val="00DE3F5A"/>
    <w:rsid w:val="00DE4225"/>
    <w:rsid w:val="00DE44DF"/>
    <w:rsid w:val="00DE4676"/>
    <w:rsid w:val="00DE4AE6"/>
    <w:rsid w:val="00DE4C34"/>
    <w:rsid w:val="00DE4D93"/>
    <w:rsid w:val="00DE50C3"/>
    <w:rsid w:val="00DE6179"/>
    <w:rsid w:val="00DE6320"/>
    <w:rsid w:val="00DE6332"/>
    <w:rsid w:val="00DE6534"/>
    <w:rsid w:val="00DE6F7C"/>
    <w:rsid w:val="00DE7001"/>
    <w:rsid w:val="00DE7313"/>
    <w:rsid w:val="00DF00B8"/>
    <w:rsid w:val="00DF0685"/>
    <w:rsid w:val="00DF06C2"/>
    <w:rsid w:val="00DF0716"/>
    <w:rsid w:val="00DF0AA0"/>
    <w:rsid w:val="00DF0AEB"/>
    <w:rsid w:val="00DF0B45"/>
    <w:rsid w:val="00DF1F75"/>
    <w:rsid w:val="00DF2795"/>
    <w:rsid w:val="00DF2CDD"/>
    <w:rsid w:val="00DF2D82"/>
    <w:rsid w:val="00DF3355"/>
    <w:rsid w:val="00DF395C"/>
    <w:rsid w:val="00DF3F0C"/>
    <w:rsid w:val="00DF40A4"/>
    <w:rsid w:val="00DF440F"/>
    <w:rsid w:val="00DF4DBB"/>
    <w:rsid w:val="00DF5498"/>
    <w:rsid w:val="00DF56C9"/>
    <w:rsid w:val="00DF5715"/>
    <w:rsid w:val="00DF5F4F"/>
    <w:rsid w:val="00DF620B"/>
    <w:rsid w:val="00DF62C8"/>
    <w:rsid w:val="00DF6952"/>
    <w:rsid w:val="00DF6C81"/>
    <w:rsid w:val="00DF6F34"/>
    <w:rsid w:val="00DF720E"/>
    <w:rsid w:val="00DF7575"/>
    <w:rsid w:val="00DF775D"/>
    <w:rsid w:val="00DF7D8D"/>
    <w:rsid w:val="00DF7EE9"/>
    <w:rsid w:val="00DF7F12"/>
    <w:rsid w:val="00E00CC7"/>
    <w:rsid w:val="00E0111B"/>
    <w:rsid w:val="00E01419"/>
    <w:rsid w:val="00E01670"/>
    <w:rsid w:val="00E019DC"/>
    <w:rsid w:val="00E01AE0"/>
    <w:rsid w:val="00E02158"/>
    <w:rsid w:val="00E02276"/>
    <w:rsid w:val="00E026DF"/>
    <w:rsid w:val="00E029F5"/>
    <w:rsid w:val="00E03123"/>
    <w:rsid w:val="00E03D97"/>
    <w:rsid w:val="00E03E29"/>
    <w:rsid w:val="00E04094"/>
    <w:rsid w:val="00E0468A"/>
    <w:rsid w:val="00E0474E"/>
    <w:rsid w:val="00E04AAE"/>
    <w:rsid w:val="00E05119"/>
    <w:rsid w:val="00E05191"/>
    <w:rsid w:val="00E052AE"/>
    <w:rsid w:val="00E056A5"/>
    <w:rsid w:val="00E05892"/>
    <w:rsid w:val="00E059BA"/>
    <w:rsid w:val="00E05A6A"/>
    <w:rsid w:val="00E05E29"/>
    <w:rsid w:val="00E07010"/>
    <w:rsid w:val="00E07A0F"/>
    <w:rsid w:val="00E103D2"/>
    <w:rsid w:val="00E10746"/>
    <w:rsid w:val="00E10C57"/>
    <w:rsid w:val="00E11130"/>
    <w:rsid w:val="00E111EC"/>
    <w:rsid w:val="00E1170A"/>
    <w:rsid w:val="00E117C3"/>
    <w:rsid w:val="00E1223E"/>
    <w:rsid w:val="00E12B82"/>
    <w:rsid w:val="00E12BCA"/>
    <w:rsid w:val="00E1378A"/>
    <w:rsid w:val="00E137EF"/>
    <w:rsid w:val="00E13BE5"/>
    <w:rsid w:val="00E1405E"/>
    <w:rsid w:val="00E1451A"/>
    <w:rsid w:val="00E1454F"/>
    <w:rsid w:val="00E14918"/>
    <w:rsid w:val="00E14A4C"/>
    <w:rsid w:val="00E153A1"/>
    <w:rsid w:val="00E1574E"/>
    <w:rsid w:val="00E15C86"/>
    <w:rsid w:val="00E15F8E"/>
    <w:rsid w:val="00E16130"/>
    <w:rsid w:val="00E16759"/>
    <w:rsid w:val="00E17BF6"/>
    <w:rsid w:val="00E17C5C"/>
    <w:rsid w:val="00E17CF2"/>
    <w:rsid w:val="00E20483"/>
    <w:rsid w:val="00E20758"/>
    <w:rsid w:val="00E2077D"/>
    <w:rsid w:val="00E207D1"/>
    <w:rsid w:val="00E2082E"/>
    <w:rsid w:val="00E209D7"/>
    <w:rsid w:val="00E21109"/>
    <w:rsid w:val="00E21A1B"/>
    <w:rsid w:val="00E224B4"/>
    <w:rsid w:val="00E23325"/>
    <w:rsid w:val="00E23516"/>
    <w:rsid w:val="00E23739"/>
    <w:rsid w:val="00E23DCB"/>
    <w:rsid w:val="00E244D4"/>
    <w:rsid w:val="00E2460C"/>
    <w:rsid w:val="00E246EF"/>
    <w:rsid w:val="00E24B0E"/>
    <w:rsid w:val="00E24DFE"/>
    <w:rsid w:val="00E250D4"/>
    <w:rsid w:val="00E25122"/>
    <w:rsid w:val="00E254D3"/>
    <w:rsid w:val="00E258D2"/>
    <w:rsid w:val="00E2613D"/>
    <w:rsid w:val="00E26456"/>
    <w:rsid w:val="00E26607"/>
    <w:rsid w:val="00E26BBA"/>
    <w:rsid w:val="00E27420"/>
    <w:rsid w:val="00E2744A"/>
    <w:rsid w:val="00E27453"/>
    <w:rsid w:val="00E279B4"/>
    <w:rsid w:val="00E27F7B"/>
    <w:rsid w:val="00E27FEE"/>
    <w:rsid w:val="00E30140"/>
    <w:rsid w:val="00E3049B"/>
    <w:rsid w:val="00E306F8"/>
    <w:rsid w:val="00E30C1D"/>
    <w:rsid w:val="00E30D08"/>
    <w:rsid w:val="00E31035"/>
    <w:rsid w:val="00E3115A"/>
    <w:rsid w:val="00E31469"/>
    <w:rsid w:val="00E31584"/>
    <w:rsid w:val="00E31719"/>
    <w:rsid w:val="00E3171A"/>
    <w:rsid w:val="00E3186C"/>
    <w:rsid w:val="00E31DAD"/>
    <w:rsid w:val="00E327D2"/>
    <w:rsid w:val="00E32A8E"/>
    <w:rsid w:val="00E32E8C"/>
    <w:rsid w:val="00E32F74"/>
    <w:rsid w:val="00E3333A"/>
    <w:rsid w:val="00E33383"/>
    <w:rsid w:val="00E33B4A"/>
    <w:rsid w:val="00E33E5E"/>
    <w:rsid w:val="00E35054"/>
    <w:rsid w:val="00E35389"/>
    <w:rsid w:val="00E3553E"/>
    <w:rsid w:val="00E35682"/>
    <w:rsid w:val="00E35BCB"/>
    <w:rsid w:val="00E35CA5"/>
    <w:rsid w:val="00E35EBD"/>
    <w:rsid w:val="00E361BB"/>
    <w:rsid w:val="00E36265"/>
    <w:rsid w:val="00E36286"/>
    <w:rsid w:val="00E370AA"/>
    <w:rsid w:val="00E3730B"/>
    <w:rsid w:val="00E37853"/>
    <w:rsid w:val="00E40024"/>
    <w:rsid w:val="00E40E79"/>
    <w:rsid w:val="00E41CF3"/>
    <w:rsid w:val="00E420BD"/>
    <w:rsid w:val="00E42927"/>
    <w:rsid w:val="00E43343"/>
    <w:rsid w:val="00E433FA"/>
    <w:rsid w:val="00E4345C"/>
    <w:rsid w:val="00E441E1"/>
    <w:rsid w:val="00E4421A"/>
    <w:rsid w:val="00E4429A"/>
    <w:rsid w:val="00E44551"/>
    <w:rsid w:val="00E44D0B"/>
    <w:rsid w:val="00E452CE"/>
    <w:rsid w:val="00E458AB"/>
    <w:rsid w:val="00E45D07"/>
    <w:rsid w:val="00E45DB9"/>
    <w:rsid w:val="00E45E48"/>
    <w:rsid w:val="00E4611B"/>
    <w:rsid w:val="00E467A5"/>
    <w:rsid w:val="00E47ACB"/>
    <w:rsid w:val="00E47D30"/>
    <w:rsid w:val="00E5040C"/>
    <w:rsid w:val="00E5064E"/>
    <w:rsid w:val="00E506C0"/>
    <w:rsid w:val="00E507CA"/>
    <w:rsid w:val="00E508ED"/>
    <w:rsid w:val="00E509C2"/>
    <w:rsid w:val="00E514FE"/>
    <w:rsid w:val="00E51596"/>
    <w:rsid w:val="00E51EF3"/>
    <w:rsid w:val="00E52736"/>
    <w:rsid w:val="00E52ADC"/>
    <w:rsid w:val="00E52B89"/>
    <w:rsid w:val="00E52BCA"/>
    <w:rsid w:val="00E52C4A"/>
    <w:rsid w:val="00E52EFC"/>
    <w:rsid w:val="00E533D7"/>
    <w:rsid w:val="00E53483"/>
    <w:rsid w:val="00E53571"/>
    <w:rsid w:val="00E5373A"/>
    <w:rsid w:val="00E55017"/>
    <w:rsid w:val="00E55233"/>
    <w:rsid w:val="00E55961"/>
    <w:rsid w:val="00E55B7C"/>
    <w:rsid w:val="00E55E0E"/>
    <w:rsid w:val="00E55E51"/>
    <w:rsid w:val="00E56530"/>
    <w:rsid w:val="00E5657A"/>
    <w:rsid w:val="00E56755"/>
    <w:rsid w:val="00E56B7E"/>
    <w:rsid w:val="00E56E6C"/>
    <w:rsid w:val="00E57CE4"/>
    <w:rsid w:val="00E60181"/>
    <w:rsid w:val="00E60209"/>
    <w:rsid w:val="00E60AB0"/>
    <w:rsid w:val="00E61034"/>
    <w:rsid w:val="00E61315"/>
    <w:rsid w:val="00E61840"/>
    <w:rsid w:val="00E62755"/>
    <w:rsid w:val="00E62E29"/>
    <w:rsid w:val="00E62F11"/>
    <w:rsid w:val="00E6310C"/>
    <w:rsid w:val="00E6369A"/>
    <w:rsid w:val="00E637D5"/>
    <w:rsid w:val="00E6388C"/>
    <w:rsid w:val="00E63891"/>
    <w:rsid w:val="00E64B44"/>
    <w:rsid w:val="00E64F7B"/>
    <w:rsid w:val="00E65009"/>
    <w:rsid w:val="00E65203"/>
    <w:rsid w:val="00E6545D"/>
    <w:rsid w:val="00E65972"/>
    <w:rsid w:val="00E65A83"/>
    <w:rsid w:val="00E65B83"/>
    <w:rsid w:val="00E65DA2"/>
    <w:rsid w:val="00E65FDD"/>
    <w:rsid w:val="00E6678A"/>
    <w:rsid w:val="00E66DA1"/>
    <w:rsid w:val="00E6758E"/>
    <w:rsid w:val="00E676FB"/>
    <w:rsid w:val="00E677A3"/>
    <w:rsid w:val="00E67CBA"/>
    <w:rsid w:val="00E67DE5"/>
    <w:rsid w:val="00E67E84"/>
    <w:rsid w:val="00E70CFA"/>
    <w:rsid w:val="00E70D56"/>
    <w:rsid w:val="00E7190E"/>
    <w:rsid w:val="00E71B35"/>
    <w:rsid w:val="00E71DC1"/>
    <w:rsid w:val="00E720ED"/>
    <w:rsid w:val="00E7229B"/>
    <w:rsid w:val="00E72321"/>
    <w:rsid w:val="00E725C8"/>
    <w:rsid w:val="00E7266A"/>
    <w:rsid w:val="00E726F1"/>
    <w:rsid w:val="00E7274F"/>
    <w:rsid w:val="00E72C12"/>
    <w:rsid w:val="00E7317F"/>
    <w:rsid w:val="00E73241"/>
    <w:rsid w:val="00E73523"/>
    <w:rsid w:val="00E7390F"/>
    <w:rsid w:val="00E73BA2"/>
    <w:rsid w:val="00E73BA3"/>
    <w:rsid w:val="00E73BDE"/>
    <w:rsid w:val="00E73F82"/>
    <w:rsid w:val="00E73FBE"/>
    <w:rsid w:val="00E74088"/>
    <w:rsid w:val="00E743A0"/>
    <w:rsid w:val="00E74C06"/>
    <w:rsid w:val="00E74CB9"/>
    <w:rsid w:val="00E74EC7"/>
    <w:rsid w:val="00E75541"/>
    <w:rsid w:val="00E75701"/>
    <w:rsid w:val="00E75A2D"/>
    <w:rsid w:val="00E75B56"/>
    <w:rsid w:val="00E75E68"/>
    <w:rsid w:val="00E764E0"/>
    <w:rsid w:val="00E76CAC"/>
    <w:rsid w:val="00E77010"/>
    <w:rsid w:val="00E77364"/>
    <w:rsid w:val="00E77B0A"/>
    <w:rsid w:val="00E77F11"/>
    <w:rsid w:val="00E801BD"/>
    <w:rsid w:val="00E801BE"/>
    <w:rsid w:val="00E809D5"/>
    <w:rsid w:val="00E80A24"/>
    <w:rsid w:val="00E80BEB"/>
    <w:rsid w:val="00E80E9A"/>
    <w:rsid w:val="00E813DD"/>
    <w:rsid w:val="00E815A8"/>
    <w:rsid w:val="00E816BF"/>
    <w:rsid w:val="00E82407"/>
    <w:rsid w:val="00E82561"/>
    <w:rsid w:val="00E82949"/>
    <w:rsid w:val="00E82D32"/>
    <w:rsid w:val="00E82DC4"/>
    <w:rsid w:val="00E82E9D"/>
    <w:rsid w:val="00E8301E"/>
    <w:rsid w:val="00E831DB"/>
    <w:rsid w:val="00E83471"/>
    <w:rsid w:val="00E8358E"/>
    <w:rsid w:val="00E839B7"/>
    <w:rsid w:val="00E839D3"/>
    <w:rsid w:val="00E84068"/>
    <w:rsid w:val="00E846F2"/>
    <w:rsid w:val="00E849D2"/>
    <w:rsid w:val="00E84AEB"/>
    <w:rsid w:val="00E85216"/>
    <w:rsid w:val="00E85A85"/>
    <w:rsid w:val="00E85C1B"/>
    <w:rsid w:val="00E85F7E"/>
    <w:rsid w:val="00E8604E"/>
    <w:rsid w:val="00E86069"/>
    <w:rsid w:val="00E8617F"/>
    <w:rsid w:val="00E8618B"/>
    <w:rsid w:val="00E866BC"/>
    <w:rsid w:val="00E86B34"/>
    <w:rsid w:val="00E90764"/>
    <w:rsid w:val="00E90EB8"/>
    <w:rsid w:val="00E90F26"/>
    <w:rsid w:val="00E91693"/>
    <w:rsid w:val="00E920C4"/>
    <w:rsid w:val="00E925D1"/>
    <w:rsid w:val="00E927A5"/>
    <w:rsid w:val="00E9285D"/>
    <w:rsid w:val="00E92861"/>
    <w:rsid w:val="00E92A34"/>
    <w:rsid w:val="00E92AAA"/>
    <w:rsid w:val="00E92EB7"/>
    <w:rsid w:val="00E92F68"/>
    <w:rsid w:val="00E9316D"/>
    <w:rsid w:val="00E9355A"/>
    <w:rsid w:val="00E93655"/>
    <w:rsid w:val="00E938D2"/>
    <w:rsid w:val="00E938E0"/>
    <w:rsid w:val="00E939C5"/>
    <w:rsid w:val="00E93A6B"/>
    <w:rsid w:val="00E9418C"/>
    <w:rsid w:val="00E951BB"/>
    <w:rsid w:val="00E95342"/>
    <w:rsid w:val="00E95D46"/>
    <w:rsid w:val="00E95ED6"/>
    <w:rsid w:val="00E961CB"/>
    <w:rsid w:val="00E96357"/>
    <w:rsid w:val="00E965A2"/>
    <w:rsid w:val="00E96BF1"/>
    <w:rsid w:val="00E9722D"/>
    <w:rsid w:val="00E97695"/>
    <w:rsid w:val="00E978F6"/>
    <w:rsid w:val="00E97ABF"/>
    <w:rsid w:val="00E97CF7"/>
    <w:rsid w:val="00E97F9D"/>
    <w:rsid w:val="00EA0061"/>
    <w:rsid w:val="00EA011C"/>
    <w:rsid w:val="00EA16FA"/>
    <w:rsid w:val="00EA1965"/>
    <w:rsid w:val="00EA1C78"/>
    <w:rsid w:val="00EA1D6F"/>
    <w:rsid w:val="00EA1E92"/>
    <w:rsid w:val="00EA2638"/>
    <w:rsid w:val="00EA2F3A"/>
    <w:rsid w:val="00EA30D6"/>
    <w:rsid w:val="00EA36ED"/>
    <w:rsid w:val="00EA3709"/>
    <w:rsid w:val="00EA3BC0"/>
    <w:rsid w:val="00EA4300"/>
    <w:rsid w:val="00EA45E5"/>
    <w:rsid w:val="00EA4672"/>
    <w:rsid w:val="00EA48F4"/>
    <w:rsid w:val="00EA59B8"/>
    <w:rsid w:val="00EA59F5"/>
    <w:rsid w:val="00EA5F2F"/>
    <w:rsid w:val="00EA61E3"/>
    <w:rsid w:val="00EA66D7"/>
    <w:rsid w:val="00EA6A91"/>
    <w:rsid w:val="00EA7107"/>
    <w:rsid w:val="00EA7299"/>
    <w:rsid w:val="00EA7EAA"/>
    <w:rsid w:val="00EB03F7"/>
    <w:rsid w:val="00EB0465"/>
    <w:rsid w:val="00EB0605"/>
    <w:rsid w:val="00EB0882"/>
    <w:rsid w:val="00EB0CDB"/>
    <w:rsid w:val="00EB0D1C"/>
    <w:rsid w:val="00EB1148"/>
    <w:rsid w:val="00EB177A"/>
    <w:rsid w:val="00EB225F"/>
    <w:rsid w:val="00EB2523"/>
    <w:rsid w:val="00EB25C8"/>
    <w:rsid w:val="00EB25E6"/>
    <w:rsid w:val="00EB2F48"/>
    <w:rsid w:val="00EB3237"/>
    <w:rsid w:val="00EB39FD"/>
    <w:rsid w:val="00EB403D"/>
    <w:rsid w:val="00EB406B"/>
    <w:rsid w:val="00EB46B1"/>
    <w:rsid w:val="00EB493B"/>
    <w:rsid w:val="00EB4D19"/>
    <w:rsid w:val="00EB4E5F"/>
    <w:rsid w:val="00EB4FA8"/>
    <w:rsid w:val="00EB5128"/>
    <w:rsid w:val="00EB526E"/>
    <w:rsid w:val="00EB55D1"/>
    <w:rsid w:val="00EB583B"/>
    <w:rsid w:val="00EB5DCA"/>
    <w:rsid w:val="00EB5F23"/>
    <w:rsid w:val="00EB5F64"/>
    <w:rsid w:val="00EB60FA"/>
    <w:rsid w:val="00EB624F"/>
    <w:rsid w:val="00EB6933"/>
    <w:rsid w:val="00EB6E1B"/>
    <w:rsid w:val="00EB74E7"/>
    <w:rsid w:val="00EB75A2"/>
    <w:rsid w:val="00EC0035"/>
    <w:rsid w:val="00EC016A"/>
    <w:rsid w:val="00EC024F"/>
    <w:rsid w:val="00EC0483"/>
    <w:rsid w:val="00EC06F0"/>
    <w:rsid w:val="00EC16FF"/>
    <w:rsid w:val="00EC1A9C"/>
    <w:rsid w:val="00EC1DE8"/>
    <w:rsid w:val="00EC2530"/>
    <w:rsid w:val="00EC2919"/>
    <w:rsid w:val="00EC2AE2"/>
    <w:rsid w:val="00EC2EB8"/>
    <w:rsid w:val="00EC335F"/>
    <w:rsid w:val="00EC35CC"/>
    <w:rsid w:val="00EC39C9"/>
    <w:rsid w:val="00EC3E19"/>
    <w:rsid w:val="00EC4CD4"/>
    <w:rsid w:val="00EC4DF3"/>
    <w:rsid w:val="00EC5F5A"/>
    <w:rsid w:val="00EC6321"/>
    <w:rsid w:val="00EC6AA6"/>
    <w:rsid w:val="00EC6C8A"/>
    <w:rsid w:val="00EC76CE"/>
    <w:rsid w:val="00EC7B57"/>
    <w:rsid w:val="00EC7EB3"/>
    <w:rsid w:val="00ED00AA"/>
    <w:rsid w:val="00ED086C"/>
    <w:rsid w:val="00ED1608"/>
    <w:rsid w:val="00ED1DC4"/>
    <w:rsid w:val="00ED1F09"/>
    <w:rsid w:val="00ED1FE1"/>
    <w:rsid w:val="00ED2081"/>
    <w:rsid w:val="00ED21BD"/>
    <w:rsid w:val="00ED2250"/>
    <w:rsid w:val="00ED2585"/>
    <w:rsid w:val="00ED2797"/>
    <w:rsid w:val="00ED2834"/>
    <w:rsid w:val="00ED2995"/>
    <w:rsid w:val="00ED3895"/>
    <w:rsid w:val="00ED3C5A"/>
    <w:rsid w:val="00ED45B1"/>
    <w:rsid w:val="00ED4D0D"/>
    <w:rsid w:val="00ED5266"/>
    <w:rsid w:val="00ED5BEB"/>
    <w:rsid w:val="00ED5CD0"/>
    <w:rsid w:val="00ED5F59"/>
    <w:rsid w:val="00ED61B8"/>
    <w:rsid w:val="00ED6213"/>
    <w:rsid w:val="00ED6264"/>
    <w:rsid w:val="00ED64B8"/>
    <w:rsid w:val="00ED6DA0"/>
    <w:rsid w:val="00ED745E"/>
    <w:rsid w:val="00ED75E1"/>
    <w:rsid w:val="00ED7D49"/>
    <w:rsid w:val="00EE094C"/>
    <w:rsid w:val="00EE0952"/>
    <w:rsid w:val="00EE0BE3"/>
    <w:rsid w:val="00EE1523"/>
    <w:rsid w:val="00EE1D1E"/>
    <w:rsid w:val="00EE1D57"/>
    <w:rsid w:val="00EE1FD6"/>
    <w:rsid w:val="00EE2183"/>
    <w:rsid w:val="00EE2611"/>
    <w:rsid w:val="00EE2698"/>
    <w:rsid w:val="00EE2C48"/>
    <w:rsid w:val="00EE3265"/>
    <w:rsid w:val="00EE32FF"/>
    <w:rsid w:val="00EE339D"/>
    <w:rsid w:val="00EE3B81"/>
    <w:rsid w:val="00EE41D1"/>
    <w:rsid w:val="00EE4678"/>
    <w:rsid w:val="00EE46DA"/>
    <w:rsid w:val="00EE479A"/>
    <w:rsid w:val="00EE48E9"/>
    <w:rsid w:val="00EE4A9D"/>
    <w:rsid w:val="00EE50C7"/>
    <w:rsid w:val="00EE52F8"/>
    <w:rsid w:val="00EE54F9"/>
    <w:rsid w:val="00EE55E8"/>
    <w:rsid w:val="00EE57B4"/>
    <w:rsid w:val="00EE5EE4"/>
    <w:rsid w:val="00EE6F35"/>
    <w:rsid w:val="00EE6F53"/>
    <w:rsid w:val="00EE7EBD"/>
    <w:rsid w:val="00EF016A"/>
    <w:rsid w:val="00EF089E"/>
    <w:rsid w:val="00EF097B"/>
    <w:rsid w:val="00EF15B4"/>
    <w:rsid w:val="00EF1885"/>
    <w:rsid w:val="00EF1901"/>
    <w:rsid w:val="00EF1C5F"/>
    <w:rsid w:val="00EF1DAA"/>
    <w:rsid w:val="00EF2992"/>
    <w:rsid w:val="00EF3328"/>
    <w:rsid w:val="00EF3497"/>
    <w:rsid w:val="00EF395A"/>
    <w:rsid w:val="00EF39A5"/>
    <w:rsid w:val="00EF3BA7"/>
    <w:rsid w:val="00EF41CF"/>
    <w:rsid w:val="00EF425B"/>
    <w:rsid w:val="00EF42A3"/>
    <w:rsid w:val="00EF4347"/>
    <w:rsid w:val="00EF4AA3"/>
    <w:rsid w:val="00EF57D2"/>
    <w:rsid w:val="00EF5D5D"/>
    <w:rsid w:val="00EF6017"/>
    <w:rsid w:val="00EF60BD"/>
    <w:rsid w:val="00EF6293"/>
    <w:rsid w:val="00EF63E9"/>
    <w:rsid w:val="00EF6554"/>
    <w:rsid w:val="00EF671C"/>
    <w:rsid w:val="00EF6AB1"/>
    <w:rsid w:val="00EF6EEB"/>
    <w:rsid w:val="00EF7146"/>
    <w:rsid w:val="00EF72DE"/>
    <w:rsid w:val="00EF76E7"/>
    <w:rsid w:val="00EF7771"/>
    <w:rsid w:val="00EF7952"/>
    <w:rsid w:val="00EF7E24"/>
    <w:rsid w:val="00F0024D"/>
    <w:rsid w:val="00F008C6"/>
    <w:rsid w:val="00F009C9"/>
    <w:rsid w:val="00F00A11"/>
    <w:rsid w:val="00F01690"/>
    <w:rsid w:val="00F01E6A"/>
    <w:rsid w:val="00F0228B"/>
    <w:rsid w:val="00F026DA"/>
    <w:rsid w:val="00F028A1"/>
    <w:rsid w:val="00F02A35"/>
    <w:rsid w:val="00F02B92"/>
    <w:rsid w:val="00F032A7"/>
    <w:rsid w:val="00F03C3D"/>
    <w:rsid w:val="00F03D5B"/>
    <w:rsid w:val="00F04182"/>
    <w:rsid w:val="00F041EC"/>
    <w:rsid w:val="00F04315"/>
    <w:rsid w:val="00F04364"/>
    <w:rsid w:val="00F0471C"/>
    <w:rsid w:val="00F04A8C"/>
    <w:rsid w:val="00F04FD4"/>
    <w:rsid w:val="00F0523F"/>
    <w:rsid w:val="00F052F3"/>
    <w:rsid w:val="00F05425"/>
    <w:rsid w:val="00F058B7"/>
    <w:rsid w:val="00F05B12"/>
    <w:rsid w:val="00F05B20"/>
    <w:rsid w:val="00F05C4D"/>
    <w:rsid w:val="00F0616F"/>
    <w:rsid w:val="00F06FC9"/>
    <w:rsid w:val="00F07092"/>
    <w:rsid w:val="00F07311"/>
    <w:rsid w:val="00F076B0"/>
    <w:rsid w:val="00F07FC7"/>
    <w:rsid w:val="00F100E2"/>
    <w:rsid w:val="00F10182"/>
    <w:rsid w:val="00F104C6"/>
    <w:rsid w:val="00F106C2"/>
    <w:rsid w:val="00F10741"/>
    <w:rsid w:val="00F10C0F"/>
    <w:rsid w:val="00F10C72"/>
    <w:rsid w:val="00F1106B"/>
    <w:rsid w:val="00F110C1"/>
    <w:rsid w:val="00F1138E"/>
    <w:rsid w:val="00F11991"/>
    <w:rsid w:val="00F11DA6"/>
    <w:rsid w:val="00F12550"/>
    <w:rsid w:val="00F135E6"/>
    <w:rsid w:val="00F137A8"/>
    <w:rsid w:val="00F13A53"/>
    <w:rsid w:val="00F13A71"/>
    <w:rsid w:val="00F14388"/>
    <w:rsid w:val="00F14447"/>
    <w:rsid w:val="00F147C3"/>
    <w:rsid w:val="00F14870"/>
    <w:rsid w:val="00F14D40"/>
    <w:rsid w:val="00F14F6E"/>
    <w:rsid w:val="00F156AA"/>
    <w:rsid w:val="00F157CB"/>
    <w:rsid w:val="00F15B26"/>
    <w:rsid w:val="00F16048"/>
    <w:rsid w:val="00F161A9"/>
    <w:rsid w:val="00F17858"/>
    <w:rsid w:val="00F17A64"/>
    <w:rsid w:val="00F17C88"/>
    <w:rsid w:val="00F17EAB"/>
    <w:rsid w:val="00F203CA"/>
    <w:rsid w:val="00F20E03"/>
    <w:rsid w:val="00F21455"/>
    <w:rsid w:val="00F22258"/>
    <w:rsid w:val="00F22BCE"/>
    <w:rsid w:val="00F22BF8"/>
    <w:rsid w:val="00F22C39"/>
    <w:rsid w:val="00F22E16"/>
    <w:rsid w:val="00F233B9"/>
    <w:rsid w:val="00F23F55"/>
    <w:rsid w:val="00F24080"/>
    <w:rsid w:val="00F24298"/>
    <w:rsid w:val="00F242B4"/>
    <w:rsid w:val="00F2463E"/>
    <w:rsid w:val="00F24724"/>
    <w:rsid w:val="00F24E94"/>
    <w:rsid w:val="00F25659"/>
    <w:rsid w:val="00F25CAA"/>
    <w:rsid w:val="00F25CD2"/>
    <w:rsid w:val="00F26346"/>
    <w:rsid w:val="00F2682E"/>
    <w:rsid w:val="00F26905"/>
    <w:rsid w:val="00F26DF4"/>
    <w:rsid w:val="00F27A5F"/>
    <w:rsid w:val="00F27F7D"/>
    <w:rsid w:val="00F3014A"/>
    <w:rsid w:val="00F303ED"/>
    <w:rsid w:val="00F31790"/>
    <w:rsid w:val="00F31873"/>
    <w:rsid w:val="00F31884"/>
    <w:rsid w:val="00F31A6D"/>
    <w:rsid w:val="00F31C26"/>
    <w:rsid w:val="00F31EE9"/>
    <w:rsid w:val="00F330D5"/>
    <w:rsid w:val="00F331D9"/>
    <w:rsid w:val="00F33391"/>
    <w:rsid w:val="00F33948"/>
    <w:rsid w:val="00F33AF3"/>
    <w:rsid w:val="00F33AFC"/>
    <w:rsid w:val="00F33F36"/>
    <w:rsid w:val="00F340D6"/>
    <w:rsid w:val="00F346A6"/>
    <w:rsid w:val="00F3492A"/>
    <w:rsid w:val="00F34FC2"/>
    <w:rsid w:val="00F351C9"/>
    <w:rsid w:val="00F354B6"/>
    <w:rsid w:val="00F3551D"/>
    <w:rsid w:val="00F357F2"/>
    <w:rsid w:val="00F36025"/>
    <w:rsid w:val="00F36590"/>
    <w:rsid w:val="00F3662B"/>
    <w:rsid w:val="00F3674D"/>
    <w:rsid w:val="00F37430"/>
    <w:rsid w:val="00F375BA"/>
    <w:rsid w:val="00F37617"/>
    <w:rsid w:val="00F37CAF"/>
    <w:rsid w:val="00F37F31"/>
    <w:rsid w:val="00F40645"/>
    <w:rsid w:val="00F407F3"/>
    <w:rsid w:val="00F40980"/>
    <w:rsid w:val="00F40AB6"/>
    <w:rsid w:val="00F40E04"/>
    <w:rsid w:val="00F40EF3"/>
    <w:rsid w:val="00F4135C"/>
    <w:rsid w:val="00F4155E"/>
    <w:rsid w:val="00F41CC4"/>
    <w:rsid w:val="00F42168"/>
    <w:rsid w:val="00F4229B"/>
    <w:rsid w:val="00F422C2"/>
    <w:rsid w:val="00F42548"/>
    <w:rsid w:val="00F42DB1"/>
    <w:rsid w:val="00F42E0D"/>
    <w:rsid w:val="00F42FD5"/>
    <w:rsid w:val="00F43336"/>
    <w:rsid w:val="00F4340B"/>
    <w:rsid w:val="00F43526"/>
    <w:rsid w:val="00F435B5"/>
    <w:rsid w:val="00F436B7"/>
    <w:rsid w:val="00F439C6"/>
    <w:rsid w:val="00F43FE3"/>
    <w:rsid w:val="00F4433E"/>
    <w:rsid w:val="00F446E2"/>
    <w:rsid w:val="00F44A0F"/>
    <w:rsid w:val="00F45EB2"/>
    <w:rsid w:val="00F46981"/>
    <w:rsid w:val="00F46D3E"/>
    <w:rsid w:val="00F47544"/>
    <w:rsid w:val="00F4797E"/>
    <w:rsid w:val="00F47DB6"/>
    <w:rsid w:val="00F47FB2"/>
    <w:rsid w:val="00F50172"/>
    <w:rsid w:val="00F50199"/>
    <w:rsid w:val="00F50375"/>
    <w:rsid w:val="00F5082E"/>
    <w:rsid w:val="00F50980"/>
    <w:rsid w:val="00F50B23"/>
    <w:rsid w:val="00F50C4A"/>
    <w:rsid w:val="00F50DD0"/>
    <w:rsid w:val="00F50FAD"/>
    <w:rsid w:val="00F51346"/>
    <w:rsid w:val="00F51B76"/>
    <w:rsid w:val="00F51D72"/>
    <w:rsid w:val="00F52279"/>
    <w:rsid w:val="00F5233E"/>
    <w:rsid w:val="00F5237C"/>
    <w:rsid w:val="00F5285D"/>
    <w:rsid w:val="00F52970"/>
    <w:rsid w:val="00F5342D"/>
    <w:rsid w:val="00F54AF3"/>
    <w:rsid w:val="00F54DF9"/>
    <w:rsid w:val="00F55377"/>
    <w:rsid w:val="00F559DB"/>
    <w:rsid w:val="00F55DFB"/>
    <w:rsid w:val="00F56185"/>
    <w:rsid w:val="00F56FD6"/>
    <w:rsid w:val="00F575F3"/>
    <w:rsid w:val="00F5777B"/>
    <w:rsid w:val="00F57F63"/>
    <w:rsid w:val="00F60511"/>
    <w:rsid w:val="00F60DCB"/>
    <w:rsid w:val="00F60FBB"/>
    <w:rsid w:val="00F610A9"/>
    <w:rsid w:val="00F61329"/>
    <w:rsid w:val="00F613AD"/>
    <w:rsid w:val="00F6149C"/>
    <w:rsid w:val="00F6152D"/>
    <w:rsid w:val="00F61566"/>
    <w:rsid w:val="00F61594"/>
    <w:rsid w:val="00F61B50"/>
    <w:rsid w:val="00F6238C"/>
    <w:rsid w:val="00F625D6"/>
    <w:rsid w:val="00F628DF"/>
    <w:rsid w:val="00F631BC"/>
    <w:rsid w:val="00F634EC"/>
    <w:rsid w:val="00F635AD"/>
    <w:rsid w:val="00F63D9A"/>
    <w:rsid w:val="00F63F82"/>
    <w:rsid w:val="00F6405F"/>
    <w:rsid w:val="00F64077"/>
    <w:rsid w:val="00F64079"/>
    <w:rsid w:val="00F6454A"/>
    <w:rsid w:val="00F64551"/>
    <w:rsid w:val="00F64F75"/>
    <w:rsid w:val="00F64F8F"/>
    <w:rsid w:val="00F651D8"/>
    <w:rsid w:val="00F65221"/>
    <w:rsid w:val="00F65469"/>
    <w:rsid w:val="00F6571B"/>
    <w:rsid w:val="00F65B0A"/>
    <w:rsid w:val="00F65E1A"/>
    <w:rsid w:val="00F670B0"/>
    <w:rsid w:val="00F6766B"/>
    <w:rsid w:val="00F70024"/>
    <w:rsid w:val="00F70BBC"/>
    <w:rsid w:val="00F710E2"/>
    <w:rsid w:val="00F714A5"/>
    <w:rsid w:val="00F7167D"/>
    <w:rsid w:val="00F717A7"/>
    <w:rsid w:val="00F719AC"/>
    <w:rsid w:val="00F71C23"/>
    <w:rsid w:val="00F72798"/>
    <w:rsid w:val="00F727B6"/>
    <w:rsid w:val="00F729ED"/>
    <w:rsid w:val="00F7327B"/>
    <w:rsid w:val="00F73679"/>
    <w:rsid w:val="00F739B8"/>
    <w:rsid w:val="00F73BB5"/>
    <w:rsid w:val="00F74160"/>
    <w:rsid w:val="00F7468D"/>
    <w:rsid w:val="00F74975"/>
    <w:rsid w:val="00F74B21"/>
    <w:rsid w:val="00F74CC3"/>
    <w:rsid w:val="00F75506"/>
    <w:rsid w:val="00F7570E"/>
    <w:rsid w:val="00F7596A"/>
    <w:rsid w:val="00F75CD0"/>
    <w:rsid w:val="00F764C1"/>
    <w:rsid w:val="00F7664F"/>
    <w:rsid w:val="00F76887"/>
    <w:rsid w:val="00F7698C"/>
    <w:rsid w:val="00F76BF7"/>
    <w:rsid w:val="00F76F3D"/>
    <w:rsid w:val="00F76F53"/>
    <w:rsid w:val="00F77454"/>
    <w:rsid w:val="00F775EF"/>
    <w:rsid w:val="00F7786E"/>
    <w:rsid w:val="00F80031"/>
    <w:rsid w:val="00F80460"/>
    <w:rsid w:val="00F80823"/>
    <w:rsid w:val="00F80DDF"/>
    <w:rsid w:val="00F8104C"/>
    <w:rsid w:val="00F81059"/>
    <w:rsid w:val="00F812EE"/>
    <w:rsid w:val="00F8188A"/>
    <w:rsid w:val="00F818FD"/>
    <w:rsid w:val="00F81E70"/>
    <w:rsid w:val="00F82090"/>
    <w:rsid w:val="00F821C8"/>
    <w:rsid w:val="00F82316"/>
    <w:rsid w:val="00F833F1"/>
    <w:rsid w:val="00F836AD"/>
    <w:rsid w:val="00F84622"/>
    <w:rsid w:val="00F84A5F"/>
    <w:rsid w:val="00F84AF6"/>
    <w:rsid w:val="00F85C30"/>
    <w:rsid w:val="00F85F0E"/>
    <w:rsid w:val="00F85FFB"/>
    <w:rsid w:val="00F86373"/>
    <w:rsid w:val="00F863CB"/>
    <w:rsid w:val="00F86504"/>
    <w:rsid w:val="00F86924"/>
    <w:rsid w:val="00F86B1A"/>
    <w:rsid w:val="00F87C3D"/>
    <w:rsid w:val="00F90280"/>
    <w:rsid w:val="00F9046C"/>
    <w:rsid w:val="00F908BF"/>
    <w:rsid w:val="00F90AC1"/>
    <w:rsid w:val="00F90C46"/>
    <w:rsid w:val="00F90C60"/>
    <w:rsid w:val="00F910F1"/>
    <w:rsid w:val="00F9118F"/>
    <w:rsid w:val="00F913C0"/>
    <w:rsid w:val="00F918A1"/>
    <w:rsid w:val="00F91D1E"/>
    <w:rsid w:val="00F923B3"/>
    <w:rsid w:val="00F92404"/>
    <w:rsid w:val="00F925E6"/>
    <w:rsid w:val="00F92D06"/>
    <w:rsid w:val="00F92D69"/>
    <w:rsid w:val="00F930D1"/>
    <w:rsid w:val="00F9316A"/>
    <w:rsid w:val="00F933C2"/>
    <w:rsid w:val="00F933E5"/>
    <w:rsid w:val="00F939D5"/>
    <w:rsid w:val="00F939DD"/>
    <w:rsid w:val="00F93FFC"/>
    <w:rsid w:val="00F942F1"/>
    <w:rsid w:val="00F94347"/>
    <w:rsid w:val="00F947BF"/>
    <w:rsid w:val="00F948E9"/>
    <w:rsid w:val="00F94E8E"/>
    <w:rsid w:val="00F956C5"/>
    <w:rsid w:val="00F95804"/>
    <w:rsid w:val="00F965BF"/>
    <w:rsid w:val="00F966CB"/>
    <w:rsid w:val="00F96A85"/>
    <w:rsid w:val="00F96F72"/>
    <w:rsid w:val="00F9706C"/>
    <w:rsid w:val="00F9731A"/>
    <w:rsid w:val="00F976FE"/>
    <w:rsid w:val="00FA0476"/>
    <w:rsid w:val="00FA073D"/>
    <w:rsid w:val="00FA0E57"/>
    <w:rsid w:val="00FA0FE9"/>
    <w:rsid w:val="00FA1193"/>
    <w:rsid w:val="00FA1AE6"/>
    <w:rsid w:val="00FA1D0B"/>
    <w:rsid w:val="00FA1D4A"/>
    <w:rsid w:val="00FA1D5B"/>
    <w:rsid w:val="00FA2990"/>
    <w:rsid w:val="00FA2D9F"/>
    <w:rsid w:val="00FA3603"/>
    <w:rsid w:val="00FA36DF"/>
    <w:rsid w:val="00FA38C1"/>
    <w:rsid w:val="00FA3962"/>
    <w:rsid w:val="00FA3CA6"/>
    <w:rsid w:val="00FA3F68"/>
    <w:rsid w:val="00FA4050"/>
    <w:rsid w:val="00FA465A"/>
    <w:rsid w:val="00FA480E"/>
    <w:rsid w:val="00FA484B"/>
    <w:rsid w:val="00FA495E"/>
    <w:rsid w:val="00FA4CB5"/>
    <w:rsid w:val="00FA4CEE"/>
    <w:rsid w:val="00FA4CFC"/>
    <w:rsid w:val="00FA560E"/>
    <w:rsid w:val="00FA572A"/>
    <w:rsid w:val="00FA5CF7"/>
    <w:rsid w:val="00FA622C"/>
    <w:rsid w:val="00FA63FE"/>
    <w:rsid w:val="00FA6621"/>
    <w:rsid w:val="00FA68DB"/>
    <w:rsid w:val="00FA75CD"/>
    <w:rsid w:val="00FA798A"/>
    <w:rsid w:val="00FA7CAE"/>
    <w:rsid w:val="00FA7FAC"/>
    <w:rsid w:val="00FB0ABB"/>
    <w:rsid w:val="00FB0C91"/>
    <w:rsid w:val="00FB0E78"/>
    <w:rsid w:val="00FB0F12"/>
    <w:rsid w:val="00FB0F4D"/>
    <w:rsid w:val="00FB124F"/>
    <w:rsid w:val="00FB15E3"/>
    <w:rsid w:val="00FB1950"/>
    <w:rsid w:val="00FB1F2B"/>
    <w:rsid w:val="00FB2977"/>
    <w:rsid w:val="00FB2AF6"/>
    <w:rsid w:val="00FB3C8F"/>
    <w:rsid w:val="00FB43A2"/>
    <w:rsid w:val="00FB45A4"/>
    <w:rsid w:val="00FB4650"/>
    <w:rsid w:val="00FB477A"/>
    <w:rsid w:val="00FB4ADD"/>
    <w:rsid w:val="00FB4BE5"/>
    <w:rsid w:val="00FB4C69"/>
    <w:rsid w:val="00FB4D2B"/>
    <w:rsid w:val="00FB4D69"/>
    <w:rsid w:val="00FB5CB4"/>
    <w:rsid w:val="00FB5E9F"/>
    <w:rsid w:val="00FB5EE1"/>
    <w:rsid w:val="00FB627F"/>
    <w:rsid w:val="00FB6DB9"/>
    <w:rsid w:val="00FC03AD"/>
    <w:rsid w:val="00FC0879"/>
    <w:rsid w:val="00FC1116"/>
    <w:rsid w:val="00FC1B28"/>
    <w:rsid w:val="00FC2116"/>
    <w:rsid w:val="00FC2596"/>
    <w:rsid w:val="00FC2630"/>
    <w:rsid w:val="00FC263F"/>
    <w:rsid w:val="00FC2F9B"/>
    <w:rsid w:val="00FC373D"/>
    <w:rsid w:val="00FC3773"/>
    <w:rsid w:val="00FC3AC0"/>
    <w:rsid w:val="00FC40B7"/>
    <w:rsid w:val="00FC4119"/>
    <w:rsid w:val="00FC414D"/>
    <w:rsid w:val="00FC42D4"/>
    <w:rsid w:val="00FC4437"/>
    <w:rsid w:val="00FC4442"/>
    <w:rsid w:val="00FC4520"/>
    <w:rsid w:val="00FC45F1"/>
    <w:rsid w:val="00FC4BE3"/>
    <w:rsid w:val="00FC4BEB"/>
    <w:rsid w:val="00FC4E35"/>
    <w:rsid w:val="00FC4E7B"/>
    <w:rsid w:val="00FC681F"/>
    <w:rsid w:val="00FC696F"/>
    <w:rsid w:val="00FC6F85"/>
    <w:rsid w:val="00FC7156"/>
    <w:rsid w:val="00FC795E"/>
    <w:rsid w:val="00FC7AC2"/>
    <w:rsid w:val="00FC7E87"/>
    <w:rsid w:val="00FD0155"/>
    <w:rsid w:val="00FD0534"/>
    <w:rsid w:val="00FD0646"/>
    <w:rsid w:val="00FD0A14"/>
    <w:rsid w:val="00FD0B38"/>
    <w:rsid w:val="00FD101F"/>
    <w:rsid w:val="00FD128C"/>
    <w:rsid w:val="00FD1446"/>
    <w:rsid w:val="00FD14A6"/>
    <w:rsid w:val="00FD155C"/>
    <w:rsid w:val="00FD1C0E"/>
    <w:rsid w:val="00FD209A"/>
    <w:rsid w:val="00FD241D"/>
    <w:rsid w:val="00FD2A49"/>
    <w:rsid w:val="00FD304A"/>
    <w:rsid w:val="00FD311A"/>
    <w:rsid w:val="00FD3B98"/>
    <w:rsid w:val="00FD46AD"/>
    <w:rsid w:val="00FD4FC1"/>
    <w:rsid w:val="00FD52D8"/>
    <w:rsid w:val="00FD5434"/>
    <w:rsid w:val="00FD5F12"/>
    <w:rsid w:val="00FD648B"/>
    <w:rsid w:val="00FD66C8"/>
    <w:rsid w:val="00FD6B3A"/>
    <w:rsid w:val="00FD6D78"/>
    <w:rsid w:val="00FD727C"/>
    <w:rsid w:val="00FD728B"/>
    <w:rsid w:val="00FD7304"/>
    <w:rsid w:val="00FE00E2"/>
    <w:rsid w:val="00FE1498"/>
    <w:rsid w:val="00FE1EE6"/>
    <w:rsid w:val="00FE294D"/>
    <w:rsid w:val="00FE3DDF"/>
    <w:rsid w:val="00FE43C4"/>
    <w:rsid w:val="00FE4829"/>
    <w:rsid w:val="00FE49B4"/>
    <w:rsid w:val="00FE4BD8"/>
    <w:rsid w:val="00FE5A52"/>
    <w:rsid w:val="00FE68F6"/>
    <w:rsid w:val="00FE747B"/>
    <w:rsid w:val="00FE7516"/>
    <w:rsid w:val="00FE7592"/>
    <w:rsid w:val="00FE7699"/>
    <w:rsid w:val="00FE78D5"/>
    <w:rsid w:val="00FE79B1"/>
    <w:rsid w:val="00FE7CEF"/>
    <w:rsid w:val="00FF1CC9"/>
    <w:rsid w:val="00FF215F"/>
    <w:rsid w:val="00FF2B52"/>
    <w:rsid w:val="00FF2DE3"/>
    <w:rsid w:val="00FF2E00"/>
    <w:rsid w:val="00FF3382"/>
    <w:rsid w:val="00FF3A2A"/>
    <w:rsid w:val="00FF3D81"/>
    <w:rsid w:val="00FF4821"/>
    <w:rsid w:val="00FF49B4"/>
    <w:rsid w:val="00FF545A"/>
    <w:rsid w:val="00FF5BA9"/>
    <w:rsid w:val="00FF61DD"/>
    <w:rsid w:val="00FF691F"/>
    <w:rsid w:val="00FF79BD"/>
    <w:rsid w:val="00FF7B6E"/>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D3B43C"/>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58451B"/>
    <w:pPr>
      <w:keepNext/>
      <w:keepLines/>
      <w:numPr>
        <w:numId w:val="35"/>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56"/>
      <w:szCs w:val="56"/>
      <w:u w:color="000000"/>
      <w:bdr w:val="nil"/>
      <w:lang w:val="de-DE"/>
    </w:rPr>
  </w:style>
  <w:style w:type="paragraph" w:styleId="Heading2">
    <w:name w:val="heading 2"/>
    <w:basedOn w:val="Normal"/>
    <w:next w:val="Normal"/>
    <w:link w:val="Heading2Char"/>
    <w:autoRedefine/>
    <w:uiPriority w:val="9"/>
    <w:unhideWhenUsed/>
    <w:qFormat/>
    <w:rsid w:val="00886643"/>
    <w:pPr>
      <w:numPr>
        <w:ilvl w:val="1"/>
        <w:numId w:val="35"/>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D845B1"/>
    <w:pPr>
      <w:numPr>
        <w:ilvl w:val="2"/>
        <w:numId w:val="35"/>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5"/>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5"/>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5"/>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58451B"/>
    <w:rPr>
      <w:rFonts w:asciiTheme="majorHAnsi" w:eastAsia="Arial Unicode MS" w:hAnsiTheme="majorHAnsi" w:cs="Arial Unicode MS"/>
      <w:b/>
      <w:bCs/>
      <w:color w:val="000000"/>
      <w:sz w:val="56"/>
      <w:szCs w:val="56"/>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251888"/>
    <w:pPr>
      <w:pBdr>
        <w:top w:val="nil"/>
        <w:left w:val="nil"/>
        <w:bottom w:val="nil"/>
        <w:right w:val="nil"/>
        <w:between w:val="nil"/>
        <w:bar w:val="nil"/>
      </w:pBdr>
      <w:spacing w:after="100" w:line="276" w:lineRule="auto"/>
      <w:ind w:right="567"/>
      <w:jc w:val="both"/>
    </w:pPr>
    <w:rPr>
      <w:rFonts w:cstheme="minorHAnsi"/>
      <w:bCs/>
      <w:i/>
      <w:iCs/>
      <w:noProof/>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autoRedefine/>
    <w:uiPriority w:val="99"/>
    <w:unhideWhenUsed/>
    <w:rsid w:val="000F41FC"/>
    <w:pPr>
      <w:spacing w:before="120" w:after="120" w:line="480" w:lineRule="auto"/>
      <w:ind w:left="480" w:hanging="480"/>
      <w:jc w:val="left"/>
    </w:pPr>
    <w:rPr>
      <w:rFonts w:cs="Times New Roman"/>
      <w:caps/>
    </w:rPr>
  </w:style>
  <w:style w:type="character" w:customStyle="1" w:styleId="Heading2Char">
    <w:name w:val="Heading 2 Char"/>
    <w:basedOn w:val="DefaultParagraphFont"/>
    <w:link w:val="Heading2"/>
    <w:uiPriority w:val="9"/>
    <w:rsid w:val="00886643"/>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D845B1"/>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567"/>
      </w:tabs>
      <w:spacing w:after="0"/>
      <w:ind w:left="567" w:hanging="567"/>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60"/>
      <w:szCs w:val="60"/>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 w:type="paragraph" w:customStyle="1" w:styleId="Referenz">
    <w:name w:val="Referenz"/>
    <w:rsid w:val="00E533D7"/>
    <w:pPr>
      <w:pBdr>
        <w:top w:val="nil"/>
        <w:left w:val="nil"/>
        <w:bottom w:val="nil"/>
        <w:right w:val="nil"/>
        <w:between w:val="nil"/>
        <w:bar w:val="nil"/>
      </w:pBdr>
      <w:spacing w:after="60" w:line="240" w:lineRule="auto"/>
      <w:jc w:val="both"/>
    </w:pPr>
    <w:rPr>
      <w:rFonts w:ascii="Times New Roman" w:eastAsia="Arial Unicode MS" w:hAnsi="Times New Roman" w:cs="Arial Unicode MS"/>
      <w:color w:val="000000"/>
      <w:sz w:val="20"/>
      <w:szCs w:val="20"/>
      <w:u w:color="000000"/>
      <w:bdr w:val="nil"/>
    </w:rPr>
  </w:style>
  <w:style w:type="numbering" w:customStyle="1" w:styleId="ImportedStyle10">
    <w:name w:val="Imported Style 1.0"/>
    <w:rsid w:val="00E533D7"/>
    <w:pPr>
      <w:numPr>
        <w:numId w:val="36"/>
      </w:numPr>
    </w:pPr>
  </w:style>
  <w:style w:type="table" w:styleId="MediumList2-Accent1">
    <w:name w:val="Medium List 2 Accent 1"/>
    <w:basedOn w:val="TableNormal"/>
    <w:uiPriority w:val="66"/>
    <w:rsid w:val="001B66A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638798817">
      <w:bodyDiv w:val="1"/>
      <w:marLeft w:val="0"/>
      <w:marRight w:val="0"/>
      <w:marTop w:val="0"/>
      <w:marBottom w:val="0"/>
      <w:divBdr>
        <w:top w:val="none" w:sz="0" w:space="0" w:color="auto"/>
        <w:left w:val="none" w:sz="0" w:space="0" w:color="auto"/>
        <w:bottom w:val="none" w:sz="0" w:space="0" w:color="auto"/>
        <w:right w:val="none" w:sz="0" w:space="0" w:color="auto"/>
      </w:divBdr>
    </w:div>
    <w:div w:id="1767311709">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21" Type="http://schemas.openxmlformats.org/officeDocument/2006/relationships/image" Target="media/image7.JPG"/><Relationship Id="rId42" Type="http://schemas.openxmlformats.org/officeDocument/2006/relationships/image" Target="media/image23.jpg"/><Relationship Id="rId47" Type="http://schemas.openxmlformats.org/officeDocument/2006/relationships/image" Target="media/image28.jpeg"/><Relationship Id="rId63" Type="http://schemas.openxmlformats.org/officeDocument/2006/relationships/image" Target="media/image44.jpg"/><Relationship Id="rId68" Type="http://schemas.openxmlformats.org/officeDocument/2006/relationships/image" Target="media/image49.JPG"/><Relationship Id="rId84" Type="http://schemas.openxmlformats.org/officeDocument/2006/relationships/image" Target="media/image65.png"/><Relationship Id="rId89" Type="http://schemas.openxmlformats.org/officeDocument/2006/relationships/image" Target="media/image70.png"/><Relationship Id="rId16" Type="http://schemas.openxmlformats.org/officeDocument/2006/relationships/image" Target="media/image2.JPG"/><Relationship Id="rId11"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19.png"/><Relationship Id="rId53" Type="http://schemas.openxmlformats.org/officeDocument/2006/relationships/image" Target="media/image34.jpeg"/><Relationship Id="rId58" Type="http://schemas.openxmlformats.org/officeDocument/2006/relationships/image" Target="media/image39.jpg"/><Relationship Id="rId74" Type="http://schemas.openxmlformats.org/officeDocument/2006/relationships/image" Target="media/image55.jpg"/><Relationship Id="rId79" Type="http://schemas.openxmlformats.org/officeDocument/2006/relationships/image" Target="media/image60.jpeg"/><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chart" Target="charts/chart1.xml"/><Relationship Id="rId22" Type="http://schemas.openxmlformats.org/officeDocument/2006/relationships/image" Target="media/image8.png"/><Relationship Id="rId27" Type="http://schemas.openxmlformats.org/officeDocument/2006/relationships/image" Target="media/image12.png"/><Relationship Id="rId43" Type="http://schemas.openxmlformats.org/officeDocument/2006/relationships/image" Target="media/image24.png"/><Relationship Id="rId48" Type="http://schemas.openxmlformats.org/officeDocument/2006/relationships/image" Target="media/image29.jpeg"/><Relationship Id="rId64" Type="http://schemas.openxmlformats.org/officeDocument/2006/relationships/image" Target="media/image45.jpg"/><Relationship Id="rId69" Type="http://schemas.openxmlformats.org/officeDocument/2006/relationships/image" Target="media/image50.jpg"/><Relationship Id="rId80" Type="http://schemas.openxmlformats.org/officeDocument/2006/relationships/image" Target="media/image61.JPG"/><Relationship Id="rId85" Type="http://schemas.openxmlformats.org/officeDocument/2006/relationships/image" Target="media/image66.png"/><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8.jpeg"/><Relationship Id="rId38" Type="http://schemas.microsoft.com/office/2007/relationships/hdphoto" Target="media/hdphoto1.wdp"/><Relationship Id="rId46" Type="http://schemas.openxmlformats.org/officeDocument/2006/relationships/image" Target="media/image27.jpeg"/><Relationship Id="rId59" Type="http://schemas.openxmlformats.org/officeDocument/2006/relationships/image" Target="media/image40.jpg"/><Relationship Id="rId67" Type="http://schemas.openxmlformats.org/officeDocument/2006/relationships/image" Target="media/image48.jpg"/><Relationship Id="rId20" Type="http://schemas.openxmlformats.org/officeDocument/2006/relationships/image" Target="media/image6.JPG"/><Relationship Id="rId41" Type="http://schemas.openxmlformats.org/officeDocument/2006/relationships/image" Target="media/image22.PNG"/><Relationship Id="rId54" Type="http://schemas.openxmlformats.org/officeDocument/2006/relationships/image" Target="media/image35.jpeg"/><Relationship Id="rId62" Type="http://schemas.openxmlformats.org/officeDocument/2006/relationships/image" Target="media/image43.jpg"/><Relationship Id="rId70" Type="http://schemas.openxmlformats.org/officeDocument/2006/relationships/image" Target="media/image51.jpg"/><Relationship Id="rId75" Type="http://schemas.openxmlformats.org/officeDocument/2006/relationships/image" Target="media/image56.jp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image" Target="media/image72.jpeg"/><Relationship Id="rId9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footer" Target="footer4.xml"/><Relationship Id="rId49" Type="http://schemas.openxmlformats.org/officeDocument/2006/relationships/image" Target="media/image30.jpeg"/><Relationship Id="rId57" Type="http://schemas.openxmlformats.org/officeDocument/2006/relationships/image" Target="media/image38.jpeg"/><Relationship Id="rId10" Type="http://schemas.openxmlformats.org/officeDocument/2006/relationships/header" Target="header2.xml"/><Relationship Id="rId31" Type="http://schemas.openxmlformats.org/officeDocument/2006/relationships/image" Target="media/image16.jpeg"/><Relationship Id="rId44" Type="http://schemas.openxmlformats.org/officeDocument/2006/relationships/image" Target="media/image25.png"/><Relationship Id="rId52" Type="http://schemas.openxmlformats.org/officeDocument/2006/relationships/image" Target="media/image33.jpeg"/><Relationship Id="rId60" Type="http://schemas.openxmlformats.org/officeDocument/2006/relationships/image" Target="media/image41.jpg"/><Relationship Id="rId65" Type="http://schemas.openxmlformats.org/officeDocument/2006/relationships/image" Target="media/image46.jpg"/><Relationship Id="rId73" Type="http://schemas.openxmlformats.org/officeDocument/2006/relationships/image" Target="media/image54.jpg"/><Relationship Id="rId78" Type="http://schemas.openxmlformats.org/officeDocument/2006/relationships/image" Target="media/image59.JPG"/><Relationship Id="rId81" Type="http://schemas.openxmlformats.org/officeDocument/2006/relationships/image" Target="media/image62.JPG"/><Relationship Id="rId86" Type="http://schemas.openxmlformats.org/officeDocument/2006/relationships/image" Target="media/image67.png"/><Relationship Id="rId94" Type="http://schemas.openxmlformats.org/officeDocument/2006/relationships/image" Target="media/image75.jpeg"/><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JPG"/><Relationship Id="rId39" Type="http://schemas.openxmlformats.org/officeDocument/2006/relationships/image" Target="media/image20.jpg"/><Relationship Id="rId34" Type="http://schemas.openxmlformats.org/officeDocument/2006/relationships/header" Target="header5.xml"/><Relationship Id="rId50" Type="http://schemas.openxmlformats.org/officeDocument/2006/relationships/image" Target="media/image31.jpeg"/><Relationship Id="rId55" Type="http://schemas.openxmlformats.org/officeDocument/2006/relationships/image" Target="media/image36.png"/><Relationship Id="rId76" Type="http://schemas.openxmlformats.org/officeDocument/2006/relationships/image" Target="media/image57.jpg"/><Relationship Id="rId97" Type="http://schemas.openxmlformats.org/officeDocument/2006/relationships/chart" Target="charts/chart3.xml"/><Relationship Id="rId7" Type="http://schemas.openxmlformats.org/officeDocument/2006/relationships/endnotes" Target="endnotes.xml"/><Relationship Id="rId71" Type="http://schemas.openxmlformats.org/officeDocument/2006/relationships/image" Target="media/image52.jpg"/><Relationship Id="rId92" Type="http://schemas.openxmlformats.org/officeDocument/2006/relationships/image" Target="media/image73.jpe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10.png"/><Relationship Id="rId40" Type="http://schemas.openxmlformats.org/officeDocument/2006/relationships/image" Target="media/image21.jpeg"/><Relationship Id="rId45" Type="http://schemas.openxmlformats.org/officeDocument/2006/relationships/image" Target="media/image26.jpeg"/><Relationship Id="rId66" Type="http://schemas.openxmlformats.org/officeDocument/2006/relationships/image" Target="media/image47.jpg"/><Relationship Id="rId87" Type="http://schemas.openxmlformats.org/officeDocument/2006/relationships/image" Target="media/image68.png"/><Relationship Id="rId61" Type="http://schemas.openxmlformats.org/officeDocument/2006/relationships/image" Target="media/image42.jpg"/><Relationship Id="rId82" Type="http://schemas.openxmlformats.org/officeDocument/2006/relationships/image" Target="media/image63.png"/><Relationship Id="rId19" Type="http://schemas.openxmlformats.org/officeDocument/2006/relationships/image" Target="media/image5.JPG"/><Relationship Id="rId14" Type="http://schemas.openxmlformats.org/officeDocument/2006/relationships/footer" Target="footer3.xml"/><Relationship Id="rId30" Type="http://schemas.openxmlformats.org/officeDocument/2006/relationships/image" Target="media/image15.png"/><Relationship Id="rId35" Type="http://schemas.openxmlformats.org/officeDocument/2006/relationships/header" Target="header6.xml"/><Relationship Id="rId56" Type="http://schemas.openxmlformats.org/officeDocument/2006/relationships/image" Target="media/image37.jpeg"/><Relationship Id="rId77" Type="http://schemas.openxmlformats.org/officeDocument/2006/relationships/image" Target="media/image58.jpg"/><Relationship Id="rId100"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image" Target="media/image32.jpeg"/><Relationship Id="rId72" Type="http://schemas.openxmlformats.org/officeDocument/2006/relationships/image" Target="media/image53.jpg"/><Relationship Id="rId93" Type="http://schemas.openxmlformats.org/officeDocument/2006/relationships/image" Target="media/image74.jpeg"/><Relationship Id="rId98" Type="http://schemas.openxmlformats.org/officeDocument/2006/relationships/hyperlink" Target="https://de.mathworks.com/"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F:\Thesis_parisa\Report\Rotation%20around%20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Thesis_parisa\Report\Rotation%20around%20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Thesis_parisa\Report\Rotation%20around%20x,y.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Rotation around</a:t>
            </a:r>
            <a:r>
              <a:rPr lang="en-US" baseline="0"/>
              <a:t> x-axis</a:t>
            </a:r>
            <a:endParaRPr lang="en-US"/>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0</c:v>
                </c:pt>
                <c:pt idx="1">
                  <c:v>0.39</c:v>
                </c:pt>
                <c:pt idx="2">
                  <c:v>-6.29</c:v>
                </c:pt>
                <c:pt idx="3">
                  <c:v>2.97</c:v>
                </c:pt>
                <c:pt idx="4">
                  <c:v>-9.6199999999999992</c:v>
                </c:pt>
                <c:pt idx="5">
                  <c:v>6.12</c:v>
                </c:pt>
                <c:pt idx="6">
                  <c:v>-12.42</c:v>
                </c:pt>
                <c:pt idx="7">
                  <c:v>8.18</c:v>
                </c:pt>
                <c:pt idx="8">
                  <c:v>-15.23</c:v>
                </c:pt>
                <c:pt idx="9">
                  <c:v>11.55</c:v>
                </c:pt>
                <c:pt idx="10">
                  <c:v>-18.78</c:v>
                </c:pt>
              </c:numCache>
            </c:numRef>
          </c:xVal>
          <c:yVal>
            <c:numRef>
              <c:f>Sheet1!$C$2:$C$12</c:f>
              <c:numCache>
                <c:formatCode>0.00</c:formatCode>
                <c:ptCount val="11"/>
                <c:pt idx="0">
                  <c:v>-2.96</c:v>
                </c:pt>
                <c:pt idx="1">
                  <c:v>-3.01</c:v>
                </c:pt>
                <c:pt idx="2">
                  <c:v>-1.92</c:v>
                </c:pt>
                <c:pt idx="3">
                  <c:v>-3.37</c:v>
                </c:pt>
                <c:pt idx="4">
                  <c:v>-1.42</c:v>
                </c:pt>
                <c:pt idx="5">
                  <c:v>-2.5299999999999998</c:v>
                </c:pt>
                <c:pt idx="6">
                  <c:v>-2.0499999999999998</c:v>
                </c:pt>
                <c:pt idx="7">
                  <c:v>-3.39</c:v>
                </c:pt>
                <c:pt idx="8">
                  <c:v>-1.74</c:v>
                </c:pt>
                <c:pt idx="9">
                  <c:v>-2.58</c:v>
                </c:pt>
                <c:pt idx="10">
                  <c:v>-2.61</c:v>
                </c:pt>
              </c:numCache>
            </c:numRef>
          </c:yVal>
          <c:smooth val="0"/>
          <c:extLst>
            <c:ext xmlns:c16="http://schemas.microsoft.com/office/drawing/2014/chart" uri="{C3380CC4-5D6E-409C-BE32-E72D297353CC}">
              <c16:uniqueId val="{00000000-60C2-4A31-AFB9-E449B235A60E}"/>
            </c:ext>
          </c:extLst>
        </c:ser>
        <c:dLbls>
          <c:showLegendKey val="0"/>
          <c:showVal val="0"/>
          <c:showCatName val="0"/>
          <c:showSerName val="0"/>
          <c:showPercent val="0"/>
          <c:showBubbleSize val="0"/>
        </c:dLbls>
        <c:axId val="1695822992"/>
        <c:axId val="1695823824"/>
      </c:scatterChart>
      <c:valAx>
        <c:axId val="169582299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230609385659276"/>
              <c:y val="0.92988288744608683"/>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695823824"/>
        <c:crosses val="autoZero"/>
        <c:crossBetween val="midCat"/>
      </c:valAx>
      <c:valAx>
        <c:axId val="1695823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outed</a:t>
                </a:r>
                <a:r>
                  <a:rPr lang="en-US" baseline="0"/>
                  <a:t> rotation around y axis</a:t>
                </a:r>
                <a:endParaRPr lang="en-US"/>
              </a:p>
            </c:rich>
          </c:tx>
          <c:layout>
            <c:manualLayout>
              <c:xMode val="edge"/>
              <c:yMode val="edge"/>
              <c:x val="1.3294925769997783E-2"/>
              <c:y val="0.23331368666635968"/>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582299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otation around y-ax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77503217457202"/>
          <c:y val="0.10936361026876397"/>
          <c:w val="0.80712776266989061"/>
          <c:h val="0.80819689615917534"/>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3128696365936526"/>
                  <c:y val="0.10207615109563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3.62</c:v>
                </c:pt>
                <c:pt idx="1">
                  <c:v>-3.66</c:v>
                </c:pt>
                <c:pt idx="2">
                  <c:v>-2.91</c:v>
                </c:pt>
                <c:pt idx="3">
                  <c:v>-3.49</c:v>
                </c:pt>
                <c:pt idx="4">
                  <c:v>-3.02</c:v>
                </c:pt>
                <c:pt idx="5">
                  <c:v>-2.85</c:v>
                </c:pt>
                <c:pt idx="6">
                  <c:v>-3.18</c:v>
                </c:pt>
                <c:pt idx="7">
                  <c:v>-2.35</c:v>
                </c:pt>
                <c:pt idx="8">
                  <c:v>-3.64</c:v>
                </c:pt>
                <c:pt idx="9">
                  <c:v>-2.04</c:v>
                </c:pt>
                <c:pt idx="10">
                  <c:v>-3.11</c:v>
                </c:pt>
              </c:numCache>
            </c:numRef>
          </c:xVal>
          <c:yVal>
            <c:numRef>
              <c:f>Sheet1!$C$2:$C$12</c:f>
              <c:numCache>
                <c:formatCode>0.00</c:formatCode>
                <c:ptCount val="11"/>
                <c:pt idx="0">
                  <c:v>-2.96</c:v>
                </c:pt>
                <c:pt idx="1">
                  <c:v>0.59</c:v>
                </c:pt>
                <c:pt idx="2">
                  <c:v>-4.93</c:v>
                </c:pt>
                <c:pt idx="3">
                  <c:v>3.85</c:v>
                </c:pt>
                <c:pt idx="4">
                  <c:v>-8.1199999999999992</c:v>
                </c:pt>
                <c:pt idx="5">
                  <c:v>5.85</c:v>
                </c:pt>
                <c:pt idx="6">
                  <c:v>-10.84</c:v>
                </c:pt>
                <c:pt idx="7">
                  <c:v>8.98</c:v>
                </c:pt>
                <c:pt idx="8">
                  <c:v>-13.98</c:v>
                </c:pt>
                <c:pt idx="9">
                  <c:v>11.83</c:v>
                </c:pt>
                <c:pt idx="10">
                  <c:v>-16.649999999999999</c:v>
                </c:pt>
              </c:numCache>
            </c:numRef>
          </c:yVal>
          <c:smooth val="0"/>
          <c:extLst>
            <c:ext xmlns:c16="http://schemas.microsoft.com/office/drawing/2014/chart" uri="{C3380CC4-5D6E-409C-BE32-E72D297353CC}">
              <c16:uniqueId val="{00000000-C205-4E8F-AE3C-902F7B3D708D}"/>
            </c:ext>
          </c:extLst>
        </c:ser>
        <c:dLbls>
          <c:showLegendKey val="0"/>
          <c:showVal val="0"/>
          <c:showCatName val="0"/>
          <c:showSerName val="0"/>
          <c:showPercent val="0"/>
          <c:showBubbleSize val="0"/>
        </c:dLbls>
        <c:axId val="1998923535"/>
        <c:axId val="1998928111"/>
      </c:scatterChart>
      <c:valAx>
        <c:axId val="19989235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614270542888211"/>
              <c:y val="0.9175607518333951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8928111"/>
        <c:crosses val="autoZero"/>
        <c:crossBetween val="midCat"/>
      </c:valAx>
      <c:valAx>
        <c:axId val="19989281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a:t>
                </a:r>
                <a:r>
                  <a:rPr lang="en-US" baseline="0"/>
                  <a:t> rotation around y-axis</a:t>
                </a:r>
                <a:endParaRPr lang="en-US"/>
              </a:p>
            </c:rich>
          </c:tx>
          <c:layout>
            <c:manualLayout>
              <c:xMode val="edge"/>
              <c:yMode val="edge"/>
              <c:x val="8.4381016048437184E-3"/>
              <c:y val="0.280956193324996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8923535"/>
        <c:crosses val="autoZero"/>
        <c:crossBetween val="midCat"/>
      </c:valAx>
      <c:spPr>
        <a:noFill/>
        <a:ln>
          <a:noFill/>
        </a:ln>
        <a:effectLst/>
      </c:spPr>
    </c:plotArea>
    <c:legend>
      <c:legendPos val="r"/>
      <c:layout>
        <c:manualLayout>
          <c:xMode val="edge"/>
          <c:yMode val="edge"/>
          <c:x val="7.3375079167619026E-3"/>
          <c:y val="2.3424812627113835E-3"/>
          <c:w val="0.19377746458684339"/>
          <c:h val="0.105303720996487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t" anchorCtr="0"/>
          <a:lstStyle/>
          <a:p>
            <a:pPr>
              <a:defRPr sz="1600" b="1" i="0" u="none" strike="noStrike" kern="1200" cap="all" spc="120" normalizeH="0" baseline="0">
                <a:solidFill>
                  <a:schemeClr val="tx1">
                    <a:lumMod val="65000"/>
                    <a:lumOff val="35000"/>
                  </a:schemeClr>
                </a:solidFill>
                <a:latin typeface="+mn-lt"/>
                <a:ea typeface="+mn-ea"/>
                <a:cs typeface="+mn-cs"/>
              </a:defRPr>
            </a:pPr>
            <a:r>
              <a:rPr lang="en-US"/>
              <a:t>Rotation around x- and y-axis</a:t>
            </a:r>
          </a:p>
        </c:rich>
      </c:tx>
      <c:layout>
        <c:manualLayout>
          <c:xMode val="edge"/>
          <c:yMode val="edge"/>
          <c:x val="0.1813260379899887"/>
          <c:y val="1.517714297406831E-2"/>
        </c:manualLayout>
      </c:layout>
      <c:overlay val="0"/>
      <c:spPr>
        <a:noFill/>
        <a:ln>
          <a:noFill/>
        </a:ln>
        <a:effectLst/>
      </c:spPr>
      <c:txPr>
        <a:bodyPr rot="0" spcFirstLastPara="1" vertOverflow="ellipsis" vert="horz" wrap="square" anchor="t" anchorCtr="0"/>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4466222688261913E-2"/>
          <c:y val="0.14309198032071554"/>
          <c:w val="0.87951569481689817"/>
          <c:h val="0.77933240316699892"/>
        </c:manualLayout>
      </c:layout>
      <c:scatterChart>
        <c:scatterStyle val="lineMarker"/>
        <c:varyColors val="0"/>
        <c:ser>
          <c:idx val="0"/>
          <c:order val="0"/>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1!$C$2:$C$12</c:f>
              <c:numCache>
                <c:formatCode>0.00</c:formatCode>
                <c:ptCount val="11"/>
                <c:pt idx="0">
                  <c:v>-3.21</c:v>
                </c:pt>
                <c:pt idx="1">
                  <c:v>-1.52</c:v>
                </c:pt>
                <c:pt idx="2">
                  <c:v>-6.17</c:v>
                </c:pt>
                <c:pt idx="3">
                  <c:v>2.1800000000000002</c:v>
                </c:pt>
                <c:pt idx="4">
                  <c:v>-9.77</c:v>
                </c:pt>
                <c:pt idx="5">
                  <c:v>4.68</c:v>
                </c:pt>
                <c:pt idx="6">
                  <c:v>-12.88</c:v>
                </c:pt>
                <c:pt idx="7">
                  <c:v>8.44</c:v>
                </c:pt>
                <c:pt idx="8">
                  <c:v>-15.43</c:v>
                </c:pt>
                <c:pt idx="9">
                  <c:v>12.32</c:v>
                </c:pt>
                <c:pt idx="10">
                  <c:v>-19.690000000000001</c:v>
                </c:pt>
              </c:numCache>
            </c:numRef>
          </c:xVal>
          <c:yVal>
            <c:numRef>
              <c:f>Sheet1!$D$2:$D$12</c:f>
              <c:numCache>
                <c:formatCode>0.00</c:formatCode>
                <c:ptCount val="11"/>
                <c:pt idx="0">
                  <c:v>-2.3199999999999998</c:v>
                </c:pt>
                <c:pt idx="1">
                  <c:v>0.71</c:v>
                </c:pt>
                <c:pt idx="2">
                  <c:v>-5.42</c:v>
                </c:pt>
                <c:pt idx="3">
                  <c:v>2.56</c:v>
                </c:pt>
                <c:pt idx="4">
                  <c:v>-7.92</c:v>
                </c:pt>
                <c:pt idx="5">
                  <c:v>6.48</c:v>
                </c:pt>
                <c:pt idx="6">
                  <c:v>-11.09</c:v>
                </c:pt>
                <c:pt idx="7">
                  <c:v>9.25</c:v>
                </c:pt>
                <c:pt idx="8">
                  <c:v>-13.38</c:v>
                </c:pt>
                <c:pt idx="9">
                  <c:v>12.49</c:v>
                </c:pt>
                <c:pt idx="10">
                  <c:v>-16.66</c:v>
                </c:pt>
              </c:numCache>
            </c:numRef>
          </c:yVal>
          <c:smooth val="0"/>
          <c:extLst>
            <c:ext xmlns:c16="http://schemas.microsoft.com/office/drawing/2014/chart" uri="{C3380CC4-5D6E-409C-BE32-E72D297353CC}">
              <c16:uniqueId val="{00000000-2C5C-4E32-8EED-B2FB87B94290}"/>
            </c:ext>
          </c:extLst>
        </c:ser>
        <c:dLbls>
          <c:showLegendKey val="0"/>
          <c:showVal val="0"/>
          <c:showCatName val="0"/>
          <c:showSerName val="0"/>
          <c:showPercent val="0"/>
          <c:showBubbleSize val="0"/>
        </c:dLbls>
        <c:axId val="1017948351"/>
        <c:axId val="1017947103"/>
      </c:scatterChart>
      <c:valAx>
        <c:axId val="1017948351"/>
        <c:scaling>
          <c:orientation val="minMax"/>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3288836624205487"/>
              <c:y val="0.94191439485688788"/>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017947103"/>
        <c:crosses val="autoZero"/>
        <c:crossBetween val="midCat"/>
      </c:valAx>
      <c:valAx>
        <c:axId val="1017947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y-axis</a:t>
                </a:r>
              </a:p>
            </c:rich>
          </c:tx>
          <c:layout>
            <c:manualLayout>
              <c:xMode val="edge"/>
              <c:yMode val="edge"/>
              <c:x val="2.8658422518569866E-3"/>
              <c:y val="0.31770747364289798"/>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7948351"/>
        <c:crosses val="autoZero"/>
        <c:crossBetween val="midCat"/>
      </c:valAx>
      <c:spPr>
        <a:noFill/>
        <a:ln>
          <a:noFill/>
        </a:ln>
        <a:effectLst/>
      </c:spPr>
    </c:plotArea>
    <c:legend>
      <c:legendPos val="t"/>
      <c:layout>
        <c:manualLayout>
          <c:xMode val="edge"/>
          <c:yMode val="edge"/>
          <c:x val="7.303276100015528E-2"/>
          <c:y val="0.1479330229084366"/>
          <c:w val="0.29997906310902361"/>
          <c:h val="0.233997462263625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6DB8B5A-DEA4-4077-BA3F-C99D6905CC89}"/>
      </w:docPartPr>
      <w:docPartBody>
        <w:p w:rsidR="00BA161F" w:rsidRDefault="00BA161F">
          <w:r w:rsidRPr="009D7B8D">
            <w:rPr>
              <w:rStyle w:val="PlaceholderText"/>
            </w:rPr>
            <w:t>Click or tap here to enter text.</w:t>
          </w:r>
        </w:p>
      </w:docPartBody>
    </w:docPart>
    <w:docPart>
      <w:docPartPr>
        <w:name w:val="FF8A500FE12D4CB896A9622EFE4B6B7B"/>
        <w:category>
          <w:name w:val="General"/>
          <w:gallery w:val="placeholder"/>
        </w:category>
        <w:types>
          <w:type w:val="bbPlcHdr"/>
        </w:types>
        <w:behaviors>
          <w:behavior w:val="content"/>
        </w:behaviors>
        <w:guid w:val="{12D0B60A-3618-44E8-B100-2505ECC82EE8}"/>
      </w:docPartPr>
      <w:docPartBody>
        <w:p w:rsidR="006F4C53" w:rsidRDefault="006F4C53" w:rsidP="006F4C53">
          <w:pPr>
            <w:pStyle w:val="FF8A500FE12D4CB896A9622EFE4B6B7B"/>
          </w:pPr>
          <w:r w:rsidRPr="009D7B8D">
            <w:rPr>
              <w:rStyle w:val="PlaceholderText"/>
            </w:rPr>
            <w:t>Click or tap here to enter text.</w:t>
          </w:r>
        </w:p>
      </w:docPartBody>
    </w:docPart>
    <w:docPart>
      <w:docPartPr>
        <w:name w:val="94BC817CE7D0451DBF764984CE81EE25"/>
        <w:category>
          <w:name w:val="General"/>
          <w:gallery w:val="placeholder"/>
        </w:category>
        <w:types>
          <w:type w:val="bbPlcHdr"/>
        </w:types>
        <w:behaviors>
          <w:behavior w:val="content"/>
        </w:behaviors>
        <w:guid w:val="{63488E8C-6148-4EC0-B5AB-3D69FDC4B731}"/>
      </w:docPartPr>
      <w:docPartBody>
        <w:p w:rsidR="008D4FDF" w:rsidRDefault="008D4FDF" w:rsidP="008D4FDF">
          <w:pPr>
            <w:pStyle w:val="94BC817CE7D0451DBF764984CE81EE25"/>
          </w:pPr>
          <w:r w:rsidRPr="009D7B8D">
            <w:rPr>
              <w:rStyle w:val="PlaceholderText"/>
            </w:rPr>
            <w:t>Click or tap here to enter text.</w:t>
          </w:r>
        </w:p>
      </w:docPartBody>
    </w:docPart>
    <w:docPart>
      <w:docPartPr>
        <w:name w:val="4A32F4EE89F24C548DB0F792C6E37EB5"/>
        <w:category>
          <w:name w:val="General"/>
          <w:gallery w:val="placeholder"/>
        </w:category>
        <w:types>
          <w:type w:val="bbPlcHdr"/>
        </w:types>
        <w:behaviors>
          <w:behavior w:val="content"/>
        </w:behaviors>
        <w:guid w:val="{62827068-85B8-438C-BA5B-5C188A96C52B}"/>
      </w:docPartPr>
      <w:docPartBody>
        <w:p w:rsidR="008D4FDF" w:rsidRDefault="008D4FDF" w:rsidP="008D4FDF">
          <w:pPr>
            <w:pStyle w:val="4A32F4EE89F24C548DB0F792C6E37EB5"/>
          </w:pPr>
          <w:r w:rsidRPr="009D7B8D">
            <w:rPr>
              <w:rStyle w:val="PlaceholderText"/>
            </w:rPr>
            <w:t>Click or tap here to enter text.</w:t>
          </w:r>
        </w:p>
      </w:docPartBody>
    </w:docPart>
    <w:docPart>
      <w:docPartPr>
        <w:name w:val="A2E97F7419A54353BE6545A6C6B4E865"/>
        <w:category>
          <w:name w:val="General"/>
          <w:gallery w:val="placeholder"/>
        </w:category>
        <w:types>
          <w:type w:val="bbPlcHdr"/>
        </w:types>
        <w:behaviors>
          <w:behavior w:val="content"/>
        </w:behaviors>
        <w:guid w:val="{A86CCDB7-21E4-4524-B033-C03D37AF6842}"/>
      </w:docPartPr>
      <w:docPartBody>
        <w:p w:rsidR="008D4FDF" w:rsidRDefault="008D4FDF" w:rsidP="008D4FDF">
          <w:pPr>
            <w:pStyle w:val="A2E97F7419A54353BE6545A6C6B4E865"/>
          </w:pPr>
          <w:r w:rsidRPr="009D7B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Unicode MS">
    <w:altName w:val="Malgun Gothic Semilight"/>
    <w:panose1 w:val="020B0604020202020204"/>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61F"/>
    <w:rsid w:val="00003587"/>
    <w:rsid w:val="000330B3"/>
    <w:rsid w:val="000A3663"/>
    <w:rsid w:val="000E1F0C"/>
    <w:rsid w:val="00186100"/>
    <w:rsid w:val="001D1176"/>
    <w:rsid w:val="002C6CF3"/>
    <w:rsid w:val="0032204E"/>
    <w:rsid w:val="003C7351"/>
    <w:rsid w:val="005915B0"/>
    <w:rsid w:val="005B58F6"/>
    <w:rsid w:val="005F1656"/>
    <w:rsid w:val="006F4C53"/>
    <w:rsid w:val="00793173"/>
    <w:rsid w:val="007F3265"/>
    <w:rsid w:val="00825424"/>
    <w:rsid w:val="008369DD"/>
    <w:rsid w:val="008D4FDF"/>
    <w:rsid w:val="00951676"/>
    <w:rsid w:val="00A77BA1"/>
    <w:rsid w:val="00B56E3F"/>
    <w:rsid w:val="00BA161F"/>
    <w:rsid w:val="00BA4E5B"/>
    <w:rsid w:val="00BC3EA5"/>
    <w:rsid w:val="00C34964"/>
    <w:rsid w:val="00C40EA4"/>
    <w:rsid w:val="00C72594"/>
    <w:rsid w:val="00CE0E9A"/>
    <w:rsid w:val="00E77AE8"/>
    <w:rsid w:val="00EE1682"/>
    <w:rsid w:val="00F160C2"/>
    <w:rsid w:val="00F72C71"/>
    <w:rsid w:val="00FA0B97"/>
    <w:rsid w:val="00FB56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F1656"/>
    <w:rPr>
      <w:color w:val="808080"/>
    </w:rPr>
  </w:style>
  <w:style w:type="paragraph" w:customStyle="1" w:styleId="C8ACFCA00384450B9D9D641FEF9CA59A">
    <w:name w:val="C8ACFCA00384450B9D9D641FEF9CA59A"/>
    <w:rsid w:val="008369DD"/>
  </w:style>
  <w:style w:type="paragraph" w:customStyle="1" w:styleId="0B1EBA65F2634355B46948DBEF3ADFD1">
    <w:name w:val="0B1EBA65F2634355B46948DBEF3ADFD1"/>
    <w:rsid w:val="006F4C53"/>
  </w:style>
  <w:style w:type="paragraph" w:customStyle="1" w:styleId="FF8A500FE12D4CB896A9622EFE4B6B7B">
    <w:name w:val="FF8A500FE12D4CB896A9622EFE4B6B7B"/>
    <w:rsid w:val="006F4C53"/>
  </w:style>
  <w:style w:type="paragraph" w:customStyle="1" w:styleId="548410881F8744259A5B7732B3561BCF">
    <w:name w:val="548410881F8744259A5B7732B3561BCF"/>
    <w:rsid w:val="00186100"/>
  </w:style>
  <w:style w:type="paragraph" w:customStyle="1" w:styleId="0FF58B0DC0BC41C48141DE8E911AAC4C">
    <w:name w:val="0FF58B0DC0BC41C48141DE8E911AAC4C"/>
    <w:rsid w:val="00C34964"/>
  </w:style>
  <w:style w:type="paragraph" w:customStyle="1" w:styleId="BB9727AB9D154360A1B629AB8E57527A">
    <w:name w:val="BB9727AB9D154360A1B629AB8E57527A"/>
    <w:rsid w:val="00CE0E9A"/>
  </w:style>
  <w:style w:type="paragraph" w:customStyle="1" w:styleId="4874695E8CED4A0EBFDA4A55E70737D6">
    <w:name w:val="4874695E8CED4A0EBFDA4A55E70737D6"/>
    <w:rsid w:val="00CE0E9A"/>
  </w:style>
  <w:style w:type="paragraph" w:customStyle="1" w:styleId="80C6C37B0DE64297ACCD6EBA30F6B8C0">
    <w:name w:val="80C6C37B0DE64297ACCD6EBA30F6B8C0"/>
    <w:rsid w:val="00CE0E9A"/>
  </w:style>
  <w:style w:type="paragraph" w:customStyle="1" w:styleId="B0262A078DD14CC8880B8F1824649180">
    <w:name w:val="B0262A078DD14CC8880B8F1824649180"/>
    <w:rsid w:val="00BC3EA5"/>
  </w:style>
  <w:style w:type="paragraph" w:customStyle="1" w:styleId="C2F7887ACA964875A077D47457943DFC">
    <w:name w:val="C2F7887ACA964875A077D47457943DFC"/>
    <w:rsid w:val="008D4FDF"/>
  </w:style>
  <w:style w:type="paragraph" w:customStyle="1" w:styleId="B65215F3EDC84ABEA2FB4F1C26B9A27D">
    <w:name w:val="B65215F3EDC84ABEA2FB4F1C26B9A27D"/>
    <w:rsid w:val="008D4FDF"/>
  </w:style>
  <w:style w:type="paragraph" w:customStyle="1" w:styleId="58BC5DB58C704A2EA8B1C31D546C7117">
    <w:name w:val="58BC5DB58C704A2EA8B1C31D546C7117"/>
    <w:rsid w:val="008D4FDF"/>
  </w:style>
  <w:style w:type="paragraph" w:customStyle="1" w:styleId="020D8C88B6C44F57928C4C8E3637A412">
    <w:name w:val="020D8C88B6C44F57928C4C8E3637A412"/>
    <w:rsid w:val="008D4FDF"/>
  </w:style>
  <w:style w:type="paragraph" w:customStyle="1" w:styleId="94BC817CE7D0451DBF764984CE81EE25">
    <w:name w:val="94BC817CE7D0451DBF764984CE81EE25"/>
    <w:rsid w:val="008D4FDF"/>
  </w:style>
  <w:style w:type="paragraph" w:customStyle="1" w:styleId="4A32F4EE89F24C548DB0F792C6E37EB5">
    <w:name w:val="4A32F4EE89F24C548DB0F792C6E37EB5"/>
    <w:rsid w:val="008D4FDF"/>
  </w:style>
  <w:style w:type="paragraph" w:customStyle="1" w:styleId="A2E97F7419A54353BE6545A6C6B4E865">
    <w:name w:val="A2E97F7419A54353BE6545A6C6B4E865"/>
    <w:rsid w:val="008D4FDF"/>
  </w:style>
  <w:style w:type="paragraph" w:customStyle="1" w:styleId="3870D7A967F54A4FBD5FBB77690C7476">
    <w:name w:val="3870D7A967F54A4FBD5FBB77690C7476"/>
    <w:rsid w:val="00003587"/>
  </w:style>
  <w:style w:type="paragraph" w:customStyle="1" w:styleId="9068447B3C674AB685D8D07633746F90">
    <w:name w:val="9068447B3C674AB685D8D07633746F90"/>
    <w:rsid w:val="005F165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D39C69-46A3-4D00-9567-D0DCE61E4E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10</TotalTime>
  <Pages>100</Pages>
  <Words>80876</Words>
  <Characters>460997</Characters>
  <Application>Microsoft Office Word</Application>
  <DocSecurity>0</DocSecurity>
  <Lines>3841</Lines>
  <Paragraphs>10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40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3221</cp:revision>
  <cp:lastPrinted>2018-09-20T18:53:00Z</cp:lastPrinted>
  <dcterms:created xsi:type="dcterms:W3CDTF">2018-08-29T15:56:00Z</dcterms:created>
  <dcterms:modified xsi:type="dcterms:W3CDTF">2018-09-23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272e3dd-477a-44aa-be4e-2bf95ccf3035</vt:lpwstr>
  </property>
  <property fmtid="{D5CDD505-2E9C-101B-9397-08002B2CF9AE}" pid="4" name="CitaviDocumentProperty_18">
    <vt:lpwstr>6</vt:lpwstr>
  </property>
  <property fmtid="{D5CDD505-2E9C-101B-9397-08002B2CF9AE}" pid="5" name="CitaviDocumentProperty_8">
    <vt:lpwstr>C:\Users\parisa\Documents\Citavi 6\Projects\Master_thesis\Master_thesis.ctv6</vt:lpwstr>
  </property>
  <property fmtid="{D5CDD505-2E9C-101B-9397-08002B2CF9AE}" pid="6" name="CitaviDocumentProperty_11">
    <vt:lpwstr>Heading 1</vt:lpwstr>
  </property>
  <property fmtid="{D5CDD505-2E9C-101B-9397-08002B2CF9AE}" pid="7" name="CitaviDocumentProperty_12">
    <vt:lpwstr>Normal</vt:lpwstr>
  </property>
  <property fmtid="{D5CDD505-2E9C-101B-9397-08002B2CF9AE}" pid="8" name="CitaviDocumentProperty_16">
    <vt:lpwstr>Subtitle</vt:lpwstr>
  </property>
  <property fmtid="{D5CDD505-2E9C-101B-9397-08002B2CF9AE}" pid="9" name="CitaviDocumentProperty_13">
    <vt:lpwstr>Normal</vt:lpwstr>
  </property>
  <property fmtid="{D5CDD505-2E9C-101B-9397-08002B2CF9AE}" pid="10" name="CitaviDocumentProperty_15">
    <vt:lpwstr>Normal</vt:lpwstr>
  </property>
  <property fmtid="{D5CDD505-2E9C-101B-9397-08002B2CF9AE}" pid="11" name="CitaviDocumentProperty_17">
    <vt:lpwstr>Normal</vt:lpwstr>
  </property>
  <property fmtid="{D5CDD505-2E9C-101B-9397-08002B2CF9AE}" pid="12" name="CitaviDocumentProperty_6">
    <vt:lpwstr>True</vt:lpwstr>
  </property>
  <property fmtid="{D5CDD505-2E9C-101B-9397-08002B2CF9AE}" pid="13" name="CitaviDocumentProperty_1">
    <vt:lpwstr>6.1.0.0</vt:lpwstr>
  </property>
</Properties>
</file>